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386B" w:rsidRPr="00ED386B" w:rsidRDefault="00ED386B" w:rsidP="00036D54">
      <w:pPr>
        <w:jc w:val="center"/>
        <w:rPr>
          <w:rFonts w:ascii="Times New Roman" w:eastAsia="Cambria" w:hAnsi="Times New Roman" w:cs="Times New Roman"/>
          <w:b/>
          <w:color w:val="000000" w:themeColor="text1"/>
          <w:sz w:val="24"/>
          <w:szCs w:val="24"/>
        </w:rPr>
      </w:pPr>
      <w:bookmarkStart w:id="0" w:name="_GoBack"/>
      <w:bookmarkEnd w:id="0"/>
      <w:r w:rsidRPr="00ED386B">
        <w:rPr>
          <w:rFonts w:ascii="Times New Roman" w:eastAsia="Cambria" w:hAnsi="Times New Roman" w:cs="Times New Roman"/>
          <w:b/>
          <w:color w:val="000000" w:themeColor="text1"/>
          <w:sz w:val="24"/>
          <w:szCs w:val="24"/>
        </w:rPr>
        <w:t>Supplementary Material</w:t>
      </w:r>
    </w:p>
    <w:p w:rsidR="00036D54" w:rsidRPr="00ED386B" w:rsidRDefault="009757B9" w:rsidP="00036D54">
      <w:pPr>
        <w:jc w:val="center"/>
        <w:rPr>
          <w:rFonts w:ascii="Times New Roman" w:eastAsia="Cambria" w:hAnsi="Times New Roman" w:cs="Times New Roman"/>
          <w:b/>
          <w:color w:val="000000" w:themeColor="text1"/>
          <w:sz w:val="24"/>
          <w:szCs w:val="24"/>
        </w:rPr>
      </w:pPr>
      <w:r w:rsidRPr="00ED386B">
        <w:rPr>
          <w:rFonts w:ascii="Times New Roman" w:eastAsia="Cambria" w:hAnsi="Times New Roman" w:cs="Times New Roman"/>
          <w:b/>
          <w:color w:val="000000" w:themeColor="text1"/>
          <w:sz w:val="24"/>
          <w:szCs w:val="24"/>
        </w:rPr>
        <w:t xml:space="preserve">Tailoring </w:t>
      </w:r>
      <w:r w:rsidR="00F00E52" w:rsidRPr="00ED386B">
        <w:rPr>
          <w:rFonts w:ascii="Times New Roman" w:eastAsia="Cambria" w:hAnsi="Times New Roman" w:cs="Times New Roman"/>
          <w:b/>
          <w:color w:val="000000" w:themeColor="text1"/>
          <w:sz w:val="24"/>
          <w:szCs w:val="24"/>
        </w:rPr>
        <w:t>size and release kinetics of κ/ι</w:t>
      </w:r>
      <w:r w:rsidR="007E0961" w:rsidRPr="00ED386B">
        <w:rPr>
          <w:rFonts w:ascii="Times New Roman" w:eastAsia="Cambria" w:hAnsi="Times New Roman" w:cs="Times New Roman"/>
          <w:b/>
          <w:color w:val="000000" w:themeColor="text1"/>
          <w:sz w:val="24"/>
          <w:szCs w:val="24"/>
        </w:rPr>
        <w:t>-</w:t>
      </w:r>
      <w:r w:rsidR="00D20ABE" w:rsidRPr="00ED386B">
        <w:rPr>
          <w:color w:val="000000" w:themeColor="text1"/>
          <w:sz w:val="24"/>
          <w:szCs w:val="24"/>
        </w:rPr>
        <w:t xml:space="preserve"> </w:t>
      </w:r>
      <w:r w:rsidR="00D20ABE" w:rsidRPr="00ED386B">
        <w:rPr>
          <w:rFonts w:ascii="Times New Roman" w:eastAsia="Cambria" w:hAnsi="Times New Roman" w:cs="Times New Roman"/>
          <w:b/>
          <w:color w:val="000000" w:themeColor="text1"/>
          <w:sz w:val="24"/>
          <w:szCs w:val="24"/>
        </w:rPr>
        <w:t xml:space="preserve">hybrid </w:t>
      </w:r>
      <w:r w:rsidR="007E0961" w:rsidRPr="00ED386B">
        <w:rPr>
          <w:rFonts w:ascii="Times New Roman" w:eastAsia="Cambria" w:hAnsi="Times New Roman" w:cs="Times New Roman"/>
          <w:b/>
          <w:color w:val="000000" w:themeColor="text1"/>
          <w:sz w:val="24"/>
          <w:szCs w:val="24"/>
        </w:rPr>
        <w:t xml:space="preserve">carrageenan </w:t>
      </w:r>
      <w:r w:rsidR="00F82710" w:rsidRPr="00ED386B">
        <w:rPr>
          <w:rFonts w:ascii="Times New Roman" w:eastAsia="Cambria" w:hAnsi="Times New Roman" w:cs="Times New Roman"/>
          <w:b/>
          <w:color w:val="000000" w:themeColor="text1"/>
          <w:sz w:val="24"/>
          <w:szCs w:val="24"/>
        </w:rPr>
        <w:t>micr</w:t>
      </w:r>
      <w:r w:rsidR="007E0961" w:rsidRPr="00ED386B">
        <w:rPr>
          <w:rFonts w:ascii="Times New Roman" w:eastAsia="Cambria" w:hAnsi="Times New Roman" w:cs="Times New Roman"/>
          <w:b/>
          <w:color w:val="000000" w:themeColor="text1"/>
          <w:sz w:val="24"/>
          <w:szCs w:val="24"/>
        </w:rPr>
        <w:t xml:space="preserve">ogels </w:t>
      </w:r>
      <w:r w:rsidR="00F00E52" w:rsidRPr="00ED386B">
        <w:rPr>
          <w:rFonts w:ascii="Times New Roman" w:eastAsia="Cambria" w:hAnsi="Times New Roman" w:cs="Times New Roman"/>
          <w:b/>
          <w:color w:val="000000" w:themeColor="text1"/>
          <w:sz w:val="24"/>
          <w:szCs w:val="24"/>
        </w:rPr>
        <w:t xml:space="preserve">via </w:t>
      </w:r>
      <w:bookmarkStart w:id="1" w:name="_Hlk20832154"/>
      <w:r w:rsidR="00F00E52" w:rsidRPr="00ED386B">
        <w:rPr>
          <w:rFonts w:ascii="Times New Roman" w:eastAsia="Cambria" w:hAnsi="Times New Roman" w:cs="Times New Roman"/>
          <w:b/>
          <w:color w:val="000000" w:themeColor="text1"/>
          <w:sz w:val="24"/>
          <w:szCs w:val="24"/>
        </w:rPr>
        <w:t>a</w:t>
      </w:r>
      <w:r w:rsidRPr="00ED386B">
        <w:rPr>
          <w:rFonts w:ascii="Times New Roman" w:eastAsia="Cambria" w:hAnsi="Times New Roman" w:cs="Times New Roman"/>
          <w:b/>
          <w:color w:val="000000" w:themeColor="text1"/>
          <w:sz w:val="24"/>
          <w:szCs w:val="24"/>
        </w:rPr>
        <w:t xml:space="preserve"> surfactant-assisted technique</w:t>
      </w:r>
      <w:bookmarkEnd w:id="1"/>
    </w:p>
    <w:p w:rsidR="00036D54" w:rsidRPr="00ED386B" w:rsidRDefault="00036D54" w:rsidP="00036D54">
      <w:pPr>
        <w:jc w:val="center"/>
        <w:rPr>
          <w:rFonts w:ascii="Times New Roman" w:eastAsia="Cambria" w:hAnsi="Times New Roman" w:cs="Times New Roman"/>
          <w:b/>
          <w:sz w:val="24"/>
          <w:szCs w:val="24"/>
        </w:rPr>
      </w:pPr>
    </w:p>
    <w:p w:rsidR="00ED386B" w:rsidRDefault="00ED386B" w:rsidP="00AE3436">
      <w:pPr>
        <w:spacing w:line="480" w:lineRule="auto"/>
        <w:jc w:val="both"/>
        <w:rPr>
          <w:rFonts w:ascii="Times New Roman" w:hAnsi="Times New Roman" w:cs="Times New Roman"/>
          <w:color w:val="000000" w:themeColor="text1"/>
          <w:sz w:val="24"/>
          <w:lang w:val="en-GB"/>
        </w:rPr>
      </w:pPr>
    </w:p>
    <w:p w:rsidR="00ED386B" w:rsidRDefault="00ED386B" w:rsidP="00AE3436">
      <w:pPr>
        <w:spacing w:line="480" w:lineRule="auto"/>
        <w:jc w:val="both"/>
        <w:rPr>
          <w:rFonts w:ascii="Times New Roman" w:hAnsi="Times New Roman" w:cs="Times New Roman"/>
          <w:color w:val="000000" w:themeColor="text1"/>
          <w:sz w:val="24"/>
          <w:lang w:val="en-GB"/>
        </w:rPr>
      </w:pPr>
      <w:r>
        <w:rPr>
          <w:rFonts w:ascii="Times New Roman" w:hAnsi="Times New Roman" w:cs="Times New Roman"/>
          <w:color w:val="000000" w:themeColor="text1"/>
          <w:sz w:val="24"/>
          <w:lang w:val="en-GB"/>
        </w:rPr>
        <w:t>X-ray diffraction tests</w:t>
      </w:r>
    </w:p>
    <w:p w:rsidR="009A2A53" w:rsidRDefault="00ED386B" w:rsidP="00ED386B">
      <w:pPr>
        <w:spacing w:line="480" w:lineRule="auto"/>
        <w:jc w:val="both"/>
        <w:rPr>
          <w:rFonts w:ascii="Times New Roman" w:hAnsi="Times New Roman" w:cs="Times New Roman"/>
          <w:color w:val="000000" w:themeColor="text1"/>
          <w:sz w:val="24"/>
          <w:lang w:val="en-GB"/>
        </w:rPr>
      </w:pPr>
      <w:r w:rsidRPr="000A438D">
        <w:rPr>
          <w:rFonts w:ascii="Times New Roman" w:hAnsi="Times New Roman" w:cs="Times New Roman"/>
          <w:color w:val="000000" w:themeColor="text1"/>
          <w:sz w:val="24"/>
          <w:lang w:val="en-GB"/>
        </w:rPr>
        <w:t xml:space="preserve">The </w:t>
      </w:r>
      <w:r>
        <w:rPr>
          <w:rFonts w:ascii="Times New Roman" w:hAnsi="Times New Roman" w:cs="Times New Roman"/>
          <w:color w:val="000000" w:themeColor="text1"/>
          <w:sz w:val="24"/>
          <w:lang w:val="en-GB"/>
        </w:rPr>
        <w:t xml:space="preserve">XRD </w:t>
      </w:r>
      <w:r w:rsidRPr="000A438D">
        <w:rPr>
          <w:rFonts w:ascii="Times New Roman" w:hAnsi="Times New Roman" w:cs="Times New Roman"/>
          <w:color w:val="000000" w:themeColor="text1"/>
          <w:sz w:val="24"/>
          <w:lang w:val="en-GB"/>
        </w:rPr>
        <w:t xml:space="preserve">spectra of ENX were compared with the spectra of pure and ENX loaded </w:t>
      </w:r>
      <w:proofErr w:type="spellStart"/>
      <w:r w:rsidRPr="000A438D">
        <w:rPr>
          <w:rFonts w:ascii="Times New Roman" w:hAnsi="Times New Roman" w:cs="Times New Roman"/>
          <w:color w:val="000000" w:themeColor="text1"/>
          <w:sz w:val="24"/>
          <w:lang w:val="en-GB"/>
        </w:rPr>
        <w:t>microgels</w:t>
      </w:r>
      <w:proofErr w:type="spellEnd"/>
      <w:r w:rsidRPr="000A438D">
        <w:rPr>
          <w:rFonts w:ascii="Times New Roman" w:hAnsi="Times New Roman" w:cs="Times New Roman"/>
          <w:color w:val="000000" w:themeColor="text1"/>
          <w:sz w:val="24"/>
          <w:lang w:val="en-GB"/>
        </w:rPr>
        <w:t xml:space="preserve"> (Fig. </w:t>
      </w:r>
      <w:r>
        <w:rPr>
          <w:rFonts w:ascii="Times New Roman" w:hAnsi="Times New Roman" w:cs="Times New Roman"/>
          <w:color w:val="000000" w:themeColor="text1"/>
          <w:sz w:val="24"/>
          <w:lang w:val="en-GB"/>
        </w:rPr>
        <w:t>S1</w:t>
      </w:r>
      <w:r w:rsidRPr="000A438D">
        <w:rPr>
          <w:rFonts w:ascii="Times New Roman" w:hAnsi="Times New Roman" w:cs="Times New Roman"/>
          <w:color w:val="000000" w:themeColor="text1"/>
          <w:sz w:val="24"/>
          <w:lang w:val="en-GB"/>
        </w:rPr>
        <w:t xml:space="preserve">). The XRD pattern of ENX displayed characteristic peaks </w:t>
      </w:r>
      <w:r w:rsidR="00845B4D">
        <w:rPr>
          <w:rFonts w:ascii="Times New Roman" w:hAnsi="Times New Roman" w:cs="Times New Roman"/>
          <w:color w:val="000000" w:themeColor="text1"/>
          <w:sz w:val="24"/>
          <w:lang w:val="en-GB"/>
        </w:rPr>
        <w:t>at 2Ө=7.3°, 2Ө=9.8° and 2Ө=15°</w:t>
      </w:r>
      <w:r w:rsidRPr="000A438D">
        <w:rPr>
          <w:rFonts w:ascii="Times New Roman" w:hAnsi="Times New Roman" w:cs="Times New Roman"/>
          <w:color w:val="000000" w:themeColor="text1"/>
          <w:sz w:val="24"/>
          <w:lang w:val="en-GB"/>
        </w:rPr>
        <w:fldChar w:fldCharType="begin" w:fldLock="1"/>
      </w:r>
      <w:r w:rsidRPr="000A438D">
        <w:rPr>
          <w:rFonts w:ascii="Times New Roman" w:hAnsi="Times New Roman" w:cs="Times New Roman"/>
          <w:color w:val="000000" w:themeColor="text1"/>
          <w:sz w:val="24"/>
          <w:lang w:val="en-GB"/>
        </w:rPr>
        <w:instrText>ADDIN CSL_CITATION {"citationItems":[{"id":"ITEM-1","itemData":{"DOI":"10.1007/BF02980168","ISSN":"02536269","abstract":"Since the bitter taste of enrofloxacin apparently limit the patient compliance in the oral formulations of the antibacterial agent, the masking of the taste is essential for the improvement of the therapeutic effectiveness. Therefore, this study was carried out to examine the feasibility of taste masking of enrofloxacin by the retardation of its dissolution rate using the formation of complex between the drug and Carbopol. The complexation between Carbopol and enrofloxacin was confirmed by turbidity, UV spectrophotometry, wide angle X-ray diffraction, and differential scanning calorimetry. The enrofloxacin content in the complexes was 34% (Carbo-enrofloxacin complex I) and 57% (Carbo-enrofloxacin complex II) depending on the preparation method. The dissolution rate of enrofloxacin from the complex increased as the pH was reduced. The dissolution rate of enrofloxacin from the Carbo-enrofloxacin complex I was significantly lower than that of the enrofloxacin powder. Therefore, these observations suggest that Carbo-enrofloxacin complex I can be used to mask the taste of enrofloxacin.","author":[{"dropping-particle":"","family":"Chun","given":"Myung Kwan","non-dropping-particle":"","parse-names":false,"suffix":""},{"dropping-particle":"","family":"Choi","given":"Hoo Kyun","non-dropping-particle":"","parse-names":false,"suffix":""}],"container-title":"Archives of Pharmacal Research","id":"ITEM-1","issue":"6","issued":{"date-parts":[["2004"]]},"page":"670-675","title":"Preparation and characterization of enrofloxacin/carbopol complex in aqueous solution","type":"article-journal","volume":"27"},"uris":["http://www.mendeley.com/documents/?uuid=b90fa5eb-5fc9-4b35-a73f-3b5f6e8c527f"]}],"mendeley":{"formattedCitation":"&lt;span style=\"baseline\"&gt;[&lt;span style=\"baseline\"&gt;22&lt;/span&gt;]&lt;/span&gt;","plainTextFormattedCitation":"[22]","previouslyFormattedCitation":"&lt;span style=\"baseline\"&gt;[&lt;span style=\"baseline\"&gt;22&lt;/span&gt;]&lt;/span&gt;"},"properties":{"noteIndex":0},"schema":"https://github.com/citation-style-language/schema/raw/master/csl-citation.json"}</w:instrText>
      </w:r>
      <w:r w:rsidRPr="000A438D">
        <w:rPr>
          <w:rFonts w:ascii="Times New Roman" w:hAnsi="Times New Roman" w:cs="Times New Roman"/>
          <w:color w:val="000000" w:themeColor="text1"/>
          <w:sz w:val="24"/>
          <w:lang w:val="en-GB"/>
        </w:rPr>
        <w:fldChar w:fldCharType="end"/>
      </w:r>
      <w:r>
        <w:rPr>
          <w:rFonts w:ascii="Times New Roman" w:hAnsi="Times New Roman" w:cs="Times New Roman"/>
          <w:color w:val="000000" w:themeColor="text1"/>
          <w:sz w:val="24"/>
          <w:lang w:val="en-GB"/>
        </w:rPr>
        <w:t xml:space="preserve"> [S1]</w:t>
      </w:r>
      <w:r w:rsidRPr="000A438D">
        <w:rPr>
          <w:rFonts w:ascii="Times New Roman" w:hAnsi="Times New Roman" w:cs="Times New Roman"/>
          <w:color w:val="000000" w:themeColor="text1"/>
          <w:sz w:val="24"/>
          <w:lang w:val="en-GB"/>
        </w:rPr>
        <w:t xml:space="preserve">. Pure carrageenan </w:t>
      </w:r>
      <w:proofErr w:type="spellStart"/>
      <w:r w:rsidRPr="000A438D">
        <w:rPr>
          <w:rFonts w:ascii="Times New Roman" w:hAnsi="Times New Roman" w:cs="Times New Roman"/>
          <w:color w:val="000000" w:themeColor="text1"/>
          <w:sz w:val="24"/>
          <w:lang w:val="en-GB"/>
        </w:rPr>
        <w:t>microgels</w:t>
      </w:r>
      <w:proofErr w:type="spellEnd"/>
      <w:r w:rsidRPr="000A438D">
        <w:rPr>
          <w:rFonts w:ascii="Times New Roman" w:hAnsi="Times New Roman" w:cs="Times New Roman"/>
          <w:color w:val="000000" w:themeColor="text1"/>
          <w:sz w:val="24"/>
          <w:lang w:val="en-GB"/>
        </w:rPr>
        <w:t xml:space="preserve"> showed no defined peaks in the 2θ= 7° – 20° range while the peaks at 2Ө=28°, 2Ө=40.5° and 2Ө=50.2° are related to residual </w:t>
      </w:r>
      <w:proofErr w:type="spellStart"/>
      <w:r w:rsidRPr="000A438D">
        <w:rPr>
          <w:rFonts w:ascii="Times New Roman" w:hAnsi="Times New Roman" w:cs="Times New Roman"/>
          <w:color w:val="000000" w:themeColor="text1"/>
          <w:sz w:val="24"/>
          <w:lang w:val="en-GB"/>
        </w:rPr>
        <w:t>KCl</w:t>
      </w:r>
      <w:proofErr w:type="spellEnd"/>
      <w:r>
        <w:rPr>
          <w:rFonts w:ascii="Times New Roman" w:hAnsi="Times New Roman" w:cs="Times New Roman"/>
          <w:color w:val="000000" w:themeColor="text1"/>
          <w:sz w:val="24"/>
          <w:lang w:val="en-GB"/>
        </w:rPr>
        <w:t xml:space="preserve"> [S2, S3]</w:t>
      </w:r>
      <w:r w:rsidRPr="000A438D">
        <w:rPr>
          <w:rFonts w:ascii="Times New Roman" w:hAnsi="Times New Roman" w:cs="Times New Roman"/>
          <w:color w:val="000000" w:themeColor="text1"/>
          <w:sz w:val="24"/>
          <w:lang w:val="en-GB"/>
        </w:rPr>
        <w:t xml:space="preserve">. The XRD spectrum of the ENX-loaded </w:t>
      </w:r>
      <w:proofErr w:type="spellStart"/>
      <w:r w:rsidRPr="000A438D">
        <w:rPr>
          <w:rFonts w:ascii="Times New Roman" w:hAnsi="Times New Roman" w:cs="Times New Roman"/>
          <w:color w:val="000000" w:themeColor="text1"/>
          <w:sz w:val="24"/>
          <w:lang w:val="en-GB"/>
        </w:rPr>
        <w:t>microgels</w:t>
      </w:r>
      <w:proofErr w:type="spellEnd"/>
      <w:r w:rsidRPr="000A438D">
        <w:rPr>
          <w:rFonts w:ascii="Times New Roman" w:hAnsi="Times New Roman" w:cs="Times New Roman"/>
          <w:color w:val="000000" w:themeColor="text1"/>
          <w:sz w:val="24"/>
          <w:lang w:val="en-GB"/>
        </w:rPr>
        <w:t xml:space="preserve"> showed two peaks at 2Ө = 4.8° and 2Ө = 10.5°. The appearance of these peaks confirms the presence of ENX in the loaded </w:t>
      </w:r>
      <w:proofErr w:type="spellStart"/>
      <w:r w:rsidRPr="000A438D">
        <w:rPr>
          <w:rFonts w:ascii="Times New Roman" w:hAnsi="Times New Roman" w:cs="Times New Roman"/>
          <w:color w:val="000000" w:themeColor="text1"/>
          <w:sz w:val="24"/>
          <w:lang w:val="en-GB"/>
        </w:rPr>
        <w:t>microgels</w:t>
      </w:r>
      <w:proofErr w:type="spellEnd"/>
      <w:r w:rsidRPr="000A438D">
        <w:rPr>
          <w:rFonts w:ascii="Times New Roman" w:hAnsi="Times New Roman" w:cs="Times New Roman"/>
          <w:color w:val="000000" w:themeColor="text1"/>
          <w:sz w:val="24"/>
          <w:lang w:val="en-GB"/>
        </w:rPr>
        <w:t>.</w:t>
      </w:r>
    </w:p>
    <w:p w:rsidR="00ED386B" w:rsidRDefault="00ED386B" w:rsidP="00ED386B">
      <w:pPr>
        <w:spacing w:line="480" w:lineRule="auto"/>
        <w:jc w:val="both"/>
        <w:rPr>
          <w:rFonts w:ascii="Times New Roman" w:hAnsi="Times New Roman" w:cs="Times New Roman"/>
          <w:color w:val="000000" w:themeColor="text1"/>
          <w:sz w:val="24"/>
          <w:lang w:val="en-GB"/>
        </w:rPr>
      </w:pPr>
    </w:p>
    <w:p w:rsidR="00ED386B" w:rsidRDefault="00ED386B" w:rsidP="00ED386B">
      <w:pPr>
        <w:spacing w:line="480" w:lineRule="auto"/>
        <w:jc w:val="both"/>
        <w:rPr>
          <w:rFonts w:ascii="Times New Roman" w:hAnsi="Times New Roman" w:cs="Times New Roman"/>
          <w:color w:val="000000" w:themeColor="text1"/>
          <w:sz w:val="24"/>
          <w:lang w:val="en-GB"/>
        </w:rPr>
      </w:pPr>
      <w:r>
        <w:rPr>
          <w:noProof/>
        </w:rPr>
        <w:lastRenderedPageBreak/>
        <w:drawing>
          <wp:inline distT="0" distB="0" distL="0" distR="0" wp14:anchorId="72F8A738" wp14:editId="4833FC97">
            <wp:extent cx="5146158" cy="3572540"/>
            <wp:effectExtent l="0" t="0" r="16510" b="889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D386B" w:rsidRDefault="00ED386B" w:rsidP="00ED386B">
      <w:pPr>
        <w:spacing w:line="480" w:lineRule="auto"/>
        <w:jc w:val="both"/>
        <w:rPr>
          <w:rFonts w:ascii="Times New Roman" w:hAnsi="Times New Roman" w:cs="Times New Roman"/>
          <w:color w:val="000000" w:themeColor="text1"/>
          <w:sz w:val="24"/>
          <w:lang w:val="en-GB"/>
        </w:rPr>
      </w:pPr>
      <w:r>
        <w:rPr>
          <w:rFonts w:ascii="Times New Roman" w:hAnsi="Times New Roman" w:cs="Times New Roman"/>
          <w:color w:val="000000" w:themeColor="text1"/>
          <w:sz w:val="24"/>
          <w:lang w:val="en-GB"/>
        </w:rPr>
        <w:t xml:space="preserve">Figure S1. XRD spectra of ENX, carrageenan </w:t>
      </w:r>
      <w:proofErr w:type="spellStart"/>
      <w:r>
        <w:rPr>
          <w:rFonts w:ascii="Times New Roman" w:hAnsi="Times New Roman" w:cs="Times New Roman"/>
          <w:color w:val="000000" w:themeColor="text1"/>
          <w:sz w:val="24"/>
          <w:lang w:val="en-GB"/>
        </w:rPr>
        <w:t>microgels</w:t>
      </w:r>
      <w:proofErr w:type="spellEnd"/>
      <w:r>
        <w:rPr>
          <w:rFonts w:ascii="Times New Roman" w:hAnsi="Times New Roman" w:cs="Times New Roman"/>
          <w:color w:val="000000" w:themeColor="text1"/>
          <w:sz w:val="24"/>
          <w:lang w:val="en-GB"/>
        </w:rPr>
        <w:t xml:space="preserve"> and carrageenan </w:t>
      </w:r>
      <w:proofErr w:type="spellStart"/>
      <w:r>
        <w:rPr>
          <w:rFonts w:ascii="Times New Roman" w:hAnsi="Times New Roman" w:cs="Times New Roman"/>
          <w:color w:val="000000" w:themeColor="text1"/>
          <w:sz w:val="24"/>
          <w:lang w:val="en-GB"/>
        </w:rPr>
        <w:t>microgels</w:t>
      </w:r>
      <w:proofErr w:type="spellEnd"/>
      <w:r>
        <w:rPr>
          <w:rFonts w:ascii="Times New Roman" w:hAnsi="Times New Roman" w:cs="Times New Roman"/>
          <w:color w:val="000000" w:themeColor="text1"/>
          <w:sz w:val="24"/>
          <w:lang w:val="en-GB"/>
        </w:rPr>
        <w:t xml:space="preserve"> loaded with ENX</w:t>
      </w:r>
    </w:p>
    <w:p w:rsidR="00ED386B" w:rsidRDefault="00ED386B" w:rsidP="00ED386B">
      <w:pPr>
        <w:spacing w:line="480" w:lineRule="auto"/>
        <w:jc w:val="both"/>
        <w:rPr>
          <w:rFonts w:ascii="Times New Roman" w:hAnsi="Times New Roman" w:cs="Times New Roman"/>
          <w:sz w:val="24"/>
          <w:lang w:val="en-GB"/>
        </w:rPr>
      </w:pPr>
    </w:p>
    <w:p w:rsidR="00845B4D" w:rsidRDefault="00845B4D" w:rsidP="00ED386B">
      <w:pPr>
        <w:spacing w:line="480" w:lineRule="auto"/>
        <w:jc w:val="both"/>
        <w:rPr>
          <w:rFonts w:ascii="Times New Roman" w:hAnsi="Times New Roman" w:cs="Times New Roman"/>
          <w:sz w:val="24"/>
          <w:lang w:val="en-GB"/>
        </w:rPr>
      </w:pPr>
    </w:p>
    <w:p w:rsidR="009A2A53" w:rsidRDefault="009A2A53" w:rsidP="009A2A53">
      <w:pPr>
        <w:spacing w:line="480" w:lineRule="auto"/>
        <w:jc w:val="both"/>
        <w:rPr>
          <w:rFonts w:ascii="Times New Roman" w:hAnsi="Times New Roman" w:cs="Times New Roman"/>
          <w:b/>
          <w:sz w:val="24"/>
          <w:lang w:val="en-GB"/>
        </w:rPr>
      </w:pPr>
      <w:r>
        <w:rPr>
          <w:rFonts w:ascii="Times New Roman" w:hAnsi="Times New Roman" w:cs="Times New Roman"/>
          <w:b/>
          <w:sz w:val="24"/>
          <w:lang w:val="en-GB"/>
        </w:rPr>
        <w:t>References</w:t>
      </w:r>
    </w:p>
    <w:p w:rsidR="00ED386B" w:rsidRDefault="00ED386B" w:rsidP="009A2A53">
      <w:pPr>
        <w:spacing w:line="480" w:lineRule="auto"/>
        <w:jc w:val="both"/>
        <w:rPr>
          <w:rFonts w:ascii="Times New Roman" w:hAnsi="Times New Roman" w:cs="Times New Roman"/>
          <w:sz w:val="24"/>
          <w:lang w:val="en-GB"/>
        </w:rPr>
      </w:pPr>
      <w:r w:rsidRPr="00ED386B">
        <w:rPr>
          <w:rFonts w:ascii="Times New Roman" w:hAnsi="Times New Roman" w:cs="Times New Roman"/>
          <w:sz w:val="24"/>
          <w:lang w:val="en-GB"/>
        </w:rPr>
        <w:t>[</w:t>
      </w:r>
      <w:r>
        <w:rPr>
          <w:rFonts w:ascii="Times New Roman" w:hAnsi="Times New Roman" w:cs="Times New Roman"/>
          <w:sz w:val="24"/>
          <w:lang w:val="en-GB"/>
        </w:rPr>
        <w:t>S1</w:t>
      </w:r>
      <w:r w:rsidRPr="00ED386B">
        <w:rPr>
          <w:rFonts w:ascii="Times New Roman" w:hAnsi="Times New Roman" w:cs="Times New Roman"/>
          <w:sz w:val="24"/>
          <w:lang w:val="en-GB"/>
        </w:rPr>
        <w:t>]</w:t>
      </w:r>
      <w:r w:rsidRPr="00ED386B">
        <w:rPr>
          <w:rFonts w:ascii="Times New Roman" w:hAnsi="Times New Roman" w:cs="Times New Roman"/>
          <w:sz w:val="24"/>
          <w:lang w:val="en-GB"/>
        </w:rPr>
        <w:tab/>
      </w:r>
      <w:proofErr w:type="spellStart"/>
      <w:r w:rsidRPr="00ED386B">
        <w:rPr>
          <w:rFonts w:ascii="Times New Roman" w:hAnsi="Times New Roman" w:cs="Times New Roman"/>
          <w:sz w:val="24"/>
          <w:lang w:val="en-GB"/>
        </w:rPr>
        <w:t>Leser</w:t>
      </w:r>
      <w:proofErr w:type="spellEnd"/>
      <w:r w:rsidRPr="00ED386B">
        <w:rPr>
          <w:rFonts w:ascii="Times New Roman" w:hAnsi="Times New Roman" w:cs="Times New Roman"/>
          <w:sz w:val="24"/>
          <w:lang w:val="en-GB"/>
        </w:rPr>
        <w:t xml:space="preserve">, M. E.; </w:t>
      </w:r>
      <w:proofErr w:type="spellStart"/>
      <w:r w:rsidRPr="00ED386B">
        <w:rPr>
          <w:rFonts w:ascii="Times New Roman" w:hAnsi="Times New Roman" w:cs="Times New Roman"/>
          <w:sz w:val="24"/>
          <w:lang w:val="en-GB"/>
        </w:rPr>
        <w:t>Sagalowicz</w:t>
      </w:r>
      <w:proofErr w:type="spellEnd"/>
      <w:r w:rsidRPr="00ED386B">
        <w:rPr>
          <w:rFonts w:ascii="Times New Roman" w:hAnsi="Times New Roman" w:cs="Times New Roman"/>
          <w:sz w:val="24"/>
          <w:lang w:val="en-GB"/>
        </w:rPr>
        <w:t>, L.; Michel, M.; Watzke, H. J. Self-assembly of polar food lipids. Advances in Colloid and Interface Science 123–126, 125–136.</w:t>
      </w:r>
    </w:p>
    <w:p w:rsidR="00ED386B" w:rsidRDefault="00ED386B" w:rsidP="009A2A53">
      <w:pPr>
        <w:spacing w:line="480" w:lineRule="auto"/>
        <w:jc w:val="both"/>
        <w:rPr>
          <w:rFonts w:ascii="Times New Roman" w:hAnsi="Times New Roman" w:cs="Times New Roman"/>
          <w:sz w:val="24"/>
          <w:lang w:val="en-GB"/>
        </w:rPr>
      </w:pPr>
      <w:r w:rsidRPr="00ED386B">
        <w:rPr>
          <w:rFonts w:ascii="Times New Roman" w:hAnsi="Times New Roman" w:cs="Times New Roman"/>
          <w:sz w:val="24"/>
          <w:lang w:val="en-GB"/>
        </w:rPr>
        <w:t>[</w:t>
      </w:r>
      <w:r>
        <w:rPr>
          <w:rFonts w:ascii="Times New Roman" w:hAnsi="Times New Roman" w:cs="Times New Roman"/>
          <w:sz w:val="24"/>
          <w:lang w:val="en-GB"/>
        </w:rPr>
        <w:t>S2</w:t>
      </w:r>
      <w:r w:rsidRPr="00ED386B">
        <w:rPr>
          <w:rFonts w:ascii="Times New Roman" w:hAnsi="Times New Roman" w:cs="Times New Roman"/>
          <w:sz w:val="24"/>
          <w:lang w:val="en-GB"/>
        </w:rPr>
        <w:t>]</w:t>
      </w:r>
      <w:r w:rsidRPr="00ED386B">
        <w:rPr>
          <w:rFonts w:ascii="Times New Roman" w:hAnsi="Times New Roman" w:cs="Times New Roman"/>
          <w:sz w:val="24"/>
          <w:lang w:val="en-GB"/>
        </w:rPr>
        <w:tab/>
      </w:r>
      <w:proofErr w:type="spellStart"/>
      <w:r w:rsidRPr="00ED386B">
        <w:rPr>
          <w:rFonts w:ascii="Times New Roman" w:hAnsi="Times New Roman" w:cs="Times New Roman"/>
          <w:sz w:val="24"/>
          <w:lang w:val="en-GB"/>
        </w:rPr>
        <w:t>Tomoda</w:t>
      </w:r>
      <w:proofErr w:type="spellEnd"/>
      <w:r w:rsidRPr="00ED386B">
        <w:rPr>
          <w:rFonts w:ascii="Times New Roman" w:hAnsi="Times New Roman" w:cs="Times New Roman"/>
          <w:sz w:val="24"/>
          <w:lang w:val="en-GB"/>
        </w:rPr>
        <w:t xml:space="preserve">, K.; </w:t>
      </w:r>
      <w:proofErr w:type="spellStart"/>
      <w:r w:rsidRPr="00ED386B">
        <w:rPr>
          <w:rFonts w:ascii="Times New Roman" w:hAnsi="Times New Roman" w:cs="Times New Roman"/>
          <w:sz w:val="24"/>
          <w:lang w:val="en-GB"/>
        </w:rPr>
        <w:t>Asahiyama</w:t>
      </w:r>
      <w:proofErr w:type="spellEnd"/>
      <w:r w:rsidRPr="00ED386B">
        <w:rPr>
          <w:rFonts w:ascii="Times New Roman" w:hAnsi="Times New Roman" w:cs="Times New Roman"/>
          <w:sz w:val="24"/>
          <w:lang w:val="en-GB"/>
        </w:rPr>
        <w:t xml:space="preserve">, M.; </w:t>
      </w:r>
      <w:proofErr w:type="spellStart"/>
      <w:r w:rsidRPr="00ED386B">
        <w:rPr>
          <w:rFonts w:ascii="Times New Roman" w:hAnsi="Times New Roman" w:cs="Times New Roman"/>
          <w:sz w:val="24"/>
          <w:lang w:val="en-GB"/>
        </w:rPr>
        <w:t>Ohtsuki</w:t>
      </w:r>
      <w:proofErr w:type="spellEnd"/>
      <w:r w:rsidRPr="00ED386B">
        <w:rPr>
          <w:rFonts w:ascii="Times New Roman" w:hAnsi="Times New Roman" w:cs="Times New Roman"/>
          <w:sz w:val="24"/>
          <w:lang w:val="en-GB"/>
        </w:rPr>
        <w:t xml:space="preserve">, E. Preparation and properties of carrageenan microspheres containing allopurinol and local </w:t>
      </w:r>
      <w:proofErr w:type="spellStart"/>
      <w:r w:rsidRPr="00ED386B">
        <w:rPr>
          <w:rFonts w:ascii="Times New Roman" w:hAnsi="Times New Roman" w:cs="Times New Roman"/>
          <w:sz w:val="24"/>
          <w:lang w:val="en-GB"/>
        </w:rPr>
        <w:t>anesthetic</w:t>
      </w:r>
      <w:proofErr w:type="spellEnd"/>
      <w:r w:rsidRPr="00ED386B">
        <w:rPr>
          <w:rFonts w:ascii="Times New Roman" w:hAnsi="Times New Roman" w:cs="Times New Roman"/>
          <w:sz w:val="24"/>
          <w:lang w:val="en-GB"/>
        </w:rPr>
        <w:t xml:space="preserve"> agents for the treatment of oral mucositis. Colloids Surf B 2009, 71, 27–35.</w:t>
      </w:r>
    </w:p>
    <w:p w:rsidR="00ED386B" w:rsidRPr="00ED386B" w:rsidRDefault="00ED386B" w:rsidP="009A2A53">
      <w:pPr>
        <w:spacing w:line="480" w:lineRule="auto"/>
        <w:jc w:val="both"/>
        <w:rPr>
          <w:rFonts w:ascii="Times New Roman" w:hAnsi="Times New Roman" w:cs="Times New Roman"/>
          <w:sz w:val="24"/>
          <w:lang w:val="en-GB"/>
        </w:rPr>
      </w:pPr>
      <w:r w:rsidRPr="00ED386B">
        <w:rPr>
          <w:rFonts w:ascii="Times New Roman" w:hAnsi="Times New Roman" w:cs="Times New Roman"/>
          <w:sz w:val="24"/>
          <w:lang w:val="en-GB"/>
        </w:rPr>
        <w:lastRenderedPageBreak/>
        <w:t>[</w:t>
      </w:r>
      <w:r>
        <w:rPr>
          <w:rFonts w:ascii="Times New Roman" w:hAnsi="Times New Roman" w:cs="Times New Roman"/>
          <w:sz w:val="24"/>
          <w:lang w:val="en-GB"/>
        </w:rPr>
        <w:t>S3</w:t>
      </w:r>
      <w:r w:rsidRPr="00ED386B">
        <w:rPr>
          <w:rFonts w:ascii="Times New Roman" w:hAnsi="Times New Roman" w:cs="Times New Roman"/>
          <w:sz w:val="24"/>
          <w:lang w:val="en-GB"/>
        </w:rPr>
        <w:t>]</w:t>
      </w:r>
      <w:r w:rsidRPr="00ED386B">
        <w:rPr>
          <w:rFonts w:ascii="Times New Roman" w:hAnsi="Times New Roman" w:cs="Times New Roman"/>
          <w:sz w:val="24"/>
          <w:lang w:val="en-GB"/>
        </w:rPr>
        <w:tab/>
        <w:t>Wang, W.; Wang, Y. J.; Wang, D. Q. Dual effects of Tween 80 on protein stability. Int. J. Pharm. 2008, 347, 31–38.</w:t>
      </w:r>
    </w:p>
    <w:sectPr w:rsidR="00ED386B" w:rsidRPr="00ED386B" w:rsidSect="00D84056">
      <w:footerReference w:type="default" r:id="rId9"/>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4E9C" w:rsidRDefault="007D4E9C">
      <w:pPr>
        <w:spacing w:after="0" w:line="240" w:lineRule="auto"/>
      </w:pPr>
      <w:r>
        <w:separator/>
      </w:r>
    </w:p>
  </w:endnote>
  <w:endnote w:type="continuationSeparator" w:id="0">
    <w:p w:rsidR="007D4E9C" w:rsidRDefault="007D4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9154697"/>
      <w:docPartObj>
        <w:docPartGallery w:val="Page Numbers (Bottom of Page)"/>
        <w:docPartUnique/>
      </w:docPartObj>
    </w:sdtPr>
    <w:sdtEndPr/>
    <w:sdtContent>
      <w:p w:rsidR="00257817" w:rsidRDefault="00257817">
        <w:pPr>
          <w:pStyle w:val="Footer"/>
          <w:jc w:val="right"/>
        </w:pPr>
        <w:r>
          <w:fldChar w:fldCharType="begin"/>
        </w:r>
        <w:r>
          <w:instrText>PAGE   \* MERGEFORMAT</w:instrText>
        </w:r>
        <w:r>
          <w:fldChar w:fldCharType="separate"/>
        </w:r>
        <w:r w:rsidR="006B29C0" w:rsidRPr="006B29C0">
          <w:rPr>
            <w:noProof/>
            <w:lang w:val="es-ES"/>
          </w:rPr>
          <w:t>3</w:t>
        </w:r>
        <w:r>
          <w:fldChar w:fldCharType="end"/>
        </w:r>
      </w:p>
    </w:sdtContent>
  </w:sdt>
  <w:p w:rsidR="00257817" w:rsidRDefault="002578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4E9C" w:rsidRDefault="007D4E9C">
      <w:pPr>
        <w:spacing w:after="0" w:line="240" w:lineRule="auto"/>
      </w:pPr>
      <w:r>
        <w:separator/>
      </w:r>
    </w:p>
  </w:footnote>
  <w:footnote w:type="continuationSeparator" w:id="0">
    <w:p w:rsidR="007D4E9C" w:rsidRDefault="007D4E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3141A"/>
    <w:multiLevelType w:val="hybridMultilevel"/>
    <w:tmpl w:val="89F05B98"/>
    <w:lvl w:ilvl="0" w:tplc="FCEA26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E3000"/>
    <w:multiLevelType w:val="multilevel"/>
    <w:tmpl w:val="F7DE9A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888016A"/>
    <w:multiLevelType w:val="multilevel"/>
    <w:tmpl w:val="CEB0F6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1CB6574"/>
    <w:multiLevelType w:val="multilevel"/>
    <w:tmpl w:val="C5F266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6522239"/>
    <w:multiLevelType w:val="multilevel"/>
    <w:tmpl w:val="47E0B75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C8A4470"/>
    <w:multiLevelType w:val="hybridMultilevel"/>
    <w:tmpl w:val="32B49756"/>
    <w:lvl w:ilvl="0" w:tplc="C0C4C9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A53"/>
    <w:rsid w:val="0000001B"/>
    <w:rsid w:val="00015424"/>
    <w:rsid w:val="000206EE"/>
    <w:rsid w:val="00031293"/>
    <w:rsid w:val="00036D54"/>
    <w:rsid w:val="00045D46"/>
    <w:rsid w:val="00047BF3"/>
    <w:rsid w:val="00061226"/>
    <w:rsid w:val="00061CDF"/>
    <w:rsid w:val="000652FE"/>
    <w:rsid w:val="00072774"/>
    <w:rsid w:val="00073F4F"/>
    <w:rsid w:val="00075C24"/>
    <w:rsid w:val="00094FFF"/>
    <w:rsid w:val="000A26C2"/>
    <w:rsid w:val="000A438D"/>
    <w:rsid w:val="000A7D3F"/>
    <w:rsid w:val="000B51D4"/>
    <w:rsid w:val="000E4457"/>
    <w:rsid w:val="000E5515"/>
    <w:rsid w:val="001007F1"/>
    <w:rsid w:val="00103A58"/>
    <w:rsid w:val="001045A4"/>
    <w:rsid w:val="0011438C"/>
    <w:rsid w:val="00125262"/>
    <w:rsid w:val="0013462D"/>
    <w:rsid w:val="00165245"/>
    <w:rsid w:val="00166801"/>
    <w:rsid w:val="0017658E"/>
    <w:rsid w:val="00176662"/>
    <w:rsid w:val="00177366"/>
    <w:rsid w:val="00177C10"/>
    <w:rsid w:val="001A725E"/>
    <w:rsid w:val="001B1D4B"/>
    <w:rsid w:val="001C13D8"/>
    <w:rsid w:val="001D16D7"/>
    <w:rsid w:val="001D1F4B"/>
    <w:rsid w:val="001D2114"/>
    <w:rsid w:val="001D33A2"/>
    <w:rsid w:val="001D4631"/>
    <w:rsid w:val="001F5564"/>
    <w:rsid w:val="002105C7"/>
    <w:rsid w:val="00211F25"/>
    <w:rsid w:val="00213002"/>
    <w:rsid w:val="00235C26"/>
    <w:rsid w:val="00236082"/>
    <w:rsid w:val="00257817"/>
    <w:rsid w:val="00271428"/>
    <w:rsid w:val="0027271C"/>
    <w:rsid w:val="00273437"/>
    <w:rsid w:val="0027367A"/>
    <w:rsid w:val="00275D4B"/>
    <w:rsid w:val="002B0F85"/>
    <w:rsid w:val="002C5EC6"/>
    <w:rsid w:val="00301AD7"/>
    <w:rsid w:val="00331B61"/>
    <w:rsid w:val="003370F2"/>
    <w:rsid w:val="0036522A"/>
    <w:rsid w:val="00365C52"/>
    <w:rsid w:val="00396904"/>
    <w:rsid w:val="003A33C6"/>
    <w:rsid w:val="003B25C7"/>
    <w:rsid w:val="003B3F52"/>
    <w:rsid w:val="003B5363"/>
    <w:rsid w:val="003C4BED"/>
    <w:rsid w:val="003E18E6"/>
    <w:rsid w:val="003F1B1E"/>
    <w:rsid w:val="00427F37"/>
    <w:rsid w:val="0044759C"/>
    <w:rsid w:val="004625B0"/>
    <w:rsid w:val="004732B8"/>
    <w:rsid w:val="004848AD"/>
    <w:rsid w:val="004866A7"/>
    <w:rsid w:val="004A7495"/>
    <w:rsid w:val="004B0B04"/>
    <w:rsid w:val="004C0B48"/>
    <w:rsid w:val="00504C96"/>
    <w:rsid w:val="00506CE5"/>
    <w:rsid w:val="0050704A"/>
    <w:rsid w:val="00511F89"/>
    <w:rsid w:val="00517D0E"/>
    <w:rsid w:val="00525264"/>
    <w:rsid w:val="005328FA"/>
    <w:rsid w:val="00534238"/>
    <w:rsid w:val="005623ED"/>
    <w:rsid w:val="005673E7"/>
    <w:rsid w:val="005706A3"/>
    <w:rsid w:val="00572550"/>
    <w:rsid w:val="005743FD"/>
    <w:rsid w:val="005862CA"/>
    <w:rsid w:val="005916F0"/>
    <w:rsid w:val="005A5FEE"/>
    <w:rsid w:val="005B1855"/>
    <w:rsid w:val="005C50F0"/>
    <w:rsid w:val="005C7035"/>
    <w:rsid w:val="005C723B"/>
    <w:rsid w:val="005D2B9F"/>
    <w:rsid w:val="005D6091"/>
    <w:rsid w:val="005E57E2"/>
    <w:rsid w:val="0060041E"/>
    <w:rsid w:val="00616C48"/>
    <w:rsid w:val="0063335E"/>
    <w:rsid w:val="00636EF4"/>
    <w:rsid w:val="00660C24"/>
    <w:rsid w:val="0066281D"/>
    <w:rsid w:val="00675C24"/>
    <w:rsid w:val="00695D0A"/>
    <w:rsid w:val="006A4A93"/>
    <w:rsid w:val="006A4F7F"/>
    <w:rsid w:val="006B29C0"/>
    <w:rsid w:val="006C6250"/>
    <w:rsid w:val="006D0CE7"/>
    <w:rsid w:val="006F19B9"/>
    <w:rsid w:val="006F6CC1"/>
    <w:rsid w:val="00722887"/>
    <w:rsid w:val="00734E86"/>
    <w:rsid w:val="007456C9"/>
    <w:rsid w:val="007871B1"/>
    <w:rsid w:val="00794263"/>
    <w:rsid w:val="007D1C2E"/>
    <w:rsid w:val="007D4E9C"/>
    <w:rsid w:val="007D5EA2"/>
    <w:rsid w:val="007E0961"/>
    <w:rsid w:val="007E1AD3"/>
    <w:rsid w:val="007E2564"/>
    <w:rsid w:val="007E6EA4"/>
    <w:rsid w:val="007F276E"/>
    <w:rsid w:val="008025DA"/>
    <w:rsid w:val="0080386B"/>
    <w:rsid w:val="00807E8D"/>
    <w:rsid w:val="00811921"/>
    <w:rsid w:val="0081535D"/>
    <w:rsid w:val="00816A05"/>
    <w:rsid w:val="008401E1"/>
    <w:rsid w:val="00845B4D"/>
    <w:rsid w:val="00861A2F"/>
    <w:rsid w:val="0086797D"/>
    <w:rsid w:val="008701FC"/>
    <w:rsid w:val="00877D2C"/>
    <w:rsid w:val="008842A7"/>
    <w:rsid w:val="008A37E3"/>
    <w:rsid w:val="008A7242"/>
    <w:rsid w:val="008B7806"/>
    <w:rsid w:val="008D3B86"/>
    <w:rsid w:val="008E0F56"/>
    <w:rsid w:val="008E49BF"/>
    <w:rsid w:val="008F1862"/>
    <w:rsid w:val="008F46A7"/>
    <w:rsid w:val="009310F0"/>
    <w:rsid w:val="00935A23"/>
    <w:rsid w:val="0093738A"/>
    <w:rsid w:val="009420B5"/>
    <w:rsid w:val="0096535A"/>
    <w:rsid w:val="0097220B"/>
    <w:rsid w:val="00973ED8"/>
    <w:rsid w:val="009757B9"/>
    <w:rsid w:val="00975A39"/>
    <w:rsid w:val="00981FFB"/>
    <w:rsid w:val="009920C8"/>
    <w:rsid w:val="00992558"/>
    <w:rsid w:val="0099707C"/>
    <w:rsid w:val="009A2A53"/>
    <w:rsid w:val="009A78CC"/>
    <w:rsid w:val="009B5B3A"/>
    <w:rsid w:val="009C3B6C"/>
    <w:rsid w:val="009C780E"/>
    <w:rsid w:val="009D78EC"/>
    <w:rsid w:val="009E2515"/>
    <w:rsid w:val="009E69DF"/>
    <w:rsid w:val="009F6C4B"/>
    <w:rsid w:val="00A00994"/>
    <w:rsid w:val="00A0763D"/>
    <w:rsid w:val="00A214FE"/>
    <w:rsid w:val="00A51252"/>
    <w:rsid w:val="00A54632"/>
    <w:rsid w:val="00A55C6B"/>
    <w:rsid w:val="00A70D87"/>
    <w:rsid w:val="00A85C43"/>
    <w:rsid w:val="00A86C21"/>
    <w:rsid w:val="00A93E0B"/>
    <w:rsid w:val="00AC0D2C"/>
    <w:rsid w:val="00AC7458"/>
    <w:rsid w:val="00AD0DDA"/>
    <w:rsid w:val="00AE3436"/>
    <w:rsid w:val="00B04CCF"/>
    <w:rsid w:val="00B2264C"/>
    <w:rsid w:val="00B24133"/>
    <w:rsid w:val="00B34EB1"/>
    <w:rsid w:val="00B57FBA"/>
    <w:rsid w:val="00B66B71"/>
    <w:rsid w:val="00B67BAE"/>
    <w:rsid w:val="00B721F8"/>
    <w:rsid w:val="00B752DF"/>
    <w:rsid w:val="00B7719B"/>
    <w:rsid w:val="00B957D8"/>
    <w:rsid w:val="00BA6AB6"/>
    <w:rsid w:val="00BC6A00"/>
    <w:rsid w:val="00BD000F"/>
    <w:rsid w:val="00BD05E3"/>
    <w:rsid w:val="00BE2A4D"/>
    <w:rsid w:val="00C0357A"/>
    <w:rsid w:val="00C07B4A"/>
    <w:rsid w:val="00C13DA3"/>
    <w:rsid w:val="00C52E1F"/>
    <w:rsid w:val="00C56B3A"/>
    <w:rsid w:val="00C61EE9"/>
    <w:rsid w:val="00C73DA1"/>
    <w:rsid w:val="00CA14E7"/>
    <w:rsid w:val="00CB23A9"/>
    <w:rsid w:val="00CC53EC"/>
    <w:rsid w:val="00CC5BFF"/>
    <w:rsid w:val="00CD7B93"/>
    <w:rsid w:val="00D20ABE"/>
    <w:rsid w:val="00D375FD"/>
    <w:rsid w:val="00D423FE"/>
    <w:rsid w:val="00D4664F"/>
    <w:rsid w:val="00D5611A"/>
    <w:rsid w:val="00D57715"/>
    <w:rsid w:val="00D6511B"/>
    <w:rsid w:val="00D76E4E"/>
    <w:rsid w:val="00D84056"/>
    <w:rsid w:val="00DA4419"/>
    <w:rsid w:val="00DB2003"/>
    <w:rsid w:val="00DB4532"/>
    <w:rsid w:val="00DF56D8"/>
    <w:rsid w:val="00E03B7F"/>
    <w:rsid w:val="00E072E7"/>
    <w:rsid w:val="00E10271"/>
    <w:rsid w:val="00E15AB1"/>
    <w:rsid w:val="00E2022E"/>
    <w:rsid w:val="00E24F82"/>
    <w:rsid w:val="00E5711E"/>
    <w:rsid w:val="00E67D18"/>
    <w:rsid w:val="00E72051"/>
    <w:rsid w:val="00E82FCC"/>
    <w:rsid w:val="00E8710B"/>
    <w:rsid w:val="00E9060A"/>
    <w:rsid w:val="00EA0846"/>
    <w:rsid w:val="00EA21E7"/>
    <w:rsid w:val="00ED386B"/>
    <w:rsid w:val="00ED4D11"/>
    <w:rsid w:val="00EE47E7"/>
    <w:rsid w:val="00EF4C71"/>
    <w:rsid w:val="00F00E52"/>
    <w:rsid w:val="00F054A6"/>
    <w:rsid w:val="00F07C44"/>
    <w:rsid w:val="00F21D2C"/>
    <w:rsid w:val="00F30ED3"/>
    <w:rsid w:val="00F3221F"/>
    <w:rsid w:val="00F412AD"/>
    <w:rsid w:val="00F4613C"/>
    <w:rsid w:val="00F4738A"/>
    <w:rsid w:val="00F514E0"/>
    <w:rsid w:val="00F600C9"/>
    <w:rsid w:val="00F627AF"/>
    <w:rsid w:val="00F62D64"/>
    <w:rsid w:val="00F71386"/>
    <w:rsid w:val="00F72661"/>
    <w:rsid w:val="00F82710"/>
    <w:rsid w:val="00FB26F7"/>
    <w:rsid w:val="00FD44D6"/>
    <w:rsid w:val="00FF6F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42E18DF-A117-4D7E-AE9D-18F0F4C8B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A53"/>
    <w:rPr>
      <w:rFonts w:eastAsiaTheme="minorEastAsia"/>
    </w:rPr>
  </w:style>
  <w:style w:type="paragraph" w:styleId="Heading1">
    <w:name w:val="heading 1"/>
    <w:basedOn w:val="Normal"/>
    <w:next w:val="Normal"/>
    <w:link w:val="Heading1Char"/>
    <w:uiPriority w:val="9"/>
    <w:qFormat/>
    <w:rsid w:val="009A2A53"/>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9A2A53"/>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9A2A53"/>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9A2A53"/>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9A2A53"/>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9A2A53"/>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9A2A53"/>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9A2A53"/>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9A2A53"/>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2A53"/>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9A2A53"/>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9A2A53"/>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9A2A53"/>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9A2A53"/>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9A2A53"/>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9A2A53"/>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9A2A53"/>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9A2A53"/>
    <w:rPr>
      <w:rFonts w:asciiTheme="majorHAnsi" w:eastAsiaTheme="majorEastAsia" w:hAnsiTheme="majorHAnsi" w:cstheme="majorBidi"/>
      <w:i/>
      <w:iCs/>
      <w:color w:val="1F4E79" w:themeColor="accent1" w:themeShade="80"/>
    </w:rPr>
  </w:style>
  <w:style w:type="paragraph" w:styleId="ListParagraph">
    <w:name w:val="List Paragraph"/>
    <w:basedOn w:val="Normal"/>
    <w:uiPriority w:val="34"/>
    <w:qFormat/>
    <w:rsid w:val="009A2A53"/>
    <w:pPr>
      <w:ind w:left="720"/>
      <w:contextualSpacing/>
    </w:pPr>
  </w:style>
  <w:style w:type="table" w:styleId="TableGrid">
    <w:name w:val="Table Grid"/>
    <w:basedOn w:val="TableNormal"/>
    <w:uiPriority w:val="39"/>
    <w:rsid w:val="009A2A53"/>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A2A53"/>
    <w:pPr>
      <w:autoSpaceDE w:val="0"/>
      <w:autoSpaceDN w:val="0"/>
      <w:adjustRightInd w:val="0"/>
      <w:spacing w:after="0" w:line="240" w:lineRule="auto"/>
    </w:pPr>
    <w:rPr>
      <w:rFonts w:ascii="Arial" w:eastAsiaTheme="minorEastAsia" w:hAnsi="Arial" w:cs="Arial"/>
      <w:color w:val="000000"/>
      <w:sz w:val="24"/>
      <w:szCs w:val="24"/>
    </w:rPr>
  </w:style>
  <w:style w:type="character" w:styleId="PlaceholderText">
    <w:name w:val="Placeholder Text"/>
    <w:basedOn w:val="DefaultParagraphFont"/>
    <w:uiPriority w:val="99"/>
    <w:semiHidden/>
    <w:rsid w:val="009A2A53"/>
    <w:rPr>
      <w:color w:val="808080"/>
    </w:rPr>
  </w:style>
  <w:style w:type="paragraph" w:styleId="NoSpacing">
    <w:name w:val="No Spacing"/>
    <w:uiPriority w:val="1"/>
    <w:qFormat/>
    <w:rsid w:val="009A2A53"/>
    <w:pPr>
      <w:spacing w:after="0" w:line="240" w:lineRule="auto"/>
    </w:pPr>
    <w:rPr>
      <w:rFonts w:eastAsiaTheme="minorEastAsia"/>
    </w:rPr>
  </w:style>
  <w:style w:type="paragraph" w:styleId="Header">
    <w:name w:val="header"/>
    <w:basedOn w:val="Normal"/>
    <w:link w:val="HeaderChar"/>
    <w:uiPriority w:val="99"/>
    <w:unhideWhenUsed/>
    <w:rsid w:val="009A2A53"/>
    <w:pPr>
      <w:tabs>
        <w:tab w:val="center" w:pos="4419"/>
        <w:tab w:val="right" w:pos="8838"/>
      </w:tabs>
      <w:spacing w:after="0" w:line="240" w:lineRule="auto"/>
    </w:pPr>
  </w:style>
  <w:style w:type="character" w:customStyle="1" w:styleId="HeaderChar">
    <w:name w:val="Header Char"/>
    <w:basedOn w:val="DefaultParagraphFont"/>
    <w:link w:val="Header"/>
    <w:uiPriority w:val="99"/>
    <w:rsid w:val="009A2A53"/>
    <w:rPr>
      <w:rFonts w:eastAsiaTheme="minorEastAsia"/>
    </w:rPr>
  </w:style>
  <w:style w:type="paragraph" w:styleId="Footer">
    <w:name w:val="footer"/>
    <w:basedOn w:val="Normal"/>
    <w:link w:val="FooterChar"/>
    <w:uiPriority w:val="99"/>
    <w:unhideWhenUsed/>
    <w:rsid w:val="009A2A53"/>
    <w:pPr>
      <w:tabs>
        <w:tab w:val="center" w:pos="4419"/>
        <w:tab w:val="right" w:pos="8838"/>
      </w:tabs>
      <w:spacing w:after="0" w:line="240" w:lineRule="auto"/>
    </w:pPr>
  </w:style>
  <w:style w:type="character" w:customStyle="1" w:styleId="FooterChar">
    <w:name w:val="Footer Char"/>
    <w:basedOn w:val="DefaultParagraphFont"/>
    <w:link w:val="Footer"/>
    <w:uiPriority w:val="99"/>
    <w:rsid w:val="009A2A53"/>
    <w:rPr>
      <w:rFonts w:eastAsiaTheme="minorEastAsia"/>
    </w:rPr>
  </w:style>
  <w:style w:type="paragraph" w:styleId="Caption">
    <w:name w:val="caption"/>
    <w:basedOn w:val="Normal"/>
    <w:next w:val="Normal"/>
    <w:uiPriority w:val="35"/>
    <w:semiHidden/>
    <w:unhideWhenUsed/>
    <w:qFormat/>
    <w:rsid w:val="009A2A53"/>
    <w:pPr>
      <w:spacing w:line="240" w:lineRule="auto"/>
    </w:pPr>
    <w:rPr>
      <w:b/>
      <w:bCs/>
      <w:smallCaps/>
      <w:color w:val="44546A" w:themeColor="text2"/>
    </w:rPr>
  </w:style>
  <w:style w:type="paragraph" w:styleId="Title">
    <w:name w:val="Title"/>
    <w:basedOn w:val="Normal"/>
    <w:next w:val="Normal"/>
    <w:link w:val="TitleChar"/>
    <w:uiPriority w:val="10"/>
    <w:qFormat/>
    <w:rsid w:val="009A2A53"/>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A2A53"/>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A2A53"/>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9A2A53"/>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9A2A53"/>
    <w:rPr>
      <w:b/>
      <w:bCs/>
    </w:rPr>
  </w:style>
  <w:style w:type="character" w:styleId="Emphasis">
    <w:name w:val="Emphasis"/>
    <w:basedOn w:val="DefaultParagraphFont"/>
    <w:uiPriority w:val="20"/>
    <w:qFormat/>
    <w:rsid w:val="009A2A53"/>
    <w:rPr>
      <w:i/>
      <w:iCs/>
    </w:rPr>
  </w:style>
  <w:style w:type="paragraph" w:styleId="Quote">
    <w:name w:val="Quote"/>
    <w:basedOn w:val="Normal"/>
    <w:next w:val="Normal"/>
    <w:link w:val="QuoteChar"/>
    <w:uiPriority w:val="29"/>
    <w:qFormat/>
    <w:rsid w:val="009A2A53"/>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A2A53"/>
    <w:rPr>
      <w:rFonts w:eastAsiaTheme="minorEastAsia"/>
      <w:color w:val="44546A" w:themeColor="text2"/>
      <w:sz w:val="24"/>
      <w:szCs w:val="24"/>
    </w:rPr>
  </w:style>
  <w:style w:type="paragraph" w:styleId="IntenseQuote">
    <w:name w:val="Intense Quote"/>
    <w:basedOn w:val="Normal"/>
    <w:next w:val="Normal"/>
    <w:link w:val="IntenseQuoteChar"/>
    <w:uiPriority w:val="30"/>
    <w:qFormat/>
    <w:rsid w:val="009A2A53"/>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A2A53"/>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A2A53"/>
    <w:rPr>
      <w:i/>
      <w:iCs/>
      <w:color w:val="595959" w:themeColor="text1" w:themeTint="A6"/>
    </w:rPr>
  </w:style>
  <w:style w:type="character" w:styleId="IntenseEmphasis">
    <w:name w:val="Intense Emphasis"/>
    <w:basedOn w:val="DefaultParagraphFont"/>
    <w:uiPriority w:val="21"/>
    <w:qFormat/>
    <w:rsid w:val="009A2A53"/>
    <w:rPr>
      <w:b/>
      <w:bCs/>
      <w:i/>
      <w:iCs/>
    </w:rPr>
  </w:style>
  <w:style w:type="character" w:styleId="SubtleReference">
    <w:name w:val="Subtle Reference"/>
    <w:basedOn w:val="DefaultParagraphFont"/>
    <w:uiPriority w:val="31"/>
    <w:qFormat/>
    <w:rsid w:val="009A2A53"/>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A2A53"/>
    <w:rPr>
      <w:b/>
      <w:bCs/>
      <w:smallCaps/>
      <w:color w:val="44546A" w:themeColor="text2"/>
      <w:u w:val="single"/>
    </w:rPr>
  </w:style>
  <w:style w:type="character" w:styleId="BookTitle">
    <w:name w:val="Book Title"/>
    <w:basedOn w:val="DefaultParagraphFont"/>
    <w:uiPriority w:val="33"/>
    <w:qFormat/>
    <w:rsid w:val="009A2A53"/>
    <w:rPr>
      <w:b/>
      <w:bCs/>
      <w:smallCaps/>
      <w:spacing w:val="10"/>
    </w:rPr>
  </w:style>
  <w:style w:type="paragraph" w:styleId="TOCHeading">
    <w:name w:val="TOC Heading"/>
    <w:basedOn w:val="Heading1"/>
    <w:next w:val="Normal"/>
    <w:uiPriority w:val="39"/>
    <w:semiHidden/>
    <w:unhideWhenUsed/>
    <w:qFormat/>
    <w:rsid w:val="009A2A53"/>
    <w:pPr>
      <w:outlineLvl w:val="9"/>
    </w:pPr>
  </w:style>
  <w:style w:type="paragraph" w:styleId="NormalWeb">
    <w:name w:val="Normal (Web)"/>
    <w:basedOn w:val="Normal"/>
    <w:uiPriority w:val="99"/>
    <w:semiHidden/>
    <w:unhideWhenUsed/>
    <w:rsid w:val="00103A58"/>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C0D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0D2C"/>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396904"/>
    <w:rPr>
      <w:sz w:val="16"/>
      <w:szCs w:val="16"/>
    </w:rPr>
  </w:style>
  <w:style w:type="paragraph" w:styleId="CommentText">
    <w:name w:val="annotation text"/>
    <w:basedOn w:val="Normal"/>
    <w:link w:val="CommentTextChar"/>
    <w:uiPriority w:val="99"/>
    <w:semiHidden/>
    <w:unhideWhenUsed/>
    <w:rsid w:val="00396904"/>
    <w:pPr>
      <w:spacing w:line="240" w:lineRule="auto"/>
    </w:pPr>
    <w:rPr>
      <w:sz w:val="20"/>
      <w:szCs w:val="20"/>
    </w:rPr>
  </w:style>
  <w:style w:type="character" w:customStyle="1" w:styleId="CommentTextChar">
    <w:name w:val="Comment Text Char"/>
    <w:basedOn w:val="DefaultParagraphFont"/>
    <w:link w:val="CommentText"/>
    <w:uiPriority w:val="99"/>
    <w:semiHidden/>
    <w:rsid w:val="0039690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96904"/>
    <w:rPr>
      <w:b/>
      <w:bCs/>
    </w:rPr>
  </w:style>
  <w:style w:type="character" w:customStyle="1" w:styleId="CommentSubjectChar">
    <w:name w:val="Comment Subject Char"/>
    <w:basedOn w:val="CommentTextChar"/>
    <w:link w:val="CommentSubject"/>
    <w:uiPriority w:val="99"/>
    <w:semiHidden/>
    <w:rsid w:val="00396904"/>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SOLANGEL\Desktop\XRD%20FAK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880993490884924E-2"/>
          <c:y val="6.0601851851851872E-2"/>
          <c:w val="0.89066717984080912"/>
          <c:h val="0.85514690871974319"/>
        </c:manualLayout>
      </c:layout>
      <c:scatterChart>
        <c:scatterStyle val="lineMarker"/>
        <c:varyColors val="0"/>
        <c:ser>
          <c:idx val="2"/>
          <c:order val="0"/>
          <c:tx>
            <c:strRef>
              <c:f>Nanog!$E$2</c:f>
              <c:strCache>
                <c:ptCount val="1"/>
                <c:pt idx="0">
                  <c:v>KG-0.1T</c:v>
                </c:pt>
              </c:strCache>
            </c:strRef>
          </c:tx>
          <c:spPr>
            <a:ln w="3175" cap="rnd">
              <a:solidFill>
                <a:srgbClr val="0070C0"/>
              </a:solidFill>
              <a:round/>
            </a:ln>
            <a:effectLst/>
          </c:spPr>
          <c:marker>
            <c:symbol val="none"/>
          </c:marker>
          <c:xVal>
            <c:numRef>
              <c:f>Nanog!$E$4:$E$3274</c:f>
              <c:numCache>
                <c:formatCode>General</c:formatCode>
                <c:ptCount val="3271"/>
                <c:pt idx="0">
                  <c:v>2</c:v>
                </c:pt>
                <c:pt idx="1">
                  <c:v>2.0238999999999998</c:v>
                </c:pt>
                <c:pt idx="2">
                  <c:v>2.0476999999999999</c:v>
                </c:pt>
                <c:pt idx="3">
                  <c:v>2.0716000000000001</c:v>
                </c:pt>
                <c:pt idx="4">
                  <c:v>2.0954000000000002</c:v>
                </c:pt>
                <c:pt idx="5">
                  <c:v>2.1193</c:v>
                </c:pt>
                <c:pt idx="6">
                  <c:v>2.1431</c:v>
                </c:pt>
                <c:pt idx="7">
                  <c:v>2.1669999999999998</c:v>
                </c:pt>
                <c:pt idx="8">
                  <c:v>2.1907999999999999</c:v>
                </c:pt>
                <c:pt idx="9">
                  <c:v>2.2147000000000001</c:v>
                </c:pt>
                <c:pt idx="10">
                  <c:v>2.2385000000000002</c:v>
                </c:pt>
                <c:pt idx="11">
                  <c:v>2.2624</c:v>
                </c:pt>
                <c:pt idx="12">
                  <c:v>2.2862</c:v>
                </c:pt>
                <c:pt idx="13">
                  <c:v>2.3100999999999998</c:v>
                </c:pt>
                <c:pt idx="14">
                  <c:v>2.3338999999999999</c:v>
                </c:pt>
                <c:pt idx="15">
                  <c:v>2.3578000000000001</c:v>
                </c:pt>
                <c:pt idx="16">
                  <c:v>2.3816000000000002</c:v>
                </c:pt>
                <c:pt idx="17">
                  <c:v>2.4055</c:v>
                </c:pt>
                <c:pt idx="18">
                  <c:v>2.4293</c:v>
                </c:pt>
                <c:pt idx="19">
                  <c:v>2.4531999999999998</c:v>
                </c:pt>
                <c:pt idx="20">
                  <c:v>2.4769999999999999</c:v>
                </c:pt>
                <c:pt idx="21">
                  <c:v>2.5009000000000001</c:v>
                </c:pt>
                <c:pt idx="22">
                  <c:v>2.5247000000000002</c:v>
                </c:pt>
                <c:pt idx="23">
                  <c:v>2.5486</c:v>
                </c:pt>
                <c:pt idx="24">
                  <c:v>2.5724</c:v>
                </c:pt>
                <c:pt idx="25">
                  <c:v>2.5962999999999998</c:v>
                </c:pt>
                <c:pt idx="26">
                  <c:v>2.6200999999999999</c:v>
                </c:pt>
                <c:pt idx="27">
                  <c:v>2.6440000000000001</c:v>
                </c:pt>
                <c:pt idx="28">
                  <c:v>2.6678000000000002</c:v>
                </c:pt>
                <c:pt idx="29">
                  <c:v>2.6917</c:v>
                </c:pt>
                <c:pt idx="30">
                  <c:v>2.7155</c:v>
                </c:pt>
                <c:pt idx="31">
                  <c:v>2.7393999999999998</c:v>
                </c:pt>
                <c:pt idx="32">
                  <c:v>2.7631999999999999</c:v>
                </c:pt>
                <c:pt idx="33">
                  <c:v>2.7871000000000001</c:v>
                </c:pt>
                <c:pt idx="34">
                  <c:v>2.8109000000000002</c:v>
                </c:pt>
                <c:pt idx="35">
                  <c:v>2.8348</c:v>
                </c:pt>
                <c:pt idx="36">
                  <c:v>2.8586</c:v>
                </c:pt>
                <c:pt idx="37">
                  <c:v>2.8824999999999998</c:v>
                </c:pt>
                <c:pt idx="38">
                  <c:v>2.9062999999999999</c:v>
                </c:pt>
                <c:pt idx="39">
                  <c:v>2.9302000000000001</c:v>
                </c:pt>
                <c:pt idx="40">
                  <c:v>2.9540000000000002</c:v>
                </c:pt>
                <c:pt idx="41">
                  <c:v>2.9779</c:v>
                </c:pt>
                <c:pt idx="42">
                  <c:v>3.0017</c:v>
                </c:pt>
                <c:pt idx="43">
                  <c:v>3.0255999999999998</c:v>
                </c:pt>
                <c:pt idx="44">
                  <c:v>3.0493999999999999</c:v>
                </c:pt>
                <c:pt idx="45">
                  <c:v>3.0733000000000001</c:v>
                </c:pt>
                <c:pt idx="46">
                  <c:v>3.0971000000000002</c:v>
                </c:pt>
                <c:pt idx="47">
                  <c:v>3.121</c:v>
                </c:pt>
                <c:pt idx="48">
                  <c:v>3.1448</c:v>
                </c:pt>
                <c:pt idx="49">
                  <c:v>3.1686999999999999</c:v>
                </c:pt>
                <c:pt idx="50">
                  <c:v>3.1924999999999999</c:v>
                </c:pt>
                <c:pt idx="51">
                  <c:v>3.2164000000000001</c:v>
                </c:pt>
                <c:pt idx="52">
                  <c:v>3.2403</c:v>
                </c:pt>
                <c:pt idx="53">
                  <c:v>3.2641</c:v>
                </c:pt>
                <c:pt idx="54">
                  <c:v>3.2879999999999998</c:v>
                </c:pt>
                <c:pt idx="55">
                  <c:v>3.3117999999999999</c:v>
                </c:pt>
                <c:pt idx="56">
                  <c:v>3.3357000000000001</c:v>
                </c:pt>
                <c:pt idx="57">
                  <c:v>3.3595000000000002</c:v>
                </c:pt>
                <c:pt idx="58">
                  <c:v>3.3834</c:v>
                </c:pt>
                <c:pt idx="59">
                  <c:v>3.4072</c:v>
                </c:pt>
                <c:pt idx="60">
                  <c:v>3.4310999999999998</c:v>
                </c:pt>
                <c:pt idx="61">
                  <c:v>3.4548999999999999</c:v>
                </c:pt>
                <c:pt idx="62">
                  <c:v>3.4788000000000001</c:v>
                </c:pt>
                <c:pt idx="63">
                  <c:v>3.5026000000000002</c:v>
                </c:pt>
                <c:pt idx="64">
                  <c:v>3.5265</c:v>
                </c:pt>
                <c:pt idx="65">
                  <c:v>3.5503</c:v>
                </c:pt>
                <c:pt idx="66">
                  <c:v>3.5741999999999998</c:v>
                </c:pt>
                <c:pt idx="67">
                  <c:v>3.5979999999999999</c:v>
                </c:pt>
                <c:pt idx="68">
                  <c:v>3.6219000000000001</c:v>
                </c:pt>
                <c:pt idx="69">
                  <c:v>3.6457000000000002</c:v>
                </c:pt>
                <c:pt idx="70">
                  <c:v>3.6696</c:v>
                </c:pt>
                <c:pt idx="71">
                  <c:v>3.6934</c:v>
                </c:pt>
                <c:pt idx="72">
                  <c:v>3.7172999999999998</c:v>
                </c:pt>
                <c:pt idx="73">
                  <c:v>3.7410999999999999</c:v>
                </c:pt>
                <c:pt idx="74">
                  <c:v>3.7650000000000001</c:v>
                </c:pt>
                <c:pt idx="75">
                  <c:v>3.7888000000000002</c:v>
                </c:pt>
                <c:pt idx="76">
                  <c:v>3.8127</c:v>
                </c:pt>
                <c:pt idx="77">
                  <c:v>3.8365</c:v>
                </c:pt>
                <c:pt idx="78">
                  <c:v>3.8603999999999998</c:v>
                </c:pt>
                <c:pt idx="79">
                  <c:v>3.8841999999999999</c:v>
                </c:pt>
                <c:pt idx="80">
                  <c:v>3.9081000000000001</c:v>
                </c:pt>
                <c:pt idx="81">
                  <c:v>3.9319000000000002</c:v>
                </c:pt>
                <c:pt idx="82">
                  <c:v>3.9558</c:v>
                </c:pt>
                <c:pt idx="83">
                  <c:v>3.9796</c:v>
                </c:pt>
                <c:pt idx="84">
                  <c:v>4.0034999999999998</c:v>
                </c:pt>
                <c:pt idx="85">
                  <c:v>4.0273000000000003</c:v>
                </c:pt>
                <c:pt idx="86">
                  <c:v>4.0511999999999997</c:v>
                </c:pt>
                <c:pt idx="87">
                  <c:v>4.0750000000000002</c:v>
                </c:pt>
                <c:pt idx="88">
                  <c:v>4.0989000000000004</c:v>
                </c:pt>
                <c:pt idx="89">
                  <c:v>4.1227</c:v>
                </c:pt>
                <c:pt idx="90">
                  <c:v>4.1466000000000003</c:v>
                </c:pt>
                <c:pt idx="91">
                  <c:v>4.1703999999999999</c:v>
                </c:pt>
                <c:pt idx="92">
                  <c:v>4.1943000000000001</c:v>
                </c:pt>
                <c:pt idx="93">
                  <c:v>4.2180999999999997</c:v>
                </c:pt>
                <c:pt idx="94">
                  <c:v>4.242</c:v>
                </c:pt>
                <c:pt idx="95">
                  <c:v>4.2657999999999996</c:v>
                </c:pt>
                <c:pt idx="96">
                  <c:v>4.2896999999999998</c:v>
                </c:pt>
                <c:pt idx="97">
                  <c:v>4.3135000000000003</c:v>
                </c:pt>
                <c:pt idx="98">
                  <c:v>4.3373999999999997</c:v>
                </c:pt>
                <c:pt idx="99">
                  <c:v>4.3612000000000002</c:v>
                </c:pt>
                <c:pt idx="100">
                  <c:v>4.3851000000000004</c:v>
                </c:pt>
                <c:pt idx="101">
                  <c:v>4.4089999999999998</c:v>
                </c:pt>
                <c:pt idx="102">
                  <c:v>4.4328000000000003</c:v>
                </c:pt>
                <c:pt idx="103">
                  <c:v>4.4566999999999997</c:v>
                </c:pt>
                <c:pt idx="104">
                  <c:v>4.4805000000000001</c:v>
                </c:pt>
                <c:pt idx="105">
                  <c:v>4.5044000000000004</c:v>
                </c:pt>
                <c:pt idx="106">
                  <c:v>4.5282</c:v>
                </c:pt>
                <c:pt idx="107">
                  <c:v>4.5521000000000003</c:v>
                </c:pt>
                <c:pt idx="108">
                  <c:v>4.5758999999999999</c:v>
                </c:pt>
                <c:pt idx="109">
                  <c:v>4.5998000000000001</c:v>
                </c:pt>
                <c:pt idx="110">
                  <c:v>4.6235999999999997</c:v>
                </c:pt>
                <c:pt idx="111">
                  <c:v>4.6475</c:v>
                </c:pt>
                <c:pt idx="112">
                  <c:v>4.6712999999999996</c:v>
                </c:pt>
                <c:pt idx="113">
                  <c:v>4.6951999999999998</c:v>
                </c:pt>
                <c:pt idx="114">
                  <c:v>4.7190000000000003</c:v>
                </c:pt>
                <c:pt idx="115">
                  <c:v>4.7428999999999997</c:v>
                </c:pt>
                <c:pt idx="116">
                  <c:v>4.7667000000000002</c:v>
                </c:pt>
                <c:pt idx="117">
                  <c:v>4.7906000000000004</c:v>
                </c:pt>
                <c:pt idx="118">
                  <c:v>4.8144</c:v>
                </c:pt>
                <c:pt idx="119">
                  <c:v>4.8383000000000003</c:v>
                </c:pt>
                <c:pt idx="120">
                  <c:v>4.8620999999999999</c:v>
                </c:pt>
                <c:pt idx="121">
                  <c:v>4.8860000000000001</c:v>
                </c:pt>
                <c:pt idx="122">
                  <c:v>4.9097999999999997</c:v>
                </c:pt>
                <c:pt idx="123">
                  <c:v>4.9337</c:v>
                </c:pt>
                <c:pt idx="124">
                  <c:v>4.9574999999999996</c:v>
                </c:pt>
                <c:pt idx="125">
                  <c:v>4.9813999999999998</c:v>
                </c:pt>
                <c:pt idx="126">
                  <c:v>5.0052000000000003</c:v>
                </c:pt>
                <c:pt idx="127">
                  <c:v>5.0290999999999997</c:v>
                </c:pt>
                <c:pt idx="128">
                  <c:v>5.0529000000000002</c:v>
                </c:pt>
                <c:pt idx="129">
                  <c:v>5.0768000000000004</c:v>
                </c:pt>
                <c:pt idx="130">
                  <c:v>5.1006</c:v>
                </c:pt>
                <c:pt idx="131">
                  <c:v>5.1245000000000003</c:v>
                </c:pt>
                <c:pt idx="132">
                  <c:v>5.1482999999999999</c:v>
                </c:pt>
                <c:pt idx="133">
                  <c:v>5.1722000000000001</c:v>
                </c:pt>
                <c:pt idx="134">
                  <c:v>5.1959999999999997</c:v>
                </c:pt>
                <c:pt idx="135">
                  <c:v>5.2199</c:v>
                </c:pt>
                <c:pt idx="136">
                  <c:v>5.2436999999999996</c:v>
                </c:pt>
                <c:pt idx="137">
                  <c:v>5.2675999999999998</c:v>
                </c:pt>
                <c:pt idx="138">
                  <c:v>5.2914000000000003</c:v>
                </c:pt>
                <c:pt idx="139">
                  <c:v>5.3152999999999997</c:v>
                </c:pt>
                <c:pt idx="140">
                  <c:v>5.3391000000000002</c:v>
                </c:pt>
                <c:pt idx="141">
                  <c:v>5.3630000000000004</c:v>
                </c:pt>
                <c:pt idx="142">
                  <c:v>5.3868</c:v>
                </c:pt>
                <c:pt idx="143">
                  <c:v>5.4107000000000003</c:v>
                </c:pt>
                <c:pt idx="144">
                  <c:v>5.4344999999999999</c:v>
                </c:pt>
                <c:pt idx="145">
                  <c:v>5.4584000000000001</c:v>
                </c:pt>
                <c:pt idx="146">
                  <c:v>5.4821999999999997</c:v>
                </c:pt>
                <c:pt idx="147">
                  <c:v>5.5061</c:v>
                </c:pt>
                <c:pt idx="148">
                  <c:v>5.5298999999999996</c:v>
                </c:pt>
                <c:pt idx="149">
                  <c:v>5.5537999999999998</c:v>
                </c:pt>
                <c:pt idx="150">
                  <c:v>5.5777000000000001</c:v>
                </c:pt>
                <c:pt idx="151">
                  <c:v>5.6014999999999997</c:v>
                </c:pt>
                <c:pt idx="152">
                  <c:v>5.6254</c:v>
                </c:pt>
                <c:pt idx="153">
                  <c:v>5.6492000000000004</c:v>
                </c:pt>
                <c:pt idx="154">
                  <c:v>5.6730999999999998</c:v>
                </c:pt>
                <c:pt idx="155">
                  <c:v>5.6969000000000003</c:v>
                </c:pt>
                <c:pt idx="156">
                  <c:v>5.7207999999999997</c:v>
                </c:pt>
                <c:pt idx="157">
                  <c:v>5.7446000000000002</c:v>
                </c:pt>
                <c:pt idx="158">
                  <c:v>5.7685000000000004</c:v>
                </c:pt>
                <c:pt idx="159">
                  <c:v>5.7923</c:v>
                </c:pt>
                <c:pt idx="160">
                  <c:v>5.8162000000000003</c:v>
                </c:pt>
                <c:pt idx="161">
                  <c:v>5.84</c:v>
                </c:pt>
                <c:pt idx="162">
                  <c:v>5.8639000000000001</c:v>
                </c:pt>
                <c:pt idx="163">
                  <c:v>5.8876999999999997</c:v>
                </c:pt>
                <c:pt idx="164">
                  <c:v>5.9116</c:v>
                </c:pt>
                <c:pt idx="165">
                  <c:v>5.9353999999999996</c:v>
                </c:pt>
                <c:pt idx="166">
                  <c:v>5.9592999999999998</c:v>
                </c:pt>
                <c:pt idx="167">
                  <c:v>5.9831000000000003</c:v>
                </c:pt>
                <c:pt idx="168">
                  <c:v>6.0069999999999997</c:v>
                </c:pt>
                <c:pt idx="169">
                  <c:v>6.0308000000000002</c:v>
                </c:pt>
                <c:pt idx="170">
                  <c:v>6.0547000000000004</c:v>
                </c:pt>
                <c:pt idx="171">
                  <c:v>6.0785</c:v>
                </c:pt>
                <c:pt idx="172">
                  <c:v>6.1024000000000003</c:v>
                </c:pt>
                <c:pt idx="173">
                  <c:v>6.1261999999999999</c:v>
                </c:pt>
                <c:pt idx="174">
                  <c:v>6.1501000000000001</c:v>
                </c:pt>
                <c:pt idx="175">
                  <c:v>6.1738999999999997</c:v>
                </c:pt>
                <c:pt idx="176">
                  <c:v>6.1978</c:v>
                </c:pt>
                <c:pt idx="177">
                  <c:v>6.2215999999999996</c:v>
                </c:pt>
                <c:pt idx="178">
                  <c:v>6.2454999999999998</c:v>
                </c:pt>
                <c:pt idx="179">
                  <c:v>6.2693000000000003</c:v>
                </c:pt>
                <c:pt idx="180">
                  <c:v>6.2931999999999997</c:v>
                </c:pt>
                <c:pt idx="181">
                  <c:v>6.3170000000000002</c:v>
                </c:pt>
                <c:pt idx="182">
                  <c:v>6.3409000000000004</c:v>
                </c:pt>
                <c:pt idx="183">
                  <c:v>6.3647</c:v>
                </c:pt>
                <c:pt idx="184">
                  <c:v>6.3886000000000003</c:v>
                </c:pt>
                <c:pt idx="185">
                  <c:v>6.4123999999999999</c:v>
                </c:pt>
                <c:pt idx="186">
                  <c:v>6.4363000000000001</c:v>
                </c:pt>
                <c:pt idx="187">
                  <c:v>6.4600999999999997</c:v>
                </c:pt>
                <c:pt idx="188">
                  <c:v>6.484</c:v>
                </c:pt>
                <c:pt idx="189">
                  <c:v>6.5077999999999996</c:v>
                </c:pt>
                <c:pt idx="190">
                  <c:v>6.5316999999999998</c:v>
                </c:pt>
                <c:pt idx="191">
                  <c:v>6.5555000000000003</c:v>
                </c:pt>
                <c:pt idx="192">
                  <c:v>6.5793999999999997</c:v>
                </c:pt>
                <c:pt idx="193">
                  <c:v>6.6032000000000002</c:v>
                </c:pt>
                <c:pt idx="194">
                  <c:v>6.6271000000000004</c:v>
                </c:pt>
                <c:pt idx="195">
                  <c:v>6.6509</c:v>
                </c:pt>
                <c:pt idx="196">
                  <c:v>6.6748000000000003</c:v>
                </c:pt>
                <c:pt idx="197">
                  <c:v>6.6985999999999999</c:v>
                </c:pt>
                <c:pt idx="198">
                  <c:v>6.7225000000000001</c:v>
                </c:pt>
                <c:pt idx="199">
                  <c:v>6.7462999999999997</c:v>
                </c:pt>
                <c:pt idx="200">
                  <c:v>6.7702</c:v>
                </c:pt>
                <c:pt idx="201">
                  <c:v>6.7941000000000003</c:v>
                </c:pt>
                <c:pt idx="202">
                  <c:v>6.8178999999999998</c:v>
                </c:pt>
                <c:pt idx="203">
                  <c:v>6.8418000000000001</c:v>
                </c:pt>
                <c:pt idx="204">
                  <c:v>6.8655999999999997</c:v>
                </c:pt>
                <c:pt idx="205">
                  <c:v>6.8895</c:v>
                </c:pt>
                <c:pt idx="206">
                  <c:v>6.9132999999999996</c:v>
                </c:pt>
                <c:pt idx="207">
                  <c:v>6.9371999999999998</c:v>
                </c:pt>
                <c:pt idx="208">
                  <c:v>6.9610000000000003</c:v>
                </c:pt>
                <c:pt idx="209">
                  <c:v>6.9848999999999997</c:v>
                </c:pt>
                <c:pt idx="210">
                  <c:v>7.0087000000000002</c:v>
                </c:pt>
                <c:pt idx="211">
                  <c:v>7.0326000000000004</c:v>
                </c:pt>
                <c:pt idx="212">
                  <c:v>7.0564</c:v>
                </c:pt>
                <c:pt idx="213">
                  <c:v>7.0803000000000003</c:v>
                </c:pt>
                <c:pt idx="214">
                  <c:v>7.1040999999999999</c:v>
                </c:pt>
                <c:pt idx="215">
                  <c:v>7.1280000000000001</c:v>
                </c:pt>
                <c:pt idx="216">
                  <c:v>7.1517999999999997</c:v>
                </c:pt>
                <c:pt idx="217">
                  <c:v>7.1757</c:v>
                </c:pt>
                <c:pt idx="218">
                  <c:v>7.1994999999999996</c:v>
                </c:pt>
                <c:pt idx="219">
                  <c:v>7.2233999999999998</c:v>
                </c:pt>
                <c:pt idx="220">
                  <c:v>7.2472000000000003</c:v>
                </c:pt>
                <c:pt idx="221">
                  <c:v>7.2710999999999997</c:v>
                </c:pt>
                <c:pt idx="222">
                  <c:v>7.2949000000000002</c:v>
                </c:pt>
                <c:pt idx="223">
                  <c:v>7.3188000000000004</c:v>
                </c:pt>
                <c:pt idx="224">
                  <c:v>7.3426</c:v>
                </c:pt>
                <c:pt idx="225">
                  <c:v>7.3665000000000003</c:v>
                </c:pt>
                <c:pt idx="226">
                  <c:v>7.3902999999999999</c:v>
                </c:pt>
                <c:pt idx="227">
                  <c:v>7.4142000000000001</c:v>
                </c:pt>
                <c:pt idx="228">
                  <c:v>7.4379999999999997</c:v>
                </c:pt>
                <c:pt idx="229">
                  <c:v>7.4619</c:v>
                </c:pt>
                <c:pt idx="230">
                  <c:v>7.4856999999999996</c:v>
                </c:pt>
                <c:pt idx="231">
                  <c:v>7.5095999999999998</c:v>
                </c:pt>
                <c:pt idx="232">
                  <c:v>7.5334000000000003</c:v>
                </c:pt>
                <c:pt idx="233">
                  <c:v>7.5572999999999997</c:v>
                </c:pt>
                <c:pt idx="234">
                  <c:v>7.5811000000000002</c:v>
                </c:pt>
                <c:pt idx="235">
                  <c:v>7.6050000000000004</c:v>
                </c:pt>
                <c:pt idx="236">
                  <c:v>7.6288</c:v>
                </c:pt>
                <c:pt idx="237">
                  <c:v>7.6527000000000003</c:v>
                </c:pt>
                <c:pt idx="238">
                  <c:v>7.6764999999999999</c:v>
                </c:pt>
                <c:pt idx="239">
                  <c:v>7.7004000000000001</c:v>
                </c:pt>
                <c:pt idx="240">
                  <c:v>7.7241999999999997</c:v>
                </c:pt>
                <c:pt idx="241">
                  <c:v>7.7481</c:v>
                </c:pt>
                <c:pt idx="242">
                  <c:v>7.7718999999999996</c:v>
                </c:pt>
                <c:pt idx="243">
                  <c:v>7.7957999999999998</c:v>
                </c:pt>
                <c:pt idx="244">
                  <c:v>7.8196000000000003</c:v>
                </c:pt>
                <c:pt idx="245">
                  <c:v>7.8434999999999997</c:v>
                </c:pt>
                <c:pt idx="246">
                  <c:v>7.8673000000000002</c:v>
                </c:pt>
                <c:pt idx="247">
                  <c:v>7.8912000000000004</c:v>
                </c:pt>
                <c:pt idx="248">
                  <c:v>7.915</c:v>
                </c:pt>
                <c:pt idx="249">
                  <c:v>7.9389000000000003</c:v>
                </c:pt>
                <c:pt idx="250">
                  <c:v>7.9626999999999999</c:v>
                </c:pt>
                <c:pt idx="251">
                  <c:v>7.9866000000000001</c:v>
                </c:pt>
                <c:pt idx="252">
                  <c:v>8.0105000000000004</c:v>
                </c:pt>
                <c:pt idx="253">
                  <c:v>8.0343</c:v>
                </c:pt>
                <c:pt idx="254">
                  <c:v>8.0581999999999994</c:v>
                </c:pt>
                <c:pt idx="255">
                  <c:v>8.0820000000000007</c:v>
                </c:pt>
                <c:pt idx="256">
                  <c:v>8.1059000000000001</c:v>
                </c:pt>
                <c:pt idx="257">
                  <c:v>8.1296999999999997</c:v>
                </c:pt>
                <c:pt idx="258">
                  <c:v>8.1536000000000008</c:v>
                </c:pt>
                <c:pt idx="259">
                  <c:v>8.1774000000000004</c:v>
                </c:pt>
                <c:pt idx="260">
                  <c:v>8.2012999999999998</c:v>
                </c:pt>
                <c:pt idx="261">
                  <c:v>8.2250999999999994</c:v>
                </c:pt>
                <c:pt idx="262">
                  <c:v>8.2490000000000006</c:v>
                </c:pt>
                <c:pt idx="263">
                  <c:v>8.2728000000000002</c:v>
                </c:pt>
                <c:pt idx="264">
                  <c:v>8.2966999999999995</c:v>
                </c:pt>
                <c:pt idx="265">
                  <c:v>8.3204999999999991</c:v>
                </c:pt>
                <c:pt idx="266">
                  <c:v>8.3444000000000003</c:v>
                </c:pt>
                <c:pt idx="267">
                  <c:v>8.3681999999999999</c:v>
                </c:pt>
                <c:pt idx="268">
                  <c:v>8.3920999999999992</c:v>
                </c:pt>
                <c:pt idx="269">
                  <c:v>8.4159000000000006</c:v>
                </c:pt>
                <c:pt idx="270">
                  <c:v>8.4398</c:v>
                </c:pt>
                <c:pt idx="271">
                  <c:v>8.4635999999999996</c:v>
                </c:pt>
                <c:pt idx="272">
                  <c:v>8.4875000000000007</c:v>
                </c:pt>
                <c:pt idx="273">
                  <c:v>8.5113000000000003</c:v>
                </c:pt>
                <c:pt idx="274">
                  <c:v>8.5351999999999997</c:v>
                </c:pt>
                <c:pt idx="275">
                  <c:v>8.5589999999999993</c:v>
                </c:pt>
                <c:pt idx="276">
                  <c:v>8.5829000000000004</c:v>
                </c:pt>
                <c:pt idx="277">
                  <c:v>8.6067</c:v>
                </c:pt>
                <c:pt idx="278">
                  <c:v>8.6305999999999994</c:v>
                </c:pt>
                <c:pt idx="279">
                  <c:v>8.6544000000000008</c:v>
                </c:pt>
                <c:pt idx="280">
                  <c:v>8.6783000000000001</c:v>
                </c:pt>
                <c:pt idx="281">
                  <c:v>8.7020999999999997</c:v>
                </c:pt>
                <c:pt idx="282">
                  <c:v>8.7260000000000009</c:v>
                </c:pt>
                <c:pt idx="283">
                  <c:v>8.7498000000000005</c:v>
                </c:pt>
                <c:pt idx="284">
                  <c:v>8.7736999999999998</c:v>
                </c:pt>
                <c:pt idx="285">
                  <c:v>8.7974999999999994</c:v>
                </c:pt>
                <c:pt idx="286">
                  <c:v>8.8214000000000006</c:v>
                </c:pt>
                <c:pt idx="287">
                  <c:v>8.8452000000000002</c:v>
                </c:pt>
                <c:pt idx="288">
                  <c:v>8.8690999999999995</c:v>
                </c:pt>
                <c:pt idx="289">
                  <c:v>8.8928999999999991</c:v>
                </c:pt>
                <c:pt idx="290">
                  <c:v>8.9168000000000003</c:v>
                </c:pt>
                <c:pt idx="291">
                  <c:v>8.9405999999999999</c:v>
                </c:pt>
                <c:pt idx="292">
                  <c:v>8.9644999999999992</c:v>
                </c:pt>
                <c:pt idx="293">
                  <c:v>8.9883000000000006</c:v>
                </c:pt>
                <c:pt idx="294">
                  <c:v>9.0122</c:v>
                </c:pt>
                <c:pt idx="295">
                  <c:v>9.0359999999999996</c:v>
                </c:pt>
                <c:pt idx="296">
                  <c:v>9.0599000000000007</c:v>
                </c:pt>
                <c:pt idx="297">
                  <c:v>9.0837000000000003</c:v>
                </c:pt>
                <c:pt idx="298">
                  <c:v>9.1075999999999997</c:v>
                </c:pt>
                <c:pt idx="299">
                  <c:v>9.1313999999999993</c:v>
                </c:pt>
                <c:pt idx="300">
                  <c:v>9.1553000000000004</c:v>
                </c:pt>
                <c:pt idx="301">
                  <c:v>9.1791999999999998</c:v>
                </c:pt>
                <c:pt idx="302">
                  <c:v>9.2029999999999994</c:v>
                </c:pt>
                <c:pt idx="303">
                  <c:v>9.2269000000000005</c:v>
                </c:pt>
                <c:pt idx="304">
                  <c:v>9.2507000000000001</c:v>
                </c:pt>
                <c:pt idx="305">
                  <c:v>9.2745999999999995</c:v>
                </c:pt>
                <c:pt idx="306">
                  <c:v>9.2984000000000009</c:v>
                </c:pt>
                <c:pt idx="307">
                  <c:v>9.3223000000000003</c:v>
                </c:pt>
                <c:pt idx="308">
                  <c:v>9.3460999999999999</c:v>
                </c:pt>
                <c:pt idx="309">
                  <c:v>9.3699999999999992</c:v>
                </c:pt>
                <c:pt idx="310">
                  <c:v>9.3938000000000006</c:v>
                </c:pt>
                <c:pt idx="311">
                  <c:v>9.4177</c:v>
                </c:pt>
                <c:pt idx="312">
                  <c:v>9.4414999999999996</c:v>
                </c:pt>
                <c:pt idx="313">
                  <c:v>9.4654000000000007</c:v>
                </c:pt>
                <c:pt idx="314">
                  <c:v>9.4892000000000003</c:v>
                </c:pt>
                <c:pt idx="315">
                  <c:v>9.5130999999999997</c:v>
                </c:pt>
                <c:pt idx="316">
                  <c:v>9.5368999999999993</c:v>
                </c:pt>
                <c:pt idx="317">
                  <c:v>9.5608000000000004</c:v>
                </c:pt>
                <c:pt idx="318">
                  <c:v>9.5846</c:v>
                </c:pt>
                <c:pt idx="319">
                  <c:v>9.6084999999999994</c:v>
                </c:pt>
                <c:pt idx="320">
                  <c:v>9.6323000000000008</c:v>
                </c:pt>
                <c:pt idx="321">
                  <c:v>9.6562000000000001</c:v>
                </c:pt>
                <c:pt idx="322">
                  <c:v>9.68</c:v>
                </c:pt>
                <c:pt idx="323">
                  <c:v>9.7039000000000009</c:v>
                </c:pt>
                <c:pt idx="324">
                  <c:v>9.7277000000000005</c:v>
                </c:pt>
                <c:pt idx="325">
                  <c:v>9.7515999999999998</c:v>
                </c:pt>
                <c:pt idx="326">
                  <c:v>9.7753999999999994</c:v>
                </c:pt>
                <c:pt idx="327">
                  <c:v>9.7993000000000006</c:v>
                </c:pt>
                <c:pt idx="328">
                  <c:v>9.8231000000000002</c:v>
                </c:pt>
                <c:pt idx="329">
                  <c:v>9.8469999999999995</c:v>
                </c:pt>
                <c:pt idx="330">
                  <c:v>9.8707999999999991</c:v>
                </c:pt>
                <c:pt idx="331">
                  <c:v>9.8947000000000003</c:v>
                </c:pt>
                <c:pt idx="332">
                  <c:v>9.9184999999999999</c:v>
                </c:pt>
                <c:pt idx="333">
                  <c:v>9.9423999999999992</c:v>
                </c:pt>
                <c:pt idx="334">
                  <c:v>9.9662000000000006</c:v>
                </c:pt>
                <c:pt idx="335">
                  <c:v>9.9901</c:v>
                </c:pt>
                <c:pt idx="336">
                  <c:v>10.0139</c:v>
                </c:pt>
                <c:pt idx="337">
                  <c:v>10.037800000000001</c:v>
                </c:pt>
                <c:pt idx="338">
                  <c:v>10.0616</c:v>
                </c:pt>
                <c:pt idx="339">
                  <c:v>10.0855</c:v>
                </c:pt>
                <c:pt idx="340">
                  <c:v>10.109299999999999</c:v>
                </c:pt>
                <c:pt idx="341">
                  <c:v>10.1332</c:v>
                </c:pt>
                <c:pt idx="342">
                  <c:v>10.157</c:v>
                </c:pt>
                <c:pt idx="343">
                  <c:v>10.180899999999999</c:v>
                </c:pt>
                <c:pt idx="344">
                  <c:v>10.204700000000001</c:v>
                </c:pt>
                <c:pt idx="345">
                  <c:v>10.2286</c:v>
                </c:pt>
                <c:pt idx="346">
                  <c:v>10.2524</c:v>
                </c:pt>
                <c:pt idx="347">
                  <c:v>10.276300000000001</c:v>
                </c:pt>
                <c:pt idx="348">
                  <c:v>10.3001</c:v>
                </c:pt>
                <c:pt idx="349">
                  <c:v>10.324</c:v>
                </c:pt>
                <c:pt idx="350">
                  <c:v>10.347899999999999</c:v>
                </c:pt>
                <c:pt idx="351">
                  <c:v>10.371700000000001</c:v>
                </c:pt>
                <c:pt idx="352">
                  <c:v>10.3956</c:v>
                </c:pt>
                <c:pt idx="353">
                  <c:v>10.4194</c:v>
                </c:pt>
                <c:pt idx="354">
                  <c:v>10.443300000000001</c:v>
                </c:pt>
                <c:pt idx="355">
                  <c:v>10.4671</c:v>
                </c:pt>
                <c:pt idx="356">
                  <c:v>10.491</c:v>
                </c:pt>
                <c:pt idx="357">
                  <c:v>10.514799999999999</c:v>
                </c:pt>
                <c:pt idx="358">
                  <c:v>10.5387</c:v>
                </c:pt>
                <c:pt idx="359">
                  <c:v>10.5625</c:v>
                </c:pt>
                <c:pt idx="360">
                  <c:v>10.586399999999999</c:v>
                </c:pt>
                <c:pt idx="361">
                  <c:v>10.610200000000001</c:v>
                </c:pt>
                <c:pt idx="362">
                  <c:v>10.6341</c:v>
                </c:pt>
                <c:pt idx="363">
                  <c:v>10.6579</c:v>
                </c:pt>
                <c:pt idx="364">
                  <c:v>10.681800000000001</c:v>
                </c:pt>
                <c:pt idx="365">
                  <c:v>10.7056</c:v>
                </c:pt>
                <c:pt idx="366">
                  <c:v>10.7295</c:v>
                </c:pt>
                <c:pt idx="367">
                  <c:v>10.753299999999999</c:v>
                </c:pt>
                <c:pt idx="368">
                  <c:v>10.777200000000001</c:v>
                </c:pt>
                <c:pt idx="369">
                  <c:v>10.801</c:v>
                </c:pt>
                <c:pt idx="370">
                  <c:v>10.8249</c:v>
                </c:pt>
                <c:pt idx="371">
                  <c:v>10.848699999999999</c:v>
                </c:pt>
                <c:pt idx="372">
                  <c:v>10.8726</c:v>
                </c:pt>
                <c:pt idx="373">
                  <c:v>10.8964</c:v>
                </c:pt>
                <c:pt idx="374">
                  <c:v>10.920299999999999</c:v>
                </c:pt>
                <c:pt idx="375">
                  <c:v>10.944100000000001</c:v>
                </c:pt>
                <c:pt idx="376">
                  <c:v>10.968</c:v>
                </c:pt>
                <c:pt idx="377">
                  <c:v>10.9918</c:v>
                </c:pt>
                <c:pt idx="378">
                  <c:v>11.015700000000001</c:v>
                </c:pt>
                <c:pt idx="379">
                  <c:v>11.0395</c:v>
                </c:pt>
                <c:pt idx="380">
                  <c:v>11.0634</c:v>
                </c:pt>
                <c:pt idx="381">
                  <c:v>11.087199999999999</c:v>
                </c:pt>
                <c:pt idx="382">
                  <c:v>11.1111</c:v>
                </c:pt>
                <c:pt idx="383">
                  <c:v>11.1349</c:v>
                </c:pt>
                <c:pt idx="384">
                  <c:v>11.158799999999999</c:v>
                </c:pt>
                <c:pt idx="385">
                  <c:v>11.182600000000001</c:v>
                </c:pt>
                <c:pt idx="386">
                  <c:v>11.2065</c:v>
                </c:pt>
                <c:pt idx="387">
                  <c:v>11.2303</c:v>
                </c:pt>
                <c:pt idx="388">
                  <c:v>11.254200000000001</c:v>
                </c:pt>
                <c:pt idx="389">
                  <c:v>11.278</c:v>
                </c:pt>
                <c:pt idx="390">
                  <c:v>11.3019</c:v>
                </c:pt>
                <c:pt idx="391">
                  <c:v>11.325699999999999</c:v>
                </c:pt>
                <c:pt idx="392">
                  <c:v>11.349600000000001</c:v>
                </c:pt>
                <c:pt idx="393">
                  <c:v>11.3734</c:v>
                </c:pt>
                <c:pt idx="394">
                  <c:v>11.3973</c:v>
                </c:pt>
                <c:pt idx="395">
                  <c:v>11.421099999999999</c:v>
                </c:pt>
                <c:pt idx="396">
                  <c:v>11.445</c:v>
                </c:pt>
                <c:pt idx="397">
                  <c:v>11.4688</c:v>
                </c:pt>
                <c:pt idx="398">
                  <c:v>11.492699999999999</c:v>
                </c:pt>
                <c:pt idx="399">
                  <c:v>11.516500000000001</c:v>
                </c:pt>
                <c:pt idx="400">
                  <c:v>11.5404</c:v>
                </c:pt>
                <c:pt idx="401">
                  <c:v>11.564299999999999</c:v>
                </c:pt>
                <c:pt idx="402">
                  <c:v>11.588100000000001</c:v>
                </c:pt>
                <c:pt idx="403">
                  <c:v>11.612</c:v>
                </c:pt>
                <c:pt idx="404">
                  <c:v>11.6358</c:v>
                </c:pt>
                <c:pt idx="405">
                  <c:v>11.659700000000001</c:v>
                </c:pt>
                <c:pt idx="406">
                  <c:v>11.6835</c:v>
                </c:pt>
                <c:pt idx="407">
                  <c:v>11.7074</c:v>
                </c:pt>
                <c:pt idx="408">
                  <c:v>11.731199999999999</c:v>
                </c:pt>
                <c:pt idx="409">
                  <c:v>11.755100000000001</c:v>
                </c:pt>
                <c:pt idx="410">
                  <c:v>11.7789</c:v>
                </c:pt>
                <c:pt idx="411">
                  <c:v>11.8028</c:v>
                </c:pt>
                <c:pt idx="412">
                  <c:v>11.826599999999999</c:v>
                </c:pt>
                <c:pt idx="413">
                  <c:v>11.8505</c:v>
                </c:pt>
                <c:pt idx="414">
                  <c:v>11.8743</c:v>
                </c:pt>
                <c:pt idx="415">
                  <c:v>11.898199999999999</c:v>
                </c:pt>
                <c:pt idx="416">
                  <c:v>11.922000000000001</c:v>
                </c:pt>
                <c:pt idx="417">
                  <c:v>11.9459</c:v>
                </c:pt>
                <c:pt idx="418">
                  <c:v>11.9697</c:v>
                </c:pt>
                <c:pt idx="419">
                  <c:v>11.993600000000001</c:v>
                </c:pt>
                <c:pt idx="420">
                  <c:v>12.0174</c:v>
                </c:pt>
                <c:pt idx="421">
                  <c:v>12.0413</c:v>
                </c:pt>
                <c:pt idx="422">
                  <c:v>12.065099999999999</c:v>
                </c:pt>
                <c:pt idx="423">
                  <c:v>12.089</c:v>
                </c:pt>
                <c:pt idx="424">
                  <c:v>12.1128</c:v>
                </c:pt>
                <c:pt idx="425">
                  <c:v>12.136699999999999</c:v>
                </c:pt>
                <c:pt idx="426">
                  <c:v>12.160500000000001</c:v>
                </c:pt>
                <c:pt idx="427">
                  <c:v>12.1844</c:v>
                </c:pt>
                <c:pt idx="428">
                  <c:v>12.2082</c:v>
                </c:pt>
                <c:pt idx="429">
                  <c:v>12.232100000000001</c:v>
                </c:pt>
                <c:pt idx="430">
                  <c:v>12.2559</c:v>
                </c:pt>
                <c:pt idx="431">
                  <c:v>12.2798</c:v>
                </c:pt>
                <c:pt idx="432">
                  <c:v>12.303599999999999</c:v>
                </c:pt>
                <c:pt idx="433">
                  <c:v>12.327500000000001</c:v>
                </c:pt>
                <c:pt idx="434">
                  <c:v>12.3513</c:v>
                </c:pt>
                <c:pt idx="435">
                  <c:v>12.3752</c:v>
                </c:pt>
                <c:pt idx="436">
                  <c:v>12.398999999999999</c:v>
                </c:pt>
                <c:pt idx="437">
                  <c:v>12.4229</c:v>
                </c:pt>
                <c:pt idx="438">
                  <c:v>12.4467</c:v>
                </c:pt>
                <c:pt idx="439">
                  <c:v>12.470599999999999</c:v>
                </c:pt>
                <c:pt idx="440">
                  <c:v>12.494400000000001</c:v>
                </c:pt>
                <c:pt idx="441">
                  <c:v>12.5183</c:v>
                </c:pt>
                <c:pt idx="442">
                  <c:v>12.5421</c:v>
                </c:pt>
                <c:pt idx="443">
                  <c:v>12.566000000000001</c:v>
                </c:pt>
                <c:pt idx="444">
                  <c:v>12.5898</c:v>
                </c:pt>
                <c:pt idx="445">
                  <c:v>12.6137</c:v>
                </c:pt>
                <c:pt idx="446">
                  <c:v>12.637499999999999</c:v>
                </c:pt>
                <c:pt idx="447">
                  <c:v>12.6614</c:v>
                </c:pt>
                <c:pt idx="448">
                  <c:v>12.6852</c:v>
                </c:pt>
                <c:pt idx="449">
                  <c:v>12.709099999999999</c:v>
                </c:pt>
                <c:pt idx="450">
                  <c:v>12.733000000000001</c:v>
                </c:pt>
                <c:pt idx="451">
                  <c:v>12.7568</c:v>
                </c:pt>
                <c:pt idx="452">
                  <c:v>12.7807</c:v>
                </c:pt>
                <c:pt idx="453">
                  <c:v>12.804500000000001</c:v>
                </c:pt>
                <c:pt idx="454">
                  <c:v>12.8284</c:v>
                </c:pt>
                <c:pt idx="455">
                  <c:v>12.8522</c:v>
                </c:pt>
                <c:pt idx="456">
                  <c:v>12.876099999999999</c:v>
                </c:pt>
                <c:pt idx="457">
                  <c:v>12.899900000000001</c:v>
                </c:pt>
                <c:pt idx="458">
                  <c:v>12.9238</c:v>
                </c:pt>
                <c:pt idx="459">
                  <c:v>12.9476</c:v>
                </c:pt>
                <c:pt idx="460">
                  <c:v>12.971500000000001</c:v>
                </c:pt>
                <c:pt idx="461">
                  <c:v>12.9953</c:v>
                </c:pt>
                <c:pt idx="462">
                  <c:v>13.0192</c:v>
                </c:pt>
                <c:pt idx="463">
                  <c:v>13.042999999999999</c:v>
                </c:pt>
                <c:pt idx="464">
                  <c:v>13.0669</c:v>
                </c:pt>
                <c:pt idx="465">
                  <c:v>13.0907</c:v>
                </c:pt>
                <c:pt idx="466">
                  <c:v>13.114599999999999</c:v>
                </c:pt>
                <c:pt idx="467">
                  <c:v>13.138400000000001</c:v>
                </c:pt>
                <c:pt idx="468">
                  <c:v>13.1623</c:v>
                </c:pt>
                <c:pt idx="469">
                  <c:v>13.1861</c:v>
                </c:pt>
                <c:pt idx="470">
                  <c:v>13.21</c:v>
                </c:pt>
                <c:pt idx="471">
                  <c:v>13.2338</c:v>
                </c:pt>
                <c:pt idx="472">
                  <c:v>13.2577</c:v>
                </c:pt>
                <c:pt idx="473">
                  <c:v>13.281499999999999</c:v>
                </c:pt>
                <c:pt idx="474">
                  <c:v>13.305400000000001</c:v>
                </c:pt>
                <c:pt idx="475">
                  <c:v>13.3292</c:v>
                </c:pt>
                <c:pt idx="476">
                  <c:v>13.3531</c:v>
                </c:pt>
                <c:pt idx="477">
                  <c:v>13.376899999999999</c:v>
                </c:pt>
                <c:pt idx="478">
                  <c:v>13.4008</c:v>
                </c:pt>
                <c:pt idx="479">
                  <c:v>13.4246</c:v>
                </c:pt>
                <c:pt idx="480">
                  <c:v>13.448499999999999</c:v>
                </c:pt>
                <c:pt idx="481">
                  <c:v>13.472300000000001</c:v>
                </c:pt>
                <c:pt idx="482">
                  <c:v>13.4962</c:v>
                </c:pt>
                <c:pt idx="483">
                  <c:v>13.52</c:v>
                </c:pt>
                <c:pt idx="484">
                  <c:v>13.543900000000001</c:v>
                </c:pt>
                <c:pt idx="485">
                  <c:v>13.5677</c:v>
                </c:pt>
                <c:pt idx="486">
                  <c:v>13.5916</c:v>
                </c:pt>
                <c:pt idx="487">
                  <c:v>13.615399999999999</c:v>
                </c:pt>
                <c:pt idx="488">
                  <c:v>13.6393</c:v>
                </c:pt>
                <c:pt idx="489">
                  <c:v>13.6631</c:v>
                </c:pt>
                <c:pt idx="490">
                  <c:v>13.686999999999999</c:v>
                </c:pt>
                <c:pt idx="491">
                  <c:v>13.710800000000001</c:v>
                </c:pt>
                <c:pt idx="492">
                  <c:v>13.7347</c:v>
                </c:pt>
                <c:pt idx="493">
                  <c:v>13.7585</c:v>
                </c:pt>
                <c:pt idx="494">
                  <c:v>13.782400000000001</c:v>
                </c:pt>
                <c:pt idx="495">
                  <c:v>13.8062</c:v>
                </c:pt>
                <c:pt idx="496">
                  <c:v>13.8301</c:v>
                </c:pt>
                <c:pt idx="497">
                  <c:v>13.853899999999999</c:v>
                </c:pt>
                <c:pt idx="498">
                  <c:v>13.877800000000001</c:v>
                </c:pt>
                <c:pt idx="499">
                  <c:v>13.9016</c:v>
                </c:pt>
                <c:pt idx="500">
                  <c:v>13.9255</c:v>
                </c:pt>
                <c:pt idx="501">
                  <c:v>13.949400000000001</c:v>
                </c:pt>
                <c:pt idx="502">
                  <c:v>13.9732</c:v>
                </c:pt>
                <c:pt idx="503">
                  <c:v>13.9971</c:v>
                </c:pt>
                <c:pt idx="504">
                  <c:v>14.020899999999999</c:v>
                </c:pt>
                <c:pt idx="505">
                  <c:v>14.0448</c:v>
                </c:pt>
                <c:pt idx="506">
                  <c:v>14.0686</c:v>
                </c:pt>
                <c:pt idx="507">
                  <c:v>14.092499999999999</c:v>
                </c:pt>
                <c:pt idx="508">
                  <c:v>14.116300000000001</c:v>
                </c:pt>
                <c:pt idx="509">
                  <c:v>14.1402</c:v>
                </c:pt>
                <c:pt idx="510">
                  <c:v>14.164</c:v>
                </c:pt>
                <c:pt idx="511">
                  <c:v>14.187900000000001</c:v>
                </c:pt>
                <c:pt idx="512">
                  <c:v>14.2117</c:v>
                </c:pt>
                <c:pt idx="513">
                  <c:v>14.2356</c:v>
                </c:pt>
                <c:pt idx="514">
                  <c:v>14.259399999999999</c:v>
                </c:pt>
                <c:pt idx="515">
                  <c:v>14.283300000000001</c:v>
                </c:pt>
                <c:pt idx="516">
                  <c:v>14.3071</c:v>
                </c:pt>
                <c:pt idx="517">
                  <c:v>14.331</c:v>
                </c:pt>
                <c:pt idx="518">
                  <c:v>14.354799999999999</c:v>
                </c:pt>
                <c:pt idx="519">
                  <c:v>14.3787</c:v>
                </c:pt>
                <c:pt idx="520">
                  <c:v>14.4025</c:v>
                </c:pt>
                <c:pt idx="521">
                  <c:v>14.426399999999999</c:v>
                </c:pt>
                <c:pt idx="522">
                  <c:v>14.450200000000001</c:v>
                </c:pt>
                <c:pt idx="523">
                  <c:v>14.4741</c:v>
                </c:pt>
                <c:pt idx="524">
                  <c:v>14.4979</c:v>
                </c:pt>
                <c:pt idx="525">
                  <c:v>14.521800000000001</c:v>
                </c:pt>
                <c:pt idx="526">
                  <c:v>14.5456</c:v>
                </c:pt>
                <c:pt idx="527">
                  <c:v>14.5695</c:v>
                </c:pt>
                <c:pt idx="528">
                  <c:v>14.593299999999999</c:v>
                </c:pt>
                <c:pt idx="529">
                  <c:v>14.6172</c:v>
                </c:pt>
                <c:pt idx="530">
                  <c:v>14.641</c:v>
                </c:pt>
                <c:pt idx="531">
                  <c:v>14.664899999999999</c:v>
                </c:pt>
                <c:pt idx="532">
                  <c:v>14.688700000000001</c:v>
                </c:pt>
                <c:pt idx="533">
                  <c:v>14.7126</c:v>
                </c:pt>
                <c:pt idx="534">
                  <c:v>14.7364</c:v>
                </c:pt>
                <c:pt idx="535">
                  <c:v>14.760300000000001</c:v>
                </c:pt>
                <c:pt idx="536">
                  <c:v>14.7841</c:v>
                </c:pt>
                <c:pt idx="537">
                  <c:v>14.808</c:v>
                </c:pt>
                <c:pt idx="538">
                  <c:v>14.831799999999999</c:v>
                </c:pt>
                <c:pt idx="539">
                  <c:v>14.855700000000001</c:v>
                </c:pt>
                <c:pt idx="540">
                  <c:v>14.8795</c:v>
                </c:pt>
                <c:pt idx="541">
                  <c:v>14.9034</c:v>
                </c:pt>
                <c:pt idx="542">
                  <c:v>14.927199999999999</c:v>
                </c:pt>
                <c:pt idx="543">
                  <c:v>14.9511</c:v>
                </c:pt>
                <c:pt idx="544">
                  <c:v>14.9749</c:v>
                </c:pt>
                <c:pt idx="545">
                  <c:v>14.998799999999999</c:v>
                </c:pt>
                <c:pt idx="546">
                  <c:v>15.022600000000001</c:v>
                </c:pt>
                <c:pt idx="547">
                  <c:v>15.0465</c:v>
                </c:pt>
                <c:pt idx="548">
                  <c:v>15.0703</c:v>
                </c:pt>
                <c:pt idx="549">
                  <c:v>15.094200000000001</c:v>
                </c:pt>
                <c:pt idx="550">
                  <c:v>15.1181</c:v>
                </c:pt>
                <c:pt idx="551">
                  <c:v>15.1419</c:v>
                </c:pt>
                <c:pt idx="552">
                  <c:v>15.165800000000001</c:v>
                </c:pt>
                <c:pt idx="553">
                  <c:v>15.1896</c:v>
                </c:pt>
                <c:pt idx="554">
                  <c:v>15.2135</c:v>
                </c:pt>
                <c:pt idx="555">
                  <c:v>15.237299999999999</c:v>
                </c:pt>
                <c:pt idx="556">
                  <c:v>15.261200000000001</c:v>
                </c:pt>
                <c:pt idx="557">
                  <c:v>15.285</c:v>
                </c:pt>
                <c:pt idx="558">
                  <c:v>15.3089</c:v>
                </c:pt>
                <c:pt idx="559">
                  <c:v>15.332700000000001</c:v>
                </c:pt>
                <c:pt idx="560">
                  <c:v>15.3566</c:v>
                </c:pt>
                <c:pt idx="561">
                  <c:v>15.3804</c:v>
                </c:pt>
                <c:pt idx="562">
                  <c:v>15.404299999999999</c:v>
                </c:pt>
                <c:pt idx="563">
                  <c:v>15.428100000000001</c:v>
                </c:pt>
                <c:pt idx="564">
                  <c:v>15.452</c:v>
                </c:pt>
                <c:pt idx="565">
                  <c:v>15.4758</c:v>
                </c:pt>
                <c:pt idx="566">
                  <c:v>15.499700000000001</c:v>
                </c:pt>
                <c:pt idx="567">
                  <c:v>15.5235</c:v>
                </c:pt>
                <c:pt idx="568">
                  <c:v>15.5474</c:v>
                </c:pt>
                <c:pt idx="569">
                  <c:v>15.571199999999999</c:v>
                </c:pt>
                <c:pt idx="570">
                  <c:v>15.5951</c:v>
                </c:pt>
                <c:pt idx="571">
                  <c:v>15.6189</c:v>
                </c:pt>
                <c:pt idx="572">
                  <c:v>15.642799999999999</c:v>
                </c:pt>
                <c:pt idx="573">
                  <c:v>15.666600000000001</c:v>
                </c:pt>
                <c:pt idx="574">
                  <c:v>15.6905</c:v>
                </c:pt>
                <c:pt idx="575">
                  <c:v>15.7143</c:v>
                </c:pt>
                <c:pt idx="576">
                  <c:v>15.738200000000001</c:v>
                </c:pt>
                <c:pt idx="577">
                  <c:v>15.762</c:v>
                </c:pt>
                <c:pt idx="578">
                  <c:v>15.7859</c:v>
                </c:pt>
                <c:pt idx="579">
                  <c:v>15.809699999999999</c:v>
                </c:pt>
                <c:pt idx="580">
                  <c:v>15.833600000000001</c:v>
                </c:pt>
                <c:pt idx="581">
                  <c:v>15.8574</c:v>
                </c:pt>
                <c:pt idx="582">
                  <c:v>15.8813</c:v>
                </c:pt>
                <c:pt idx="583">
                  <c:v>15.905099999999999</c:v>
                </c:pt>
                <c:pt idx="584">
                  <c:v>15.929</c:v>
                </c:pt>
                <c:pt idx="585">
                  <c:v>15.9528</c:v>
                </c:pt>
                <c:pt idx="586">
                  <c:v>15.976699999999999</c:v>
                </c:pt>
                <c:pt idx="587">
                  <c:v>16.000499999999999</c:v>
                </c:pt>
                <c:pt idx="588">
                  <c:v>16.0244</c:v>
                </c:pt>
                <c:pt idx="589">
                  <c:v>16.048200000000001</c:v>
                </c:pt>
                <c:pt idx="590">
                  <c:v>16.072099999999999</c:v>
                </c:pt>
                <c:pt idx="591">
                  <c:v>16.0959</c:v>
                </c:pt>
                <c:pt idx="592">
                  <c:v>16.119800000000001</c:v>
                </c:pt>
                <c:pt idx="593">
                  <c:v>16.143599999999999</c:v>
                </c:pt>
                <c:pt idx="594">
                  <c:v>16.1675</c:v>
                </c:pt>
                <c:pt idx="595">
                  <c:v>16.191299999999998</c:v>
                </c:pt>
                <c:pt idx="596">
                  <c:v>16.215199999999999</c:v>
                </c:pt>
                <c:pt idx="597">
                  <c:v>16.239000000000001</c:v>
                </c:pt>
                <c:pt idx="598">
                  <c:v>16.262899999999998</c:v>
                </c:pt>
                <c:pt idx="599">
                  <c:v>16.2867</c:v>
                </c:pt>
                <c:pt idx="600">
                  <c:v>16.310600000000001</c:v>
                </c:pt>
                <c:pt idx="601">
                  <c:v>16.334499999999998</c:v>
                </c:pt>
                <c:pt idx="602">
                  <c:v>16.3583</c:v>
                </c:pt>
                <c:pt idx="603">
                  <c:v>16.382200000000001</c:v>
                </c:pt>
                <c:pt idx="604">
                  <c:v>16.405999999999999</c:v>
                </c:pt>
                <c:pt idx="605">
                  <c:v>16.4299</c:v>
                </c:pt>
                <c:pt idx="606">
                  <c:v>16.453700000000001</c:v>
                </c:pt>
                <c:pt idx="607">
                  <c:v>16.477599999999999</c:v>
                </c:pt>
                <c:pt idx="608">
                  <c:v>16.5014</c:v>
                </c:pt>
                <c:pt idx="609">
                  <c:v>16.525300000000001</c:v>
                </c:pt>
                <c:pt idx="610">
                  <c:v>16.549099999999999</c:v>
                </c:pt>
                <c:pt idx="611">
                  <c:v>16.573</c:v>
                </c:pt>
                <c:pt idx="612">
                  <c:v>16.596800000000002</c:v>
                </c:pt>
                <c:pt idx="613">
                  <c:v>16.620699999999999</c:v>
                </c:pt>
                <c:pt idx="614">
                  <c:v>16.644500000000001</c:v>
                </c:pt>
                <c:pt idx="615">
                  <c:v>16.668399999999998</c:v>
                </c:pt>
                <c:pt idx="616">
                  <c:v>16.6922</c:v>
                </c:pt>
                <c:pt idx="617">
                  <c:v>16.716100000000001</c:v>
                </c:pt>
                <c:pt idx="618">
                  <c:v>16.739899999999999</c:v>
                </c:pt>
                <c:pt idx="619">
                  <c:v>16.7638</c:v>
                </c:pt>
                <c:pt idx="620">
                  <c:v>16.787600000000001</c:v>
                </c:pt>
                <c:pt idx="621">
                  <c:v>16.811499999999999</c:v>
                </c:pt>
                <c:pt idx="622">
                  <c:v>16.8353</c:v>
                </c:pt>
                <c:pt idx="623">
                  <c:v>16.859200000000001</c:v>
                </c:pt>
                <c:pt idx="624">
                  <c:v>16.882999999999999</c:v>
                </c:pt>
                <c:pt idx="625">
                  <c:v>16.9069</c:v>
                </c:pt>
                <c:pt idx="626">
                  <c:v>16.930700000000002</c:v>
                </c:pt>
                <c:pt idx="627">
                  <c:v>16.954599999999999</c:v>
                </c:pt>
                <c:pt idx="628">
                  <c:v>16.978400000000001</c:v>
                </c:pt>
                <c:pt idx="629">
                  <c:v>17.002300000000002</c:v>
                </c:pt>
                <c:pt idx="630">
                  <c:v>17.0261</c:v>
                </c:pt>
                <c:pt idx="631">
                  <c:v>17.05</c:v>
                </c:pt>
                <c:pt idx="632">
                  <c:v>17.073799999999999</c:v>
                </c:pt>
                <c:pt idx="633">
                  <c:v>17.0977</c:v>
                </c:pt>
                <c:pt idx="634">
                  <c:v>17.121500000000001</c:v>
                </c:pt>
                <c:pt idx="635">
                  <c:v>17.145399999999999</c:v>
                </c:pt>
                <c:pt idx="636">
                  <c:v>17.1692</c:v>
                </c:pt>
                <c:pt idx="637">
                  <c:v>17.193100000000001</c:v>
                </c:pt>
                <c:pt idx="638">
                  <c:v>17.216899999999999</c:v>
                </c:pt>
                <c:pt idx="639">
                  <c:v>17.2408</c:v>
                </c:pt>
                <c:pt idx="640">
                  <c:v>17.264600000000002</c:v>
                </c:pt>
                <c:pt idx="641">
                  <c:v>17.288499999999999</c:v>
                </c:pt>
                <c:pt idx="642">
                  <c:v>17.3123</c:v>
                </c:pt>
                <c:pt idx="643">
                  <c:v>17.336200000000002</c:v>
                </c:pt>
                <c:pt idx="644">
                  <c:v>17.36</c:v>
                </c:pt>
                <c:pt idx="645">
                  <c:v>17.383900000000001</c:v>
                </c:pt>
                <c:pt idx="646">
                  <c:v>17.407699999999998</c:v>
                </c:pt>
                <c:pt idx="647">
                  <c:v>17.4316</c:v>
                </c:pt>
                <c:pt idx="648">
                  <c:v>17.455400000000001</c:v>
                </c:pt>
                <c:pt idx="649">
                  <c:v>17.479299999999999</c:v>
                </c:pt>
                <c:pt idx="650">
                  <c:v>17.5031</c:v>
                </c:pt>
                <c:pt idx="651">
                  <c:v>17.527000000000001</c:v>
                </c:pt>
                <c:pt idx="652">
                  <c:v>17.550899999999999</c:v>
                </c:pt>
                <c:pt idx="653">
                  <c:v>17.5747</c:v>
                </c:pt>
                <c:pt idx="654">
                  <c:v>17.598600000000001</c:v>
                </c:pt>
                <c:pt idx="655">
                  <c:v>17.622399999999999</c:v>
                </c:pt>
                <c:pt idx="656">
                  <c:v>17.6463</c:v>
                </c:pt>
                <c:pt idx="657">
                  <c:v>17.670100000000001</c:v>
                </c:pt>
                <c:pt idx="658">
                  <c:v>17.693999999999999</c:v>
                </c:pt>
                <c:pt idx="659">
                  <c:v>17.7178</c:v>
                </c:pt>
                <c:pt idx="660">
                  <c:v>17.741700000000002</c:v>
                </c:pt>
                <c:pt idx="661">
                  <c:v>17.765499999999999</c:v>
                </c:pt>
                <c:pt idx="662">
                  <c:v>17.789400000000001</c:v>
                </c:pt>
                <c:pt idx="663">
                  <c:v>17.813199999999998</c:v>
                </c:pt>
                <c:pt idx="664">
                  <c:v>17.8371</c:v>
                </c:pt>
                <c:pt idx="665">
                  <c:v>17.860900000000001</c:v>
                </c:pt>
                <c:pt idx="666">
                  <c:v>17.884799999999998</c:v>
                </c:pt>
                <c:pt idx="667">
                  <c:v>17.9086</c:v>
                </c:pt>
                <c:pt idx="668">
                  <c:v>17.932500000000001</c:v>
                </c:pt>
                <c:pt idx="669">
                  <c:v>17.956299999999999</c:v>
                </c:pt>
                <c:pt idx="670">
                  <c:v>17.9802</c:v>
                </c:pt>
                <c:pt idx="671">
                  <c:v>18.004000000000001</c:v>
                </c:pt>
                <c:pt idx="672">
                  <c:v>18.027899999999999</c:v>
                </c:pt>
                <c:pt idx="673">
                  <c:v>18.0517</c:v>
                </c:pt>
                <c:pt idx="674">
                  <c:v>18.075600000000001</c:v>
                </c:pt>
                <c:pt idx="675">
                  <c:v>18.099399999999999</c:v>
                </c:pt>
                <c:pt idx="676">
                  <c:v>18.1233</c:v>
                </c:pt>
                <c:pt idx="677">
                  <c:v>18.147099999999998</c:v>
                </c:pt>
                <c:pt idx="678">
                  <c:v>18.170999999999999</c:v>
                </c:pt>
                <c:pt idx="679">
                  <c:v>18.194800000000001</c:v>
                </c:pt>
                <c:pt idx="680">
                  <c:v>18.218699999999998</c:v>
                </c:pt>
                <c:pt idx="681">
                  <c:v>18.2425</c:v>
                </c:pt>
                <c:pt idx="682">
                  <c:v>18.266400000000001</c:v>
                </c:pt>
                <c:pt idx="683">
                  <c:v>18.290199999999999</c:v>
                </c:pt>
                <c:pt idx="684">
                  <c:v>18.3141</c:v>
                </c:pt>
                <c:pt idx="685">
                  <c:v>18.337900000000001</c:v>
                </c:pt>
                <c:pt idx="686">
                  <c:v>18.361799999999999</c:v>
                </c:pt>
                <c:pt idx="687">
                  <c:v>18.3856</c:v>
                </c:pt>
                <c:pt idx="688">
                  <c:v>18.409500000000001</c:v>
                </c:pt>
                <c:pt idx="689">
                  <c:v>18.433299999999999</c:v>
                </c:pt>
                <c:pt idx="690">
                  <c:v>18.4572</c:v>
                </c:pt>
                <c:pt idx="691">
                  <c:v>18.481000000000002</c:v>
                </c:pt>
                <c:pt idx="692">
                  <c:v>18.504899999999999</c:v>
                </c:pt>
                <c:pt idx="693">
                  <c:v>18.528700000000001</c:v>
                </c:pt>
                <c:pt idx="694">
                  <c:v>18.552600000000002</c:v>
                </c:pt>
                <c:pt idx="695">
                  <c:v>18.5764</c:v>
                </c:pt>
                <c:pt idx="696">
                  <c:v>18.600300000000001</c:v>
                </c:pt>
                <c:pt idx="697">
                  <c:v>18.624099999999999</c:v>
                </c:pt>
                <c:pt idx="698">
                  <c:v>18.648</c:v>
                </c:pt>
                <c:pt idx="699">
                  <c:v>18.671800000000001</c:v>
                </c:pt>
                <c:pt idx="700">
                  <c:v>18.695699999999999</c:v>
                </c:pt>
                <c:pt idx="701">
                  <c:v>18.7196</c:v>
                </c:pt>
                <c:pt idx="702">
                  <c:v>18.743400000000001</c:v>
                </c:pt>
                <c:pt idx="703">
                  <c:v>18.767299999999999</c:v>
                </c:pt>
                <c:pt idx="704">
                  <c:v>18.7911</c:v>
                </c:pt>
                <c:pt idx="705">
                  <c:v>18.815000000000001</c:v>
                </c:pt>
                <c:pt idx="706">
                  <c:v>18.838799999999999</c:v>
                </c:pt>
                <c:pt idx="707">
                  <c:v>18.8627</c:v>
                </c:pt>
                <c:pt idx="708">
                  <c:v>18.886500000000002</c:v>
                </c:pt>
                <c:pt idx="709">
                  <c:v>18.910399999999999</c:v>
                </c:pt>
                <c:pt idx="710">
                  <c:v>18.934200000000001</c:v>
                </c:pt>
                <c:pt idx="711">
                  <c:v>18.958100000000002</c:v>
                </c:pt>
                <c:pt idx="712">
                  <c:v>18.9819</c:v>
                </c:pt>
                <c:pt idx="713">
                  <c:v>19.005800000000001</c:v>
                </c:pt>
                <c:pt idx="714">
                  <c:v>19.029599999999999</c:v>
                </c:pt>
                <c:pt idx="715">
                  <c:v>19.0535</c:v>
                </c:pt>
                <c:pt idx="716">
                  <c:v>19.077300000000001</c:v>
                </c:pt>
                <c:pt idx="717">
                  <c:v>19.101199999999999</c:v>
                </c:pt>
                <c:pt idx="718">
                  <c:v>19.125</c:v>
                </c:pt>
                <c:pt idx="719">
                  <c:v>19.148900000000001</c:v>
                </c:pt>
                <c:pt idx="720">
                  <c:v>19.172699999999999</c:v>
                </c:pt>
                <c:pt idx="721">
                  <c:v>19.1966</c:v>
                </c:pt>
                <c:pt idx="722">
                  <c:v>19.220400000000001</c:v>
                </c:pt>
                <c:pt idx="723">
                  <c:v>19.244299999999999</c:v>
                </c:pt>
                <c:pt idx="724">
                  <c:v>19.2681</c:v>
                </c:pt>
                <c:pt idx="725">
                  <c:v>19.292000000000002</c:v>
                </c:pt>
                <c:pt idx="726">
                  <c:v>19.315799999999999</c:v>
                </c:pt>
                <c:pt idx="727">
                  <c:v>19.339700000000001</c:v>
                </c:pt>
                <c:pt idx="728">
                  <c:v>19.363499999999998</c:v>
                </c:pt>
                <c:pt idx="729">
                  <c:v>19.3874</c:v>
                </c:pt>
                <c:pt idx="730">
                  <c:v>19.411200000000001</c:v>
                </c:pt>
                <c:pt idx="731">
                  <c:v>19.435099999999998</c:v>
                </c:pt>
                <c:pt idx="732">
                  <c:v>19.4589</c:v>
                </c:pt>
                <c:pt idx="733">
                  <c:v>19.482800000000001</c:v>
                </c:pt>
                <c:pt idx="734">
                  <c:v>19.506599999999999</c:v>
                </c:pt>
                <c:pt idx="735">
                  <c:v>19.5305</c:v>
                </c:pt>
                <c:pt idx="736">
                  <c:v>19.554300000000001</c:v>
                </c:pt>
                <c:pt idx="737">
                  <c:v>19.578199999999999</c:v>
                </c:pt>
                <c:pt idx="738">
                  <c:v>19.602</c:v>
                </c:pt>
                <c:pt idx="739">
                  <c:v>19.625900000000001</c:v>
                </c:pt>
                <c:pt idx="740">
                  <c:v>19.649699999999999</c:v>
                </c:pt>
                <c:pt idx="741">
                  <c:v>19.6736</c:v>
                </c:pt>
                <c:pt idx="742">
                  <c:v>19.697399999999998</c:v>
                </c:pt>
                <c:pt idx="743">
                  <c:v>19.721299999999999</c:v>
                </c:pt>
                <c:pt idx="744">
                  <c:v>19.745100000000001</c:v>
                </c:pt>
                <c:pt idx="745">
                  <c:v>19.768999999999998</c:v>
                </c:pt>
                <c:pt idx="746">
                  <c:v>19.7928</c:v>
                </c:pt>
                <c:pt idx="747">
                  <c:v>19.816700000000001</c:v>
                </c:pt>
                <c:pt idx="748">
                  <c:v>19.840499999999999</c:v>
                </c:pt>
                <c:pt idx="749">
                  <c:v>19.8644</c:v>
                </c:pt>
                <c:pt idx="750">
                  <c:v>19.888200000000001</c:v>
                </c:pt>
                <c:pt idx="751">
                  <c:v>19.912099999999999</c:v>
                </c:pt>
                <c:pt idx="752">
                  <c:v>19.936</c:v>
                </c:pt>
                <c:pt idx="753">
                  <c:v>19.959800000000001</c:v>
                </c:pt>
                <c:pt idx="754">
                  <c:v>19.983699999999999</c:v>
                </c:pt>
                <c:pt idx="755">
                  <c:v>20.0075</c:v>
                </c:pt>
                <c:pt idx="756">
                  <c:v>20.031400000000001</c:v>
                </c:pt>
                <c:pt idx="757">
                  <c:v>20.055199999999999</c:v>
                </c:pt>
                <c:pt idx="758">
                  <c:v>20.0791</c:v>
                </c:pt>
                <c:pt idx="759">
                  <c:v>20.102900000000002</c:v>
                </c:pt>
                <c:pt idx="760">
                  <c:v>20.126799999999999</c:v>
                </c:pt>
                <c:pt idx="761">
                  <c:v>20.150600000000001</c:v>
                </c:pt>
                <c:pt idx="762">
                  <c:v>20.174499999999998</c:v>
                </c:pt>
                <c:pt idx="763">
                  <c:v>20.1983</c:v>
                </c:pt>
                <c:pt idx="764">
                  <c:v>20.222200000000001</c:v>
                </c:pt>
                <c:pt idx="765">
                  <c:v>20.245999999999999</c:v>
                </c:pt>
                <c:pt idx="766">
                  <c:v>20.2699</c:v>
                </c:pt>
                <c:pt idx="767">
                  <c:v>20.293700000000001</c:v>
                </c:pt>
                <c:pt idx="768">
                  <c:v>20.317599999999999</c:v>
                </c:pt>
                <c:pt idx="769">
                  <c:v>20.3414</c:v>
                </c:pt>
                <c:pt idx="770">
                  <c:v>20.365300000000001</c:v>
                </c:pt>
                <c:pt idx="771">
                  <c:v>20.389099999999999</c:v>
                </c:pt>
                <c:pt idx="772">
                  <c:v>20.413</c:v>
                </c:pt>
                <c:pt idx="773">
                  <c:v>20.436800000000002</c:v>
                </c:pt>
                <c:pt idx="774">
                  <c:v>20.460699999999999</c:v>
                </c:pt>
                <c:pt idx="775">
                  <c:v>20.484500000000001</c:v>
                </c:pt>
                <c:pt idx="776">
                  <c:v>20.508400000000002</c:v>
                </c:pt>
                <c:pt idx="777">
                  <c:v>20.5322</c:v>
                </c:pt>
                <c:pt idx="778">
                  <c:v>20.556100000000001</c:v>
                </c:pt>
                <c:pt idx="779">
                  <c:v>20.579899999999999</c:v>
                </c:pt>
                <c:pt idx="780">
                  <c:v>20.6038</c:v>
                </c:pt>
                <c:pt idx="781">
                  <c:v>20.627600000000001</c:v>
                </c:pt>
                <c:pt idx="782">
                  <c:v>20.651499999999999</c:v>
                </c:pt>
                <c:pt idx="783">
                  <c:v>20.6753</c:v>
                </c:pt>
                <c:pt idx="784">
                  <c:v>20.699200000000001</c:v>
                </c:pt>
                <c:pt idx="785">
                  <c:v>20.722999999999999</c:v>
                </c:pt>
                <c:pt idx="786">
                  <c:v>20.7469</c:v>
                </c:pt>
                <c:pt idx="787">
                  <c:v>20.770700000000001</c:v>
                </c:pt>
                <c:pt idx="788">
                  <c:v>20.794599999999999</c:v>
                </c:pt>
                <c:pt idx="789">
                  <c:v>20.8184</c:v>
                </c:pt>
                <c:pt idx="790">
                  <c:v>20.842300000000002</c:v>
                </c:pt>
                <c:pt idx="791">
                  <c:v>20.866099999999999</c:v>
                </c:pt>
                <c:pt idx="792">
                  <c:v>20.89</c:v>
                </c:pt>
                <c:pt idx="793">
                  <c:v>20.913799999999998</c:v>
                </c:pt>
                <c:pt idx="794">
                  <c:v>20.9377</c:v>
                </c:pt>
                <c:pt idx="795">
                  <c:v>20.961500000000001</c:v>
                </c:pt>
                <c:pt idx="796">
                  <c:v>20.985399999999998</c:v>
                </c:pt>
                <c:pt idx="797">
                  <c:v>21.0092</c:v>
                </c:pt>
                <c:pt idx="798">
                  <c:v>21.033100000000001</c:v>
                </c:pt>
                <c:pt idx="799">
                  <c:v>21.056899999999999</c:v>
                </c:pt>
                <c:pt idx="800">
                  <c:v>21.0808</c:v>
                </c:pt>
                <c:pt idx="801">
                  <c:v>21.104700000000001</c:v>
                </c:pt>
                <c:pt idx="802">
                  <c:v>21.128499999999999</c:v>
                </c:pt>
                <c:pt idx="803">
                  <c:v>21.1524</c:v>
                </c:pt>
                <c:pt idx="804">
                  <c:v>21.176200000000001</c:v>
                </c:pt>
                <c:pt idx="805">
                  <c:v>21.200099999999999</c:v>
                </c:pt>
                <c:pt idx="806">
                  <c:v>21.2239</c:v>
                </c:pt>
                <c:pt idx="807">
                  <c:v>21.247800000000002</c:v>
                </c:pt>
                <c:pt idx="808">
                  <c:v>21.271599999999999</c:v>
                </c:pt>
                <c:pt idx="809">
                  <c:v>21.295500000000001</c:v>
                </c:pt>
                <c:pt idx="810">
                  <c:v>21.319299999999998</c:v>
                </c:pt>
                <c:pt idx="811">
                  <c:v>21.3432</c:v>
                </c:pt>
                <c:pt idx="812">
                  <c:v>21.367000000000001</c:v>
                </c:pt>
                <c:pt idx="813">
                  <c:v>21.390899999999998</c:v>
                </c:pt>
                <c:pt idx="814">
                  <c:v>21.4147</c:v>
                </c:pt>
                <c:pt idx="815">
                  <c:v>21.438600000000001</c:v>
                </c:pt>
                <c:pt idx="816">
                  <c:v>21.462399999999999</c:v>
                </c:pt>
                <c:pt idx="817">
                  <c:v>21.4863</c:v>
                </c:pt>
                <c:pt idx="818">
                  <c:v>21.510100000000001</c:v>
                </c:pt>
                <c:pt idx="819">
                  <c:v>21.533999999999999</c:v>
                </c:pt>
                <c:pt idx="820">
                  <c:v>21.5578</c:v>
                </c:pt>
                <c:pt idx="821">
                  <c:v>21.581700000000001</c:v>
                </c:pt>
                <c:pt idx="822">
                  <c:v>21.605499999999999</c:v>
                </c:pt>
                <c:pt idx="823">
                  <c:v>21.6294</c:v>
                </c:pt>
                <c:pt idx="824">
                  <c:v>21.653199999999998</c:v>
                </c:pt>
                <c:pt idx="825">
                  <c:v>21.677099999999999</c:v>
                </c:pt>
                <c:pt idx="826">
                  <c:v>21.700900000000001</c:v>
                </c:pt>
                <c:pt idx="827">
                  <c:v>21.724799999999998</c:v>
                </c:pt>
                <c:pt idx="828">
                  <c:v>21.7486</c:v>
                </c:pt>
                <c:pt idx="829">
                  <c:v>21.772500000000001</c:v>
                </c:pt>
                <c:pt idx="830">
                  <c:v>21.796299999999999</c:v>
                </c:pt>
                <c:pt idx="831">
                  <c:v>21.8202</c:v>
                </c:pt>
                <c:pt idx="832">
                  <c:v>21.844000000000001</c:v>
                </c:pt>
                <c:pt idx="833">
                  <c:v>21.867899999999999</c:v>
                </c:pt>
                <c:pt idx="834">
                  <c:v>21.8917</c:v>
                </c:pt>
                <c:pt idx="835">
                  <c:v>21.915600000000001</c:v>
                </c:pt>
                <c:pt idx="836">
                  <c:v>21.939399999999999</c:v>
                </c:pt>
                <c:pt idx="837">
                  <c:v>21.9633</c:v>
                </c:pt>
                <c:pt idx="838">
                  <c:v>21.987100000000002</c:v>
                </c:pt>
                <c:pt idx="839">
                  <c:v>22.010999999999999</c:v>
                </c:pt>
                <c:pt idx="840">
                  <c:v>22.034800000000001</c:v>
                </c:pt>
                <c:pt idx="841">
                  <c:v>22.058700000000002</c:v>
                </c:pt>
                <c:pt idx="842">
                  <c:v>22.0825</c:v>
                </c:pt>
                <c:pt idx="843">
                  <c:v>22.106400000000001</c:v>
                </c:pt>
                <c:pt idx="844">
                  <c:v>22.130199999999999</c:v>
                </c:pt>
                <c:pt idx="845">
                  <c:v>22.1541</c:v>
                </c:pt>
                <c:pt idx="846">
                  <c:v>22.177900000000001</c:v>
                </c:pt>
                <c:pt idx="847">
                  <c:v>22.201799999999999</c:v>
                </c:pt>
                <c:pt idx="848">
                  <c:v>22.2256</c:v>
                </c:pt>
                <c:pt idx="849">
                  <c:v>22.249500000000001</c:v>
                </c:pt>
                <c:pt idx="850">
                  <c:v>22.273399999999999</c:v>
                </c:pt>
                <c:pt idx="851">
                  <c:v>22.2972</c:v>
                </c:pt>
                <c:pt idx="852">
                  <c:v>22.321100000000001</c:v>
                </c:pt>
                <c:pt idx="853">
                  <c:v>22.344899999999999</c:v>
                </c:pt>
                <c:pt idx="854">
                  <c:v>22.3688</c:v>
                </c:pt>
                <c:pt idx="855">
                  <c:v>22.392600000000002</c:v>
                </c:pt>
                <c:pt idx="856">
                  <c:v>22.416499999999999</c:v>
                </c:pt>
                <c:pt idx="857">
                  <c:v>22.440300000000001</c:v>
                </c:pt>
                <c:pt idx="858">
                  <c:v>22.464200000000002</c:v>
                </c:pt>
                <c:pt idx="859">
                  <c:v>22.488</c:v>
                </c:pt>
                <c:pt idx="860">
                  <c:v>22.511900000000001</c:v>
                </c:pt>
                <c:pt idx="861">
                  <c:v>22.535699999999999</c:v>
                </c:pt>
                <c:pt idx="862">
                  <c:v>22.5596</c:v>
                </c:pt>
                <c:pt idx="863">
                  <c:v>22.583400000000001</c:v>
                </c:pt>
                <c:pt idx="864">
                  <c:v>22.607299999999999</c:v>
                </c:pt>
                <c:pt idx="865">
                  <c:v>22.6311</c:v>
                </c:pt>
                <c:pt idx="866">
                  <c:v>22.655000000000001</c:v>
                </c:pt>
                <c:pt idx="867">
                  <c:v>22.678799999999999</c:v>
                </c:pt>
                <c:pt idx="868">
                  <c:v>22.7027</c:v>
                </c:pt>
                <c:pt idx="869">
                  <c:v>22.726500000000001</c:v>
                </c:pt>
                <c:pt idx="870">
                  <c:v>22.750399999999999</c:v>
                </c:pt>
                <c:pt idx="871">
                  <c:v>22.7742</c:v>
                </c:pt>
                <c:pt idx="872">
                  <c:v>22.798100000000002</c:v>
                </c:pt>
                <c:pt idx="873">
                  <c:v>22.821899999999999</c:v>
                </c:pt>
                <c:pt idx="874">
                  <c:v>22.845800000000001</c:v>
                </c:pt>
                <c:pt idx="875">
                  <c:v>22.869599999999998</c:v>
                </c:pt>
                <c:pt idx="876">
                  <c:v>22.8935</c:v>
                </c:pt>
                <c:pt idx="877">
                  <c:v>22.917300000000001</c:v>
                </c:pt>
                <c:pt idx="878">
                  <c:v>22.941199999999998</c:v>
                </c:pt>
                <c:pt idx="879">
                  <c:v>22.965</c:v>
                </c:pt>
                <c:pt idx="880">
                  <c:v>22.988900000000001</c:v>
                </c:pt>
                <c:pt idx="881">
                  <c:v>23.012699999999999</c:v>
                </c:pt>
                <c:pt idx="882">
                  <c:v>23.0366</c:v>
                </c:pt>
                <c:pt idx="883">
                  <c:v>23.060400000000001</c:v>
                </c:pt>
                <c:pt idx="884">
                  <c:v>23.084299999999999</c:v>
                </c:pt>
                <c:pt idx="885">
                  <c:v>23.1081</c:v>
                </c:pt>
                <c:pt idx="886">
                  <c:v>23.132000000000001</c:v>
                </c:pt>
                <c:pt idx="887">
                  <c:v>23.155799999999999</c:v>
                </c:pt>
                <c:pt idx="888">
                  <c:v>23.1797</c:v>
                </c:pt>
                <c:pt idx="889">
                  <c:v>23.203499999999998</c:v>
                </c:pt>
                <c:pt idx="890">
                  <c:v>23.227399999999999</c:v>
                </c:pt>
                <c:pt idx="891">
                  <c:v>23.251200000000001</c:v>
                </c:pt>
                <c:pt idx="892">
                  <c:v>23.275099999999998</c:v>
                </c:pt>
                <c:pt idx="893">
                  <c:v>23.2989</c:v>
                </c:pt>
                <c:pt idx="894">
                  <c:v>23.322800000000001</c:v>
                </c:pt>
                <c:pt idx="895">
                  <c:v>23.346599999999999</c:v>
                </c:pt>
                <c:pt idx="896">
                  <c:v>23.3705</c:v>
                </c:pt>
                <c:pt idx="897">
                  <c:v>23.394300000000001</c:v>
                </c:pt>
                <c:pt idx="898">
                  <c:v>23.418199999999999</c:v>
                </c:pt>
                <c:pt idx="899">
                  <c:v>23.442</c:v>
                </c:pt>
                <c:pt idx="900">
                  <c:v>23.465900000000001</c:v>
                </c:pt>
                <c:pt idx="901">
                  <c:v>23.489799999999999</c:v>
                </c:pt>
                <c:pt idx="902">
                  <c:v>23.5136</c:v>
                </c:pt>
                <c:pt idx="903">
                  <c:v>23.537500000000001</c:v>
                </c:pt>
                <c:pt idx="904">
                  <c:v>23.561299999999999</c:v>
                </c:pt>
                <c:pt idx="905">
                  <c:v>23.5852</c:v>
                </c:pt>
                <c:pt idx="906">
                  <c:v>23.609000000000002</c:v>
                </c:pt>
                <c:pt idx="907">
                  <c:v>23.632899999999999</c:v>
                </c:pt>
                <c:pt idx="908">
                  <c:v>23.656700000000001</c:v>
                </c:pt>
                <c:pt idx="909">
                  <c:v>23.680599999999998</c:v>
                </c:pt>
                <c:pt idx="910">
                  <c:v>23.7044</c:v>
                </c:pt>
                <c:pt idx="911">
                  <c:v>23.728300000000001</c:v>
                </c:pt>
                <c:pt idx="912">
                  <c:v>23.752099999999999</c:v>
                </c:pt>
                <c:pt idx="913">
                  <c:v>23.776</c:v>
                </c:pt>
                <c:pt idx="914">
                  <c:v>23.799800000000001</c:v>
                </c:pt>
                <c:pt idx="915">
                  <c:v>23.823699999999999</c:v>
                </c:pt>
                <c:pt idx="916">
                  <c:v>23.8475</c:v>
                </c:pt>
                <c:pt idx="917">
                  <c:v>23.871400000000001</c:v>
                </c:pt>
                <c:pt idx="918">
                  <c:v>23.895199999999999</c:v>
                </c:pt>
                <c:pt idx="919">
                  <c:v>23.9191</c:v>
                </c:pt>
                <c:pt idx="920">
                  <c:v>23.942900000000002</c:v>
                </c:pt>
                <c:pt idx="921">
                  <c:v>23.966799999999999</c:v>
                </c:pt>
                <c:pt idx="922">
                  <c:v>23.990600000000001</c:v>
                </c:pt>
                <c:pt idx="923">
                  <c:v>24.014500000000002</c:v>
                </c:pt>
                <c:pt idx="924">
                  <c:v>24.0383</c:v>
                </c:pt>
                <c:pt idx="925">
                  <c:v>24.062200000000001</c:v>
                </c:pt>
                <c:pt idx="926">
                  <c:v>24.085999999999999</c:v>
                </c:pt>
                <c:pt idx="927">
                  <c:v>24.1099</c:v>
                </c:pt>
                <c:pt idx="928">
                  <c:v>24.133700000000001</c:v>
                </c:pt>
                <c:pt idx="929">
                  <c:v>24.157599999999999</c:v>
                </c:pt>
                <c:pt idx="930">
                  <c:v>24.1814</c:v>
                </c:pt>
                <c:pt idx="931">
                  <c:v>24.205300000000001</c:v>
                </c:pt>
                <c:pt idx="932">
                  <c:v>24.229099999999999</c:v>
                </c:pt>
                <c:pt idx="933">
                  <c:v>24.253</c:v>
                </c:pt>
                <c:pt idx="934">
                  <c:v>24.276800000000001</c:v>
                </c:pt>
                <c:pt idx="935">
                  <c:v>24.300699999999999</c:v>
                </c:pt>
                <c:pt idx="936">
                  <c:v>24.3245</c:v>
                </c:pt>
                <c:pt idx="937">
                  <c:v>24.348400000000002</c:v>
                </c:pt>
                <c:pt idx="938">
                  <c:v>24.372199999999999</c:v>
                </c:pt>
                <c:pt idx="939">
                  <c:v>24.396100000000001</c:v>
                </c:pt>
                <c:pt idx="940">
                  <c:v>24.419899999999998</c:v>
                </c:pt>
                <c:pt idx="941">
                  <c:v>24.4438</c:v>
                </c:pt>
                <c:pt idx="942">
                  <c:v>24.467600000000001</c:v>
                </c:pt>
                <c:pt idx="943">
                  <c:v>24.491499999999998</c:v>
                </c:pt>
                <c:pt idx="944">
                  <c:v>24.5153</c:v>
                </c:pt>
                <c:pt idx="945">
                  <c:v>24.539200000000001</c:v>
                </c:pt>
                <c:pt idx="946">
                  <c:v>24.562999999999999</c:v>
                </c:pt>
                <c:pt idx="947">
                  <c:v>24.5869</c:v>
                </c:pt>
                <c:pt idx="948">
                  <c:v>24.610700000000001</c:v>
                </c:pt>
                <c:pt idx="949">
                  <c:v>24.634599999999999</c:v>
                </c:pt>
                <c:pt idx="950">
                  <c:v>24.6585</c:v>
                </c:pt>
                <c:pt idx="951">
                  <c:v>24.682300000000001</c:v>
                </c:pt>
                <c:pt idx="952">
                  <c:v>24.706199999999999</c:v>
                </c:pt>
                <c:pt idx="953">
                  <c:v>24.73</c:v>
                </c:pt>
                <c:pt idx="954">
                  <c:v>24.753900000000002</c:v>
                </c:pt>
                <c:pt idx="955">
                  <c:v>24.777699999999999</c:v>
                </c:pt>
                <c:pt idx="956">
                  <c:v>24.801600000000001</c:v>
                </c:pt>
                <c:pt idx="957">
                  <c:v>24.825399999999998</c:v>
                </c:pt>
                <c:pt idx="958">
                  <c:v>24.849299999999999</c:v>
                </c:pt>
                <c:pt idx="959">
                  <c:v>24.873100000000001</c:v>
                </c:pt>
                <c:pt idx="960">
                  <c:v>24.896999999999998</c:v>
                </c:pt>
                <c:pt idx="961">
                  <c:v>24.9208</c:v>
                </c:pt>
                <c:pt idx="962">
                  <c:v>24.944700000000001</c:v>
                </c:pt>
                <c:pt idx="963">
                  <c:v>24.968499999999999</c:v>
                </c:pt>
                <c:pt idx="964">
                  <c:v>24.9924</c:v>
                </c:pt>
                <c:pt idx="965">
                  <c:v>25.016200000000001</c:v>
                </c:pt>
                <c:pt idx="966">
                  <c:v>25.040099999999999</c:v>
                </c:pt>
                <c:pt idx="967">
                  <c:v>25.0639</c:v>
                </c:pt>
                <c:pt idx="968">
                  <c:v>25.087800000000001</c:v>
                </c:pt>
                <c:pt idx="969">
                  <c:v>25.111599999999999</c:v>
                </c:pt>
                <c:pt idx="970">
                  <c:v>25.1355</c:v>
                </c:pt>
                <c:pt idx="971">
                  <c:v>25.159300000000002</c:v>
                </c:pt>
                <c:pt idx="972">
                  <c:v>25.183199999999999</c:v>
                </c:pt>
                <c:pt idx="973">
                  <c:v>25.207000000000001</c:v>
                </c:pt>
                <c:pt idx="974">
                  <c:v>25.230899999999998</c:v>
                </c:pt>
                <c:pt idx="975">
                  <c:v>25.2547</c:v>
                </c:pt>
                <c:pt idx="976">
                  <c:v>25.278600000000001</c:v>
                </c:pt>
                <c:pt idx="977">
                  <c:v>25.302399999999999</c:v>
                </c:pt>
                <c:pt idx="978">
                  <c:v>25.3263</c:v>
                </c:pt>
                <c:pt idx="979">
                  <c:v>25.350100000000001</c:v>
                </c:pt>
                <c:pt idx="980">
                  <c:v>25.373999999999999</c:v>
                </c:pt>
                <c:pt idx="981">
                  <c:v>25.3978</c:v>
                </c:pt>
                <c:pt idx="982">
                  <c:v>25.421700000000001</c:v>
                </c:pt>
                <c:pt idx="983">
                  <c:v>25.445499999999999</c:v>
                </c:pt>
                <c:pt idx="984">
                  <c:v>25.4694</c:v>
                </c:pt>
                <c:pt idx="985">
                  <c:v>25.493200000000002</c:v>
                </c:pt>
                <c:pt idx="986">
                  <c:v>25.517099999999999</c:v>
                </c:pt>
                <c:pt idx="987">
                  <c:v>25.540900000000001</c:v>
                </c:pt>
                <c:pt idx="988">
                  <c:v>25.564800000000002</c:v>
                </c:pt>
                <c:pt idx="989">
                  <c:v>25.5886</c:v>
                </c:pt>
                <c:pt idx="990">
                  <c:v>25.612500000000001</c:v>
                </c:pt>
                <c:pt idx="991">
                  <c:v>25.636299999999999</c:v>
                </c:pt>
                <c:pt idx="992">
                  <c:v>25.6602</c:v>
                </c:pt>
                <c:pt idx="993">
                  <c:v>25.684000000000001</c:v>
                </c:pt>
                <c:pt idx="994">
                  <c:v>25.707899999999999</c:v>
                </c:pt>
                <c:pt idx="995">
                  <c:v>25.7317</c:v>
                </c:pt>
                <c:pt idx="996">
                  <c:v>25.755600000000001</c:v>
                </c:pt>
                <c:pt idx="997">
                  <c:v>25.779399999999999</c:v>
                </c:pt>
                <c:pt idx="998">
                  <c:v>25.8033</c:v>
                </c:pt>
                <c:pt idx="999">
                  <c:v>25.827100000000002</c:v>
                </c:pt>
                <c:pt idx="1000">
                  <c:v>25.850999999999999</c:v>
                </c:pt>
                <c:pt idx="1001">
                  <c:v>25.8749</c:v>
                </c:pt>
                <c:pt idx="1002">
                  <c:v>25.898700000000002</c:v>
                </c:pt>
                <c:pt idx="1003">
                  <c:v>25.922599999999999</c:v>
                </c:pt>
                <c:pt idx="1004">
                  <c:v>25.946400000000001</c:v>
                </c:pt>
                <c:pt idx="1005">
                  <c:v>25.970300000000002</c:v>
                </c:pt>
                <c:pt idx="1006">
                  <c:v>25.9941</c:v>
                </c:pt>
                <c:pt idx="1007">
                  <c:v>26.018000000000001</c:v>
                </c:pt>
                <c:pt idx="1008">
                  <c:v>26.041799999999999</c:v>
                </c:pt>
                <c:pt idx="1009">
                  <c:v>26.0657</c:v>
                </c:pt>
                <c:pt idx="1010">
                  <c:v>26.089500000000001</c:v>
                </c:pt>
                <c:pt idx="1011">
                  <c:v>26.113399999999999</c:v>
                </c:pt>
                <c:pt idx="1012">
                  <c:v>26.1372</c:v>
                </c:pt>
                <c:pt idx="1013">
                  <c:v>26.161100000000001</c:v>
                </c:pt>
                <c:pt idx="1014">
                  <c:v>26.184899999999999</c:v>
                </c:pt>
                <c:pt idx="1015">
                  <c:v>26.2088</c:v>
                </c:pt>
                <c:pt idx="1016">
                  <c:v>26.232600000000001</c:v>
                </c:pt>
                <c:pt idx="1017">
                  <c:v>26.256499999999999</c:v>
                </c:pt>
                <c:pt idx="1018">
                  <c:v>26.2803</c:v>
                </c:pt>
                <c:pt idx="1019">
                  <c:v>26.304200000000002</c:v>
                </c:pt>
                <c:pt idx="1020">
                  <c:v>26.327999999999999</c:v>
                </c:pt>
                <c:pt idx="1021">
                  <c:v>26.351900000000001</c:v>
                </c:pt>
                <c:pt idx="1022">
                  <c:v>26.375699999999998</c:v>
                </c:pt>
                <c:pt idx="1023">
                  <c:v>26.3996</c:v>
                </c:pt>
                <c:pt idx="1024">
                  <c:v>26.423400000000001</c:v>
                </c:pt>
                <c:pt idx="1025">
                  <c:v>26.447299999999998</c:v>
                </c:pt>
                <c:pt idx="1026">
                  <c:v>26.4711</c:v>
                </c:pt>
                <c:pt idx="1027">
                  <c:v>26.495000000000001</c:v>
                </c:pt>
                <c:pt idx="1028">
                  <c:v>26.518799999999999</c:v>
                </c:pt>
                <c:pt idx="1029">
                  <c:v>26.5427</c:v>
                </c:pt>
                <c:pt idx="1030">
                  <c:v>26.566500000000001</c:v>
                </c:pt>
                <c:pt idx="1031">
                  <c:v>26.590399999999999</c:v>
                </c:pt>
                <c:pt idx="1032">
                  <c:v>26.6142</c:v>
                </c:pt>
                <c:pt idx="1033">
                  <c:v>26.638100000000001</c:v>
                </c:pt>
                <c:pt idx="1034">
                  <c:v>26.661899999999999</c:v>
                </c:pt>
                <c:pt idx="1035">
                  <c:v>26.6858</c:v>
                </c:pt>
                <c:pt idx="1036">
                  <c:v>26.709599999999998</c:v>
                </c:pt>
                <c:pt idx="1037">
                  <c:v>26.733499999999999</c:v>
                </c:pt>
                <c:pt idx="1038">
                  <c:v>26.757300000000001</c:v>
                </c:pt>
                <c:pt idx="1039">
                  <c:v>26.781199999999998</c:v>
                </c:pt>
                <c:pt idx="1040">
                  <c:v>26.805</c:v>
                </c:pt>
                <c:pt idx="1041">
                  <c:v>26.828900000000001</c:v>
                </c:pt>
                <c:pt idx="1042">
                  <c:v>26.852699999999999</c:v>
                </c:pt>
                <c:pt idx="1043">
                  <c:v>26.8766</c:v>
                </c:pt>
                <c:pt idx="1044">
                  <c:v>26.900400000000001</c:v>
                </c:pt>
                <c:pt idx="1045">
                  <c:v>26.924299999999999</c:v>
                </c:pt>
                <c:pt idx="1046">
                  <c:v>26.9481</c:v>
                </c:pt>
                <c:pt idx="1047">
                  <c:v>26.972000000000001</c:v>
                </c:pt>
                <c:pt idx="1048">
                  <c:v>26.995799999999999</c:v>
                </c:pt>
                <c:pt idx="1049">
                  <c:v>27.0197</c:v>
                </c:pt>
                <c:pt idx="1050">
                  <c:v>27.043600000000001</c:v>
                </c:pt>
                <c:pt idx="1051">
                  <c:v>27.067399999999999</c:v>
                </c:pt>
                <c:pt idx="1052">
                  <c:v>27.0913</c:v>
                </c:pt>
                <c:pt idx="1053">
                  <c:v>27.115100000000002</c:v>
                </c:pt>
                <c:pt idx="1054">
                  <c:v>27.138999999999999</c:v>
                </c:pt>
                <c:pt idx="1055">
                  <c:v>27.162800000000001</c:v>
                </c:pt>
                <c:pt idx="1056">
                  <c:v>27.186699999999998</c:v>
                </c:pt>
                <c:pt idx="1057">
                  <c:v>27.2105</c:v>
                </c:pt>
                <c:pt idx="1058">
                  <c:v>27.234400000000001</c:v>
                </c:pt>
                <c:pt idx="1059">
                  <c:v>27.258199999999999</c:v>
                </c:pt>
                <c:pt idx="1060">
                  <c:v>27.2821</c:v>
                </c:pt>
                <c:pt idx="1061">
                  <c:v>27.305900000000001</c:v>
                </c:pt>
                <c:pt idx="1062">
                  <c:v>27.329799999999999</c:v>
                </c:pt>
                <c:pt idx="1063">
                  <c:v>27.3536</c:v>
                </c:pt>
                <c:pt idx="1064">
                  <c:v>27.377500000000001</c:v>
                </c:pt>
                <c:pt idx="1065">
                  <c:v>27.401299999999999</c:v>
                </c:pt>
                <c:pt idx="1066">
                  <c:v>27.4252</c:v>
                </c:pt>
                <c:pt idx="1067">
                  <c:v>27.449000000000002</c:v>
                </c:pt>
                <c:pt idx="1068">
                  <c:v>27.472899999999999</c:v>
                </c:pt>
                <c:pt idx="1069">
                  <c:v>27.496700000000001</c:v>
                </c:pt>
                <c:pt idx="1070">
                  <c:v>27.520600000000002</c:v>
                </c:pt>
                <c:pt idx="1071">
                  <c:v>27.5444</c:v>
                </c:pt>
                <c:pt idx="1072">
                  <c:v>27.568300000000001</c:v>
                </c:pt>
                <c:pt idx="1073">
                  <c:v>27.592099999999999</c:v>
                </c:pt>
                <c:pt idx="1074">
                  <c:v>27.616</c:v>
                </c:pt>
                <c:pt idx="1075">
                  <c:v>27.639800000000001</c:v>
                </c:pt>
                <c:pt idx="1076">
                  <c:v>27.663699999999999</c:v>
                </c:pt>
                <c:pt idx="1077">
                  <c:v>27.6875</c:v>
                </c:pt>
                <c:pt idx="1078">
                  <c:v>27.711400000000001</c:v>
                </c:pt>
                <c:pt idx="1079">
                  <c:v>27.735199999999999</c:v>
                </c:pt>
                <c:pt idx="1080">
                  <c:v>27.7591</c:v>
                </c:pt>
                <c:pt idx="1081">
                  <c:v>27.782900000000001</c:v>
                </c:pt>
                <c:pt idx="1082">
                  <c:v>27.806799999999999</c:v>
                </c:pt>
                <c:pt idx="1083">
                  <c:v>27.8306</c:v>
                </c:pt>
                <c:pt idx="1084">
                  <c:v>27.854500000000002</c:v>
                </c:pt>
                <c:pt idx="1085">
                  <c:v>27.878299999999999</c:v>
                </c:pt>
                <c:pt idx="1086">
                  <c:v>27.902200000000001</c:v>
                </c:pt>
                <c:pt idx="1087">
                  <c:v>27.925999999999998</c:v>
                </c:pt>
                <c:pt idx="1088">
                  <c:v>27.9499</c:v>
                </c:pt>
                <c:pt idx="1089">
                  <c:v>27.973700000000001</c:v>
                </c:pt>
                <c:pt idx="1090">
                  <c:v>27.997599999999998</c:v>
                </c:pt>
                <c:pt idx="1091">
                  <c:v>28.0214</c:v>
                </c:pt>
                <c:pt idx="1092">
                  <c:v>28.045300000000001</c:v>
                </c:pt>
                <c:pt idx="1093">
                  <c:v>28.069099999999999</c:v>
                </c:pt>
                <c:pt idx="1094">
                  <c:v>28.093</c:v>
                </c:pt>
                <c:pt idx="1095">
                  <c:v>28.116800000000001</c:v>
                </c:pt>
                <c:pt idx="1096">
                  <c:v>28.140699999999999</c:v>
                </c:pt>
                <c:pt idx="1097">
                  <c:v>28.1645</c:v>
                </c:pt>
                <c:pt idx="1098">
                  <c:v>28.188400000000001</c:v>
                </c:pt>
                <c:pt idx="1099">
                  <c:v>28.212199999999999</c:v>
                </c:pt>
                <c:pt idx="1100">
                  <c:v>28.2361</c:v>
                </c:pt>
                <c:pt idx="1101">
                  <c:v>28.26</c:v>
                </c:pt>
                <c:pt idx="1102">
                  <c:v>28.283799999999999</c:v>
                </c:pt>
                <c:pt idx="1103">
                  <c:v>28.307700000000001</c:v>
                </c:pt>
                <c:pt idx="1104">
                  <c:v>28.331499999999998</c:v>
                </c:pt>
                <c:pt idx="1105">
                  <c:v>28.355399999999999</c:v>
                </c:pt>
                <c:pt idx="1106">
                  <c:v>28.379200000000001</c:v>
                </c:pt>
                <c:pt idx="1107">
                  <c:v>28.403099999999998</c:v>
                </c:pt>
                <c:pt idx="1108">
                  <c:v>28.4269</c:v>
                </c:pt>
                <c:pt idx="1109">
                  <c:v>28.450800000000001</c:v>
                </c:pt>
                <c:pt idx="1110">
                  <c:v>28.474599999999999</c:v>
                </c:pt>
                <c:pt idx="1111">
                  <c:v>28.4985</c:v>
                </c:pt>
                <c:pt idx="1112">
                  <c:v>28.522300000000001</c:v>
                </c:pt>
                <c:pt idx="1113">
                  <c:v>28.546199999999999</c:v>
                </c:pt>
                <c:pt idx="1114">
                  <c:v>28.57</c:v>
                </c:pt>
                <c:pt idx="1115">
                  <c:v>28.593900000000001</c:v>
                </c:pt>
                <c:pt idx="1116">
                  <c:v>28.617699999999999</c:v>
                </c:pt>
                <c:pt idx="1117">
                  <c:v>28.6416</c:v>
                </c:pt>
                <c:pt idx="1118">
                  <c:v>28.665400000000002</c:v>
                </c:pt>
                <c:pt idx="1119">
                  <c:v>28.689299999999999</c:v>
                </c:pt>
                <c:pt idx="1120">
                  <c:v>28.713100000000001</c:v>
                </c:pt>
                <c:pt idx="1121">
                  <c:v>28.736999999999998</c:v>
                </c:pt>
                <c:pt idx="1122">
                  <c:v>28.7608</c:v>
                </c:pt>
                <c:pt idx="1123">
                  <c:v>28.784700000000001</c:v>
                </c:pt>
                <c:pt idx="1124">
                  <c:v>28.808499999999999</c:v>
                </c:pt>
                <c:pt idx="1125">
                  <c:v>28.8324</c:v>
                </c:pt>
                <c:pt idx="1126">
                  <c:v>28.856200000000001</c:v>
                </c:pt>
                <c:pt idx="1127">
                  <c:v>28.880099999999999</c:v>
                </c:pt>
                <c:pt idx="1128">
                  <c:v>28.9039</c:v>
                </c:pt>
                <c:pt idx="1129">
                  <c:v>28.927800000000001</c:v>
                </c:pt>
                <c:pt idx="1130">
                  <c:v>28.951599999999999</c:v>
                </c:pt>
                <c:pt idx="1131">
                  <c:v>28.9755</c:v>
                </c:pt>
                <c:pt idx="1132">
                  <c:v>28.999300000000002</c:v>
                </c:pt>
                <c:pt idx="1133">
                  <c:v>29.023199999999999</c:v>
                </c:pt>
                <c:pt idx="1134">
                  <c:v>29.047000000000001</c:v>
                </c:pt>
                <c:pt idx="1135">
                  <c:v>29.070900000000002</c:v>
                </c:pt>
                <c:pt idx="1136">
                  <c:v>29.0947</c:v>
                </c:pt>
                <c:pt idx="1137">
                  <c:v>29.118600000000001</c:v>
                </c:pt>
                <c:pt idx="1138">
                  <c:v>29.142399999999999</c:v>
                </c:pt>
                <c:pt idx="1139">
                  <c:v>29.1663</c:v>
                </c:pt>
                <c:pt idx="1140">
                  <c:v>29.190100000000001</c:v>
                </c:pt>
                <c:pt idx="1141">
                  <c:v>29.213999999999999</c:v>
                </c:pt>
                <c:pt idx="1142">
                  <c:v>29.2378</c:v>
                </c:pt>
                <c:pt idx="1143">
                  <c:v>29.261700000000001</c:v>
                </c:pt>
                <c:pt idx="1144">
                  <c:v>29.285499999999999</c:v>
                </c:pt>
                <c:pt idx="1145">
                  <c:v>29.3094</c:v>
                </c:pt>
                <c:pt idx="1146">
                  <c:v>29.333200000000001</c:v>
                </c:pt>
                <c:pt idx="1147">
                  <c:v>29.357099999999999</c:v>
                </c:pt>
                <c:pt idx="1148">
                  <c:v>29.3809</c:v>
                </c:pt>
                <c:pt idx="1149">
                  <c:v>29.404800000000002</c:v>
                </c:pt>
                <c:pt idx="1150">
                  <c:v>29.428699999999999</c:v>
                </c:pt>
                <c:pt idx="1151">
                  <c:v>29.452500000000001</c:v>
                </c:pt>
                <c:pt idx="1152">
                  <c:v>29.476400000000002</c:v>
                </c:pt>
                <c:pt idx="1153">
                  <c:v>29.5002</c:v>
                </c:pt>
                <c:pt idx="1154">
                  <c:v>29.524100000000001</c:v>
                </c:pt>
                <c:pt idx="1155">
                  <c:v>29.547899999999998</c:v>
                </c:pt>
                <c:pt idx="1156">
                  <c:v>29.5718</c:v>
                </c:pt>
                <c:pt idx="1157">
                  <c:v>29.595600000000001</c:v>
                </c:pt>
                <c:pt idx="1158">
                  <c:v>29.619499999999999</c:v>
                </c:pt>
                <c:pt idx="1159">
                  <c:v>29.6433</c:v>
                </c:pt>
                <c:pt idx="1160">
                  <c:v>29.667200000000001</c:v>
                </c:pt>
                <c:pt idx="1161">
                  <c:v>29.690999999999999</c:v>
                </c:pt>
                <c:pt idx="1162">
                  <c:v>29.7149</c:v>
                </c:pt>
                <c:pt idx="1163">
                  <c:v>29.738700000000001</c:v>
                </c:pt>
                <c:pt idx="1164">
                  <c:v>29.762599999999999</c:v>
                </c:pt>
                <c:pt idx="1165">
                  <c:v>29.7864</c:v>
                </c:pt>
                <c:pt idx="1166">
                  <c:v>29.810300000000002</c:v>
                </c:pt>
                <c:pt idx="1167">
                  <c:v>29.834099999999999</c:v>
                </c:pt>
                <c:pt idx="1168">
                  <c:v>29.858000000000001</c:v>
                </c:pt>
                <c:pt idx="1169">
                  <c:v>29.881799999999998</c:v>
                </c:pt>
                <c:pt idx="1170">
                  <c:v>29.9057</c:v>
                </c:pt>
                <c:pt idx="1171">
                  <c:v>29.929500000000001</c:v>
                </c:pt>
                <c:pt idx="1172">
                  <c:v>29.953399999999998</c:v>
                </c:pt>
                <c:pt idx="1173">
                  <c:v>29.9772</c:v>
                </c:pt>
                <c:pt idx="1174">
                  <c:v>30.001100000000001</c:v>
                </c:pt>
                <c:pt idx="1175">
                  <c:v>30.024899999999999</c:v>
                </c:pt>
                <c:pt idx="1176">
                  <c:v>30.0488</c:v>
                </c:pt>
                <c:pt idx="1177">
                  <c:v>30.072600000000001</c:v>
                </c:pt>
                <c:pt idx="1178">
                  <c:v>30.096499999999999</c:v>
                </c:pt>
                <c:pt idx="1179">
                  <c:v>30.1203</c:v>
                </c:pt>
                <c:pt idx="1180">
                  <c:v>30.144200000000001</c:v>
                </c:pt>
                <c:pt idx="1181">
                  <c:v>30.167999999999999</c:v>
                </c:pt>
                <c:pt idx="1182">
                  <c:v>30.1919</c:v>
                </c:pt>
                <c:pt idx="1183">
                  <c:v>30.215699999999998</c:v>
                </c:pt>
                <c:pt idx="1184">
                  <c:v>30.239599999999999</c:v>
                </c:pt>
                <c:pt idx="1185">
                  <c:v>30.263400000000001</c:v>
                </c:pt>
                <c:pt idx="1186">
                  <c:v>30.287299999999998</c:v>
                </c:pt>
                <c:pt idx="1187">
                  <c:v>30.3111</c:v>
                </c:pt>
                <c:pt idx="1188">
                  <c:v>30.335000000000001</c:v>
                </c:pt>
                <c:pt idx="1189">
                  <c:v>30.358799999999999</c:v>
                </c:pt>
                <c:pt idx="1190">
                  <c:v>30.3827</c:v>
                </c:pt>
                <c:pt idx="1191">
                  <c:v>30.406500000000001</c:v>
                </c:pt>
                <c:pt idx="1192">
                  <c:v>30.430399999999999</c:v>
                </c:pt>
                <c:pt idx="1193">
                  <c:v>30.4542</c:v>
                </c:pt>
                <c:pt idx="1194">
                  <c:v>30.478100000000001</c:v>
                </c:pt>
                <c:pt idx="1195">
                  <c:v>30.501899999999999</c:v>
                </c:pt>
                <c:pt idx="1196">
                  <c:v>30.5258</c:v>
                </c:pt>
                <c:pt idx="1197">
                  <c:v>30.549600000000002</c:v>
                </c:pt>
                <c:pt idx="1198">
                  <c:v>30.573499999999999</c:v>
                </c:pt>
                <c:pt idx="1199">
                  <c:v>30.597300000000001</c:v>
                </c:pt>
                <c:pt idx="1200">
                  <c:v>30.621200000000002</c:v>
                </c:pt>
                <c:pt idx="1201">
                  <c:v>30.645099999999999</c:v>
                </c:pt>
                <c:pt idx="1202">
                  <c:v>30.668900000000001</c:v>
                </c:pt>
                <c:pt idx="1203">
                  <c:v>30.692799999999998</c:v>
                </c:pt>
                <c:pt idx="1204">
                  <c:v>30.7166</c:v>
                </c:pt>
                <c:pt idx="1205">
                  <c:v>30.740500000000001</c:v>
                </c:pt>
                <c:pt idx="1206">
                  <c:v>30.764299999999999</c:v>
                </c:pt>
                <c:pt idx="1207">
                  <c:v>30.7882</c:v>
                </c:pt>
                <c:pt idx="1208">
                  <c:v>30.812000000000001</c:v>
                </c:pt>
                <c:pt idx="1209">
                  <c:v>30.835899999999999</c:v>
                </c:pt>
                <c:pt idx="1210">
                  <c:v>30.8597</c:v>
                </c:pt>
                <c:pt idx="1211">
                  <c:v>30.883600000000001</c:v>
                </c:pt>
                <c:pt idx="1212">
                  <c:v>30.907399999999999</c:v>
                </c:pt>
                <c:pt idx="1213">
                  <c:v>30.9313</c:v>
                </c:pt>
                <c:pt idx="1214">
                  <c:v>30.955100000000002</c:v>
                </c:pt>
                <c:pt idx="1215">
                  <c:v>30.978999999999999</c:v>
                </c:pt>
                <c:pt idx="1216">
                  <c:v>31.002800000000001</c:v>
                </c:pt>
                <c:pt idx="1217">
                  <c:v>31.026700000000002</c:v>
                </c:pt>
                <c:pt idx="1218">
                  <c:v>31.0505</c:v>
                </c:pt>
                <c:pt idx="1219">
                  <c:v>31.074400000000001</c:v>
                </c:pt>
                <c:pt idx="1220">
                  <c:v>31.098199999999999</c:v>
                </c:pt>
                <c:pt idx="1221">
                  <c:v>31.1221</c:v>
                </c:pt>
                <c:pt idx="1222">
                  <c:v>31.145900000000001</c:v>
                </c:pt>
                <c:pt idx="1223">
                  <c:v>31.169799999999999</c:v>
                </c:pt>
                <c:pt idx="1224">
                  <c:v>31.1936</c:v>
                </c:pt>
                <c:pt idx="1225">
                  <c:v>31.217500000000001</c:v>
                </c:pt>
                <c:pt idx="1226">
                  <c:v>31.241299999999999</c:v>
                </c:pt>
                <c:pt idx="1227">
                  <c:v>31.2652</c:v>
                </c:pt>
                <c:pt idx="1228">
                  <c:v>31.289000000000001</c:v>
                </c:pt>
                <c:pt idx="1229">
                  <c:v>31.312899999999999</c:v>
                </c:pt>
                <c:pt idx="1230">
                  <c:v>31.3367</c:v>
                </c:pt>
                <c:pt idx="1231">
                  <c:v>31.360600000000002</c:v>
                </c:pt>
                <c:pt idx="1232">
                  <c:v>31.384399999999999</c:v>
                </c:pt>
                <c:pt idx="1233">
                  <c:v>31.408300000000001</c:v>
                </c:pt>
                <c:pt idx="1234">
                  <c:v>31.432099999999998</c:v>
                </c:pt>
                <c:pt idx="1235">
                  <c:v>31.456</c:v>
                </c:pt>
                <c:pt idx="1236">
                  <c:v>31.479800000000001</c:v>
                </c:pt>
                <c:pt idx="1237">
                  <c:v>31.503699999999998</c:v>
                </c:pt>
                <c:pt idx="1238">
                  <c:v>31.5275</c:v>
                </c:pt>
                <c:pt idx="1239">
                  <c:v>31.551400000000001</c:v>
                </c:pt>
                <c:pt idx="1240">
                  <c:v>31.575199999999999</c:v>
                </c:pt>
                <c:pt idx="1241">
                  <c:v>31.5991</c:v>
                </c:pt>
                <c:pt idx="1242">
                  <c:v>31.622900000000001</c:v>
                </c:pt>
                <c:pt idx="1243">
                  <c:v>31.646799999999999</c:v>
                </c:pt>
                <c:pt idx="1244">
                  <c:v>31.6706</c:v>
                </c:pt>
                <c:pt idx="1245">
                  <c:v>31.694500000000001</c:v>
                </c:pt>
                <c:pt idx="1246">
                  <c:v>31.718299999999999</c:v>
                </c:pt>
                <c:pt idx="1247">
                  <c:v>31.7422</c:v>
                </c:pt>
                <c:pt idx="1248">
                  <c:v>31.765999999999998</c:v>
                </c:pt>
                <c:pt idx="1249">
                  <c:v>31.789899999999999</c:v>
                </c:pt>
                <c:pt idx="1250">
                  <c:v>31.813800000000001</c:v>
                </c:pt>
                <c:pt idx="1251">
                  <c:v>31.837599999999998</c:v>
                </c:pt>
                <c:pt idx="1252">
                  <c:v>31.861499999999999</c:v>
                </c:pt>
                <c:pt idx="1253">
                  <c:v>31.885300000000001</c:v>
                </c:pt>
                <c:pt idx="1254">
                  <c:v>31.909199999999998</c:v>
                </c:pt>
                <c:pt idx="1255">
                  <c:v>31.933</c:v>
                </c:pt>
                <c:pt idx="1256">
                  <c:v>31.956900000000001</c:v>
                </c:pt>
                <c:pt idx="1257">
                  <c:v>31.980699999999999</c:v>
                </c:pt>
                <c:pt idx="1258">
                  <c:v>32.004600000000003</c:v>
                </c:pt>
                <c:pt idx="1259">
                  <c:v>32.028399999999998</c:v>
                </c:pt>
                <c:pt idx="1260">
                  <c:v>32.052300000000002</c:v>
                </c:pt>
                <c:pt idx="1261">
                  <c:v>32.076099999999997</c:v>
                </c:pt>
                <c:pt idx="1262">
                  <c:v>32.1</c:v>
                </c:pt>
                <c:pt idx="1263">
                  <c:v>32.123800000000003</c:v>
                </c:pt>
                <c:pt idx="1264">
                  <c:v>32.1477</c:v>
                </c:pt>
                <c:pt idx="1265">
                  <c:v>32.171500000000002</c:v>
                </c:pt>
                <c:pt idx="1266">
                  <c:v>32.195399999999999</c:v>
                </c:pt>
                <c:pt idx="1267">
                  <c:v>32.219200000000001</c:v>
                </c:pt>
                <c:pt idx="1268">
                  <c:v>32.243099999999998</c:v>
                </c:pt>
                <c:pt idx="1269">
                  <c:v>32.2669</c:v>
                </c:pt>
                <c:pt idx="1270">
                  <c:v>32.290799999999997</c:v>
                </c:pt>
                <c:pt idx="1271">
                  <c:v>32.314599999999999</c:v>
                </c:pt>
                <c:pt idx="1272">
                  <c:v>32.338500000000003</c:v>
                </c:pt>
                <c:pt idx="1273">
                  <c:v>32.362299999999998</c:v>
                </c:pt>
                <c:pt idx="1274">
                  <c:v>32.386200000000002</c:v>
                </c:pt>
                <c:pt idx="1275">
                  <c:v>32.409999999999997</c:v>
                </c:pt>
                <c:pt idx="1276">
                  <c:v>32.433900000000001</c:v>
                </c:pt>
                <c:pt idx="1277">
                  <c:v>32.457700000000003</c:v>
                </c:pt>
                <c:pt idx="1278">
                  <c:v>32.4816</c:v>
                </c:pt>
                <c:pt idx="1279">
                  <c:v>32.505400000000002</c:v>
                </c:pt>
                <c:pt idx="1280">
                  <c:v>32.529299999999999</c:v>
                </c:pt>
                <c:pt idx="1281">
                  <c:v>32.553100000000001</c:v>
                </c:pt>
                <c:pt idx="1282">
                  <c:v>32.576999999999998</c:v>
                </c:pt>
                <c:pt idx="1283">
                  <c:v>32.6008</c:v>
                </c:pt>
                <c:pt idx="1284">
                  <c:v>32.624699999999997</c:v>
                </c:pt>
                <c:pt idx="1285">
                  <c:v>32.648499999999999</c:v>
                </c:pt>
                <c:pt idx="1286">
                  <c:v>32.672400000000003</c:v>
                </c:pt>
                <c:pt idx="1287">
                  <c:v>32.696199999999997</c:v>
                </c:pt>
                <c:pt idx="1288">
                  <c:v>32.720100000000002</c:v>
                </c:pt>
                <c:pt idx="1289">
                  <c:v>32.743899999999996</c:v>
                </c:pt>
                <c:pt idx="1290">
                  <c:v>32.767800000000001</c:v>
                </c:pt>
                <c:pt idx="1291">
                  <c:v>32.791600000000003</c:v>
                </c:pt>
                <c:pt idx="1292">
                  <c:v>32.8155</c:v>
                </c:pt>
                <c:pt idx="1293">
                  <c:v>32.839300000000001</c:v>
                </c:pt>
                <c:pt idx="1294">
                  <c:v>32.863199999999999</c:v>
                </c:pt>
                <c:pt idx="1295">
                  <c:v>32.887</c:v>
                </c:pt>
                <c:pt idx="1296">
                  <c:v>32.910899999999998</c:v>
                </c:pt>
                <c:pt idx="1297">
                  <c:v>32.934699999999999</c:v>
                </c:pt>
                <c:pt idx="1298">
                  <c:v>32.958599999999997</c:v>
                </c:pt>
                <c:pt idx="1299">
                  <c:v>32.982399999999998</c:v>
                </c:pt>
                <c:pt idx="1300">
                  <c:v>33.006300000000003</c:v>
                </c:pt>
                <c:pt idx="1301">
                  <c:v>33.030200000000001</c:v>
                </c:pt>
                <c:pt idx="1302">
                  <c:v>33.054000000000002</c:v>
                </c:pt>
                <c:pt idx="1303">
                  <c:v>33.0779</c:v>
                </c:pt>
                <c:pt idx="1304">
                  <c:v>33.101700000000001</c:v>
                </c:pt>
                <c:pt idx="1305">
                  <c:v>33.125599999999999</c:v>
                </c:pt>
                <c:pt idx="1306">
                  <c:v>33.1494</c:v>
                </c:pt>
                <c:pt idx="1307">
                  <c:v>33.173299999999998</c:v>
                </c:pt>
                <c:pt idx="1308">
                  <c:v>33.197099999999999</c:v>
                </c:pt>
                <c:pt idx="1309">
                  <c:v>33.220999999999997</c:v>
                </c:pt>
                <c:pt idx="1310">
                  <c:v>33.244799999999998</c:v>
                </c:pt>
                <c:pt idx="1311">
                  <c:v>33.268700000000003</c:v>
                </c:pt>
                <c:pt idx="1312">
                  <c:v>33.292499999999997</c:v>
                </c:pt>
                <c:pt idx="1313">
                  <c:v>33.316400000000002</c:v>
                </c:pt>
                <c:pt idx="1314">
                  <c:v>33.340200000000003</c:v>
                </c:pt>
                <c:pt idx="1315">
                  <c:v>33.364100000000001</c:v>
                </c:pt>
                <c:pt idx="1316">
                  <c:v>33.387900000000002</c:v>
                </c:pt>
                <c:pt idx="1317">
                  <c:v>33.411799999999999</c:v>
                </c:pt>
                <c:pt idx="1318">
                  <c:v>33.435600000000001</c:v>
                </c:pt>
                <c:pt idx="1319">
                  <c:v>33.459499999999998</c:v>
                </c:pt>
                <c:pt idx="1320">
                  <c:v>33.4833</c:v>
                </c:pt>
                <c:pt idx="1321">
                  <c:v>33.507199999999997</c:v>
                </c:pt>
                <c:pt idx="1322">
                  <c:v>33.530999999999999</c:v>
                </c:pt>
                <c:pt idx="1323">
                  <c:v>33.554900000000004</c:v>
                </c:pt>
                <c:pt idx="1324">
                  <c:v>33.578699999999998</c:v>
                </c:pt>
                <c:pt idx="1325">
                  <c:v>33.602600000000002</c:v>
                </c:pt>
                <c:pt idx="1326">
                  <c:v>33.626399999999997</c:v>
                </c:pt>
                <c:pt idx="1327">
                  <c:v>33.650300000000001</c:v>
                </c:pt>
                <c:pt idx="1328">
                  <c:v>33.674100000000003</c:v>
                </c:pt>
                <c:pt idx="1329">
                  <c:v>33.698</c:v>
                </c:pt>
                <c:pt idx="1330">
                  <c:v>33.721800000000002</c:v>
                </c:pt>
                <c:pt idx="1331">
                  <c:v>33.745699999999999</c:v>
                </c:pt>
                <c:pt idx="1332">
                  <c:v>33.769500000000001</c:v>
                </c:pt>
                <c:pt idx="1333">
                  <c:v>33.793399999999998</c:v>
                </c:pt>
                <c:pt idx="1334">
                  <c:v>33.8172</c:v>
                </c:pt>
                <c:pt idx="1335">
                  <c:v>33.841099999999997</c:v>
                </c:pt>
                <c:pt idx="1336">
                  <c:v>33.864899999999999</c:v>
                </c:pt>
                <c:pt idx="1337">
                  <c:v>33.888800000000003</c:v>
                </c:pt>
                <c:pt idx="1338">
                  <c:v>33.912599999999998</c:v>
                </c:pt>
                <c:pt idx="1339">
                  <c:v>33.936500000000002</c:v>
                </c:pt>
                <c:pt idx="1340">
                  <c:v>33.960299999999997</c:v>
                </c:pt>
                <c:pt idx="1341">
                  <c:v>33.984200000000001</c:v>
                </c:pt>
                <c:pt idx="1342">
                  <c:v>34.008000000000003</c:v>
                </c:pt>
                <c:pt idx="1343">
                  <c:v>34.0319</c:v>
                </c:pt>
                <c:pt idx="1344">
                  <c:v>34.055700000000002</c:v>
                </c:pt>
                <c:pt idx="1345">
                  <c:v>34.079599999999999</c:v>
                </c:pt>
                <c:pt idx="1346">
                  <c:v>34.103400000000001</c:v>
                </c:pt>
                <c:pt idx="1347">
                  <c:v>34.127299999999998</c:v>
                </c:pt>
                <c:pt idx="1348">
                  <c:v>34.1511</c:v>
                </c:pt>
                <c:pt idx="1349">
                  <c:v>34.174999999999997</c:v>
                </c:pt>
                <c:pt idx="1350">
                  <c:v>34.198900000000002</c:v>
                </c:pt>
                <c:pt idx="1351">
                  <c:v>34.222700000000003</c:v>
                </c:pt>
                <c:pt idx="1352">
                  <c:v>34.246600000000001</c:v>
                </c:pt>
                <c:pt idx="1353">
                  <c:v>34.270400000000002</c:v>
                </c:pt>
                <c:pt idx="1354">
                  <c:v>34.2943</c:v>
                </c:pt>
                <c:pt idx="1355">
                  <c:v>34.318100000000001</c:v>
                </c:pt>
                <c:pt idx="1356">
                  <c:v>34.341999999999999</c:v>
                </c:pt>
                <c:pt idx="1357">
                  <c:v>34.3658</c:v>
                </c:pt>
                <c:pt idx="1358">
                  <c:v>34.389699999999998</c:v>
                </c:pt>
                <c:pt idx="1359">
                  <c:v>34.413499999999999</c:v>
                </c:pt>
                <c:pt idx="1360">
                  <c:v>34.437399999999997</c:v>
                </c:pt>
                <c:pt idx="1361">
                  <c:v>34.461199999999998</c:v>
                </c:pt>
                <c:pt idx="1362">
                  <c:v>34.485100000000003</c:v>
                </c:pt>
                <c:pt idx="1363">
                  <c:v>34.508899999999997</c:v>
                </c:pt>
                <c:pt idx="1364">
                  <c:v>34.532800000000002</c:v>
                </c:pt>
                <c:pt idx="1365">
                  <c:v>34.556600000000003</c:v>
                </c:pt>
                <c:pt idx="1366">
                  <c:v>34.580500000000001</c:v>
                </c:pt>
                <c:pt idx="1367">
                  <c:v>34.604300000000002</c:v>
                </c:pt>
                <c:pt idx="1368">
                  <c:v>34.6282</c:v>
                </c:pt>
                <c:pt idx="1369">
                  <c:v>34.652000000000001</c:v>
                </c:pt>
                <c:pt idx="1370">
                  <c:v>34.675899999999999</c:v>
                </c:pt>
                <c:pt idx="1371">
                  <c:v>34.6997</c:v>
                </c:pt>
                <c:pt idx="1372">
                  <c:v>34.723599999999998</c:v>
                </c:pt>
                <c:pt idx="1373">
                  <c:v>34.747399999999999</c:v>
                </c:pt>
                <c:pt idx="1374">
                  <c:v>34.771299999999997</c:v>
                </c:pt>
                <c:pt idx="1375">
                  <c:v>34.795099999999998</c:v>
                </c:pt>
                <c:pt idx="1376">
                  <c:v>34.819000000000003</c:v>
                </c:pt>
                <c:pt idx="1377">
                  <c:v>34.842799999999997</c:v>
                </c:pt>
                <c:pt idx="1378">
                  <c:v>34.866700000000002</c:v>
                </c:pt>
                <c:pt idx="1379">
                  <c:v>34.890500000000003</c:v>
                </c:pt>
                <c:pt idx="1380">
                  <c:v>34.914400000000001</c:v>
                </c:pt>
                <c:pt idx="1381">
                  <c:v>34.938200000000002</c:v>
                </c:pt>
                <c:pt idx="1382">
                  <c:v>34.9621</c:v>
                </c:pt>
                <c:pt idx="1383">
                  <c:v>34.985900000000001</c:v>
                </c:pt>
                <c:pt idx="1384">
                  <c:v>35.009799999999998</c:v>
                </c:pt>
                <c:pt idx="1385">
                  <c:v>35.0336</c:v>
                </c:pt>
                <c:pt idx="1386">
                  <c:v>35.057499999999997</c:v>
                </c:pt>
                <c:pt idx="1387">
                  <c:v>35.081299999999999</c:v>
                </c:pt>
                <c:pt idx="1388">
                  <c:v>35.105200000000004</c:v>
                </c:pt>
                <c:pt idx="1389">
                  <c:v>35.128999999999998</c:v>
                </c:pt>
                <c:pt idx="1390">
                  <c:v>35.152900000000002</c:v>
                </c:pt>
                <c:pt idx="1391">
                  <c:v>35.176699999999997</c:v>
                </c:pt>
                <c:pt idx="1392">
                  <c:v>35.200600000000001</c:v>
                </c:pt>
                <c:pt idx="1393">
                  <c:v>35.224400000000003</c:v>
                </c:pt>
                <c:pt idx="1394">
                  <c:v>35.2483</c:v>
                </c:pt>
                <c:pt idx="1395">
                  <c:v>35.272100000000002</c:v>
                </c:pt>
                <c:pt idx="1396">
                  <c:v>35.295999999999999</c:v>
                </c:pt>
                <c:pt idx="1397">
                  <c:v>35.319800000000001</c:v>
                </c:pt>
                <c:pt idx="1398">
                  <c:v>35.343699999999998</c:v>
                </c:pt>
                <c:pt idx="1399">
                  <c:v>35.3675</c:v>
                </c:pt>
                <c:pt idx="1400">
                  <c:v>35.391399999999997</c:v>
                </c:pt>
                <c:pt idx="1401">
                  <c:v>35.415300000000002</c:v>
                </c:pt>
                <c:pt idx="1402">
                  <c:v>35.439100000000003</c:v>
                </c:pt>
                <c:pt idx="1403">
                  <c:v>35.463000000000001</c:v>
                </c:pt>
                <c:pt idx="1404">
                  <c:v>35.486800000000002</c:v>
                </c:pt>
                <c:pt idx="1405">
                  <c:v>35.5107</c:v>
                </c:pt>
                <c:pt idx="1406">
                  <c:v>35.534500000000001</c:v>
                </c:pt>
                <c:pt idx="1407">
                  <c:v>35.558399999999999</c:v>
                </c:pt>
                <c:pt idx="1408">
                  <c:v>35.5822</c:v>
                </c:pt>
                <c:pt idx="1409">
                  <c:v>35.606099999999998</c:v>
                </c:pt>
                <c:pt idx="1410">
                  <c:v>35.629899999999999</c:v>
                </c:pt>
                <c:pt idx="1411">
                  <c:v>35.653799999999997</c:v>
                </c:pt>
                <c:pt idx="1412">
                  <c:v>35.677599999999998</c:v>
                </c:pt>
                <c:pt idx="1413">
                  <c:v>35.701500000000003</c:v>
                </c:pt>
                <c:pt idx="1414">
                  <c:v>35.725299999999997</c:v>
                </c:pt>
                <c:pt idx="1415">
                  <c:v>35.749200000000002</c:v>
                </c:pt>
                <c:pt idx="1416">
                  <c:v>35.773000000000003</c:v>
                </c:pt>
                <c:pt idx="1417">
                  <c:v>35.796900000000001</c:v>
                </c:pt>
                <c:pt idx="1418">
                  <c:v>35.820700000000002</c:v>
                </c:pt>
                <c:pt idx="1419">
                  <c:v>35.8446</c:v>
                </c:pt>
                <c:pt idx="1420">
                  <c:v>35.868400000000001</c:v>
                </c:pt>
                <c:pt idx="1421">
                  <c:v>35.892299999999999</c:v>
                </c:pt>
                <c:pt idx="1422">
                  <c:v>35.9161</c:v>
                </c:pt>
                <c:pt idx="1423">
                  <c:v>35.94</c:v>
                </c:pt>
                <c:pt idx="1424">
                  <c:v>35.963799999999999</c:v>
                </c:pt>
                <c:pt idx="1425">
                  <c:v>35.987699999999997</c:v>
                </c:pt>
                <c:pt idx="1426">
                  <c:v>36.011499999999998</c:v>
                </c:pt>
                <c:pt idx="1427">
                  <c:v>36.035400000000003</c:v>
                </c:pt>
                <c:pt idx="1428">
                  <c:v>36.059199999999997</c:v>
                </c:pt>
                <c:pt idx="1429">
                  <c:v>36.083100000000002</c:v>
                </c:pt>
                <c:pt idx="1430">
                  <c:v>36.106900000000003</c:v>
                </c:pt>
                <c:pt idx="1431">
                  <c:v>36.130800000000001</c:v>
                </c:pt>
                <c:pt idx="1432">
                  <c:v>36.154600000000002</c:v>
                </c:pt>
                <c:pt idx="1433">
                  <c:v>36.1785</c:v>
                </c:pt>
                <c:pt idx="1434">
                  <c:v>36.202300000000001</c:v>
                </c:pt>
                <c:pt idx="1435">
                  <c:v>36.226199999999999</c:v>
                </c:pt>
                <c:pt idx="1436">
                  <c:v>36.25</c:v>
                </c:pt>
                <c:pt idx="1437">
                  <c:v>36.273899999999998</c:v>
                </c:pt>
                <c:pt idx="1438">
                  <c:v>36.297699999999999</c:v>
                </c:pt>
                <c:pt idx="1439">
                  <c:v>36.321599999999997</c:v>
                </c:pt>
                <c:pt idx="1440">
                  <c:v>36.345399999999998</c:v>
                </c:pt>
                <c:pt idx="1441">
                  <c:v>36.369300000000003</c:v>
                </c:pt>
                <c:pt idx="1442">
                  <c:v>36.393099999999997</c:v>
                </c:pt>
                <c:pt idx="1443">
                  <c:v>36.417000000000002</c:v>
                </c:pt>
                <c:pt idx="1444">
                  <c:v>36.440800000000003</c:v>
                </c:pt>
                <c:pt idx="1445">
                  <c:v>36.464700000000001</c:v>
                </c:pt>
                <c:pt idx="1446">
                  <c:v>36.488500000000002</c:v>
                </c:pt>
                <c:pt idx="1447">
                  <c:v>36.5124</c:v>
                </c:pt>
                <c:pt idx="1448">
                  <c:v>36.536200000000001</c:v>
                </c:pt>
                <c:pt idx="1449">
                  <c:v>36.560099999999998</c:v>
                </c:pt>
                <c:pt idx="1450">
                  <c:v>36.584000000000003</c:v>
                </c:pt>
                <c:pt idx="1451">
                  <c:v>36.607799999999997</c:v>
                </c:pt>
                <c:pt idx="1452">
                  <c:v>36.631700000000002</c:v>
                </c:pt>
                <c:pt idx="1453">
                  <c:v>36.655500000000004</c:v>
                </c:pt>
                <c:pt idx="1454">
                  <c:v>36.679400000000001</c:v>
                </c:pt>
                <c:pt idx="1455">
                  <c:v>36.703200000000002</c:v>
                </c:pt>
                <c:pt idx="1456">
                  <c:v>36.7271</c:v>
                </c:pt>
                <c:pt idx="1457">
                  <c:v>36.750900000000001</c:v>
                </c:pt>
                <c:pt idx="1458">
                  <c:v>36.774799999999999</c:v>
                </c:pt>
                <c:pt idx="1459">
                  <c:v>36.7986</c:v>
                </c:pt>
                <c:pt idx="1460">
                  <c:v>36.822499999999998</c:v>
                </c:pt>
                <c:pt idx="1461">
                  <c:v>36.846299999999999</c:v>
                </c:pt>
                <c:pt idx="1462">
                  <c:v>36.870199999999997</c:v>
                </c:pt>
                <c:pt idx="1463">
                  <c:v>36.893999999999998</c:v>
                </c:pt>
                <c:pt idx="1464">
                  <c:v>36.917900000000003</c:v>
                </c:pt>
                <c:pt idx="1465">
                  <c:v>36.941699999999997</c:v>
                </c:pt>
                <c:pt idx="1466">
                  <c:v>36.965600000000002</c:v>
                </c:pt>
                <c:pt idx="1467">
                  <c:v>36.989400000000003</c:v>
                </c:pt>
                <c:pt idx="1468">
                  <c:v>37.013300000000001</c:v>
                </c:pt>
                <c:pt idx="1469">
                  <c:v>37.037100000000002</c:v>
                </c:pt>
                <c:pt idx="1470">
                  <c:v>37.061</c:v>
                </c:pt>
                <c:pt idx="1471">
                  <c:v>37.084800000000001</c:v>
                </c:pt>
                <c:pt idx="1472">
                  <c:v>37.108699999999999</c:v>
                </c:pt>
                <c:pt idx="1473">
                  <c:v>37.1325</c:v>
                </c:pt>
                <c:pt idx="1474">
                  <c:v>37.156399999999998</c:v>
                </c:pt>
                <c:pt idx="1475">
                  <c:v>37.180199999999999</c:v>
                </c:pt>
                <c:pt idx="1476">
                  <c:v>37.204099999999997</c:v>
                </c:pt>
                <c:pt idx="1477">
                  <c:v>37.227899999999998</c:v>
                </c:pt>
                <c:pt idx="1478">
                  <c:v>37.251800000000003</c:v>
                </c:pt>
                <c:pt idx="1479">
                  <c:v>37.275599999999997</c:v>
                </c:pt>
                <c:pt idx="1480">
                  <c:v>37.299500000000002</c:v>
                </c:pt>
                <c:pt idx="1481">
                  <c:v>37.323300000000003</c:v>
                </c:pt>
                <c:pt idx="1482">
                  <c:v>37.347200000000001</c:v>
                </c:pt>
                <c:pt idx="1483">
                  <c:v>37.371000000000002</c:v>
                </c:pt>
                <c:pt idx="1484">
                  <c:v>37.3949</c:v>
                </c:pt>
                <c:pt idx="1485">
                  <c:v>37.418700000000001</c:v>
                </c:pt>
                <c:pt idx="1486">
                  <c:v>37.442599999999999</c:v>
                </c:pt>
                <c:pt idx="1487">
                  <c:v>37.4664</c:v>
                </c:pt>
                <c:pt idx="1488">
                  <c:v>37.490299999999998</c:v>
                </c:pt>
                <c:pt idx="1489">
                  <c:v>37.514099999999999</c:v>
                </c:pt>
                <c:pt idx="1490">
                  <c:v>37.537999999999997</c:v>
                </c:pt>
                <c:pt idx="1491">
                  <c:v>37.561799999999998</c:v>
                </c:pt>
                <c:pt idx="1492">
                  <c:v>37.585700000000003</c:v>
                </c:pt>
                <c:pt idx="1493">
                  <c:v>37.609499999999997</c:v>
                </c:pt>
                <c:pt idx="1494">
                  <c:v>37.633400000000002</c:v>
                </c:pt>
                <c:pt idx="1495">
                  <c:v>37.657200000000003</c:v>
                </c:pt>
                <c:pt idx="1496">
                  <c:v>37.681100000000001</c:v>
                </c:pt>
                <c:pt idx="1497">
                  <c:v>37.704900000000002</c:v>
                </c:pt>
                <c:pt idx="1498">
                  <c:v>37.7288</c:v>
                </c:pt>
                <c:pt idx="1499">
                  <c:v>37.752600000000001</c:v>
                </c:pt>
                <c:pt idx="1500">
                  <c:v>37.776499999999999</c:v>
                </c:pt>
                <c:pt idx="1501">
                  <c:v>37.800400000000003</c:v>
                </c:pt>
                <c:pt idx="1502">
                  <c:v>37.824199999999998</c:v>
                </c:pt>
                <c:pt idx="1503">
                  <c:v>37.848100000000002</c:v>
                </c:pt>
                <c:pt idx="1504">
                  <c:v>37.871899999999997</c:v>
                </c:pt>
                <c:pt idx="1505">
                  <c:v>37.895800000000001</c:v>
                </c:pt>
                <c:pt idx="1506">
                  <c:v>37.919600000000003</c:v>
                </c:pt>
                <c:pt idx="1507">
                  <c:v>37.9435</c:v>
                </c:pt>
                <c:pt idx="1508">
                  <c:v>37.967300000000002</c:v>
                </c:pt>
                <c:pt idx="1509">
                  <c:v>37.991199999999999</c:v>
                </c:pt>
                <c:pt idx="1510">
                  <c:v>38.015000000000001</c:v>
                </c:pt>
                <c:pt idx="1511">
                  <c:v>38.038899999999998</c:v>
                </c:pt>
                <c:pt idx="1512">
                  <c:v>38.0627</c:v>
                </c:pt>
                <c:pt idx="1513">
                  <c:v>38.086599999999997</c:v>
                </c:pt>
                <c:pt idx="1514">
                  <c:v>38.110399999999998</c:v>
                </c:pt>
                <c:pt idx="1515">
                  <c:v>38.134300000000003</c:v>
                </c:pt>
                <c:pt idx="1516">
                  <c:v>38.158099999999997</c:v>
                </c:pt>
                <c:pt idx="1517">
                  <c:v>38.182000000000002</c:v>
                </c:pt>
                <c:pt idx="1518">
                  <c:v>38.205800000000004</c:v>
                </c:pt>
                <c:pt idx="1519">
                  <c:v>38.229700000000001</c:v>
                </c:pt>
                <c:pt idx="1520">
                  <c:v>38.253500000000003</c:v>
                </c:pt>
                <c:pt idx="1521">
                  <c:v>38.2774</c:v>
                </c:pt>
                <c:pt idx="1522">
                  <c:v>38.301200000000001</c:v>
                </c:pt>
                <c:pt idx="1523">
                  <c:v>38.325099999999999</c:v>
                </c:pt>
                <c:pt idx="1524">
                  <c:v>38.3489</c:v>
                </c:pt>
                <c:pt idx="1525">
                  <c:v>38.372799999999998</c:v>
                </c:pt>
                <c:pt idx="1526">
                  <c:v>38.396599999999999</c:v>
                </c:pt>
                <c:pt idx="1527">
                  <c:v>38.420499999999997</c:v>
                </c:pt>
                <c:pt idx="1528">
                  <c:v>38.444299999999998</c:v>
                </c:pt>
                <c:pt idx="1529">
                  <c:v>38.468200000000003</c:v>
                </c:pt>
                <c:pt idx="1530">
                  <c:v>38.491999999999997</c:v>
                </c:pt>
                <c:pt idx="1531">
                  <c:v>38.515900000000002</c:v>
                </c:pt>
                <c:pt idx="1532">
                  <c:v>38.539700000000003</c:v>
                </c:pt>
                <c:pt idx="1533">
                  <c:v>38.563600000000001</c:v>
                </c:pt>
                <c:pt idx="1534">
                  <c:v>38.587400000000002</c:v>
                </c:pt>
                <c:pt idx="1535">
                  <c:v>38.6113</c:v>
                </c:pt>
                <c:pt idx="1536">
                  <c:v>38.635100000000001</c:v>
                </c:pt>
                <c:pt idx="1537">
                  <c:v>38.658999999999999</c:v>
                </c:pt>
                <c:pt idx="1538">
                  <c:v>38.6828</c:v>
                </c:pt>
                <c:pt idx="1539">
                  <c:v>38.706699999999998</c:v>
                </c:pt>
                <c:pt idx="1540">
                  <c:v>38.730499999999999</c:v>
                </c:pt>
                <c:pt idx="1541">
                  <c:v>38.754399999999997</c:v>
                </c:pt>
                <c:pt idx="1542">
                  <c:v>38.778199999999998</c:v>
                </c:pt>
                <c:pt idx="1543">
                  <c:v>38.802100000000003</c:v>
                </c:pt>
                <c:pt idx="1544">
                  <c:v>38.825899999999997</c:v>
                </c:pt>
                <c:pt idx="1545">
                  <c:v>38.849800000000002</c:v>
                </c:pt>
                <c:pt idx="1546">
                  <c:v>38.873600000000003</c:v>
                </c:pt>
                <c:pt idx="1547">
                  <c:v>38.897500000000001</c:v>
                </c:pt>
                <c:pt idx="1548">
                  <c:v>38.921300000000002</c:v>
                </c:pt>
                <c:pt idx="1549">
                  <c:v>38.9452</c:v>
                </c:pt>
                <c:pt idx="1550">
                  <c:v>38.969099999999997</c:v>
                </c:pt>
                <c:pt idx="1551">
                  <c:v>38.992899999999999</c:v>
                </c:pt>
                <c:pt idx="1552">
                  <c:v>39.016800000000003</c:v>
                </c:pt>
                <c:pt idx="1553">
                  <c:v>39.040599999999998</c:v>
                </c:pt>
                <c:pt idx="1554">
                  <c:v>39.064500000000002</c:v>
                </c:pt>
                <c:pt idx="1555">
                  <c:v>39.088299999999997</c:v>
                </c:pt>
                <c:pt idx="1556">
                  <c:v>39.112200000000001</c:v>
                </c:pt>
                <c:pt idx="1557">
                  <c:v>39.136000000000003</c:v>
                </c:pt>
                <c:pt idx="1558">
                  <c:v>39.1599</c:v>
                </c:pt>
                <c:pt idx="1559">
                  <c:v>39.183700000000002</c:v>
                </c:pt>
                <c:pt idx="1560">
                  <c:v>39.207599999999999</c:v>
                </c:pt>
                <c:pt idx="1561">
                  <c:v>39.231400000000001</c:v>
                </c:pt>
                <c:pt idx="1562">
                  <c:v>39.255299999999998</c:v>
                </c:pt>
                <c:pt idx="1563">
                  <c:v>39.2791</c:v>
                </c:pt>
                <c:pt idx="1564">
                  <c:v>39.302999999999997</c:v>
                </c:pt>
                <c:pt idx="1565">
                  <c:v>39.326799999999999</c:v>
                </c:pt>
                <c:pt idx="1566">
                  <c:v>39.350700000000003</c:v>
                </c:pt>
                <c:pt idx="1567">
                  <c:v>39.374499999999998</c:v>
                </c:pt>
                <c:pt idx="1568">
                  <c:v>39.398400000000002</c:v>
                </c:pt>
                <c:pt idx="1569">
                  <c:v>39.422199999999997</c:v>
                </c:pt>
                <c:pt idx="1570">
                  <c:v>39.446100000000001</c:v>
                </c:pt>
                <c:pt idx="1571">
                  <c:v>39.469900000000003</c:v>
                </c:pt>
                <c:pt idx="1572">
                  <c:v>39.4938</c:v>
                </c:pt>
                <c:pt idx="1573">
                  <c:v>39.517600000000002</c:v>
                </c:pt>
                <c:pt idx="1574">
                  <c:v>39.541499999999999</c:v>
                </c:pt>
                <c:pt idx="1575">
                  <c:v>39.565300000000001</c:v>
                </c:pt>
                <c:pt idx="1576">
                  <c:v>39.589199999999998</c:v>
                </c:pt>
                <c:pt idx="1577">
                  <c:v>39.613</c:v>
                </c:pt>
                <c:pt idx="1578">
                  <c:v>39.636899999999997</c:v>
                </c:pt>
                <c:pt idx="1579">
                  <c:v>39.660699999999999</c:v>
                </c:pt>
                <c:pt idx="1580">
                  <c:v>39.684600000000003</c:v>
                </c:pt>
                <c:pt idx="1581">
                  <c:v>39.708399999999997</c:v>
                </c:pt>
                <c:pt idx="1582">
                  <c:v>39.732300000000002</c:v>
                </c:pt>
                <c:pt idx="1583">
                  <c:v>39.756100000000004</c:v>
                </c:pt>
                <c:pt idx="1584">
                  <c:v>39.78</c:v>
                </c:pt>
                <c:pt idx="1585">
                  <c:v>39.803800000000003</c:v>
                </c:pt>
                <c:pt idx="1586">
                  <c:v>39.8277</c:v>
                </c:pt>
                <c:pt idx="1587">
                  <c:v>39.851500000000001</c:v>
                </c:pt>
                <c:pt idx="1588">
                  <c:v>39.875399999999999</c:v>
                </c:pt>
                <c:pt idx="1589">
                  <c:v>39.8992</c:v>
                </c:pt>
                <c:pt idx="1590">
                  <c:v>39.923099999999998</c:v>
                </c:pt>
                <c:pt idx="1591">
                  <c:v>39.946899999999999</c:v>
                </c:pt>
                <c:pt idx="1592">
                  <c:v>39.970799999999997</c:v>
                </c:pt>
                <c:pt idx="1593">
                  <c:v>39.994599999999998</c:v>
                </c:pt>
                <c:pt idx="1594">
                  <c:v>40.018500000000003</c:v>
                </c:pt>
                <c:pt idx="1595">
                  <c:v>40.042299999999997</c:v>
                </c:pt>
                <c:pt idx="1596">
                  <c:v>40.066200000000002</c:v>
                </c:pt>
                <c:pt idx="1597">
                  <c:v>40.090000000000003</c:v>
                </c:pt>
                <c:pt idx="1598">
                  <c:v>40.113900000000001</c:v>
                </c:pt>
                <c:pt idx="1599">
                  <c:v>40.137700000000002</c:v>
                </c:pt>
                <c:pt idx="1600">
                  <c:v>40.1616</c:v>
                </c:pt>
                <c:pt idx="1601">
                  <c:v>40.185499999999998</c:v>
                </c:pt>
                <c:pt idx="1602">
                  <c:v>40.209299999999999</c:v>
                </c:pt>
                <c:pt idx="1603">
                  <c:v>40.233199999999997</c:v>
                </c:pt>
                <c:pt idx="1604">
                  <c:v>40.256999999999998</c:v>
                </c:pt>
                <c:pt idx="1605">
                  <c:v>40.280900000000003</c:v>
                </c:pt>
                <c:pt idx="1606">
                  <c:v>40.304699999999997</c:v>
                </c:pt>
                <c:pt idx="1607">
                  <c:v>40.328600000000002</c:v>
                </c:pt>
                <c:pt idx="1608">
                  <c:v>40.352400000000003</c:v>
                </c:pt>
                <c:pt idx="1609">
                  <c:v>40.376300000000001</c:v>
                </c:pt>
                <c:pt idx="1610">
                  <c:v>40.400100000000002</c:v>
                </c:pt>
                <c:pt idx="1611">
                  <c:v>40.423999999999999</c:v>
                </c:pt>
                <c:pt idx="1612">
                  <c:v>40.447800000000001</c:v>
                </c:pt>
                <c:pt idx="1613">
                  <c:v>40.471699999999998</c:v>
                </c:pt>
                <c:pt idx="1614">
                  <c:v>40.4955</c:v>
                </c:pt>
                <c:pt idx="1615">
                  <c:v>40.519399999999997</c:v>
                </c:pt>
                <c:pt idx="1616">
                  <c:v>40.543199999999999</c:v>
                </c:pt>
                <c:pt idx="1617">
                  <c:v>40.567100000000003</c:v>
                </c:pt>
                <c:pt idx="1618">
                  <c:v>40.590899999999998</c:v>
                </c:pt>
                <c:pt idx="1619">
                  <c:v>40.614800000000002</c:v>
                </c:pt>
                <c:pt idx="1620">
                  <c:v>40.638599999999997</c:v>
                </c:pt>
                <c:pt idx="1621">
                  <c:v>40.662500000000001</c:v>
                </c:pt>
                <c:pt idx="1622">
                  <c:v>40.686300000000003</c:v>
                </c:pt>
                <c:pt idx="1623">
                  <c:v>40.7102</c:v>
                </c:pt>
                <c:pt idx="1624">
                  <c:v>40.734000000000002</c:v>
                </c:pt>
                <c:pt idx="1625">
                  <c:v>40.757899999999999</c:v>
                </c:pt>
                <c:pt idx="1626">
                  <c:v>40.781700000000001</c:v>
                </c:pt>
                <c:pt idx="1627">
                  <c:v>40.805599999999998</c:v>
                </c:pt>
                <c:pt idx="1628">
                  <c:v>40.8294</c:v>
                </c:pt>
                <c:pt idx="1629">
                  <c:v>40.853299999999997</c:v>
                </c:pt>
                <c:pt idx="1630">
                  <c:v>40.877099999999999</c:v>
                </c:pt>
                <c:pt idx="1631">
                  <c:v>40.901000000000003</c:v>
                </c:pt>
                <c:pt idx="1632">
                  <c:v>40.924799999999998</c:v>
                </c:pt>
                <c:pt idx="1633">
                  <c:v>40.948700000000002</c:v>
                </c:pt>
                <c:pt idx="1634">
                  <c:v>40.972499999999997</c:v>
                </c:pt>
                <c:pt idx="1635">
                  <c:v>40.996400000000001</c:v>
                </c:pt>
                <c:pt idx="1636">
                  <c:v>41.020200000000003</c:v>
                </c:pt>
                <c:pt idx="1637">
                  <c:v>41.0441</c:v>
                </c:pt>
                <c:pt idx="1638">
                  <c:v>41.067900000000002</c:v>
                </c:pt>
                <c:pt idx="1639">
                  <c:v>41.091799999999999</c:v>
                </c:pt>
                <c:pt idx="1640">
                  <c:v>41.115600000000001</c:v>
                </c:pt>
                <c:pt idx="1641">
                  <c:v>41.139499999999998</c:v>
                </c:pt>
                <c:pt idx="1642">
                  <c:v>41.1633</c:v>
                </c:pt>
                <c:pt idx="1643">
                  <c:v>41.187199999999997</c:v>
                </c:pt>
                <c:pt idx="1644">
                  <c:v>41.210999999999999</c:v>
                </c:pt>
                <c:pt idx="1645">
                  <c:v>41.234900000000003</c:v>
                </c:pt>
                <c:pt idx="1646">
                  <c:v>41.258699999999997</c:v>
                </c:pt>
                <c:pt idx="1647">
                  <c:v>41.282600000000002</c:v>
                </c:pt>
                <c:pt idx="1648">
                  <c:v>41.306399999999996</c:v>
                </c:pt>
                <c:pt idx="1649">
                  <c:v>41.330300000000001</c:v>
                </c:pt>
                <c:pt idx="1650">
                  <c:v>41.354199999999999</c:v>
                </c:pt>
                <c:pt idx="1651">
                  <c:v>41.378</c:v>
                </c:pt>
                <c:pt idx="1652">
                  <c:v>41.401899999999998</c:v>
                </c:pt>
                <c:pt idx="1653">
                  <c:v>41.425699999999999</c:v>
                </c:pt>
                <c:pt idx="1654">
                  <c:v>41.449599999999997</c:v>
                </c:pt>
                <c:pt idx="1655">
                  <c:v>41.473399999999998</c:v>
                </c:pt>
                <c:pt idx="1656">
                  <c:v>41.497300000000003</c:v>
                </c:pt>
                <c:pt idx="1657">
                  <c:v>41.521099999999997</c:v>
                </c:pt>
                <c:pt idx="1658">
                  <c:v>41.545000000000002</c:v>
                </c:pt>
                <c:pt idx="1659">
                  <c:v>41.568800000000003</c:v>
                </c:pt>
                <c:pt idx="1660">
                  <c:v>41.592700000000001</c:v>
                </c:pt>
                <c:pt idx="1661">
                  <c:v>41.616500000000002</c:v>
                </c:pt>
                <c:pt idx="1662">
                  <c:v>41.6404</c:v>
                </c:pt>
                <c:pt idx="1663">
                  <c:v>41.664200000000001</c:v>
                </c:pt>
                <c:pt idx="1664">
                  <c:v>41.688099999999999</c:v>
                </c:pt>
                <c:pt idx="1665">
                  <c:v>41.7119</c:v>
                </c:pt>
                <c:pt idx="1666">
                  <c:v>41.735799999999998</c:v>
                </c:pt>
                <c:pt idx="1667">
                  <c:v>41.759599999999999</c:v>
                </c:pt>
                <c:pt idx="1668">
                  <c:v>41.783499999999997</c:v>
                </c:pt>
                <c:pt idx="1669">
                  <c:v>41.807299999999998</c:v>
                </c:pt>
                <c:pt idx="1670">
                  <c:v>41.831200000000003</c:v>
                </c:pt>
                <c:pt idx="1671">
                  <c:v>41.854999999999997</c:v>
                </c:pt>
                <c:pt idx="1672">
                  <c:v>41.878900000000002</c:v>
                </c:pt>
                <c:pt idx="1673">
                  <c:v>41.902700000000003</c:v>
                </c:pt>
                <c:pt idx="1674">
                  <c:v>41.926600000000001</c:v>
                </c:pt>
                <c:pt idx="1675">
                  <c:v>41.950400000000002</c:v>
                </c:pt>
                <c:pt idx="1676">
                  <c:v>41.974299999999999</c:v>
                </c:pt>
                <c:pt idx="1677">
                  <c:v>41.998100000000001</c:v>
                </c:pt>
                <c:pt idx="1678">
                  <c:v>42.021999999999998</c:v>
                </c:pt>
                <c:pt idx="1679">
                  <c:v>42.0458</c:v>
                </c:pt>
                <c:pt idx="1680">
                  <c:v>42.069699999999997</c:v>
                </c:pt>
                <c:pt idx="1681">
                  <c:v>42.093499999999999</c:v>
                </c:pt>
                <c:pt idx="1682">
                  <c:v>42.117400000000004</c:v>
                </c:pt>
                <c:pt idx="1683">
                  <c:v>42.141199999999998</c:v>
                </c:pt>
                <c:pt idx="1684">
                  <c:v>42.165100000000002</c:v>
                </c:pt>
                <c:pt idx="1685">
                  <c:v>42.188899999999997</c:v>
                </c:pt>
                <c:pt idx="1686">
                  <c:v>42.212800000000001</c:v>
                </c:pt>
                <c:pt idx="1687">
                  <c:v>42.236600000000003</c:v>
                </c:pt>
                <c:pt idx="1688">
                  <c:v>42.2605</c:v>
                </c:pt>
                <c:pt idx="1689">
                  <c:v>42.284300000000002</c:v>
                </c:pt>
                <c:pt idx="1690">
                  <c:v>42.308199999999999</c:v>
                </c:pt>
                <c:pt idx="1691">
                  <c:v>42.332000000000001</c:v>
                </c:pt>
                <c:pt idx="1692">
                  <c:v>42.355899999999998</c:v>
                </c:pt>
                <c:pt idx="1693">
                  <c:v>42.3797</c:v>
                </c:pt>
                <c:pt idx="1694">
                  <c:v>42.403599999999997</c:v>
                </c:pt>
                <c:pt idx="1695">
                  <c:v>42.427399999999999</c:v>
                </c:pt>
                <c:pt idx="1696">
                  <c:v>42.451300000000003</c:v>
                </c:pt>
                <c:pt idx="1697">
                  <c:v>42.475099999999998</c:v>
                </c:pt>
                <c:pt idx="1698">
                  <c:v>42.499000000000002</c:v>
                </c:pt>
                <c:pt idx="1699">
                  <c:v>42.522799999999997</c:v>
                </c:pt>
                <c:pt idx="1700">
                  <c:v>42.546700000000001</c:v>
                </c:pt>
                <c:pt idx="1701">
                  <c:v>42.570599999999999</c:v>
                </c:pt>
                <c:pt idx="1702">
                  <c:v>42.5944</c:v>
                </c:pt>
                <c:pt idx="1703">
                  <c:v>42.618299999999998</c:v>
                </c:pt>
                <c:pt idx="1704">
                  <c:v>42.642099999999999</c:v>
                </c:pt>
                <c:pt idx="1705">
                  <c:v>42.665999999999997</c:v>
                </c:pt>
                <c:pt idx="1706">
                  <c:v>42.689799999999998</c:v>
                </c:pt>
                <c:pt idx="1707">
                  <c:v>42.713700000000003</c:v>
                </c:pt>
                <c:pt idx="1708">
                  <c:v>42.737499999999997</c:v>
                </c:pt>
                <c:pt idx="1709">
                  <c:v>42.761400000000002</c:v>
                </c:pt>
                <c:pt idx="1710">
                  <c:v>42.785200000000003</c:v>
                </c:pt>
                <c:pt idx="1711">
                  <c:v>42.809100000000001</c:v>
                </c:pt>
                <c:pt idx="1712">
                  <c:v>42.832900000000002</c:v>
                </c:pt>
                <c:pt idx="1713">
                  <c:v>42.8568</c:v>
                </c:pt>
                <c:pt idx="1714">
                  <c:v>42.880600000000001</c:v>
                </c:pt>
                <c:pt idx="1715">
                  <c:v>42.904499999999999</c:v>
                </c:pt>
                <c:pt idx="1716">
                  <c:v>42.9283</c:v>
                </c:pt>
                <c:pt idx="1717">
                  <c:v>42.952199999999998</c:v>
                </c:pt>
                <c:pt idx="1718">
                  <c:v>42.975999999999999</c:v>
                </c:pt>
                <c:pt idx="1719">
                  <c:v>42.999899999999997</c:v>
                </c:pt>
                <c:pt idx="1720">
                  <c:v>43.023699999999998</c:v>
                </c:pt>
                <c:pt idx="1721">
                  <c:v>43.047600000000003</c:v>
                </c:pt>
                <c:pt idx="1722">
                  <c:v>43.071399999999997</c:v>
                </c:pt>
                <c:pt idx="1723">
                  <c:v>43.095300000000002</c:v>
                </c:pt>
                <c:pt idx="1724">
                  <c:v>43.119100000000003</c:v>
                </c:pt>
                <c:pt idx="1725">
                  <c:v>43.143000000000001</c:v>
                </c:pt>
                <c:pt idx="1726">
                  <c:v>43.166800000000002</c:v>
                </c:pt>
                <c:pt idx="1727">
                  <c:v>43.1907</c:v>
                </c:pt>
                <c:pt idx="1728">
                  <c:v>43.214500000000001</c:v>
                </c:pt>
                <c:pt idx="1729">
                  <c:v>43.238399999999999</c:v>
                </c:pt>
                <c:pt idx="1730">
                  <c:v>43.2622</c:v>
                </c:pt>
                <c:pt idx="1731">
                  <c:v>43.286099999999998</c:v>
                </c:pt>
                <c:pt idx="1732">
                  <c:v>43.309899999999999</c:v>
                </c:pt>
                <c:pt idx="1733">
                  <c:v>43.333799999999997</c:v>
                </c:pt>
                <c:pt idx="1734">
                  <c:v>43.357599999999998</c:v>
                </c:pt>
                <c:pt idx="1735">
                  <c:v>43.381500000000003</c:v>
                </c:pt>
                <c:pt idx="1736">
                  <c:v>43.405299999999997</c:v>
                </c:pt>
                <c:pt idx="1737">
                  <c:v>43.429200000000002</c:v>
                </c:pt>
                <c:pt idx="1738">
                  <c:v>43.453000000000003</c:v>
                </c:pt>
                <c:pt idx="1739">
                  <c:v>43.476900000000001</c:v>
                </c:pt>
                <c:pt idx="1740">
                  <c:v>43.500700000000002</c:v>
                </c:pt>
                <c:pt idx="1741">
                  <c:v>43.5246</c:v>
                </c:pt>
                <c:pt idx="1742">
                  <c:v>43.548400000000001</c:v>
                </c:pt>
                <c:pt idx="1743">
                  <c:v>43.572299999999998</c:v>
                </c:pt>
                <c:pt idx="1744">
                  <c:v>43.5961</c:v>
                </c:pt>
                <c:pt idx="1745">
                  <c:v>43.62</c:v>
                </c:pt>
                <c:pt idx="1746">
                  <c:v>43.643799999999999</c:v>
                </c:pt>
                <c:pt idx="1747">
                  <c:v>43.667700000000004</c:v>
                </c:pt>
                <c:pt idx="1748">
                  <c:v>43.691499999999998</c:v>
                </c:pt>
                <c:pt idx="1749">
                  <c:v>43.715400000000002</c:v>
                </c:pt>
                <c:pt idx="1750">
                  <c:v>43.739199999999997</c:v>
                </c:pt>
                <c:pt idx="1751">
                  <c:v>43.763100000000001</c:v>
                </c:pt>
                <c:pt idx="1752">
                  <c:v>43.786999999999999</c:v>
                </c:pt>
                <c:pt idx="1753">
                  <c:v>43.8108</c:v>
                </c:pt>
                <c:pt idx="1754">
                  <c:v>43.834699999999998</c:v>
                </c:pt>
                <c:pt idx="1755">
                  <c:v>43.858499999999999</c:v>
                </c:pt>
                <c:pt idx="1756">
                  <c:v>43.882399999999997</c:v>
                </c:pt>
                <c:pt idx="1757">
                  <c:v>43.906199999999998</c:v>
                </c:pt>
                <c:pt idx="1758">
                  <c:v>43.930100000000003</c:v>
                </c:pt>
                <c:pt idx="1759">
                  <c:v>43.953899999999997</c:v>
                </c:pt>
                <c:pt idx="1760">
                  <c:v>43.977800000000002</c:v>
                </c:pt>
                <c:pt idx="1761">
                  <c:v>44.001600000000003</c:v>
                </c:pt>
                <c:pt idx="1762">
                  <c:v>44.025500000000001</c:v>
                </c:pt>
                <c:pt idx="1763">
                  <c:v>44.049300000000002</c:v>
                </c:pt>
                <c:pt idx="1764">
                  <c:v>44.0732</c:v>
                </c:pt>
                <c:pt idx="1765">
                  <c:v>44.097000000000001</c:v>
                </c:pt>
                <c:pt idx="1766">
                  <c:v>44.120899999999999</c:v>
                </c:pt>
                <c:pt idx="1767">
                  <c:v>44.1447</c:v>
                </c:pt>
                <c:pt idx="1768">
                  <c:v>44.168599999999998</c:v>
                </c:pt>
                <c:pt idx="1769">
                  <c:v>44.192399999999999</c:v>
                </c:pt>
                <c:pt idx="1770">
                  <c:v>44.216299999999997</c:v>
                </c:pt>
                <c:pt idx="1771">
                  <c:v>44.240099999999998</c:v>
                </c:pt>
                <c:pt idx="1772">
                  <c:v>44.264000000000003</c:v>
                </c:pt>
                <c:pt idx="1773">
                  <c:v>44.287799999999997</c:v>
                </c:pt>
                <c:pt idx="1774">
                  <c:v>44.311700000000002</c:v>
                </c:pt>
                <c:pt idx="1775">
                  <c:v>44.335500000000003</c:v>
                </c:pt>
                <c:pt idx="1776">
                  <c:v>44.359400000000001</c:v>
                </c:pt>
                <c:pt idx="1777">
                  <c:v>44.383200000000002</c:v>
                </c:pt>
                <c:pt idx="1778">
                  <c:v>44.4071</c:v>
                </c:pt>
                <c:pt idx="1779">
                  <c:v>44.430900000000001</c:v>
                </c:pt>
                <c:pt idx="1780">
                  <c:v>44.454799999999999</c:v>
                </c:pt>
                <c:pt idx="1781">
                  <c:v>44.4786</c:v>
                </c:pt>
                <c:pt idx="1782">
                  <c:v>44.502499999999998</c:v>
                </c:pt>
                <c:pt idx="1783">
                  <c:v>44.526299999999999</c:v>
                </c:pt>
                <c:pt idx="1784">
                  <c:v>44.550199999999997</c:v>
                </c:pt>
                <c:pt idx="1785">
                  <c:v>44.573999999999998</c:v>
                </c:pt>
                <c:pt idx="1786">
                  <c:v>44.597900000000003</c:v>
                </c:pt>
                <c:pt idx="1787">
                  <c:v>44.621699999999997</c:v>
                </c:pt>
                <c:pt idx="1788">
                  <c:v>44.645600000000002</c:v>
                </c:pt>
                <c:pt idx="1789">
                  <c:v>44.669400000000003</c:v>
                </c:pt>
                <c:pt idx="1790">
                  <c:v>44.693300000000001</c:v>
                </c:pt>
                <c:pt idx="1791">
                  <c:v>44.717100000000002</c:v>
                </c:pt>
                <c:pt idx="1792">
                  <c:v>44.741</c:v>
                </c:pt>
                <c:pt idx="1793">
                  <c:v>44.764800000000001</c:v>
                </c:pt>
                <c:pt idx="1794">
                  <c:v>44.788699999999999</c:v>
                </c:pt>
                <c:pt idx="1795">
                  <c:v>44.8125</c:v>
                </c:pt>
                <c:pt idx="1796">
                  <c:v>44.836399999999998</c:v>
                </c:pt>
                <c:pt idx="1797">
                  <c:v>44.860199999999999</c:v>
                </c:pt>
                <c:pt idx="1798">
                  <c:v>44.884099999999997</c:v>
                </c:pt>
                <c:pt idx="1799">
                  <c:v>44.907899999999998</c:v>
                </c:pt>
                <c:pt idx="1800">
                  <c:v>44.931800000000003</c:v>
                </c:pt>
                <c:pt idx="1801">
                  <c:v>44.9557</c:v>
                </c:pt>
                <c:pt idx="1802">
                  <c:v>44.979500000000002</c:v>
                </c:pt>
                <c:pt idx="1803">
                  <c:v>45.003399999999999</c:v>
                </c:pt>
                <c:pt idx="1804">
                  <c:v>45.027200000000001</c:v>
                </c:pt>
                <c:pt idx="1805">
                  <c:v>45.051099999999998</c:v>
                </c:pt>
                <c:pt idx="1806">
                  <c:v>45.0749</c:v>
                </c:pt>
                <c:pt idx="1807">
                  <c:v>45.098799999999997</c:v>
                </c:pt>
                <c:pt idx="1808">
                  <c:v>45.122599999999998</c:v>
                </c:pt>
                <c:pt idx="1809">
                  <c:v>45.146500000000003</c:v>
                </c:pt>
                <c:pt idx="1810">
                  <c:v>45.170299999999997</c:v>
                </c:pt>
                <c:pt idx="1811">
                  <c:v>45.194200000000002</c:v>
                </c:pt>
                <c:pt idx="1812">
                  <c:v>45.218000000000004</c:v>
                </c:pt>
                <c:pt idx="1813">
                  <c:v>45.241900000000001</c:v>
                </c:pt>
                <c:pt idx="1814">
                  <c:v>45.265700000000002</c:v>
                </c:pt>
                <c:pt idx="1815">
                  <c:v>45.2896</c:v>
                </c:pt>
                <c:pt idx="1816">
                  <c:v>45.313400000000001</c:v>
                </c:pt>
                <c:pt idx="1817">
                  <c:v>45.337299999999999</c:v>
                </c:pt>
                <c:pt idx="1818">
                  <c:v>45.3611</c:v>
                </c:pt>
                <c:pt idx="1819">
                  <c:v>45.384999999999998</c:v>
                </c:pt>
                <c:pt idx="1820">
                  <c:v>45.408799999999999</c:v>
                </c:pt>
                <c:pt idx="1821">
                  <c:v>45.432699999999997</c:v>
                </c:pt>
                <c:pt idx="1822">
                  <c:v>45.456499999999998</c:v>
                </c:pt>
                <c:pt idx="1823">
                  <c:v>45.480400000000003</c:v>
                </c:pt>
                <c:pt idx="1824">
                  <c:v>45.504199999999997</c:v>
                </c:pt>
                <c:pt idx="1825">
                  <c:v>45.528100000000002</c:v>
                </c:pt>
                <c:pt idx="1826">
                  <c:v>45.551900000000003</c:v>
                </c:pt>
                <c:pt idx="1827">
                  <c:v>45.575800000000001</c:v>
                </c:pt>
                <c:pt idx="1828">
                  <c:v>45.599600000000002</c:v>
                </c:pt>
                <c:pt idx="1829">
                  <c:v>45.6235</c:v>
                </c:pt>
                <c:pt idx="1830">
                  <c:v>45.647300000000001</c:v>
                </c:pt>
                <c:pt idx="1831">
                  <c:v>45.671199999999999</c:v>
                </c:pt>
                <c:pt idx="1832">
                  <c:v>45.695</c:v>
                </c:pt>
                <c:pt idx="1833">
                  <c:v>45.718899999999998</c:v>
                </c:pt>
                <c:pt idx="1834">
                  <c:v>45.742699999999999</c:v>
                </c:pt>
                <c:pt idx="1835">
                  <c:v>45.766599999999997</c:v>
                </c:pt>
                <c:pt idx="1836">
                  <c:v>45.790399999999998</c:v>
                </c:pt>
                <c:pt idx="1837">
                  <c:v>45.814300000000003</c:v>
                </c:pt>
                <c:pt idx="1838">
                  <c:v>45.838099999999997</c:v>
                </c:pt>
                <c:pt idx="1839">
                  <c:v>45.862000000000002</c:v>
                </c:pt>
                <c:pt idx="1840">
                  <c:v>45.885800000000003</c:v>
                </c:pt>
                <c:pt idx="1841">
                  <c:v>45.909700000000001</c:v>
                </c:pt>
                <c:pt idx="1842">
                  <c:v>45.933500000000002</c:v>
                </c:pt>
                <c:pt idx="1843">
                  <c:v>45.9574</c:v>
                </c:pt>
                <c:pt idx="1844">
                  <c:v>45.981200000000001</c:v>
                </c:pt>
                <c:pt idx="1845">
                  <c:v>46.005099999999999</c:v>
                </c:pt>
                <c:pt idx="1846">
                  <c:v>46.0289</c:v>
                </c:pt>
                <c:pt idx="1847">
                  <c:v>46.052799999999998</c:v>
                </c:pt>
                <c:pt idx="1848">
                  <c:v>46.076599999999999</c:v>
                </c:pt>
                <c:pt idx="1849">
                  <c:v>46.100499999999997</c:v>
                </c:pt>
                <c:pt idx="1850">
                  <c:v>46.124400000000001</c:v>
                </c:pt>
                <c:pt idx="1851">
                  <c:v>46.148200000000003</c:v>
                </c:pt>
                <c:pt idx="1852">
                  <c:v>46.1721</c:v>
                </c:pt>
                <c:pt idx="1853">
                  <c:v>46.195900000000002</c:v>
                </c:pt>
                <c:pt idx="1854">
                  <c:v>46.219799999999999</c:v>
                </c:pt>
                <c:pt idx="1855">
                  <c:v>46.243600000000001</c:v>
                </c:pt>
                <c:pt idx="1856">
                  <c:v>46.267499999999998</c:v>
                </c:pt>
                <c:pt idx="1857">
                  <c:v>46.2913</c:v>
                </c:pt>
                <c:pt idx="1858">
                  <c:v>46.315199999999997</c:v>
                </c:pt>
                <c:pt idx="1859">
                  <c:v>46.338999999999999</c:v>
                </c:pt>
                <c:pt idx="1860">
                  <c:v>46.362900000000003</c:v>
                </c:pt>
                <c:pt idx="1861">
                  <c:v>46.386699999999998</c:v>
                </c:pt>
                <c:pt idx="1862">
                  <c:v>46.410600000000002</c:v>
                </c:pt>
                <c:pt idx="1863">
                  <c:v>46.434399999999997</c:v>
                </c:pt>
                <c:pt idx="1864">
                  <c:v>46.458300000000001</c:v>
                </c:pt>
                <c:pt idx="1865">
                  <c:v>46.482100000000003</c:v>
                </c:pt>
                <c:pt idx="1866">
                  <c:v>46.506</c:v>
                </c:pt>
                <c:pt idx="1867">
                  <c:v>46.529800000000002</c:v>
                </c:pt>
                <c:pt idx="1868">
                  <c:v>46.553699999999999</c:v>
                </c:pt>
                <c:pt idx="1869">
                  <c:v>46.577500000000001</c:v>
                </c:pt>
                <c:pt idx="1870">
                  <c:v>46.601399999999998</c:v>
                </c:pt>
                <c:pt idx="1871">
                  <c:v>46.6252</c:v>
                </c:pt>
                <c:pt idx="1872">
                  <c:v>46.649099999999997</c:v>
                </c:pt>
                <c:pt idx="1873">
                  <c:v>46.672899999999998</c:v>
                </c:pt>
                <c:pt idx="1874">
                  <c:v>46.696800000000003</c:v>
                </c:pt>
                <c:pt idx="1875">
                  <c:v>46.720599999999997</c:v>
                </c:pt>
                <c:pt idx="1876">
                  <c:v>46.744500000000002</c:v>
                </c:pt>
                <c:pt idx="1877">
                  <c:v>46.768300000000004</c:v>
                </c:pt>
                <c:pt idx="1878">
                  <c:v>46.792200000000001</c:v>
                </c:pt>
                <c:pt idx="1879">
                  <c:v>46.816000000000003</c:v>
                </c:pt>
                <c:pt idx="1880">
                  <c:v>46.8399</c:v>
                </c:pt>
                <c:pt idx="1881">
                  <c:v>46.863700000000001</c:v>
                </c:pt>
                <c:pt idx="1882">
                  <c:v>46.887599999999999</c:v>
                </c:pt>
                <c:pt idx="1883">
                  <c:v>46.9114</c:v>
                </c:pt>
                <c:pt idx="1884">
                  <c:v>46.935299999999998</c:v>
                </c:pt>
                <c:pt idx="1885">
                  <c:v>46.959099999999999</c:v>
                </c:pt>
                <c:pt idx="1886">
                  <c:v>46.982999999999997</c:v>
                </c:pt>
                <c:pt idx="1887">
                  <c:v>47.006799999999998</c:v>
                </c:pt>
                <c:pt idx="1888">
                  <c:v>47.030700000000003</c:v>
                </c:pt>
                <c:pt idx="1889">
                  <c:v>47.054499999999997</c:v>
                </c:pt>
                <c:pt idx="1890">
                  <c:v>47.078400000000002</c:v>
                </c:pt>
                <c:pt idx="1891">
                  <c:v>47.102200000000003</c:v>
                </c:pt>
                <c:pt idx="1892">
                  <c:v>47.126100000000001</c:v>
                </c:pt>
                <c:pt idx="1893">
                  <c:v>47.149900000000002</c:v>
                </c:pt>
                <c:pt idx="1894">
                  <c:v>47.1738</c:v>
                </c:pt>
                <c:pt idx="1895">
                  <c:v>47.197600000000001</c:v>
                </c:pt>
                <c:pt idx="1896">
                  <c:v>47.221499999999999</c:v>
                </c:pt>
                <c:pt idx="1897">
                  <c:v>47.2453</c:v>
                </c:pt>
                <c:pt idx="1898">
                  <c:v>47.269199999999998</c:v>
                </c:pt>
                <c:pt idx="1899">
                  <c:v>47.292999999999999</c:v>
                </c:pt>
                <c:pt idx="1900">
                  <c:v>47.316899999999997</c:v>
                </c:pt>
                <c:pt idx="1901">
                  <c:v>47.340800000000002</c:v>
                </c:pt>
                <c:pt idx="1902">
                  <c:v>47.364600000000003</c:v>
                </c:pt>
                <c:pt idx="1903">
                  <c:v>47.388500000000001</c:v>
                </c:pt>
                <c:pt idx="1904">
                  <c:v>47.412300000000002</c:v>
                </c:pt>
                <c:pt idx="1905">
                  <c:v>47.436199999999999</c:v>
                </c:pt>
                <c:pt idx="1906">
                  <c:v>47.46</c:v>
                </c:pt>
                <c:pt idx="1907">
                  <c:v>47.483899999999998</c:v>
                </c:pt>
                <c:pt idx="1908">
                  <c:v>47.5077</c:v>
                </c:pt>
                <c:pt idx="1909">
                  <c:v>47.531599999999997</c:v>
                </c:pt>
                <c:pt idx="1910">
                  <c:v>47.555399999999999</c:v>
                </c:pt>
                <c:pt idx="1911">
                  <c:v>47.579300000000003</c:v>
                </c:pt>
                <c:pt idx="1912">
                  <c:v>47.603099999999998</c:v>
                </c:pt>
                <c:pt idx="1913">
                  <c:v>47.627000000000002</c:v>
                </c:pt>
                <c:pt idx="1914">
                  <c:v>47.650799999999997</c:v>
                </c:pt>
                <c:pt idx="1915">
                  <c:v>47.674700000000001</c:v>
                </c:pt>
                <c:pt idx="1916">
                  <c:v>47.698500000000003</c:v>
                </c:pt>
                <c:pt idx="1917">
                  <c:v>47.7224</c:v>
                </c:pt>
                <c:pt idx="1918">
                  <c:v>47.746200000000002</c:v>
                </c:pt>
                <c:pt idx="1919">
                  <c:v>47.770099999999999</c:v>
                </c:pt>
                <c:pt idx="1920">
                  <c:v>47.793900000000001</c:v>
                </c:pt>
                <c:pt idx="1921">
                  <c:v>47.817799999999998</c:v>
                </c:pt>
                <c:pt idx="1922">
                  <c:v>47.8416</c:v>
                </c:pt>
                <c:pt idx="1923">
                  <c:v>47.865499999999997</c:v>
                </c:pt>
                <c:pt idx="1924">
                  <c:v>47.889299999999999</c:v>
                </c:pt>
                <c:pt idx="1925">
                  <c:v>47.913200000000003</c:v>
                </c:pt>
                <c:pt idx="1926">
                  <c:v>47.936999999999998</c:v>
                </c:pt>
                <c:pt idx="1927">
                  <c:v>47.960900000000002</c:v>
                </c:pt>
                <c:pt idx="1928">
                  <c:v>47.984699999999997</c:v>
                </c:pt>
                <c:pt idx="1929">
                  <c:v>48.008600000000001</c:v>
                </c:pt>
                <c:pt idx="1930">
                  <c:v>48.032400000000003</c:v>
                </c:pt>
                <c:pt idx="1931">
                  <c:v>48.0563</c:v>
                </c:pt>
                <c:pt idx="1932">
                  <c:v>48.080100000000002</c:v>
                </c:pt>
                <c:pt idx="1933">
                  <c:v>48.103999999999999</c:v>
                </c:pt>
                <c:pt idx="1934">
                  <c:v>48.127800000000001</c:v>
                </c:pt>
                <c:pt idx="1935">
                  <c:v>48.151699999999998</c:v>
                </c:pt>
                <c:pt idx="1936">
                  <c:v>48.1755</c:v>
                </c:pt>
                <c:pt idx="1937">
                  <c:v>48.199399999999997</c:v>
                </c:pt>
                <c:pt idx="1938">
                  <c:v>48.223199999999999</c:v>
                </c:pt>
                <c:pt idx="1939">
                  <c:v>48.247100000000003</c:v>
                </c:pt>
                <c:pt idx="1940">
                  <c:v>48.270899999999997</c:v>
                </c:pt>
                <c:pt idx="1941">
                  <c:v>48.294800000000002</c:v>
                </c:pt>
                <c:pt idx="1942">
                  <c:v>48.318600000000004</c:v>
                </c:pt>
                <c:pt idx="1943">
                  <c:v>48.342500000000001</c:v>
                </c:pt>
                <c:pt idx="1944">
                  <c:v>48.366300000000003</c:v>
                </c:pt>
                <c:pt idx="1945">
                  <c:v>48.3902</c:v>
                </c:pt>
                <c:pt idx="1946">
                  <c:v>48.414000000000001</c:v>
                </c:pt>
                <c:pt idx="1947">
                  <c:v>48.437899999999999</c:v>
                </c:pt>
                <c:pt idx="1948">
                  <c:v>48.4617</c:v>
                </c:pt>
                <c:pt idx="1949">
                  <c:v>48.485599999999998</c:v>
                </c:pt>
                <c:pt idx="1950">
                  <c:v>48.509500000000003</c:v>
                </c:pt>
                <c:pt idx="1951">
                  <c:v>48.533299999999997</c:v>
                </c:pt>
                <c:pt idx="1952">
                  <c:v>48.557200000000002</c:v>
                </c:pt>
                <c:pt idx="1953">
                  <c:v>48.581000000000003</c:v>
                </c:pt>
                <c:pt idx="1954">
                  <c:v>48.604900000000001</c:v>
                </c:pt>
                <c:pt idx="1955">
                  <c:v>48.628700000000002</c:v>
                </c:pt>
                <c:pt idx="1956">
                  <c:v>48.6526</c:v>
                </c:pt>
                <c:pt idx="1957">
                  <c:v>48.676400000000001</c:v>
                </c:pt>
                <c:pt idx="1958">
                  <c:v>48.700299999999999</c:v>
                </c:pt>
                <c:pt idx="1959">
                  <c:v>48.7241</c:v>
                </c:pt>
                <c:pt idx="1960">
                  <c:v>48.747999999999998</c:v>
                </c:pt>
                <c:pt idx="1961">
                  <c:v>48.771799999999999</c:v>
                </c:pt>
                <c:pt idx="1962">
                  <c:v>48.795699999999997</c:v>
                </c:pt>
                <c:pt idx="1963">
                  <c:v>48.819499999999998</c:v>
                </c:pt>
                <c:pt idx="1964">
                  <c:v>48.843400000000003</c:v>
                </c:pt>
                <c:pt idx="1965">
                  <c:v>48.867199999999997</c:v>
                </c:pt>
                <c:pt idx="1966">
                  <c:v>48.891100000000002</c:v>
                </c:pt>
                <c:pt idx="1967">
                  <c:v>48.914900000000003</c:v>
                </c:pt>
                <c:pt idx="1968">
                  <c:v>48.938800000000001</c:v>
                </c:pt>
                <c:pt idx="1969">
                  <c:v>48.962600000000002</c:v>
                </c:pt>
                <c:pt idx="1970">
                  <c:v>48.986499999999999</c:v>
                </c:pt>
                <c:pt idx="1971">
                  <c:v>49.010300000000001</c:v>
                </c:pt>
                <c:pt idx="1972">
                  <c:v>49.034199999999998</c:v>
                </c:pt>
                <c:pt idx="1973">
                  <c:v>49.058</c:v>
                </c:pt>
                <c:pt idx="1974">
                  <c:v>49.081899999999997</c:v>
                </c:pt>
                <c:pt idx="1975">
                  <c:v>49.105699999999999</c:v>
                </c:pt>
                <c:pt idx="1976">
                  <c:v>49.129600000000003</c:v>
                </c:pt>
                <c:pt idx="1977">
                  <c:v>49.153399999999998</c:v>
                </c:pt>
                <c:pt idx="1978">
                  <c:v>49.177300000000002</c:v>
                </c:pt>
                <c:pt idx="1979">
                  <c:v>49.201099999999997</c:v>
                </c:pt>
                <c:pt idx="1980">
                  <c:v>49.225000000000001</c:v>
                </c:pt>
                <c:pt idx="1981">
                  <c:v>49.248800000000003</c:v>
                </c:pt>
                <c:pt idx="1982">
                  <c:v>49.2727</c:v>
                </c:pt>
                <c:pt idx="1983">
                  <c:v>49.296500000000002</c:v>
                </c:pt>
                <c:pt idx="1984">
                  <c:v>49.320399999999999</c:v>
                </c:pt>
                <c:pt idx="1985">
                  <c:v>49.344200000000001</c:v>
                </c:pt>
                <c:pt idx="1986">
                  <c:v>49.368099999999998</c:v>
                </c:pt>
                <c:pt idx="1987">
                  <c:v>49.3919</c:v>
                </c:pt>
                <c:pt idx="1988">
                  <c:v>49.415799999999997</c:v>
                </c:pt>
                <c:pt idx="1989">
                  <c:v>49.439599999999999</c:v>
                </c:pt>
                <c:pt idx="1990">
                  <c:v>49.463500000000003</c:v>
                </c:pt>
                <c:pt idx="1991">
                  <c:v>49.487299999999998</c:v>
                </c:pt>
                <c:pt idx="1992">
                  <c:v>49.511200000000002</c:v>
                </c:pt>
                <c:pt idx="1993">
                  <c:v>49.534999999999997</c:v>
                </c:pt>
                <c:pt idx="1994">
                  <c:v>49.558900000000001</c:v>
                </c:pt>
                <c:pt idx="1995">
                  <c:v>49.582700000000003</c:v>
                </c:pt>
                <c:pt idx="1996">
                  <c:v>49.6066</c:v>
                </c:pt>
                <c:pt idx="1997">
                  <c:v>49.630400000000002</c:v>
                </c:pt>
                <c:pt idx="1998">
                  <c:v>49.654299999999999</c:v>
                </c:pt>
                <c:pt idx="1999">
                  <c:v>49.678100000000001</c:v>
                </c:pt>
                <c:pt idx="2000">
                  <c:v>49.701999999999998</c:v>
                </c:pt>
                <c:pt idx="2001">
                  <c:v>49.725900000000003</c:v>
                </c:pt>
                <c:pt idx="2002">
                  <c:v>49.749699999999997</c:v>
                </c:pt>
                <c:pt idx="2003">
                  <c:v>49.773600000000002</c:v>
                </c:pt>
                <c:pt idx="2004">
                  <c:v>49.797400000000003</c:v>
                </c:pt>
                <c:pt idx="2005">
                  <c:v>49.821300000000001</c:v>
                </c:pt>
                <c:pt idx="2006">
                  <c:v>49.845100000000002</c:v>
                </c:pt>
                <c:pt idx="2007">
                  <c:v>49.869</c:v>
                </c:pt>
                <c:pt idx="2008">
                  <c:v>49.892800000000001</c:v>
                </c:pt>
                <c:pt idx="2009">
                  <c:v>49.916699999999999</c:v>
                </c:pt>
                <c:pt idx="2010">
                  <c:v>49.9405</c:v>
                </c:pt>
                <c:pt idx="2011">
                  <c:v>49.964399999999998</c:v>
                </c:pt>
                <c:pt idx="2012">
                  <c:v>49.988199999999999</c:v>
                </c:pt>
                <c:pt idx="2013">
                  <c:v>50.012099999999997</c:v>
                </c:pt>
                <c:pt idx="2014">
                  <c:v>50.035899999999998</c:v>
                </c:pt>
                <c:pt idx="2015">
                  <c:v>50.059800000000003</c:v>
                </c:pt>
                <c:pt idx="2016">
                  <c:v>50.083599999999997</c:v>
                </c:pt>
                <c:pt idx="2017">
                  <c:v>50.107500000000002</c:v>
                </c:pt>
                <c:pt idx="2018">
                  <c:v>50.131300000000003</c:v>
                </c:pt>
                <c:pt idx="2019">
                  <c:v>50.155200000000001</c:v>
                </c:pt>
                <c:pt idx="2020">
                  <c:v>50.179000000000002</c:v>
                </c:pt>
                <c:pt idx="2021">
                  <c:v>50.2029</c:v>
                </c:pt>
                <c:pt idx="2022">
                  <c:v>50.226700000000001</c:v>
                </c:pt>
                <c:pt idx="2023">
                  <c:v>50.250599999999999</c:v>
                </c:pt>
                <c:pt idx="2024">
                  <c:v>50.2744</c:v>
                </c:pt>
                <c:pt idx="2025">
                  <c:v>50.298299999999998</c:v>
                </c:pt>
                <c:pt idx="2026">
                  <c:v>50.322099999999999</c:v>
                </c:pt>
                <c:pt idx="2027">
                  <c:v>50.345999999999997</c:v>
                </c:pt>
                <c:pt idx="2028">
                  <c:v>50.369799999999998</c:v>
                </c:pt>
                <c:pt idx="2029">
                  <c:v>50.393700000000003</c:v>
                </c:pt>
                <c:pt idx="2030">
                  <c:v>50.417499999999997</c:v>
                </c:pt>
                <c:pt idx="2031">
                  <c:v>50.441400000000002</c:v>
                </c:pt>
                <c:pt idx="2032">
                  <c:v>50.465200000000003</c:v>
                </c:pt>
                <c:pt idx="2033">
                  <c:v>50.489100000000001</c:v>
                </c:pt>
                <c:pt idx="2034">
                  <c:v>50.512900000000002</c:v>
                </c:pt>
                <c:pt idx="2035">
                  <c:v>50.536799999999999</c:v>
                </c:pt>
                <c:pt idx="2036">
                  <c:v>50.560600000000001</c:v>
                </c:pt>
                <c:pt idx="2037">
                  <c:v>50.584499999999998</c:v>
                </c:pt>
                <c:pt idx="2038">
                  <c:v>50.6083</c:v>
                </c:pt>
                <c:pt idx="2039">
                  <c:v>50.632199999999997</c:v>
                </c:pt>
                <c:pt idx="2040">
                  <c:v>50.655999999999999</c:v>
                </c:pt>
                <c:pt idx="2041">
                  <c:v>50.679900000000004</c:v>
                </c:pt>
                <c:pt idx="2042">
                  <c:v>50.703699999999998</c:v>
                </c:pt>
                <c:pt idx="2043">
                  <c:v>50.727600000000002</c:v>
                </c:pt>
                <c:pt idx="2044">
                  <c:v>50.751399999999997</c:v>
                </c:pt>
                <c:pt idx="2045">
                  <c:v>50.775300000000001</c:v>
                </c:pt>
                <c:pt idx="2046">
                  <c:v>50.799100000000003</c:v>
                </c:pt>
                <c:pt idx="2047">
                  <c:v>50.823</c:v>
                </c:pt>
                <c:pt idx="2048">
                  <c:v>50.846800000000002</c:v>
                </c:pt>
                <c:pt idx="2049">
                  <c:v>50.870699999999999</c:v>
                </c:pt>
                <c:pt idx="2050">
                  <c:v>50.894599999999997</c:v>
                </c:pt>
                <c:pt idx="2051">
                  <c:v>50.918399999999998</c:v>
                </c:pt>
                <c:pt idx="2052">
                  <c:v>50.942300000000003</c:v>
                </c:pt>
                <c:pt idx="2053">
                  <c:v>50.966099999999997</c:v>
                </c:pt>
                <c:pt idx="2054">
                  <c:v>50.99</c:v>
                </c:pt>
                <c:pt idx="2055">
                  <c:v>51.013800000000003</c:v>
                </c:pt>
                <c:pt idx="2056">
                  <c:v>51.037700000000001</c:v>
                </c:pt>
                <c:pt idx="2057">
                  <c:v>51.061500000000002</c:v>
                </c:pt>
                <c:pt idx="2058">
                  <c:v>51.0854</c:v>
                </c:pt>
                <c:pt idx="2059">
                  <c:v>51.109200000000001</c:v>
                </c:pt>
                <c:pt idx="2060">
                  <c:v>51.133099999999999</c:v>
                </c:pt>
                <c:pt idx="2061">
                  <c:v>51.1569</c:v>
                </c:pt>
                <c:pt idx="2062">
                  <c:v>51.180799999999998</c:v>
                </c:pt>
                <c:pt idx="2063">
                  <c:v>51.204599999999999</c:v>
                </c:pt>
                <c:pt idx="2064">
                  <c:v>51.228499999999997</c:v>
                </c:pt>
                <c:pt idx="2065">
                  <c:v>51.252299999999998</c:v>
                </c:pt>
                <c:pt idx="2066">
                  <c:v>51.276200000000003</c:v>
                </c:pt>
                <c:pt idx="2067">
                  <c:v>51.3</c:v>
                </c:pt>
                <c:pt idx="2068">
                  <c:v>51.323900000000002</c:v>
                </c:pt>
                <c:pt idx="2069">
                  <c:v>51.347700000000003</c:v>
                </c:pt>
                <c:pt idx="2070">
                  <c:v>51.371600000000001</c:v>
                </c:pt>
                <c:pt idx="2071">
                  <c:v>51.395400000000002</c:v>
                </c:pt>
                <c:pt idx="2072">
                  <c:v>51.4193</c:v>
                </c:pt>
                <c:pt idx="2073">
                  <c:v>51.443100000000001</c:v>
                </c:pt>
                <c:pt idx="2074">
                  <c:v>51.466999999999999</c:v>
                </c:pt>
                <c:pt idx="2075">
                  <c:v>51.4908</c:v>
                </c:pt>
                <c:pt idx="2076">
                  <c:v>51.514699999999998</c:v>
                </c:pt>
                <c:pt idx="2077">
                  <c:v>51.538499999999999</c:v>
                </c:pt>
                <c:pt idx="2078">
                  <c:v>51.562399999999997</c:v>
                </c:pt>
                <c:pt idx="2079">
                  <c:v>51.586199999999998</c:v>
                </c:pt>
                <c:pt idx="2080">
                  <c:v>51.610100000000003</c:v>
                </c:pt>
                <c:pt idx="2081">
                  <c:v>51.633899999999997</c:v>
                </c:pt>
                <c:pt idx="2082">
                  <c:v>51.657800000000002</c:v>
                </c:pt>
                <c:pt idx="2083">
                  <c:v>51.681600000000003</c:v>
                </c:pt>
                <c:pt idx="2084">
                  <c:v>51.705500000000001</c:v>
                </c:pt>
                <c:pt idx="2085">
                  <c:v>51.729300000000002</c:v>
                </c:pt>
                <c:pt idx="2086">
                  <c:v>51.7532</c:v>
                </c:pt>
                <c:pt idx="2087">
                  <c:v>51.777000000000001</c:v>
                </c:pt>
                <c:pt idx="2088">
                  <c:v>51.800899999999999</c:v>
                </c:pt>
                <c:pt idx="2089">
                  <c:v>51.8247</c:v>
                </c:pt>
                <c:pt idx="2090">
                  <c:v>51.848599999999998</c:v>
                </c:pt>
                <c:pt idx="2091">
                  <c:v>51.872399999999999</c:v>
                </c:pt>
                <c:pt idx="2092">
                  <c:v>51.896299999999997</c:v>
                </c:pt>
                <c:pt idx="2093">
                  <c:v>51.920099999999998</c:v>
                </c:pt>
                <c:pt idx="2094">
                  <c:v>51.944000000000003</c:v>
                </c:pt>
                <c:pt idx="2095">
                  <c:v>51.967799999999997</c:v>
                </c:pt>
                <c:pt idx="2096">
                  <c:v>51.991700000000002</c:v>
                </c:pt>
                <c:pt idx="2097">
                  <c:v>52.015500000000003</c:v>
                </c:pt>
                <c:pt idx="2098">
                  <c:v>52.039400000000001</c:v>
                </c:pt>
                <c:pt idx="2099">
                  <c:v>52.063200000000002</c:v>
                </c:pt>
                <c:pt idx="2100">
                  <c:v>52.0871</c:v>
                </c:pt>
                <c:pt idx="2101">
                  <c:v>52.110999999999997</c:v>
                </c:pt>
                <c:pt idx="2102">
                  <c:v>52.134799999999998</c:v>
                </c:pt>
                <c:pt idx="2103">
                  <c:v>52.158700000000003</c:v>
                </c:pt>
                <c:pt idx="2104">
                  <c:v>52.182499999999997</c:v>
                </c:pt>
                <c:pt idx="2105">
                  <c:v>52.206400000000002</c:v>
                </c:pt>
                <c:pt idx="2106">
                  <c:v>52.230200000000004</c:v>
                </c:pt>
                <c:pt idx="2107">
                  <c:v>52.254100000000001</c:v>
                </c:pt>
                <c:pt idx="2108">
                  <c:v>52.277900000000002</c:v>
                </c:pt>
                <c:pt idx="2109">
                  <c:v>52.3018</c:v>
                </c:pt>
                <c:pt idx="2110">
                  <c:v>52.325600000000001</c:v>
                </c:pt>
                <c:pt idx="2111">
                  <c:v>52.349499999999999</c:v>
                </c:pt>
                <c:pt idx="2112">
                  <c:v>52.3733</c:v>
                </c:pt>
                <c:pt idx="2113">
                  <c:v>52.397199999999998</c:v>
                </c:pt>
                <c:pt idx="2114">
                  <c:v>52.420999999999999</c:v>
                </c:pt>
                <c:pt idx="2115">
                  <c:v>52.444899999999997</c:v>
                </c:pt>
                <c:pt idx="2116">
                  <c:v>52.468699999999998</c:v>
                </c:pt>
                <c:pt idx="2117">
                  <c:v>52.492600000000003</c:v>
                </c:pt>
                <c:pt idx="2118">
                  <c:v>52.516399999999997</c:v>
                </c:pt>
                <c:pt idx="2119">
                  <c:v>52.540300000000002</c:v>
                </c:pt>
                <c:pt idx="2120">
                  <c:v>52.564100000000003</c:v>
                </c:pt>
                <c:pt idx="2121">
                  <c:v>52.588000000000001</c:v>
                </c:pt>
                <c:pt idx="2122">
                  <c:v>52.611800000000002</c:v>
                </c:pt>
                <c:pt idx="2123">
                  <c:v>52.6357</c:v>
                </c:pt>
                <c:pt idx="2124">
                  <c:v>52.659500000000001</c:v>
                </c:pt>
                <c:pt idx="2125">
                  <c:v>52.683399999999999</c:v>
                </c:pt>
                <c:pt idx="2126">
                  <c:v>52.7072</c:v>
                </c:pt>
                <c:pt idx="2127">
                  <c:v>52.731099999999998</c:v>
                </c:pt>
                <c:pt idx="2128">
                  <c:v>52.754899999999999</c:v>
                </c:pt>
                <c:pt idx="2129">
                  <c:v>52.778799999999997</c:v>
                </c:pt>
                <c:pt idx="2130">
                  <c:v>52.802599999999998</c:v>
                </c:pt>
                <c:pt idx="2131">
                  <c:v>52.826500000000003</c:v>
                </c:pt>
                <c:pt idx="2132">
                  <c:v>52.850299999999997</c:v>
                </c:pt>
                <c:pt idx="2133">
                  <c:v>52.874200000000002</c:v>
                </c:pt>
                <c:pt idx="2134">
                  <c:v>52.898000000000003</c:v>
                </c:pt>
                <c:pt idx="2135">
                  <c:v>52.921900000000001</c:v>
                </c:pt>
                <c:pt idx="2136">
                  <c:v>52.945700000000002</c:v>
                </c:pt>
                <c:pt idx="2137">
                  <c:v>52.9696</c:v>
                </c:pt>
                <c:pt idx="2138">
                  <c:v>52.993400000000001</c:v>
                </c:pt>
                <c:pt idx="2139">
                  <c:v>53.017299999999999</c:v>
                </c:pt>
                <c:pt idx="2140">
                  <c:v>53.0411</c:v>
                </c:pt>
                <c:pt idx="2141">
                  <c:v>53.064999999999998</c:v>
                </c:pt>
                <c:pt idx="2142">
                  <c:v>53.088799999999999</c:v>
                </c:pt>
                <c:pt idx="2143">
                  <c:v>53.112699999999997</c:v>
                </c:pt>
                <c:pt idx="2144">
                  <c:v>53.136499999999998</c:v>
                </c:pt>
                <c:pt idx="2145">
                  <c:v>53.160400000000003</c:v>
                </c:pt>
                <c:pt idx="2146">
                  <c:v>53.184199999999997</c:v>
                </c:pt>
                <c:pt idx="2147">
                  <c:v>53.208100000000002</c:v>
                </c:pt>
                <c:pt idx="2148">
                  <c:v>53.231900000000003</c:v>
                </c:pt>
                <c:pt idx="2149">
                  <c:v>53.255800000000001</c:v>
                </c:pt>
                <c:pt idx="2150">
                  <c:v>53.279699999999998</c:v>
                </c:pt>
                <c:pt idx="2151">
                  <c:v>53.3035</c:v>
                </c:pt>
                <c:pt idx="2152">
                  <c:v>53.327399999999997</c:v>
                </c:pt>
                <c:pt idx="2153">
                  <c:v>53.351199999999999</c:v>
                </c:pt>
                <c:pt idx="2154">
                  <c:v>53.375100000000003</c:v>
                </c:pt>
                <c:pt idx="2155">
                  <c:v>53.398899999999998</c:v>
                </c:pt>
                <c:pt idx="2156">
                  <c:v>53.422800000000002</c:v>
                </c:pt>
                <c:pt idx="2157">
                  <c:v>53.446599999999997</c:v>
                </c:pt>
                <c:pt idx="2158">
                  <c:v>53.470500000000001</c:v>
                </c:pt>
                <c:pt idx="2159">
                  <c:v>53.494300000000003</c:v>
                </c:pt>
                <c:pt idx="2160">
                  <c:v>53.5182</c:v>
                </c:pt>
                <c:pt idx="2161">
                  <c:v>53.542000000000002</c:v>
                </c:pt>
                <c:pt idx="2162">
                  <c:v>53.565899999999999</c:v>
                </c:pt>
                <c:pt idx="2163">
                  <c:v>53.589700000000001</c:v>
                </c:pt>
                <c:pt idx="2164">
                  <c:v>53.613599999999998</c:v>
                </c:pt>
                <c:pt idx="2165">
                  <c:v>53.6374</c:v>
                </c:pt>
                <c:pt idx="2166">
                  <c:v>53.661299999999997</c:v>
                </c:pt>
                <c:pt idx="2167">
                  <c:v>53.685099999999998</c:v>
                </c:pt>
                <c:pt idx="2168">
                  <c:v>53.709000000000003</c:v>
                </c:pt>
                <c:pt idx="2169">
                  <c:v>53.732799999999997</c:v>
                </c:pt>
                <c:pt idx="2170">
                  <c:v>53.756700000000002</c:v>
                </c:pt>
                <c:pt idx="2171">
                  <c:v>53.780500000000004</c:v>
                </c:pt>
                <c:pt idx="2172">
                  <c:v>53.804400000000001</c:v>
                </c:pt>
                <c:pt idx="2173">
                  <c:v>53.828200000000002</c:v>
                </c:pt>
                <c:pt idx="2174">
                  <c:v>53.8521</c:v>
                </c:pt>
                <c:pt idx="2175">
                  <c:v>53.875900000000001</c:v>
                </c:pt>
                <c:pt idx="2176">
                  <c:v>53.899799999999999</c:v>
                </c:pt>
                <c:pt idx="2177">
                  <c:v>53.9236</c:v>
                </c:pt>
                <c:pt idx="2178">
                  <c:v>53.947499999999998</c:v>
                </c:pt>
                <c:pt idx="2179">
                  <c:v>53.971299999999999</c:v>
                </c:pt>
                <c:pt idx="2180">
                  <c:v>53.995199999999997</c:v>
                </c:pt>
                <c:pt idx="2181">
                  <c:v>54.018999999999998</c:v>
                </c:pt>
                <c:pt idx="2182">
                  <c:v>54.042900000000003</c:v>
                </c:pt>
                <c:pt idx="2183">
                  <c:v>54.066699999999997</c:v>
                </c:pt>
                <c:pt idx="2184">
                  <c:v>54.090600000000002</c:v>
                </c:pt>
                <c:pt idx="2185">
                  <c:v>54.114400000000003</c:v>
                </c:pt>
                <c:pt idx="2186">
                  <c:v>54.138300000000001</c:v>
                </c:pt>
                <c:pt idx="2187">
                  <c:v>54.162100000000002</c:v>
                </c:pt>
                <c:pt idx="2188">
                  <c:v>54.186</c:v>
                </c:pt>
                <c:pt idx="2189">
                  <c:v>54.209800000000001</c:v>
                </c:pt>
                <c:pt idx="2190">
                  <c:v>54.233699999999999</c:v>
                </c:pt>
                <c:pt idx="2191">
                  <c:v>54.2575</c:v>
                </c:pt>
                <c:pt idx="2192">
                  <c:v>54.281399999999998</c:v>
                </c:pt>
                <c:pt idx="2193">
                  <c:v>54.305199999999999</c:v>
                </c:pt>
                <c:pt idx="2194">
                  <c:v>54.329099999999997</c:v>
                </c:pt>
                <c:pt idx="2195">
                  <c:v>54.352899999999998</c:v>
                </c:pt>
                <c:pt idx="2196">
                  <c:v>54.376800000000003</c:v>
                </c:pt>
                <c:pt idx="2197">
                  <c:v>54.400599999999997</c:v>
                </c:pt>
                <c:pt idx="2198">
                  <c:v>54.424500000000002</c:v>
                </c:pt>
                <c:pt idx="2199">
                  <c:v>54.448300000000003</c:v>
                </c:pt>
                <c:pt idx="2200">
                  <c:v>54.472200000000001</c:v>
                </c:pt>
                <c:pt idx="2201">
                  <c:v>54.496099999999998</c:v>
                </c:pt>
                <c:pt idx="2202">
                  <c:v>54.5199</c:v>
                </c:pt>
                <c:pt idx="2203">
                  <c:v>54.543799999999997</c:v>
                </c:pt>
                <c:pt idx="2204">
                  <c:v>54.567599999999999</c:v>
                </c:pt>
                <c:pt idx="2205">
                  <c:v>54.591500000000003</c:v>
                </c:pt>
                <c:pt idx="2206">
                  <c:v>54.615299999999998</c:v>
                </c:pt>
                <c:pt idx="2207">
                  <c:v>54.639200000000002</c:v>
                </c:pt>
                <c:pt idx="2208">
                  <c:v>54.662999999999997</c:v>
                </c:pt>
                <c:pt idx="2209">
                  <c:v>54.686900000000001</c:v>
                </c:pt>
                <c:pt idx="2210">
                  <c:v>54.710700000000003</c:v>
                </c:pt>
                <c:pt idx="2211">
                  <c:v>54.7346</c:v>
                </c:pt>
                <c:pt idx="2212">
                  <c:v>54.758400000000002</c:v>
                </c:pt>
                <c:pt idx="2213">
                  <c:v>54.782299999999999</c:v>
                </c:pt>
                <c:pt idx="2214">
                  <c:v>54.806100000000001</c:v>
                </c:pt>
                <c:pt idx="2215">
                  <c:v>54.83</c:v>
                </c:pt>
                <c:pt idx="2216">
                  <c:v>54.8538</c:v>
                </c:pt>
                <c:pt idx="2217">
                  <c:v>54.877699999999997</c:v>
                </c:pt>
                <c:pt idx="2218">
                  <c:v>54.901499999999999</c:v>
                </c:pt>
                <c:pt idx="2219">
                  <c:v>54.925400000000003</c:v>
                </c:pt>
                <c:pt idx="2220">
                  <c:v>54.949199999999998</c:v>
                </c:pt>
                <c:pt idx="2221">
                  <c:v>54.973100000000002</c:v>
                </c:pt>
                <c:pt idx="2222">
                  <c:v>54.996899999999997</c:v>
                </c:pt>
                <c:pt idx="2223">
                  <c:v>55.020800000000001</c:v>
                </c:pt>
                <c:pt idx="2224">
                  <c:v>55.044600000000003</c:v>
                </c:pt>
                <c:pt idx="2225">
                  <c:v>55.0685</c:v>
                </c:pt>
                <c:pt idx="2226">
                  <c:v>55.092300000000002</c:v>
                </c:pt>
                <c:pt idx="2227">
                  <c:v>55.116199999999999</c:v>
                </c:pt>
                <c:pt idx="2228">
                  <c:v>55.14</c:v>
                </c:pt>
                <c:pt idx="2229">
                  <c:v>55.163899999999998</c:v>
                </c:pt>
                <c:pt idx="2230">
                  <c:v>55.1877</c:v>
                </c:pt>
                <c:pt idx="2231">
                  <c:v>55.211599999999997</c:v>
                </c:pt>
                <c:pt idx="2232">
                  <c:v>55.235399999999998</c:v>
                </c:pt>
                <c:pt idx="2233">
                  <c:v>55.259300000000003</c:v>
                </c:pt>
                <c:pt idx="2234">
                  <c:v>55.283099999999997</c:v>
                </c:pt>
                <c:pt idx="2235">
                  <c:v>55.307000000000002</c:v>
                </c:pt>
                <c:pt idx="2236">
                  <c:v>55.330800000000004</c:v>
                </c:pt>
                <c:pt idx="2237">
                  <c:v>55.354700000000001</c:v>
                </c:pt>
                <c:pt idx="2238">
                  <c:v>55.378500000000003</c:v>
                </c:pt>
                <c:pt idx="2239">
                  <c:v>55.4024</c:v>
                </c:pt>
                <c:pt idx="2240">
                  <c:v>55.426200000000001</c:v>
                </c:pt>
                <c:pt idx="2241">
                  <c:v>55.450099999999999</c:v>
                </c:pt>
                <c:pt idx="2242">
                  <c:v>55.4739</c:v>
                </c:pt>
                <c:pt idx="2243">
                  <c:v>55.497799999999998</c:v>
                </c:pt>
                <c:pt idx="2244">
                  <c:v>55.521599999999999</c:v>
                </c:pt>
                <c:pt idx="2245">
                  <c:v>55.545499999999997</c:v>
                </c:pt>
                <c:pt idx="2246">
                  <c:v>55.569299999999998</c:v>
                </c:pt>
                <c:pt idx="2247">
                  <c:v>55.593200000000003</c:v>
                </c:pt>
                <c:pt idx="2248">
                  <c:v>55.616999999999997</c:v>
                </c:pt>
                <c:pt idx="2249">
                  <c:v>55.640900000000002</c:v>
                </c:pt>
                <c:pt idx="2250">
                  <c:v>55.6648</c:v>
                </c:pt>
                <c:pt idx="2251">
                  <c:v>55.688600000000001</c:v>
                </c:pt>
                <c:pt idx="2252">
                  <c:v>55.712499999999999</c:v>
                </c:pt>
                <c:pt idx="2253">
                  <c:v>55.7363</c:v>
                </c:pt>
                <c:pt idx="2254">
                  <c:v>55.760199999999998</c:v>
                </c:pt>
                <c:pt idx="2255">
                  <c:v>55.783999999999999</c:v>
                </c:pt>
                <c:pt idx="2256">
                  <c:v>55.807899999999997</c:v>
                </c:pt>
                <c:pt idx="2257">
                  <c:v>55.831699999999998</c:v>
                </c:pt>
                <c:pt idx="2258">
                  <c:v>55.855600000000003</c:v>
                </c:pt>
                <c:pt idx="2259">
                  <c:v>55.879399999999997</c:v>
                </c:pt>
                <c:pt idx="2260">
                  <c:v>55.903300000000002</c:v>
                </c:pt>
                <c:pt idx="2261">
                  <c:v>55.927100000000003</c:v>
                </c:pt>
                <c:pt idx="2262">
                  <c:v>55.951000000000001</c:v>
                </c:pt>
                <c:pt idx="2263">
                  <c:v>55.974800000000002</c:v>
                </c:pt>
                <c:pt idx="2264">
                  <c:v>55.998699999999999</c:v>
                </c:pt>
                <c:pt idx="2265">
                  <c:v>56.022500000000001</c:v>
                </c:pt>
                <c:pt idx="2266">
                  <c:v>56.046399999999998</c:v>
                </c:pt>
                <c:pt idx="2267">
                  <c:v>56.0702</c:v>
                </c:pt>
                <c:pt idx="2268">
                  <c:v>56.094099999999997</c:v>
                </c:pt>
                <c:pt idx="2269">
                  <c:v>56.117899999999999</c:v>
                </c:pt>
                <c:pt idx="2270">
                  <c:v>56.141800000000003</c:v>
                </c:pt>
                <c:pt idx="2271">
                  <c:v>56.165599999999998</c:v>
                </c:pt>
                <c:pt idx="2272">
                  <c:v>56.189500000000002</c:v>
                </c:pt>
                <c:pt idx="2273">
                  <c:v>56.213299999999997</c:v>
                </c:pt>
                <c:pt idx="2274">
                  <c:v>56.237200000000001</c:v>
                </c:pt>
                <c:pt idx="2275">
                  <c:v>56.261000000000003</c:v>
                </c:pt>
                <c:pt idx="2276">
                  <c:v>56.2849</c:v>
                </c:pt>
                <c:pt idx="2277">
                  <c:v>56.308700000000002</c:v>
                </c:pt>
                <c:pt idx="2278">
                  <c:v>56.332599999999999</c:v>
                </c:pt>
                <c:pt idx="2279">
                  <c:v>56.356400000000001</c:v>
                </c:pt>
                <c:pt idx="2280">
                  <c:v>56.380299999999998</c:v>
                </c:pt>
                <c:pt idx="2281">
                  <c:v>56.4041</c:v>
                </c:pt>
                <c:pt idx="2282">
                  <c:v>56.427999999999997</c:v>
                </c:pt>
                <c:pt idx="2283">
                  <c:v>56.451799999999999</c:v>
                </c:pt>
                <c:pt idx="2284">
                  <c:v>56.475700000000003</c:v>
                </c:pt>
                <c:pt idx="2285">
                  <c:v>56.499499999999998</c:v>
                </c:pt>
                <c:pt idx="2286">
                  <c:v>56.523400000000002</c:v>
                </c:pt>
                <c:pt idx="2287">
                  <c:v>56.547199999999997</c:v>
                </c:pt>
                <c:pt idx="2288">
                  <c:v>56.571100000000001</c:v>
                </c:pt>
                <c:pt idx="2289">
                  <c:v>56.594900000000003</c:v>
                </c:pt>
                <c:pt idx="2290">
                  <c:v>56.6188</c:v>
                </c:pt>
                <c:pt idx="2291">
                  <c:v>56.642600000000002</c:v>
                </c:pt>
                <c:pt idx="2292">
                  <c:v>56.666499999999999</c:v>
                </c:pt>
                <c:pt idx="2293">
                  <c:v>56.690300000000001</c:v>
                </c:pt>
                <c:pt idx="2294">
                  <c:v>56.714199999999998</c:v>
                </c:pt>
                <c:pt idx="2295">
                  <c:v>56.738</c:v>
                </c:pt>
                <c:pt idx="2296">
                  <c:v>56.761899999999997</c:v>
                </c:pt>
                <c:pt idx="2297">
                  <c:v>56.785699999999999</c:v>
                </c:pt>
                <c:pt idx="2298">
                  <c:v>56.809600000000003</c:v>
                </c:pt>
                <c:pt idx="2299">
                  <c:v>56.833399999999997</c:v>
                </c:pt>
                <c:pt idx="2300">
                  <c:v>56.857300000000002</c:v>
                </c:pt>
                <c:pt idx="2301">
                  <c:v>56.8812</c:v>
                </c:pt>
                <c:pt idx="2302">
                  <c:v>56.905000000000001</c:v>
                </c:pt>
                <c:pt idx="2303">
                  <c:v>56.928899999999999</c:v>
                </c:pt>
                <c:pt idx="2304">
                  <c:v>56.9527</c:v>
                </c:pt>
                <c:pt idx="2305">
                  <c:v>56.976599999999998</c:v>
                </c:pt>
                <c:pt idx="2306">
                  <c:v>57.000399999999999</c:v>
                </c:pt>
                <c:pt idx="2307">
                  <c:v>57.024299999999997</c:v>
                </c:pt>
                <c:pt idx="2308">
                  <c:v>57.048099999999998</c:v>
                </c:pt>
                <c:pt idx="2309">
                  <c:v>57.072000000000003</c:v>
                </c:pt>
                <c:pt idx="2310">
                  <c:v>57.095799999999997</c:v>
                </c:pt>
                <c:pt idx="2311">
                  <c:v>57.119700000000002</c:v>
                </c:pt>
                <c:pt idx="2312">
                  <c:v>57.143500000000003</c:v>
                </c:pt>
                <c:pt idx="2313">
                  <c:v>57.167400000000001</c:v>
                </c:pt>
                <c:pt idx="2314">
                  <c:v>57.191200000000002</c:v>
                </c:pt>
                <c:pt idx="2315">
                  <c:v>57.2151</c:v>
                </c:pt>
                <c:pt idx="2316">
                  <c:v>57.238900000000001</c:v>
                </c:pt>
                <c:pt idx="2317">
                  <c:v>57.262799999999999</c:v>
                </c:pt>
                <c:pt idx="2318">
                  <c:v>57.2866</c:v>
                </c:pt>
                <c:pt idx="2319">
                  <c:v>57.310499999999998</c:v>
                </c:pt>
                <c:pt idx="2320">
                  <c:v>57.334299999999999</c:v>
                </c:pt>
                <c:pt idx="2321">
                  <c:v>57.358199999999997</c:v>
                </c:pt>
                <c:pt idx="2322">
                  <c:v>57.381999999999998</c:v>
                </c:pt>
                <c:pt idx="2323">
                  <c:v>57.405900000000003</c:v>
                </c:pt>
                <c:pt idx="2324">
                  <c:v>57.429699999999997</c:v>
                </c:pt>
                <c:pt idx="2325">
                  <c:v>57.453600000000002</c:v>
                </c:pt>
                <c:pt idx="2326">
                  <c:v>57.477400000000003</c:v>
                </c:pt>
                <c:pt idx="2327">
                  <c:v>57.501300000000001</c:v>
                </c:pt>
                <c:pt idx="2328">
                  <c:v>57.525100000000002</c:v>
                </c:pt>
                <c:pt idx="2329">
                  <c:v>57.548999999999999</c:v>
                </c:pt>
                <c:pt idx="2330">
                  <c:v>57.572800000000001</c:v>
                </c:pt>
                <c:pt idx="2331">
                  <c:v>57.596699999999998</c:v>
                </c:pt>
                <c:pt idx="2332">
                  <c:v>57.6205</c:v>
                </c:pt>
                <c:pt idx="2333">
                  <c:v>57.644399999999997</c:v>
                </c:pt>
                <c:pt idx="2334">
                  <c:v>57.668199999999999</c:v>
                </c:pt>
                <c:pt idx="2335">
                  <c:v>57.692100000000003</c:v>
                </c:pt>
                <c:pt idx="2336">
                  <c:v>57.715899999999998</c:v>
                </c:pt>
                <c:pt idx="2337">
                  <c:v>57.739800000000002</c:v>
                </c:pt>
                <c:pt idx="2338">
                  <c:v>57.763599999999997</c:v>
                </c:pt>
                <c:pt idx="2339">
                  <c:v>57.787500000000001</c:v>
                </c:pt>
                <c:pt idx="2340">
                  <c:v>57.811300000000003</c:v>
                </c:pt>
                <c:pt idx="2341">
                  <c:v>57.8352</c:v>
                </c:pt>
                <c:pt idx="2342">
                  <c:v>57.859000000000002</c:v>
                </c:pt>
                <c:pt idx="2343">
                  <c:v>57.882899999999999</c:v>
                </c:pt>
                <c:pt idx="2344">
                  <c:v>57.906700000000001</c:v>
                </c:pt>
                <c:pt idx="2345">
                  <c:v>57.930599999999998</c:v>
                </c:pt>
                <c:pt idx="2346">
                  <c:v>57.9544</c:v>
                </c:pt>
                <c:pt idx="2347">
                  <c:v>57.978299999999997</c:v>
                </c:pt>
                <c:pt idx="2348">
                  <c:v>58.002099999999999</c:v>
                </c:pt>
                <c:pt idx="2349">
                  <c:v>58.026000000000003</c:v>
                </c:pt>
                <c:pt idx="2350">
                  <c:v>58.049799999999998</c:v>
                </c:pt>
                <c:pt idx="2351">
                  <c:v>58.073700000000002</c:v>
                </c:pt>
                <c:pt idx="2352">
                  <c:v>58.0976</c:v>
                </c:pt>
                <c:pt idx="2353">
                  <c:v>58.121400000000001</c:v>
                </c:pt>
                <c:pt idx="2354">
                  <c:v>58.145299999999999</c:v>
                </c:pt>
                <c:pt idx="2355">
                  <c:v>58.1691</c:v>
                </c:pt>
                <c:pt idx="2356">
                  <c:v>58.192999999999998</c:v>
                </c:pt>
                <c:pt idx="2357">
                  <c:v>58.216799999999999</c:v>
                </c:pt>
                <c:pt idx="2358">
                  <c:v>58.240699999999997</c:v>
                </c:pt>
                <c:pt idx="2359">
                  <c:v>58.264499999999998</c:v>
                </c:pt>
                <c:pt idx="2360">
                  <c:v>58.288400000000003</c:v>
                </c:pt>
                <c:pt idx="2361">
                  <c:v>58.312199999999997</c:v>
                </c:pt>
                <c:pt idx="2362">
                  <c:v>58.336100000000002</c:v>
                </c:pt>
                <c:pt idx="2363">
                  <c:v>58.359900000000003</c:v>
                </c:pt>
                <c:pt idx="2364">
                  <c:v>58.383800000000001</c:v>
                </c:pt>
                <c:pt idx="2365">
                  <c:v>58.407600000000002</c:v>
                </c:pt>
                <c:pt idx="2366">
                  <c:v>58.4315</c:v>
                </c:pt>
                <c:pt idx="2367">
                  <c:v>58.455300000000001</c:v>
                </c:pt>
                <c:pt idx="2368">
                  <c:v>58.479199999999999</c:v>
                </c:pt>
                <c:pt idx="2369">
                  <c:v>58.503</c:v>
                </c:pt>
                <c:pt idx="2370">
                  <c:v>58.526899999999998</c:v>
                </c:pt>
                <c:pt idx="2371">
                  <c:v>58.550699999999999</c:v>
                </c:pt>
                <c:pt idx="2372">
                  <c:v>58.574599999999997</c:v>
                </c:pt>
                <c:pt idx="2373">
                  <c:v>58.598399999999998</c:v>
                </c:pt>
                <c:pt idx="2374">
                  <c:v>58.622300000000003</c:v>
                </c:pt>
                <c:pt idx="2375">
                  <c:v>58.646099999999997</c:v>
                </c:pt>
                <c:pt idx="2376">
                  <c:v>58.67</c:v>
                </c:pt>
                <c:pt idx="2377">
                  <c:v>58.693800000000003</c:v>
                </c:pt>
                <c:pt idx="2378">
                  <c:v>58.717700000000001</c:v>
                </c:pt>
                <c:pt idx="2379">
                  <c:v>58.741500000000002</c:v>
                </c:pt>
                <c:pt idx="2380">
                  <c:v>58.7654</c:v>
                </c:pt>
                <c:pt idx="2381">
                  <c:v>58.789200000000001</c:v>
                </c:pt>
                <c:pt idx="2382">
                  <c:v>58.813099999999999</c:v>
                </c:pt>
                <c:pt idx="2383">
                  <c:v>58.8369</c:v>
                </c:pt>
                <c:pt idx="2384">
                  <c:v>58.860799999999998</c:v>
                </c:pt>
                <c:pt idx="2385">
                  <c:v>58.884599999999999</c:v>
                </c:pt>
                <c:pt idx="2386">
                  <c:v>58.908499999999997</c:v>
                </c:pt>
                <c:pt idx="2387">
                  <c:v>58.932299999999998</c:v>
                </c:pt>
                <c:pt idx="2388">
                  <c:v>58.956200000000003</c:v>
                </c:pt>
                <c:pt idx="2389">
                  <c:v>58.98</c:v>
                </c:pt>
                <c:pt idx="2390">
                  <c:v>59.003900000000002</c:v>
                </c:pt>
                <c:pt idx="2391">
                  <c:v>59.027700000000003</c:v>
                </c:pt>
                <c:pt idx="2392">
                  <c:v>59.051600000000001</c:v>
                </c:pt>
                <c:pt idx="2393">
                  <c:v>59.075400000000002</c:v>
                </c:pt>
                <c:pt idx="2394">
                  <c:v>59.099299999999999</c:v>
                </c:pt>
                <c:pt idx="2395">
                  <c:v>59.123100000000001</c:v>
                </c:pt>
                <c:pt idx="2396">
                  <c:v>59.146999999999998</c:v>
                </c:pt>
                <c:pt idx="2397">
                  <c:v>59.1708</c:v>
                </c:pt>
                <c:pt idx="2398">
                  <c:v>59.194699999999997</c:v>
                </c:pt>
                <c:pt idx="2399">
                  <c:v>59.218499999999999</c:v>
                </c:pt>
                <c:pt idx="2400">
                  <c:v>59.242400000000004</c:v>
                </c:pt>
                <c:pt idx="2401">
                  <c:v>59.266300000000001</c:v>
                </c:pt>
                <c:pt idx="2402">
                  <c:v>59.290100000000002</c:v>
                </c:pt>
                <c:pt idx="2403">
                  <c:v>59.314</c:v>
                </c:pt>
                <c:pt idx="2404">
                  <c:v>59.337800000000001</c:v>
                </c:pt>
                <c:pt idx="2405">
                  <c:v>59.361699999999999</c:v>
                </c:pt>
                <c:pt idx="2406">
                  <c:v>59.3855</c:v>
                </c:pt>
                <c:pt idx="2407">
                  <c:v>59.409399999999998</c:v>
                </c:pt>
                <c:pt idx="2408">
                  <c:v>59.433199999999999</c:v>
                </c:pt>
                <c:pt idx="2409">
                  <c:v>59.457099999999997</c:v>
                </c:pt>
                <c:pt idx="2410">
                  <c:v>59.480899999999998</c:v>
                </c:pt>
                <c:pt idx="2411">
                  <c:v>59.504800000000003</c:v>
                </c:pt>
                <c:pt idx="2412">
                  <c:v>59.528599999999997</c:v>
                </c:pt>
                <c:pt idx="2413">
                  <c:v>59.552500000000002</c:v>
                </c:pt>
                <c:pt idx="2414">
                  <c:v>59.576300000000003</c:v>
                </c:pt>
                <c:pt idx="2415">
                  <c:v>59.600200000000001</c:v>
                </c:pt>
                <c:pt idx="2416">
                  <c:v>59.624000000000002</c:v>
                </c:pt>
                <c:pt idx="2417">
                  <c:v>59.6479</c:v>
                </c:pt>
                <c:pt idx="2418">
                  <c:v>59.671700000000001</c:v>
                </c:pt>
                <c:pt idx="2419">
                  <c:v>59.695599999999999</c:v>
                </c:pt>
                <c:pt idx="2420">
                  <c:v>59.7194</c:v>
                </c:pt>
                <c:pt idx="2421">
                  <c:v>59.743299999999998</c:v>
                </c:pt>
                <c:pt idx="2422">
                  <c:v>59.767099999999999</c:v>
                </c:pt>
                <c:pt idx="2423">
                  <c:v>59.790999999999997</c:v>
                </c:pt>
                <c:pt idx="2424">
                  <c:v>59.814799999999998</c:v>
                </c:pt>
                <c:pt idx="2425">
                  <c:v>59.838700000000003</c:v>
                </c:pt>
                <c:pt idx="2426">
                  <c:v>59.862499999999997</c:v>
                </c:pt>
                <c:pt idx="2427">
                  <c:v>59.886400000000002</c:v>
                </c:pt>
                <c:pt idx="2428">
                  <c:v>59.910200000000003</c:v>
                </c:pt>
                <c:pt idx="2429">
                  <c:v>59.934100000000001</c:v>
                </c:pt>
                <c:pt idx="2430">
                  <c:v>59.957900000000002</c:v>
                </c:pt>
                <c:pt idx="2431">
                  <c:v>59.9818</c:v>
                </c:pt>
                <c:pt idx="2432">
                  <c:v>60.005600000000001</c:v>
                </c:pt>
                <c:pt idx="2433">
                  <c:v>60.029499999999999</c:v>
                </c:pt>
                <c:pt idx="2434">
                  <c:v>60.0533</c:v>
                </c:pt>
                <c:pt idx="2435">
                  <c:v>60.077199999999998</c:v>
                </c:pt>
                <c:pt idx="2436">
                  <c:v>60.100999999999999</c:v>
                </c:pt>
                <c:pt idx="2437">
                  <c:v>60.124899999999997</c:v>
                </c:pt>
                <c:pt idx="2438">
                  <c:v>60.148699999999998</c:v>
                </c:pt>
                <c:pt idx="2439">
                  <c:v>60.172600000000003</c:v>
                </c:pt>
                <c:pt idx="2440">
                  <c:v>60.196399999999997</c:v>
                </c:pt>
                <c:pt idx="2441">
                  <c:v>60.220300000000002</c:v>
                </c:pt>
                <c:pt idx="2442">
                  <c:v>60.244100000000003</c:v>
                </c:pt>
                <c:pt idx="2443">
                  <c:v>60.268000000000001</c:v>
                </c:pt>
                <c:pt idx="2444">
                  <c:v>60.291800000000002</c:v>
                </c:pt>
                <c:pt idx="2445">
                  <c:v>60.3157</c:v>
                </c:pt>
                <c:pt idx="2446">
                  <c:v>60.339500000000001</c:v>
                </c:pt>
                <c:pt idx="2447">
                  <c:v>60.363399999999999</c:v>
                </c:pt>
                <c:pt idx="2448">
                  <c:v>60.3872</c:v>
                </c:pt>
                <c:pt idx="2449">
                  <c:v>60.411099999999998</c:v>
                </c:pt>
                <c:pt idx="2450">
                  <c:v>60.435000000000002</c:v>
                </c:pt>
                <c:pt idx="2451">
                  <c:v>60.458799999999997</c:v>
                </c:pt>
                <c:pt idx="2452">
                  <c:v>60.482700000000001</c:v>
                </c:pt>
                <c:pt idx="2453">
                  <c:v>60.506500000000003</c:v>
                </c:pt>
                <c:pt idx="2454">
                  <c:v>60.5304</c:v>
                </c:pt>
                <c:pt idx="2455">
                  <c:v>60.554200000000002</c:v>
                </c:pt>
                <c:pt idx="2456">
                  <c:v>60.578099999999999</c:v>
                </c:pt>
                <c:pt idx="2457">
                  <c:v>60.601900000000001</c:v>
                </c:pt>
                <c:pt idx="2458">
                  <c:v>60.625799999999998</c:v>
                </c:pt>
                <c:pt idx="2459">
                  <c:v>60.6496</c:v>
                </c:pt>
                <c:pt idx="2460">
                  <c:v>60.673499999999997</c:v>
                </c:pt>
                <c:pt idx="2461">
                  <c:v>60.697299999999998</c:v>
                </c:pt>
                <c:pt idx="2462">
                  <c:v>60.721200000000003</c:v>
                </c:pt>
                <c:pt idx="2463">
                  <c:v>60.744999999999997</c:v>
                </c:pt>
                <c:pt idx="2464">
                  <c:v>60.768900000000002</c:v>
                </c:pt>
                <c:pt idx="2465">
                  <c:v>60.792700000000004</c:v>
                </c:pt>
                <c:pt idx="2466">
                  <c:v>60.816600000000001</c:v>
                </c:pt>
                <c:pt idx="2467">
                  <c:v>60.840400000000002</c:v>
                </c:pt>
                <c:pt idx="2468">
                  <c:v>60.8643</c:v>
                </c:pt>
                <c:pt idx="2469">
                  <c:v>60.888100000000001</c:v>
                </c:pt>
                <c:pt idx="2470">
                  <c:v>60.911999999999999</c:v>
                </c:pt>
                <c:pt idx="2471">
                  <c:v>60.9358</c:v>
                </c:pt>
                <c:pt idx="2472">
                  <c:v>60.959699999999998</c:v>
                </c:pt>
                <c:pt idx="2473">
                  <c:v>60.983499999999999</c:v>
                </c:pt>
                <c:pt idx="2474">
                  <c:v>61.007399999999997</c:v>
                </c:pt>
                <c:pt idx="2475">
                  <c:v>61.031199999999998</c:v>
                </c:pt>
                <c:pt idx="2476">
                  <c:v>61.055100000000003</c:v>
                </c:pt>
                <c:pt idx="2477">
                  <c:v>61.078899999999997</c:v>
                </c:pt>
                <c:pt idx="2478">
                  <c:v>61.102800000000002</c:v>
                </c:pt>
                <c:pt idx="2479">
                  <c:v>61.126600000000003</c:v>
                </c:pt>
                <c:pt idx="2480">
                  <c:v>61.150500000000001</c:v>
                </c:pt>
                <c:pt idx="2481">
                  <c:v>61.174300000000002</c:v>
                </c:pt>
                <c:pt idx="2482">
                  <c:v>61.1982</c:v>
                </c:pt>
                <c:pt idx="2483">
                  <c:v>61.222000000000001</c:v>
                </c:pt>
                <c:pt idx="2484">
                  <c:v>61.245899999999999</c:v>
                </c:pt>
                <c:pt idx="2485">
                  <c:v>61.2697</c:v>
                </c:pt>
                <c:pt idx="2486">
                  <c:v>61.293599999999998</c:v>
                </c:pt>
                <c:pt idx="2487">
                  <c:v>61.317399999999999</c:v>
                </c:pt>
                <c:pt idx="2488">
                  <c:v>61.341299999999997</c:v>
                </c:pt>
                <c:pt idx="2489">
                  <c:v>61.365099999999998</c:v>
                </c:pt>
                <c:pt idx="2490">
                  <c:v>61.389000000000003</c:v>
                </c:pt>
                <c:pt idx="2491">
                  <c:v>61.412799999999997</c:v>
                </c:pt>
                <c:pt idx="2492">
                  <c:v>61.436700000000002</c:v>
                </c:pt>
                <c:pt idx="2493">
                  <c:v>61.460500000000003</c:v>
                </c:pt>
                <c:pt idx="2494">
                  <c:v>61.484400000000001</c:v>
                </c:pt>
                <c:pt idx="2495">
                  <c:v>61.508200000000002</c:v>
                </c:pt>
                <c:pt idx="2496">
                  <c:v>61.5321</c:v>
                </c:pt>
                <c:pt idx="2497">
                  <c:v>61.555900000000001</c:v>
                </c:pt>
                <c:pt idx="2498">
                  <c:v>61.579799999999999</c:v>
                </c:pt>
                <c:pt idx="2499">
                  <c:v>61.6036</c:v>
                </c:pt>
                <c:pt idx="2500">
                  <c:v>61.627499999999998</c:v>
                </c:pt>
                <c:pt idx="2501">
                  <c:v>61.651400000000002</c:v>
                </c:pt>
                <c:pt idx="2502">
                  <c:v>61.675199999999997</c:v>
                </c:pt>
                <c:pt idx="2503">
                  <c:v>61.699100000000001</c:v>
                </c:pt>
                <c:pt idx="2504">
                  <c:v>61.722900000000003</c:v>
                </c:pt>
                <c:pt idx="2505">
                  <c:v>61.7468</c:v>
                </c:pt>
                <c:pt idx="2506">
                  <c:v>61.770600000000002</c:v>
                </c:pt>
                <c:pt idx="2507">
                  <c:v>61.794499999999999</c:v>
                </c:pt>
                <c:pt idx="2508">
                  <c:v>61.818300000000001</c:v>
                </c:pt>
                <c:pt idx="2509">
                  <c:v>61.842199999999998</c:v>
                </c:pt>
                <c:pt idx="2510">
                  <c:v>61.866</c:v>
                </c:pt>
                <c:pt idx="2511">
                  <c:v>61.889899999999997</c:v>
                </c:pt>
                <c:pt idx="2512">
                  <c:v>61.913699999999999</c:v>
                </c:pt>
                <c:pt idx="2513">
                  <c:v>61.937600000000003</c:v>
                </c:pt>
                <c:pt idx="2514">
                  <c:v>61.961399999999998</c:v>
                </c:pt>
                <c:pt idx="2515">
                  <c:v>61.985300000000002</c:v>
                </c:pt>
                <c:pt idx="2516">
                  <c:v>62.009099999999997</c:v>
                </c:pt>
                <c:pt idx="2517">
                  <c:v>62.033000000000001</c:v>
                </c:pt>
                <c:pt idx="2518">
                  <c:v>62.056800000000003</c:v>
                </c:pt>
                <c:pt idx="2519">
                  <c:v>62.0807</c:v>
                </c:pt>
                <c:pt idx="2520">
                  <c:v>62.104500000000002</c:v>
                </c:pt>
                <c:pt idx="2521">
                  <c:v>62.128399999999999</c:v>
                </c:pt>
                <c:pt idx="2522">
                  <c:v>62.152200000000001</c:v>
                </c:pt>
                <c:pt idx="2523">
                  <c:v>62.176099999999998</c:v>
                </c:pt>
                <c:pt idx="2524">
                  <c:v>62.1999</c:v>
                </c:pt>
                <c:pt idx="2525">
                  <c:v>62.223799999999997</c:v>
                </c:pt>
                <c:pt idx="2526">
                  <c:v>62.247599999999998</c:v>
                </c:pt>
                <c:pt idx="2527">
                  <c:v>62.271500000000003</c:v>
                </c:pt>
                <c:pt idx="2528">
                  <c:v>62.295299999999997</c:v>
                </c:pt>
                <c:pt idx="2529">
                  <c:v>62.319200000000002</c:v>
                </c:pt>
                <c:pt idx="2530">
                  <c:v>62.343000000000004</c:v>
                </c:pt>
                <c:pt idx="2531">
                  <c:v>62.366900000000001</c:v>
                </c:pt>
                <c:pt idx="2532">
                  <c:v>62.390700000000002</c:v>
                </c:pt>
                <c:pt idx="2533">
                  <c:v>62.4146</c:v>
                </c:pt>
                <c:pt idx="2534">
                  <c:v>62.438400000000001</c:v>
                </c:pt>
                <c:pt idx="2535">
                  <c:v>62.462299999999999</c:v>
                </c:pt>
                <c:pt idx="2536">
                  <c:v>62.4861</c:v>
                </c:pt>
                <c:pt idx="2537">
                  <c:v>62.51</c:v>
                </c:pt>
                <c:pt idx="2538">
                  <c:v>62.533799999999999</c:v>
                </c:pt>
                <c:pt idx="2539">
                  <c:v>62.557699999999997</c:v>
                </c:pt>
                <c:pt idx="2540">
                  <c:v>62.581499999999998</c:v>
                </c:pt>
                <c:pt idx="2541">
                  <c:v>62.605400000000003</c:v>
                </c:pt>
                <c:pt idx="2542">
                  <c:v>62.629199999999997</c:v>
                </c:pt>
                <c:pt idx="2543">
                  <c:v>62.653100000000002</c:v>
                </c:pt>
                <c:pt idx="2544">
                  <c:v>62.676900000000003</c:v>
                </c:pt>
                <c:pt idx="2545">
                  <c:v>62.700800000000001</c:v>
                </c:pt>
                <c:pt idx="2546">
                  <c:v>62.724600000000002</c:v>
                </c:pt>
                <c:pt idx="2547">
                  <c:v>62.7485</c:v>
                </c:pt>
                <c:pt idx="2548">
                  <c:v>62.772300000000001</c:v>
                </c:pt>
                <c:pt idx="2549">
                  <c:v>62.796199999999999</c:v>
                </c:pt>
                <c:pt idx="2550">
                  <c:v>62.820099999999996</c:v>
                </c:pt>
                <c:pt idx="2551">
                  <c:v>62.843899999999998</c:v>
                </c:pt>
                <c:pt idx="2552">
                  <c:v>62.867800000000003</c:v>
                </c:pt>
                <c:pt idx="2553">
                  <c:v>62.891599999999997</c:v>
                </c:pt>
                <c:pt idx="2554">
                  <c:v>62.915500000000002</c:v>
                </c:pt>
                <c:pt idx="2555">
                  <c:v>62.939300000000003</c:v>
                </c:pt>
                <c:pt idx="2556">
                  <c:v>62.963200000000001</c:v>
                </c:pt>
                <c:pt idx="2557">
                  <c:v>62.987000000000002</c:v>
                </c:pt>
                <c:pt idx="2558">
                  <c:v>63.010899999999999</c:v>
                </c:pt>
                <c:pt idx="2559">
                  <c:v>63.034700000000001</c:v>
                </c:pt>
                <c:pt idx="2560">
                  <c:v>63.058599999999998</c:v>
                </c:pt>
                <c:pt idx="2561">
                  <c:v>63.0824</c:v>
                </c:pt>
                <c:pt idx="2562">
                  <c:v>63.106299999999997</c:v>
                </c:pt>
                <c:pt idx="2563">
                  <c:v>63.130099999999999</c:v>
                </c:pt>
                <c:pt idx="2564">
                  <c:v>63.154000000000003</c:v>
                </c:pt>
                <c:pt idx="2565">
                  <c:v>63.177799999999998</c:v>
                </c:pt>
                <c:pt idx="2566">
                  <c:v>63.201700000000002</c:v>
                </c:pt>
                <c:pt idx="2567">
                  <c:v>63.225499999999997</c:v>
                </c:pt>
                <c:pt idx="2568">
                  <c:v>63.249400000000001</c:v>
                </c:pt>
                <c:pt idx="2569">
                  <c:v>63.273200000000003</c:v>
                </c:pt>
                <c:pt idx="2570">
                  <c:v>63.2971</c:v>
                </c:pt>
                <c:pt idx="2571">
                  <c:v>63.320900000000002</c:v>
                </c:pt>
                <c:pt idx="2572">
                  <c:v>63.344799999999999</c:v>
                </c:pt>
                <c:pt idx="2573">
                  <c:v>63.368600000000001</c:v>
                </c:pt>
                <c:pt idx="2574">
                  <c:v>63.392499999999998</c:v>
                </c:pt>
                <c:pt idx="2575">
                  <c:v>63.4163</c:v>
                </c:pt>
                <c:pt idx="2576">
                  <c:v>63.440199999999997</c:v>
                </c:pt>
                <c:pt idx="2577">
                  <c:v>63.463999999999999</c:v>
                </c:pt>
                <c:pt idx="2578">
                  <c:v>63.487900000000003</c:v>
                </c:pt>
                <c:pt idx="2579">
                  <c:v>63.511699999999998</c:v>
                </c:pt>
                <c:pt idx="2580">
                  <c:v>63.535600000000002</c:v>
                </c:pt>
                <c:pt idx="2581">
                  <c:v>63.559399999999997</c:v>
                </c:pt>
                <c:pt idx="2582">
                  <c:v>63.583300000000001</c:v>
                </c:pt>
                <c:pt idx="2583">
                  <c:v>63.607100000000003</c:v>
                </c:pt>
                <c:pt idx="2584">
                  <c:v>63.631</c:v>
                </c:pt>
                <c:pt idx="2585">
                  <c:v>63.654800000000002</c:v>
                </c:pt>
                <c:pt idx="2586">
                  <c:v>63.678699999999999</c:v>
                </c:pt>
                <c:pt idx="2587">
                  <c:v>63.702500000000001</c:v>
                </c:pt>
                <c:pt idx="2588">
                  <c:v>63.726399999999998</c:v>
                </c:pt>
                <c:pt idx="2589">
                  <c:v>63.7502</c:v>
                </c:pt>
                <c:pt idx="2590">
                  <c:v>63.774099999999997</c:v>
                </c:pt>
                <c:pt idx="2591">
                  <c:v>63.797899999999998</c:v>
                </c:pt>
                <c:pt idx="2592">
                  <c:v>63.821800000000003</c:v>
                </c:pt>
                <c:pt idx="2593">
                  <c:v>63.845599999999997</c:v>
                </c:pt>
                <c:pt idx="2594">
                  <c:v>63.869500000000002</c:v>
                </c:pt>
                <c:pt idx="2595">
                  <c:v>63.893300000000004</c:v>
                </c:pt>
                <c:pt idx="2596">
                  <c:v>63.917200000000001</c:v>
                </c:pt>
                <c:pt idx="2597">
                  <c:v>63.941000000000003</c:v>
                </c:pt>
                <c:pt idx="2598">
                  <c:v>63.9649</c:v>
                </c:pt>
                <c:pt idx="2599">
                  <c:v>63.988700000000001</c:v>
                </c:pt>
                <c:pt idx="2600">
                  <c:v>64.012600000000006</c:v>
                </c:pt>
                <c:pt idx="2601">
                  <c:v>64.036500000000004</c:v>
                </c:pt>
                <c:pt idx="2602">
                  <c:v>64.060299999999998</c:v>
                </c:pt>
                <c:pt idx="2603">
                  <c:v>64.084199999999996</c:v>
                </c:pt>
                <c:pt idx="2604">
                  <c:v>64.108000000000004</c:v>
                </c:pt>
                <c:pt idx="2605">
                  <c:v>64.131900000000002</c:v>
                </c:pt>
                <c:pt idx="2606">
                  <c:v>64.155699999999996</c:v>
                </c:pt>
                <c:pt idx="2607">
                  <c:v>64.179599999999994</c:v>
                </c:pt>
                <c:pt idx="2608">
                  <c:v>64.203400000000002</c:v>
                </c:pt>
                <c:pt idx="2609">
                  <c:v>64.2273</c:v>
                </c:pt>
                <c:pt idx="2610">
                  <c:v>64.251099999999994</c:v>
                </c:pt>
                <c:pt idx="2611">
                  <c:v>64.275000000000006</c:v>
                </c:pt>
                <c:pt idx="2612">
                  <c:v>64.2988</c:v>
                </c:pt>
                <c:pt idx="2613">
                  <c:v>64.322699999999998</c:v>
                </c:pt>
                <c:pt idx="2614">
                  <c:v>64.346500000000006</c:v>
                </c:pt>
                <c:pt idx="2615">
                  <c:v>64.370400000000004</c:v>
                </c:pt>
                <c:pt idx="2616">
                  <c:v>64.394199999999998</c:v>
                </c:pt>
                <c:pt idx="2617">
                  <c:v>64.418099999999995</c:v>
                </c:pt>
                <c:pt idx="2618">
                  <c:v>64.441900000000004</c:v>
                </c:pt>
                <c:pt idx="2619">
                  <c:v>64.465800000000002</c:v>
                </c:pt>
                <c:pt idx="2620">
                  <c:v>64.489599999999996</c:v>
                </c:pt>
                <c:pt idx="2621">
                  <c:v>64.513499999999993</c:v>
                </c:pt>
                <c:pt idx="2622">
                  <c:v>64.537300000000002</c:v>
                </c:pt>
                <c:pt idx="2623">
                  <c:v>64.561199999999999</c:v>
                </c:pt>
                <c:pt idx="2624">
                  <c:v>64.584999999999994</c:v>
                </c:pt>
                <c:pt idx="2625">
                  <c:v>64.608900000000006</c:v>
                </c:pt>
                <c:pt idx="2626">
                  <c:v>64.6327</c:v>
                </c:pt>
                <c:pt idx="2627">
                  <c:v>64.656599999999997</c:v>
                </c:pt>
                <c:pt idx="2628">
                  <c:v>64.680400000000006</c:v>
                </c:pt>
                <c:pt idx="2629">
                  <c:v>64.704300000000003</c:v>
                </c:pt>
                <c:pt idx="2630">
                  <c:v>64.728099999999998</c:v>
                </c:pt>
                <c:pt idx="2631">
                  <c:v>64.751999999999995</c:v>
                </c:pt>
                <c:pt idx="2632">
                  <c:v>64.775800000000004</c:v>
                </c:pt>
                <c:pt idx="2633">
                  <c:v>64.799700000000001</c:v>
                </c:pt>
                <c:pt idx="2634">
                  <c:v>64.823499999999996</c:v>
                </c:pt>
                <c:pt idx="2635">
                  <c:v>64.847399999999993</c:v>
                </c:pt>
                <c:pt idx="2636">
                  <c:v>64.871200000000002</c:v>
                </c:pt>
                <c:pt idx="2637">
                  <c:v>64.895099999999999</c:v>
                </c:pt>
                <c:pt idx="2638">
                  <c:v>64.918899999999994</c:v>
                </c:pt>
                <c:pt idx="2639">
                  <c:v>64.942800000000005</c:v>
                </c:pt>
                <c:pt idx="2640">
                  <c:v>64.9666</c:v>
                </c:pt>
                <c:pt idx="2641">
                  <c:v>64.990499999999997</c:v>
                </c:pt>
                <c:pt idx="2642">
                  <c:v>65.014300000000006</c:v>
                </c:pt>
                <c:pt idx="2643">
                  <c:v>65.038200000000003</c:v>
                </c:pt>
                <c:pt idx="2644">
                  <c:v>65.061999999999998</c:v>
                </c:pt>
                <c:pt idx="2645">
                  <c:v>65.085899999999995</c:v>
                </c:pt>
                <c:pt idx="2646">
                  <c:v>65.109700000000004</c:v>
                </c:pt>
                <c:pt idx="2647">
                  <c:v>65.133600000000001</c:v>
                </c:pt>
                <c:pt idx="2648">
                  <c:v>65.157399999999996</c:v>
                </c:pt>
                <c:pt idx="2649">
                  <c:v>65.181299999999993</c:v>
                </c:pt>
                <c:pt idx="2650">
                  <c:v>65.205200000000005</c:v>
                </c:pt>
                <c:pt idx="2651">
                  <c:v>65.228999999999999</c:v>
                </c:pt>
                <c:pt idx="2652">
                  <c:v>65.252899999999997</c:v>
                </c:pt>
                <c:pt idx="2653">
                  <c:v>65.276700000000005</c:v>
                </c:pt>
                <c:pt idx="2654">
                  <c:v>65.300600000000003</c:v>
                </c:pt>
                <c:pt idx="2655">
                  <c:v>65.324399999999997</c:v>
                </c:pt>
                <c:pt idx="2656">
                  <c:v>65.348299999999995</c:v>
                </c:pt>
                <c:pt idx="2657">
                  <c:v>65.372100000000003</c:v>
                </c:pt>
                <c:pt idx="2658">
                  <c:v>65.396000000000001</c:v>
                </c:pt>
                <c:pt idx="2659">
                  <c:v>65.419799999999995</c:v>
                </c:pt>
                <c:pt idx="2660">
                  <c:v>65.443700000000007</c:v>
                </c:pt>
                <c:pt idx="2661">
                  <c:v>65.467500000000001</c:v>
                </c:pt>
                <c:pt idx="2662">
                  <c:v>65.491399999999999</c:v>
                </c:pt>
                <c:pt idx="2663">
                  <c:v>65.515199999999993</c:v>
                </c:pt>
                <c:pt idx="2664">
                  <c:v>65.539100000000005</c:v>
                </c:pt>
                <c:pt idx="2665">
                  <c:v>65.562899999999999</c:v>
                </c:pt>
                <c:pt idx="2666">
                  <c:v>65.586799999999997</c:v>
                </c:pt>
                <c:pt idx="2667">
                  <c:v>65.610600000000005</c:v>
                </c:pt>
                <c:pt idx="2668">
                  <c:v>65.634500000000003</c:v>
                </c:pt>
                <c:pt idx="2669">
                  <c:v>65.658299999999997</c:v>
                </c:pt>
                <c:pt idx="2670">
                  <c:v>65.682199999999995</c:v>
                </c:pt>
                <c:pt idx="2671">
                  <c:v>65.706000000000003</c:v>
                </c:pt>
                <c:pt idx="2672">
                  <c:v>65.729900000000001</c:v>
                </c:pt>
                <c:pt idx="2673">
                  <c:v>65.753699999999995</c:v>
                </c:pt>
                <c:pt idx="2674">
                  <c:v>65.777600000000007</c:v>
                </c:pt>
                <c:pt idx="2675">
                  <c:v>65.801400000000001</c:v>
                </c:pt>
                <c:pt idx="2676">
                  <c:v>65.825299999999999</c:v>
                </c:pt>
                <c:pt idx="2677">
                  <c:v>65.849100000000007</c:v>
                </c:pt>
                <c:pt idx="2678">
                  <c:v>65.873000000000005</c:v>
                </c:pt>
                <c:pt idx="2679">
                  <c:v>65.896799999999999</c:v>
                </c:pt>
                <c:pt idx="2680">
                  <c:v>65.920699999999997</c:v>
                </c:pt>
                <c:pt idx="2681">
                  <c:v>65.944500000000005</c:v>
                </c:pt>
                <c:pt idx="2682">
                  <c:v>65.968400000000003</c:v>
                </c:pt>
                <c:pt idx="2683">
                  <c:v>65.992199999999997</c:v>
                </c:pt>
                <c:pt idx="2684">
                  <c:v>66.016099999999994</c:v>
                </c:pt>
                <c:pt idx="2685">
                  <c:v>66.039900000000003</c:v>
                </c:pt>
                <c:pt idx="2686">
                  <c:v>66.063800000000001</c:v>
                </c:pt>
                <c:pt idx="2687">
                  <c:v>66.087599999999995</c:v>
                </c:pt>
                <c:pt idx="2688">
                  <c:v>66.111500000000007</c:v>
                </c:pt>
                <c:pt idx="2689">
                  <c:v>66.135300000000001</c:v>
                </c:pt>
                <c:pt idx="2690">
                  <c:v>66.159199999999998</c:v>
                </c:pt>
                <c:pt idx="2691">
                  <c:v>66.183000000000007</c:v>
                </c:pt>
                <c:pt idx="2692">
                  <c:v>66.206900000000005</c:v>
                </c:pt>
                <c:pt idx="2693">
                  <c:v>66.230699999999999</c:v>
                </c:pt>
                <c:pt idx="2694">
                  <c:v>66.254599999999996</c:v>
                </c:pt>
                <c:pt idx="2695">
                  <c:v>66.278400000000005</c:v>
                </c:pt>
                <c:pt idx="2696">
                  <c:v>66.302300000000002</c:v>
                </c:pt>
                <c:pt idx="2697">
                  <c:v>66.326099999999997</c:v>
                </c:pt>
                <c:pt idx="2698">
                  <c:v>66.349999999999994</c:v>
                </c:pt>
                <c:pt idx="2699">
                  <c:v>66.373800000000003</c:v>
                </c:pt>
                <c:pt idx="2700">
                  <c:v>66.3977</c:v>
                </c:pt>
                <c:pt idx="2701">
                  <c:v>66.421599999999998</c:v>
                </c:pt>
                <c:pt idx="2702">
                  <c:v>66.445400000000006</c:v>
                </c:pt>
                <c:pt idx="2703">
                  <c:v>66.469300000000004</c:v>
                </c:pt>
                <c:pt idx="2704">
                  <c:v>66.493099999999998</c:v>
                </c:pt>
                <c:pt idx="2705">
                  <c:v>66.516999999999996</c:v>
                </c:pt>
                <c:pt idx="2706">
                  <c:v>66.540800000000004</c:v>
                </c:pt>
                <c:pt idx="2707">
                  <c:v>66.564700000000002</c:v>
                </c:pt>
                <c:pt idx="2708">
                  <c:v>66.588499999999996</c:v>
                </c:pt>
                <c:pt idx="2709">
                  <c:v>66.612399999999994</c:v>
                </c:pt>
                <c:pt idx="2710">
                  <c:v>66.636200000000002</c:v>
                </c:pt>
                <c:pt idx="2711">
                  <c:v>66.6601</c:v>
                </c:pt>
                <c:pt idx="2712">
                  <c:v>66.683899999999994</c:v>
                </c:pt>
                <c:pt idx="2713">
                  <c:v>66.707800000000006</c:v>
                </c:pt>
                <c:pt idx="2714">
                  <c:v>66.7316</c:v>
                </c:pt>
                <c:pt idx="2715">
                  <c:v>66.755499999999998</c:v>
                </c:pt>
                <c:pt idx="2716">
                  <c:v>66.779300000000006</c:v>
                </c:pt>
                <c:pt idx="2717">
                  <c:v>66.803200000000004</c:v>
                </c:pt>
                <c:pt idx="2718">
                  <c:v>66.826999999999998</c:v>
                </c:pt>
                <c:pt idx="2719">
                  <c:v>66.850899999999996</c:v>
                </c:pt>
                <c:pt idx="2720">
                  <c:v>66.874700000000004</c:v>
                </c:pt>
                <c:pt idx="2721">
                  <c:v>66.898600000000002</c:v>
                </c:pt>
                <c:pt idx="2722">
                  <c:v>66.922399999999996</c:v>
                </c:pt>
                <c:pt idx="2723">
                  <c:v>66.946299999999994</c:v>
                </c:pt>
                <c:pt idx="2724">
                  <c:v>66.970100000000002</c:v>
                </c:pt>
                <c:pt idx="2725">
                  <c:v>66.994</c:v>
                </c:pt>
                <c:pt idx="2726">
                  <c:v>67.017799999999994</c:v>
                </c:pt>
                <c:pt idx="2727">
                  <c:v>67.041700000000006</c:v>
                </c:pt>
                <c:pt idx="2728">
                  <c:v>67.0655</c:v>
                </c:pt>
                <c:pt idx="2729">
                  <c:v>67.089399999999998</c:v>
                </c:pt>
                <c:pt idx="2730">
                  <c:v>67.113200000000006</c:v>
                </c:pt>
                <c:pt idx="2731">
                  <c:v>67.137100000000004</c:v>
                </c:pt>
                <c:pt idx="2732">
                  <c:v>67.160899999999998</c:v>
                </c:pt>
                <c:pt idx="2733">
                  <c:v>67.184799999999996</c:v>
                </c:pt>
                <c:pt idx="2734">
                  <c:v>67.208600000000004</c:v>
                </c:pt>
                <c:pt idx="2735">
                  <c:v>67.232500000000002</c:v>
                </c:pt>
                <c:pt idx="2736">
                  <c:v>67.256299999999996</c:v>
                </c:pt>
                <c:pt idx="2737">
                  <c:v>67.280199999999994</c:v>
                </c:pt>
                <c:pt idx="2738">
                  <c:v>67.304000000000002</c:v>
                </c:pt>
                <c:pt idx="2739">
                  <c:v>67.3279</c:v>
                </c:pt>
                <c:pt idx="2740">
                  <c:v>67.351699999999994</c:v>
                </c:pt>
                <c:pt idx="2741">
                  <c:v>67.375600000000006</c:v>
                </c:pt>
                <c:pt idx="2742">
                  <c:v>67.3994</c:v>
                </c:pt>
                <c:pt idx="2743">
                  <c:v>67.423299999999998</c:v>
                </c:pt>
                <c:pt idx="2744">
                  <c:v>67.447100000000006</c:v>
                </c:pt>
                <c:pt idx="2745">
                  <c:v>67.471000000000004</c:v>
                </c:pt>
                <c:pt idx="2746">
                  <c:v>67.494799999999998</c:v>
                </c:pt>
                <c:pt idx="2747">
                  <c:v>67.518699999999995</c:v>
                </c:pt>
                <c:pt idx="2748">
                  <c:v>67.542500000000004</c:v>
                </c:pt>
                <c:pt idx="2749">
                  <c:v>67.566400000000002</c:v>
                </c:pt>
                <c:pt idx="2750">
                  <c:v>67.590199999999996</c:v>
                </c:pt>
                <c:pt idx="2751">
                  <c:v>67.614099999999993</c:v>
                </c:pt>
                <c:pt idx="2752">
                  <c:v>67.638000000000005</c:v>
                </c:pt>
                <c:pt idx="2753">
                  <c:v>67.661799999999999</c:v>
                </c:pt>
                <c:pt idx="2754">
                  <c:v>67.685699999999997</c:v>
                </c:pt>
                <c:pt idx="2755">
                  <c:v>67.709500000000006</c:v>
                </c:pt>
                <c:pt idx="2756">
                  <c:v>67.733400000000003</c:v>
                </c:pt>
                <c:pt idx="2757">
                  <c:v>67.757199999999997</c:v>
                </c:pt>
                <c:pt idx="2758">
                  <c:v>67.781099999999995</c:v>
                </c:pt>
                <c:pt idx="2759">
                  <c:v>67.804900000000004</c:v>
                </c:pt>
                <c:pt idx="2760">
                  <c:v>67.828800000000001</c:v>
                </c:pt>
                <c:pt idx="2761">
                  <c:v>67.852599999999995</c:v>
                </c:pt>
                <c:pt idx="2762">
                  <c:v>67.876499999999993</c:v>
                </c:pt>
                <c:pt idx="2763">
                  <c:v>67.900300000000001</c:v>
                </c:pt>
                <c:pt idx="2764">
                  <c:v>67.924199999999999</c:v>
                </c:pt>
                <c:pt idx="2765">
                  <c:v>67.947999999999993</c:v>
                </c:pt>
                <c:pt idx="2766">
                  <c:v>67.971900000000005</c:v>
                </c:pt>
                <c:pt idx="2767">
                  <c:v>67.995699999999999</c:v>
                </c:pt>
                <c:pt idx="2768">
                  <c:v>68.019599999999997</c:v>
                </c:pt>
                <c:pt idx="2769">
                  <c:v>68.043400000000005</c:v>
                </c:pt>
                <c:pt idx="2770">
                  <c:v>68.067300000000003</c:v>
                </c:pt>
                <c:pt idx="2771">
                  <c:v>68.091099999999997</c:v>
                </c:pt>
                <c:pt idx="2772">
                  <c:v>68.114999999999995</c:v>
                </c:pt>
                <c:pt idx="2773">
                  <c:v>68.138800000000003</c:v>
                </c:pt>
                <c:pt idx="2774">
                  <c:v>68.162700000000001</c:v>
                </c:pt>
                <c:pt idx="2775">
                  <c:v>68.186499999999995</c:v>
                </c:pt>
                <c:pt idx="2776">
                  <c:v>68.210400000000007</c:v>
                </c:pt>
                <c:pt idx="2777">
                  <c:v>68.234200000000001</c:v>
                </c:pt>
                <c:pt idx="2778">
                  <c:v>68.258099999999999</c:v>
                </c:pt>
                <c:pt idx="2779">
                  <c:v>68.281899999999993</c:v>
                </c:pt>
                <c:pt idx="2780">
                  <c:v>68.305800000000005</c:v>
                </c:pt>
                <c:pt idx="2781">
                  <c:v>68.329599999999999</c:v>
                </c:pt>
                <c:pt idx="2782">
                  <c:v>68.353499999999997</c:v>
                </c:pt>
                <c:pt idx="2783">
                  <c:v>68.377300000000005</c:v>
                </c:pt>
                <c:pt idx="2784">
                  <c:v>68.401200000000003</c:v>
                </c:pt>
                <c:pt idx="2785">
                  <c:v>68.424999999999997</c:v>
                </c:pt>
                <c:pt idx="2786">
                  <c:v>68.448899999999995</c:v>
                </c:pt>
                <c:pt idx="2787">
                  <c:v>68.472700000000003</c:v>
                </c:pt>
                <c:pt idx="2788">
                  <c:v>68.496600000000001</c:v>
                </c:pt>
                <c:pt idx="2789">
                  <c:v>68.520399999999995</c:v>
                </c:pt>
                <c:pt idx="2790">
                  <c:v>68.544300000000007</c:v>
                </c:pt>
                <c:pt idx="2791">
                  <c:v>68.568100000000001</c:v>
                </c:pt>
                <c:pt idx="2792">
                  <c:v>68.591999999999999</c:v>
                </c:pt>
                <c:pt idx="2793">
                  <c:v>68.615799999999993</c:v>
                </c:pt>
                <c:pt idx="2794">
                  <c:v>68.639700000000005</c:v>
                </c:pt>
                <c:pt idx="2795">
                  <c:v>68.663499999999999</c:v>
                </c:pt>
                <c:pt idx="2796">
                  <c:v>68.687399999999997</c:v>
                </c:pt>
                <c:pt idx="2797">
                  <c:v>68.711200000000005</c:v>
                </c:pt>
                <c:pt idx="2798">
                  <c:v>68.735100000000003</c:v>
                </c:pt>
                <c:pt idx="2799">
                  <c:v>68.758899999999997</c:v>
                </c:pt>
                <c:pt idx="2800">
                  <c:v>68.782799999999995</c:v>
                </c:pt>
                <c:pt idx="2801">
                  <c:v>68.806700000000006</c:v>
                </c:pt>
                <c:pt idx="2802">
                  <c:v>68.830500000000001</c:v>
                </c:pt>
                <c:pt idx="2803">
                  <c:v>68.854399999999998</c:v>
                </c:pt>
                <c:pt idx="2804">
                  <c:v>68.878200000000007</c:v>
                </c:pt>
                <c:pt idx="2805">
                  <c:v>68.902100000000004</c:v>
                </c:pt>
                <c:pt idx="2806">
                  <c:v>68.925899999999999</c:v>
                </c:pt>
                <c:pt idx="2807">
                  <c:v>68.949799999999996</c:v>
                </c:pt>
                <c:pt idx="2808">
                  <c:v>68.973600000000005</c:v>
                </c:pt>
                <c:pt idx="2809">
                  <c:v>68.997500000000002</c:v>
                </c:pt>
                <c:pt idx="2810">
                  <c:v>69.021299999999997</c:v>
                </c:pt>
                <c:pt idx="2811">
                  <c:v>69.045199999999994</c:v>
                </c:pt>
                <c:pt idx="2812">
                  <c:v>69.069000000000003</c:v>
                </c:pt>
                <c:pt idx="2813">
                  <c:v>69.0929</c:v>
                </c:pt>
                <c:pt idx="2814">
                  <c:v>69.116699999999994</c:v>
                </c:pt>
                <c:pt idx="2815">
                  <c:v>69.140600000000006</c:v>
                </c:pt>
                <c:pt idx="2816">
                  <c:v>69.164400000000001</c:v>
                </c:pt>
                <c:pt idx="2817">
                  <c:v>69.188299999999998</c:v>
                </c:pt>
                <c:pt idx="2818">
                  <c:v>69.212100000000007</c:v>
                </c:pt>
                <c:pt idx="2819">
                  <c:v>69.236000000000004</c:v>
                </c:pt>
                <c:pt idx="2820">
                  <c:v>69.259799999999998</c:v>
                </c:pt>
                <c:pt idx="2821">
                  <c:v>69.283699999999996</c:v>
                </c:pt>
                <c:pt idx="2822">
                  <c:v>69.307500000000005</c:v>
                </c:pt>
                <c:pt idx="2823">
                  <c:v>69.331400000000002</c:v>
                </c:pt>
                <c:pt idx="2824">
                  <c:v>69.355199999999996</c:v>
                </c:pt>
                <c:pt idx="2825">
                  <c:v>69.379099999999994</c:v>
                </c:pt>
                <c:pt idx="2826">
                  <c:v>69.402900000000002</c:v>
                </c:pt>
                <c:pt idx="2827">
                  <c:v>69.4268</c:v>
                </c:pt>
                <c:pt idx="2828">
                  <c:v>69.450599999999994</c:v>
                </c:pt>
                <c:pt idx="2829">
                  <c:v>69.474500000000006</c:v>
                </c:pt>
                <c:pt idx="2830">
                  <c:v>69.4983</c:v>
                </c:pt>
                <c:pt idx="2831">
                  <c:v>69.522199999999998</c:v>
                </c:pt>
                <c:pt idx="2832">
                  <c:v>69.546000000000006</c:v>
                </c:pt>
                <c:pt idx="2833">
                  <c:v>69.569900000000004</c:v>
                </c:pt>
                <c:pt idx="2834">
                  <c:v>69.593699999999998</c:v>
                </c:pt>
                <c:pt idx="2835">
                  <c:v>69.617599999999996</c:v>
                </c:pt>
                <c:pt idx="2836">
                  <c:v>69.641400000000004</c:v>
                </c:pt>
                <c:pt idx="2837">
                  <c:v>69.665300000000002</c:v>
                </c:pt>
                <c:pt idx="2838">
                  <c:v>69.689099999999996</c:v>
                </c:pt>
                <c:pt idx="2839">
                  <c:v>69.712999999999994</c:v>
                </c:pt>
                <c:pt idx="2840">
                  <c:v>69.736800000000002</c:v>
                </c:pt>
                <c:pt idx="2841">
                  <c:v>69.7607</c:v>
                </c:pt>
                <c:pt idx="2842">
                  <c:v>69.784499999999994</c:v>
                </c:pt>
                <c:pt idx="2843">
                  <c:v>69.808400000000006</c:v>
                </c:pt>
                <c:pt idx="2844">
                  <c:v>69.8322</c:v>
                </c:pt>
                <c:pt idx="2845">
                  <c:v>69.856099999999998</c:v>
                </c:pt>
                <c:pt idx="2846">
                  <c:v>69.879900000000006</c:v>
                </c:pt>
                <c:pt idx="2847">
                  <c:v>69.903800000000004</c:v>
                </c:pt>
                <c:pt idx="2848">
                  <c:v>69.927599999999998</c:v>
                </c:pt>
                <c:pt idx="2849">
                  <c:v>69.951499999999996</c:v>
                </c:pt>
                <c:pt idx="2850">
                  <c:v>69.975399999999993</c:v>
                </c:pt>
                <c:pt idx="2851">
                  <c:v>69.999200000000002</c:v>
                </c:pt>
                <c:pt idx="2852">
                  <c:v>70.023099999999999</c:v>
                </c:pt>
                <c:pt idx="2853">
                  <c:v>70.046899999999994</c:v>
                </c:pt>
                <c:pt idx="2854">
                  <c:v>70.070800000000006</c:v>
                </c:pt>
                <c:pt idx="2855">
                  <c:v>70.0946</c:v>
                </c:pt>
                <c:pt idx="2856">
                  <c:v>70.118499999999997</c:v>
                </c:pt>
                <c:pt idx="2857">
                  <c:v>70.142300000000006</c:v>
                </c:pt>
                <c:pt idx="2858">
                  <c:v>70.166200000000003</c:v>
                </c:pt>
                <c:pt idx="2859">
                  <c:v>70.19</c:v>
                </c:pt>
                <c:pt idx="2860">
                  <c:v>70.213899999999995</c:v>
                </c:pt>
                <c:pt idx="2861">
                  <c:v>70.237700000000004</c:v>
                </c:pt>
                <c:pt idx="2862">
                  <c:v>70.261600000000001</c:v>
                </c:pt>
                <c:pt idx="2863">
                  <c:v>70.285399999999996</c:v>
                </c:pt>
                <c:pt idx="2864">
                  <c:v>70.309299999999993</c:v>
                </c:pt>
                <c:pt idx="2865">
                  <c:v>70.333100000000002</c:v>
                </c:pt>
                <c:pt idx="2866">
                  <c:v>70.356999999999999</c:v>
                </c:pt>
                <c:pt idx="2867">
                  <c:v>70.380799999999994</c:v>
                </c:pt>
                <c:pt idx="2868">
                  <c:v>70.404700000000005</c:v>
                </c:pt>
                <c:pt idx="2869">
                  <c:v>70.4285</c:v>
                </c:pt>
                <c:pt idx="2870">
                  <c:v>70.452399999999997</c:v>
                </c:pt>
                <c:pt idx="2871">
                  <c:v>70.476200000000006</c:v>
                </c:pt>
                <c:pt idx="2872">
                  <c:v>70.500100000000003</c:v>
                </c:pt>
                <c:pt idx="2873">
                  <c:v>70.523899999999998</c:v>
                </c:pt>
                <c:pt idx="2874">
                  <c:v>70.547799999999995</c:v>
                </c:pt>
                <c:pt idx="2875">
                  <c:v>70.571600000000004</c:v>
                </c:pt>
                <c:pt idx="2876">
                  <c:v>70.595500000000001</c:v>
                </c:pt>
                <c:pt idx="2877">
                  <c:v>70.619299999999996</c:v>
                </c:pt>
                <c:pt idx="2878">
                  <c:v>70.643199999999993</c:v>
                </c:pt>
                <c:pt idx="2879">
                  <c:v>70.667000000000002</c:v>
                </c:pt>
                <c:pt idx="2880">
                  <c:v>70.690899999999999</c:v>
                </c:pt>
                <c:pt idx="2881">
                  <c:v>70.714699999999993</c:v>
                </c:pt>
                <c:pt idx="2882">
                  <c:v>70.738600000000005</c:v>
                </c:pt>
                <c:pt idx="2883">
                  <c:v>70.7624</c:v>
                </c:pt>
                <c:pt idx="2884">
                  <c:v>70.786299999999997</c:v>
                </c:pt>
                <c:pt idx="2885">
                  <c:v>70.810100000000006</c:v>
                </c:pt>
                <c:pt idx="2886">
                  <c:v>70.834000000000003</c:v>
                </c:pt>
                <c:pt idx="2887">
                  <c:v>70.857799999999997</c:v>
                </c:pt>
                <c:pt idx="2888">
                  <c:v>70.881699999999995</c:v>
                </c:pt>
                <c:pt idx="2889">
                  <c:v>70.905500000000004</c:v>
                </c:pt>
                <c:pt idx="2890">
                  <c:v>70.929400000000001</c:v>
                </c:pt>
                <c:pt idx="2891">
                  <c:v>70.953199999999995</c:v>
                </c:pt>
                <c:pt idx="2892">
                  <c:v>70.977099999999993</c:v>
                </c:pt>
                <c:pt idx="2893">
                  <c:v>71.000900000000001</c:v>
                </c:pt>
                <c:pt idx="2894">
                  <c:v>71.024799999999999</c:v>
                </c:pt>
                <c:pt idx="2895">
                  <c:v>71.048599999999993</c:v>
                </c:pt>
                <c:pt idx="2896">
                  <c:v>71.072500000000005</c:v>
                </c:pt>
                <c:pt idx="2897">
                  <c:v>71.096299999999999</c:v>
                </c:pt>
                <c:pt idx="2898">
                  <c:v>71.120199999999997</c:v>
                </c:pt>
                <c:pt idx="2899">
                  <c:v>71.144000000000005</c:v>
                </c:pt>
                <c:pt idx="2900">
                  <c:v>71.167900000000003</c:v>
                </c:pt>
                <c:pt idx="2901">
                  <c:v>71.191800000000001</c:v>
                </c:pt>
                <c:pt idx="2902">
                  <c:v>71.215599999999995</c:v>
                </c:pt>
                <c:pt idx="2903">
                  <c:v>71.239500000000007</c:v>
                </c:pt>
                <c:pt idx="2904">
                  <c:v>71.263300000000001</c:v>
                </c:pt>
                <c:pt idx="2905">
                  <c:v>71.287199999999999</c:v>
                </c:pt>
                <c:pt idx="2906">
                  <c:v>71.311000000000007</c:v>
                </c:pt>
                <c:pt idx="2907">
                  <c:v>71.334900000000005</c:v>
                </c:pt>
                <c:pt idx="2908">
                  <c:v>71.358699999999999</c:v>
                </c:pt>
                <c:pt idx="2909">
                  <c:v>71.382599999999996</c:v>
                </c:pt>
                <c:pt idx="2910">
                  <c:v>71.406400000000005</c:v>
                </c:pt>
                <c:pt idx="2911">
                  <c:v>71.430300000000003</c:v>
                </c:pt>
                <c:pt idx="2912">
                  <c:v>71.454099999999997</c:v>
                </c:pt>
                <c:pt idx="2913">
                  <c:v>71.477999999999994</c:v>
                </c:pt>
                <c:pt idx="2914">
                  <c:v>71.501800000000003</c:v>
                </c:pt>
                <c:pt idx="2915">
                  <c:v>71.525700000000001</c:v>
                </c:pt>
                <c:pt idx="2916">
                  <c:v>71.549499999999995</c:v>
                </c:pt>
                <c:pt idx="2917">
                  <c:v>71.573400000000007</c:v>
                </c:pt>
                <c:pt idx="2918">
                  <c:v>71.597200000000001</c:v>
                </c:pt>
                <c:pt idx="2919">
                  <c:v>71.621099999999998</c:v>
                </c:pt>
                <c:pt idx="2920">
                  <c:v>71.644900000000007</c:v>
                </c:pt>
                <c:pt idx="2921">
                  <c:v>71.668800000000005</c:v>
                </c:pt>
                <c:pt idx="2922">
                  <c:v>71.692599999999999</c:v>
                </c:pt>
                <c:pt idx="2923">
                  <c:v>71.716499999999996</c:v>
                </c:pt>
                <c:pt idx="2924">
                  <c:v>71.740300000000005</c:v>
                </c:pt>
                <c:pt idx="2925">
                  <c:v>71.764200000000002</c:v>
                </c:pt>
                <c:pt idx="2926">
                  <c:v>71.787999999999997</c:v>
                </c:pt>
                <c:pt idx="2927">
                  <c:v>71.811899999999994</c:v>
                </c:pt>
                <c:pt idx="2928">
                  <c:v>71.835700000000003</c:v>
                </c:pt>
                <c:pt idx="2929">
                  <c:v>71.8596</c:v>
                </c:pt>
                <c:pt idx="2930">
                  <c:v>71.883399999999995</c:v>
                </c:pt>
                <c:pt idx="2931">
                  <c:v>71.907300000000006</c:v>
                </c:pt>
                <c:pt idx="2932">
                  <c:v>71.931100000000001</c:v>
                </c:pt>
                <c:pt idx="2933">
                  <c:v>71.954999999999998</c:v>
                </c:pt>
                <c:pt idx="2934">
                  <c:v>71.978800000000007</c:v>
                </c:pt>
                <c:pt idx="2935">
                  <c:v>72.002700000000004</c:v>
                </c:pt>
                <c:pt idx="2936">
                  <c:v>72.026499999999999</c:v>
                </c:pt>
                <c:pt idx="2937">
                  <c:v>72.050399999999996</c:v>
                </c:pt>
                <c:pt idx="2938">
                  <c:v>72.074200000000005</c:v>
                </c:pt>
                <c:pt idx="2939">
                  <c:v>72.098100000000002</c:v>
                </c:pt>
                <c:pt idx="2940">
                  <c:v>72.121899999999997</c:v>
                </c:pt>
                <c:pt idx="2941">
                  <c:v>72.145799999999994</c:v>
                </c:pt>
                <c:pt idx="2942">
                  <c:v>72.169600000000003</c:v>
                </c:pt>
                <c:pt idx="2943">
                  <c:v>72.1935</c:v>
                </c:pt>
                <c:pt idx="2944">
                  <c:v>72.217299999999994</c:v>
                </c:pt>
                <c:pt idx="2945">
                  <c:v>72.241200000000006</c:v>
                </c:pt>
                <c:pt idx="2946">
                  <c:v>72.265000000000001</c:v>
                </c:pt>
                <c:pt idx="2947">
                  <c:v>72.288899999999998</c:v>
                </c:pt>
                <c:pt idx="2948">
                  <c:v>72.312700000000007</c:v>
                </c:pt>
                <c:pt idx="2949">
                  <c:v>72.336600000000004</c:v>
                </c:pt>
                <c:pt idx="2950">
                  <c:v>72.360500000000002</c:v>
                </c:pt>
                <c:pt idx="2951">
                  <c:v>72.384299999999996</c:v>
                </c:pt>
                <c:pt idx="2952">
                  <c:v>72.408199999999994</c:v>
                </c:pt>
                <c:pt idx="2953">
                  <c:v>72.432000000000002</c:v>
                </c:pt>
                <c:pt idx="2954">
                  <c:v>72.4559</c:v>
                </c:pt>
                <c:pt idx="2955">
                  <c:v>72.479699999999994</c:v>
                </c:pt>
                <c:pt idx="2956">
                  <c:v>72.503600000000006</c:v>
                </c:pt>
                <c:pt idx="2957">
                  <c:v>72.5274</c:v>
                </c:pt>
                <c:pt idx="2958">
                  <c:v>72.551299999999998</c:v>
                </c:pt>
                <c:pt idx="2959">
                  <c:v>72.575100000000006</c:v>
                </c:pt>
                <c:pt idx="2960">
                  <c:v>72.599000000000004</c:v>
                </c:pt>
                <c:pt idx="2961">
                  <c:v>72.622799999999998</c:v>
                </c:pt>
                <c:pt idx="2962">
                  <c:v>72.646699999999996</c:v>
                </c:pt>
                <c:pt idx="2963">
                  <c:v>72.670500000000004</c:v>
                </c:pt>
                <c:pt idx="2964">
                  <c:v>72.694400000000002</c:v>
                </c:pt>
                <c:pt idx="2965">
                  <c:v>72.718199999999996</c:v>
                </c:pt>
                <c:pt idx="2966">
                  <c:v>72.742099999999994</c:v>
                </c:pt>
                <c:pt idx="2967">
                  <c:v>72.765900000000002</c:v>
                </c:pt>
                <c:pt idx="2968">
                  <c:v>72.7898</c:v>
                </c:pt>
                <c:pt idx="2969">
                  <c:v>72.813599999999994</c:v>
                </c:pt>
                <c:pt idx="2970">
                  <c:v>72.837500000000006</c:v>
                </c:pt>
                <c:pt idx="2971">
                  <c:v>72.8613</c:v>
                </c:pt>
                <c:pt idx="2972">
                  <c:v>72.885199999999998</c:v>
                </c:pt>
                <c:pt idx="2973">
                  <c:v>72.909000000000006</c:v>
                </c:pt>
                <c:pt idx="2974">
                  <c:v>72.932900000000004</c:v>
                </c:pt>
                <c:pt idx="2975">
                  <c:v>72.956699999999998</c:v>
                </c:pt>
                <c:pt idx="2976">
                  <c:v>72.980599999999995</c:v>
                </c:pt>
                <c:pt idx="2977">
                  <c:v>73.004400000000004</c:v>
                </c:pt>
                <c:pt idx="2978">
                  <c:v>73.028300000000002</c:v>
                </c:pt>
                <c:pt idx="2979">
                  <c:v>73.052099999999996</c:v>
                </c:pt>
                <c:pt idx="2980">
                  <c:v>73.075999999999993</c:v>
                </c:pt>
                <c:pt idx="2981">
                  <c:v>73.099800000000002</c:v>
                </c:pt>
                <c:pt idx="2982">
                  <c:v>73.123699999999999</c:v>
                </c:pt>
                <c:pt idx="2983">
                  <c:v>73.147499999999994</c:v>
                </c:pt>
                <c:pt idx="2984">
                  <c:v>73.171400000000006</c:v>
                </c:pt>
                <c:pt idx="2985">
                  <c:v>73.1952</c:v>
                </c:pt>
                <c:pt idx="2986">
                  <c:v>73.219099999999997</c:v>
                </c:pt>
                <c:pt idx="2987">
                  <c:v>73.242900000000006</c:v>
                </c:pt>
                <c:pt idx="2988">
                  <c:v>73.266800000000003</c:v>
                </c:pt>
                <c:pt idx="2989">
                  <c:v>73.290599999999998</c:v>
                </c:pt>
                <c:pt idx="2990">
                  <c:v>73.314499999999995</c:v>
                </c:pt>
                <c:pt idx="2991">
                  <c:v>73.338300000000004</c:v>
                </c:pt>
                <c:pt idx="2992">
                  <c:v>73.362200000000001</c:v>
                </c:pt>
                <c:pt idx="2993">
                  <c:v>73.385999999999996</c:v>
                </c:pt>
                <c:pt idx="2994">
                  <c:v>73.409899999999993</c:v>
                </c:pt>
                <c:pt idx="2995">
                  <c:v>73.433700000000002</c:v>
                </c:pt>
                <c:pt idx="2996">
                  <c:v>73.457599999999999</c:v>
                </c:pt>
                <c:pt idx="2997">
                  <c:v>73.481399999999994</c:v>
                </c:pt>
                <c:pt idx="2998">
                  <c:v>73.505300000000005</c:v>
                </c:pt>
                <c:pt idx="2999">
                  <c:v>73.5291</c:v>
                </c:pt>
                <c:pt idx="3000">
                  <c:v>73.552999999999997</c:v>
                </c:pt>
                <c:pt idx="3001">
                  <c:v>73.576899999999995</c:v>
                </c:pt>
                <c:pt idx="3002">
                  <c:v>73.600700000000003</c:v>
                </c:pt>
                <c:pt idx="3003">
                  <c:v>73.624600000000001</c:v>
                </c:pt>
                <c:pt idx="3004">
                  <c:v>73.648399999999995</c:v>
                </c:pt>
                <c:pt idx="3005">
                  <c:v>73.672300000000007</c:v>
                </c:pt>
                <c:pt idx="3006">
                  <c:v>73.696100000000001</c:v>
                </c:pt>
                <c:pt idx="3007">
                  <c:v>73.72</c:v>
                </c:pt>
                <c:pt idx="3008">
                  <c:v>73.743799999999993</c:v>
                </c:pt>
                <c:pt idx="3009">
                  <c:v>73.767700000000005</c:v>
                </c:pt>
                <c:pt idx="3010">
                  <c:v>73.791499999999999</c:v>
                </c:pt>
                <c:pt idx="3011">
                  <c:v>73.815399999999997</c:v>
                </c:pt>
                <c:pt idx="3012">
                  <c:v>73.839200000000005</c:v>
                </c:pt>
                <c:pt idx="3013">
                  <c:v>73.863100000000003</c:v>
                </c:pt>
                <c:pt idx="3014">
                  <c:v>73.886899999999997</c:v>
                </c:pt>
                <c:pt idx="3015">
                  <c:v>73.910799999999995</c:v>
                </c:pt>
                <c:pt idx="3016">
                  <c:v>73.934600000000003</c:v>
                </c:pt>
                <c:pt idx="3017">
                  <c:v>73.958500000000001</c:v>
                </c:pt>
                <c:pt idx="3018">
                  <c:v>73.982299999999995</c:v>
                </c:pt>
                <c:pt idx="3019">
                  <c:v>74.006200000000007</c:v>
                </c:pt>
                <c:pt idx="3020">
                  <c:v>74.03</c:v>
                </c:pt>
                <c:pt idx="3021">
                  <c:v>74.053899999999999</c:v>
                </c:pt>
                <c:pt idx="3022">
                  <c:v>74.077699999999993</c:v>
                </c:pt>
                <c:pt idx="3023">
                  <c:v>74.101600000000005</c:v>
                </c:pt>
                <c:pt idx="3024">
                  <c:v>74.125399999999999</c:v>
                </c:pt>
                <c:pt idx="3025">
                  <c:v>74.149299999999997</c:v>
                </c:pt>
                <c:pt idx="3026">
                  <c:v>74.173100000000005</c:v>
                </c:pt>
                <c:pt idx="3027">
                  <c:v>74.197000000000003</c:v>
                </c:pt>
                <c:pt idx="3028">
                  <c:v>74.220799999999997</c:v>
                </c:pt>
                <c:pt idx="3029">
                  <c:v>74.244699999999995</c:v>
                </c:pt>
                <c:pt idx="3030">
                  <c:v>74.268500000000003</c:v>
                </c:pt>
                <c:pt idx="3031">
                  <c:v>74.292400000000001</c:v>
                </c:pt>
                <c:pt idx="3032">
                  <c:v>74.316199999999995</c:v>
                </c:pt>
                <c:pt idx="3033">
                  <c:v>74.340100000000007</c:v>
                </c:pt>
                <c:pt idx="3034">
                  <c:v>74.363900000000001</c:v>
                </c:pt>
                <c:pt idx="3035">
                  <c:v>74.387799999999999</c:v>
                </c:pt>
                <c:pt idx="3036">
                  <c:v>74.411600000000007</c:v>
                </c:pt>
                <c:pt idx="3037">
                  <c:v>74.435500000000005</c:v>
                </c:pt>
                <c:pt idx="3038">
                  <c:v>74.459299999999999</c:v>
                </c:pt>
                <c:pt idx="3039">
                  <c:v>74.483199999999997</c:v>
                </c:pt>
                <c:pt idx="3040">
                  <c:v>74.507000000000005</c:v>
                </c:pt>
                <c:pt idx="3041">
                  <c:v>74.530900000000003</c:v>
                </c:pt>
                <c:pt idx="3042">
                  <c:v>74.554699999999997</c:v>
                </c:pt>
                <c:pt idx="3043">
                  <c:v>74.578599999999994</c:v>
                </c:pt>
                <c:pt idx="3044">
                  <c:v>74.602400000000003</c:v>
                </c:pt>
                <c:pt idx="3045">
                  <c:v>74.626300000000001</c:v>
                </c:pt>
                <c:pt idx="3046">
                  <c:v>74.650099999999995</c:v>
                </c:pt>
                <c:pt idx="3047">
                  <c:v>74.674000000000007</c:v>
                </c:pt>
                <c:pt idx="3048">
                  <c:v>74.697800000000001</c:v>
                </c:pt>
                <c:pt idx="3049">
                  <c:v>74.721699999999998</c:v>
                </c:pt>
                <c:pt idx="3050">
                  <c:v>74.745599999999996</c:v>
                </c:pt>
                <c:pt idx="3051">
                  <c:v>74.769400000000005</c:v>
                </c:pt>
                <c:pt idx="3052">
                  <c:v>74.793300000000002</c:v>
                </c:pt>
                <c:pt idx="3053">
                  <c:v>74.817099999999996</c:v>
                </c:pt>
                <c:pt idx="3054">
                  <c:v>74.840999999999994</c:v>
                </c:pt>
                <c:pt idx="3055">
                  <c:v>74.864800000000002</c:v>
                </c:pt>
                <c:pt idx="3056">
                  <c:v>74.8887</c:v>
                </c:pt>
                <c:pt idx="3057">
                  <c:v>74.912499999999994</c:v>
                </c:pt>
                <c:pt idx="3058">
                  <c:v>74.936400000000006</c:v>
                </c:pt>
                <c:pt idx="3059">
                  <c:v>74.9602</c:v>
                </c:pt>
                <c:pt idx="3060">
                  <c:v>74.984099999999998</c:v>
                </c:pt>
                <c:pt idx="3061">
                  <c:v>75.007900000000006</c:v>
                </c:pt>
                <c:pt idx="3062">
                  <c:v>75.031800000000004</c:v>
                </c:pt>
                <c:pt idx="3063">
                  <c:v>75.055599999999998</c:v>
                </c:pt>
                <c:pt idx="3064">
                  <c:v>75.079499999999996</c:v>
                </c:pt>
                <c:pt idx="3065">
                  <c:v>75.103300000000004</c:v>
                </c:pt>
                <c:pt idx="3066">
                  <c:v>75.127200000000002</c:v>
                </c:pt>
                <c:pt idx="3067">
                  <c:v>75.150999999999996</c:v>
                </c:pt>
                <c:pt idx="3068">
                  <c:v>75.174899999999994</c:v>
                </c:pt>
                <c:pt idx="3069">
                  <c:v>75.198700000000002</c:v>
                </c:pt>
                <c:pt idx="3070">
                  <c:v>75.2226</c:v>
                </c:pt>
                <c:pt idx="3071">
                  <c:v>75.246399999999994</c:v>
                </c:pt>
                <c:pt idx="3072">
                  <c:v>75.270300000000006</c:v>
                </c:pt>
                <c:pt idx="3073">
                  <c:v>75.2941</c:v>
                </c:pt>
                <c:pt idx="3074">
                  <c:v>75.317999999999998</c:v>
                </c:pt>
                <c:pt idx="3075">
                  <c:v>75.341800000000006</c:v>
                </c:pt>
                <c:pt idx="3076">
                  <c:v>75.365700000000004</c:v>
                </c:pt>
                <c:pt idx="3077">
                  <c:v>75.389499999999998</c:v>
                </c:pt>
                <c:pt idx="3078">
                  <c:v>75.413399999999996</c:v>
                </c:pt>
                <c:pt idx="3079">
                  <c:v>75.437200000000004</c:v>
                </c:pt>
                <c:pt idx="3080">
                  <c:v>75.461100000000002</c:v>
                </c:pt>
                <c:pt idx="3081">
                  <c:v>75.484899999999996</c:v>
                </c:pt>
                <c:pt idx="3082">
                  <c:v>75.508799999999994</c:v>
                </c:pt>
                <c:pt idx="3083">
                  <c:v>75.532600000000002</c:v>
                </c:pt>
                <c:pt idx="3084">
                  <c:v>75.5565</c:v>
                </c:pt>
                <c:pt idx="3085">
                  <c:v>75.580299999999994</c:v>
                </c:pt>
                <c:pt idx="3086">
                  <c:v>75.604200000000006</c:v>
                </c:pt>
                <c:pt idx="3087">
                  <c:v>75.628</c:v>
                </c:pt>
                <c:pt idx="3088">
                  <c:v>75.651899999999998</c:v>
                </c:pt>
                <c:pt idx="3089">
                  <c:v>75.675700000000006</c:v>
                </c:pt>
                <c:pt idx="3090">
                  <c:v>75.699600000000004</c:v>
                </c:pt>
                <c:pt idx="3091">
                  <c:v>75.723399999999998</c:v>
                </c:pt>
                <c:pt idx="3092">
                  <c:v>75.747299999999996</c:v>
                </c:pt>
                <c:pt idx="3093">
                  <c:v>75.771100000000004</c:v>
                </c:pt>
                <c:pt idx="3094">
                  <c:v>75.795000000000002</c:v>
                </c:pt>
                <c:pt idx="3095">
                  <c:v>75.818799999999996</c:v>
                </c:pt>
                <c:pt idx="3096">
                  <c:v>75.842699999999994</c:v>
                </c:pt>
                <c:pt idx="3097">
                  <c:v>75.866500000000002</c:v>
                </c:pt>
                <c:pt idx="3098">
                  <c:v>75.8904</c:v>
                </c:pt>
                <c:pt idx="3099">
                  <c:v>75.914199999999994</c:v>
                </c:pt>
                <c:pt idx="3100">
                  <c:v>75.938100000000006</c:v>
                </c:pt>
                <c:pt idx="3101">
                  <c:v>75.962000000000003</c:v>
                </c:pt>
                <c:pt idx="3102">
                  <c:v>75.985799999999998</c:v>
                </c:pt>
                <c:pt idx="3103">
                  <c:v>76.009699999999995</c:v>
                </c:pt>
                <c:pt idx="3104">
                  <c:v>76.033500000000004</c:v>
                </c:pt>
                <c:pt idx="3105">
                  <c:v>76.057400000000001</c:v>
                </c:pt>
                <c:pt idx="3106">
                  <c:v>76.081199999999995</c:v>
                </c:pt>
                <c:pt idx="3107">
                  <c:v>76.105099999999993</c:v>
                </c:pt>
                <c:pt idx="3108">
                  <c:v>76.128900000000002</c:v>
                </c:pt>
                <c:pt idx="3109">
                  <c:v>76.152799999999999</c:v>
                </c:pt>
                <c:pt idx="3110">
                  <c:v>76.176599999999993</c:v>
                </c:pt>
                <c:pt idx="3111">
                  <c:v>76.200500000000005</c:v>
                </c:pt>
                <c:pt idx="3112">
                  <c:v>76.224299999999999</c:v>
                </c:pt>
                <c:pt idx="3113">
                  <c:v>76.248199999999997</c:v>
                </c:pt>
                <c:pt idx="3114">
                  <c:v>76.272000000000006</c:v>
                </c:pt>
                <c:pt idx="3115">
                  <c:v>76.295900000000003</c:v>
                </c:pt>
                <c:pt idx="3116">
                  <c:v>76.319699999999997</c:v>
                </c:pt>
                <c:pt idx="3117">
                  <c:v>76.343599999999995</c:v>
                </c:pt>
                <c:pt idx="3118">
                  <c:v>76.367400000000004</c:v>
                </c:pt>
                <c:pt idx="3119">
                  <c:v>76.391300000000001</c:v>
                </c:pt>
                <c:pt idx="3120">
                  <c:v>76.415099999999995</c:v>
                </c:pt>
                <c:pt idx="3121">
                  <c:v>76.438999999999993</c:v>
                </c:pt>
                <c:pt idx="3122">
                  <c:v>76.462800000000001</c:v>
                </c:pt>
                <c:pt idx="3123">
                  <c:v>76.486699999999999</c:v>
                </c:pt>
                <c:pt idx="3124">
                  <c:v>76.510499999999993</c:v>
                </c:pt>
                <c:pt idx="3125">
                  <c:v>76.534400000000005</c:v>
                </c:pt>
                <c:pt idx="3126">
                  <c:v>76.558199999999999</c:v>
                </c:pt>
                <c:pt idx="3127">
                  <c:v>76.582099999999997</c:v>
                </c:pt>
                <c:pt idx="3128">
                  <c:v>76.605900000000005</c:v>
                </c:pt>
                <c:pt idx="3129">
                  <c:v>76.629800000000003</c:v>
                </c:pt>
                <c:pt idx="3130">
                  <c:v>76.653599999999997</c:v>
                </c:pt>
                <c:pt idx="3131">
                  <c:v>76.677499999999995</c:v>
                </c:pt>
                <c:pt idx="3132">
                  <c:v>76.701300000000003</c:v>
                </c:pt>
                <c:pt idx="3133">
                  <c:v>76.725200000000001</c:v>
                </c:pt>
                <c:pt idx="3134">
                  <c:v>76.748999999999995</c:v>
                </c:pt>
                <c:pt idx="3135">
                  <c:v>76.772900000000007</c:v>
                </c:pt>
                <c:pt idx="3136">
                  <c:v>76.796700000000001</c:v>
                </c:pt>
                <c:pt idx="3137">
                  <c:v>76.820599999999999</c:v>
                </c:pt>
                <c:pt idx="3138">
                  <c:v>76.844399999999993</c:v>
                </c:pt>
                <c:pt idx="3139">
                  <c:v>76.868300000000005</c:v>
                </c:pt>
                <c:pt idx="3140">
                  <c:v>76.892099999999999</c:v>
                </c:pt>
                <c:pt idx="3141">
                  <c:v>76.915999999999997</c:v>
                </c:pt>
                <c:pt idx="3142">
                  <c:v>76.939800000000005</c:v>
                </c:pt>
                <c:pt idx="3143">
                  <c:v>76.963700000000003</c:v>
                </c:pt>
                <c:pt idx="3144">
                  <c:v>76.987499999999997</c:v>
                </c:pt>
                <c:pt idx="3145">
                  <c:v>77.011399999999995</c:v>
                </c:pt>
                <c:pt idx="3146">
                  <c:v>77.035200000000003</c:v>
                </c:pt>
                <c:pt idx="3147">
                  <c:v>77.059100000000001</c:v>
                </c:pt>
                <c:pt idx="3148">
                  <c:v>77.082899999999995</c:v>
                </c:pt>
                <c:pt idx="3149">
                  <c:v>77.106800000000007</c:v>
                </c:pt>
                <c:pt idx="3150">
                  <c:v>77.130700000000004</c:v>
                </c:pt>
                <c:pt idx="3151">
                  <c:v>77.154499999999999</c:v>
                </c:pt>
                <c:pt idx="3152">
                  <c:v>77.178399999999996</c:v>
                </c:pt>
                <c:pt idx="3153">
                  <c:v>77.202200000000005</c:v>
                </c:pt>
                <c:pt idx="3154">
                  <c:v>77.226100000000002</c:v>
                </c:pt>
                <c:pt idx="3155">
                  <c:v>77.249899999999997</c:v>
                </c:pt>
                <c:pt idx="3156">
                  <c:v>77.273799999999994</c:v>
                </c:pt>
                <c:pt idx="3157">
                  <c:v>77.297600000000003</c:v>
                </c:pt>
                <c:pt idx="3158">
                  <c:v>77.3215</c:v>
                </c:pt>
                <c:pt idx="3159">
                  <c:v>77.345299999999995</c:v>
                </c:pt>
                <c:pt idx="3160">
                  <c:v>77.369200000000006</c:v>
                </c:pt>
                <c:pt idx="3161">
                  <c:v>77.393000000000001</c:v>
                </c:pt>
                <c:pt idx="3162">
                  <c:v>77.416899999999998</c:v>
                </c:pt>
                <c:pt idx="3163">
                  <c:v>77.440700000000007</c:v>
                </c:pt>
                <c:pt idx="3164">
                  <c:v>77.464600000000004</c:v>
                </c:pt>
                <c:pt idx="3165">
                  <c:v>77.488399999999999</c:v>
                </c:pt>
                <c:pt idx="3166">
                  <c:v>77.512299999999996</c:v>
                </c:pt>
                <c:pt idx="3167">
                  <c:v>77.536100000000005</c:v>
                </c:pt>
                <c:pt idx="3168">
                  <c:v>77.56</c:v>
                </c:pt>
                <c:pt idx="3169">
                  <c:v>77.583799999999997</c:v>
                </c:pt>
                <c:pt idx="3170">
                  <c:v>77.607699999999994</c:v>
                </c:pt>
                <c:pt idx="3171">
                  <c:v>77.631500000000003</c:v>
                </c:pt>
                <c:pt idx="3172">
                  <c:v>77.6554</c:v>
                </c:pt>
                <c:pt idx="3173">
                  <c:v>77.679199999999994</c:v>
                </c:pt>
                <c:pt idx="3174">
                  <c:v>77.703100000000006</c:v>
                </c:pt>
                <c:pt idx="3175">
                  <c:v>77.726900000000001</c:v>
                </c:pt>
                <c:pt idx="3176">
                  <c:v>77.750799999999998</c:v>
                </c:pt>
                <c:pt idx="3177">
                  <c:v>77.774600000000007</c:v>
                </c:pt>
                <c:pt idx="3178">
                  <c:v>77.798500000000004</c:v>
                </c:pt>
                <c:pt idx="3179">
                  <c:v>77.822299999999998</c:v>
                </c:pt>
                <c:pt idx="3180">
                  <c:v>77.846199999999996</c:v>
                </c:pt>
                <c:pt idx="3181">
                  <c:v>77.87</c:v>
                </c:pt>
                <c:pt idx="3182">
                  <c:v>77.893900000000002</c:v>
                </c:pt>
                <c:pt idx="3183">
                  <c:v>77.917699999999996</c:v>
                </c:pt>
                <c:pt idx="3184">
                  <c:v>77.941599999999994</c:v>
                </c:pt>
                <c:pt idx="3185">
                  <c:v>77.965400000000002</c:v>
                </c:pt>
                <c:pt idx="3186">
                  <c:v>77.9893</c:v>
                </c:pt>
                <c:pt idx="3187">
                  <c:v>78.013099999999994</c:v>
                </c:pt>
                <c:pt idx="3188">
                  <c:v>78.037000000000006</c:v>
                </c:pt>
                <c:pt idx="3189">
                  <c:v>78.0608</c:v>
                </c:pt>
                <c:pt idx="3190">
                  <c:v>78.084699999999998</c:v>
                </c:pt>
                <c:pt idx="3191">
                  <c:v>78.108500000000006</c:v>
                </c:pt>
                <c:pt idx="3192">
                  <c:v>78.132400000000004</c:v>
                </c:pt>
                <c:pt idx="3193">
                  <c:v>78.156199999999998</c:v>
                </c:pt>
                <c:pt idx="3194">
                  <c:v>78.180099999999996</c:v>
                </c:pt>
                <c:pt idx="3195">
                  <c:v>78.203900000000004</c:v>
                </c:pt>
                <c:pt idx="3196">
                  <c:v>78.227800000000002</c:v>
                </c:pt>
                <c:pt idx="3197">
                  <c:v>78.251599999999996</c:v>
                </c:pt>
                <c:pt idx="3198">
                  <c:v>78.275499999999994</c:v>
                </c:pt>
                <c:pt idx="3199">
                  <c:v>78.299300000000002</c:v>
                </c:pt>
                <c:pt idx="3200">
                  <c:v>78.3232</c:v>
                </c:pt>
                <c:pt idx="3201">
                  <c:v>78.347099999999998</c:v>
                </c:pt>
                <c:pt idx="3202">
                  <c:v>78.370900000000006</c:v>
                </c:pt>
                <c:pt idx="3203">
                  <c:v>78.394800000000004</c:v>
                </c:pt>
                <c:pt idx="3204">
                  <c:v>78.418599999999998</c:v>
                </c:pt>
                <c:pt idx="3205">
                  <c:v>78.442499999999995</c:v>
                </c:pt>
                <c:pt idx="3206">
                  <c:v>78.466300000000004</c:v>
                </c:pt>
                <c:pt idx="3207">
                  <c:v>78.490200000000002</c:v>
                </c:pt>
                <c:pt idx="3208">
                  <c:v>78.513999999999996</c:v>
                </c:pt>
                <c:pt idx="3209">
                  <c:v>78.537899999999993</c:v>
                </c:pt>
                <c:pt idx="3210">
                  <c:v>78.561700000000002</c:v>
                </c:pt>
                <c:pt idx="3211">
                  <c:v>78.585599999999999</c:v>
                </c:pt>
                <c:pt idx="3212">
                  <c:v>78.609399999999994</c:v>
                </c:pt>
                <c:pt idx="3213">
                  <c:v>78.633300000000006</c:v>
                </c:pt>
                <c:pt idx="3214">
                  <c:v>78.6571</c:v>
                </c:pt>
                <c:pt idx="3215">
                  <c:v>78.680999999999997</c:v>
                </c:pt>
                <c:pt idx="3216">
                  <c:v>78.704800000000006</c:v>
                </c:pt>
                <c:pt idx="3217">
                  <c:v>78.728700000000003</c:v>
                </c:pt>
                <c:pt idx="3218">
                  <c:v>78.752499999999998</c:v>
                </c:pt>
                <c:pt idx="3219">
                  <c:v>78.776399999999995</c:v>
                </c:pt>
                <c:pt idx="3220">
                  <c:v>78.800200000000004</c:v>
                </c:pt>
                <c:pt idx="3221">
                  <c:v>78.824100000000001</c:v>
                </c:pt>
                <c:pt idx="3222">
                  <c:v>78.847899999999996</c:v>
                </c:pt>
                <c:pt idx="3223">
                  <c:v>78.871799999999993</c:v>
                </c:pt>
                <c:pt idx="3224">
                  <c:v>78.895600000000002</c:v>
                </c:pt>
                <c:pt idx="3225">
                  <c:v>78.919499999999999</c:v>
                </c:pt>
                <c:pt idx="3226">
                  <c:v>78.943299999999994</c:v>
                </c:pt>
                <c:pt idx="3227">
                  <c:v>78.967200000000005</c:v>
                </c:pt>
                <c:pt idx="3228">
                  <c:v>78.991</c:v>
                </c:pt>
                <c:pt idx="3229">
                  <c:v>79.014899999999997</c:v>
                </c:pt>
                <c:pt idx="3230">
                  <c:v>79.038700000000006</c:v>
                </c:pt>
                <c:pt idx="3231">
                  <c:v>79.062600000000003</c:v>
                </c:pt>
                <c:pt idx="3232">
                  <c:v>79.086399999999998</c:v>
                </c:pt>
                <c:pt idx="3233">
                  <c:v>79.110299999999995</c:v>
                </c:pt>
                <c:pt idx="3234">
                  <c:v>79.134100000000004</c:v>
                </c:pt>
                <c:pt idx="3235">
                  <c:v>79.158000000000001</c:v>
                </c:pt>
                <c:pt idx="3236">
                  <c:v>79.181799999999996</c:v>
                </c:pt>
                <c:pt idx="3237">
                  <c:v>79.205699999999993</c:v>
                </c:pt>
                <c:pt idx="3238">
                  <c:v>79.229500000000002</c:v>
                </c:pt>
                <c:pt idx="3239">
                  <c:v>79.253399999999999</c:v>
                </c:pt>
                <c:pt idx="3240">
                  <c:v>79.277199999999993</c:v>
                </c:pt>
                <c:pt idx="3241">
                  <c:v>79.301100000000005</c:v>
                </c:pt>
                <c:pt idx="3242">
                  <c:v>79.3249</c:v>
                </c:pt>
                <c:pt idx="3243">
                  <c:v>79.348799999999997</c:v>
                </c:pt>
                <c:pt idx="3244">
                  <c:v>79.372600000000006</c:v>
                </c:pt>
                <c:pt idx="3245">
                  <c:v>79.396500000000003</c:v>
                </c:pt>
                <c:pt idx="3246">
                  <c:v>79.420299999999997</c:v>
                </c:pt>
                <c:pt idx="3247">
                  <c:v>79.444199999999995</c:v>
                </c:pt>
                <c:pt idx="3248">
                  <c:v>79.468000000000004</c:v>
                </c:pt>
                <c:pt idx="3249">
                  <c:v>79.491900000000001</c:v>
                </c:pt>
                <c:pt idx="3250">
                  <c:v>79.515699999999995</c:v>
                </c:pt>
                <c:pt idx="3251">
                  <c:v>79.539599999999993</c:v>
                </c:pt>
                <c:pt idx="3252">
                  <c:v>79.563500000000005</c:v>
                </c:pt>
                <c:pt idx="3253">
                  <c:v>79.587299999999999</c:v>
                </c:pt>
                <c:pt idx="3254">
                  <c:v>79.611199999999997</c:v>
                </c:pt>
                <c:pt idx="3255">
                  <c:v>79.635000000000005</c:v>
                </c:pt>
                <c:pt idx="3256">
                  <c:v>79.658900000000003</c:v>
                </c:pt>
                <c:pt idx="3257">
                  <c:v>79.682699999999997</c:v>
                </c:pt>
                <c:pt idx="3258">
                  <c:v>79.706599999999995</c:v>
                </c:pt>
                <c:pt idx="3259">
                  <c:v>79.730400000000003</c:v>
                </c:pt>
                <c:pt idx="3260">
                  <c:v>79.754300000000001</c:v>
                </c:pt>
                <c:pt idx="3261">
                  <c:v>79.778099999999995</c:v>
                </c:pt>
                <c:pt idx="3262">
                  <c:v>79.802000000000007</c:v>
                </c:pt>
                <c:pt idx="3263">
                  <c:v>79.825800000000001</c:v>
                </c:pt>
                <c:pt idx="3264">
                  <c:v>79.849699999999999</c:v>
                </c:pt>
                <c:pt idx="3265">
                  <c:v>79.873500000000007</c:v>
                </c:pt>
                <c:pt idx="3266">
                  <c:v>79.897400000000005</c:v>
                </c:pt>
                <c:pt idx="3267">
                  <c:v>79.921199999999999</c:v>
                </c:pt>
                <c:pt idx="3268">
                  <c:v>79.945099999999996</c:v>
                </c:pt>
                <c:pt idx="3269">
                  <c:v>79.968900000000005</c:v>
                </c:pt>
                <c:pt idx="3270">
                  <c:v>79.992800000000003</c:v>
                </c:pt>
              </c:numCache>
            </c:numRef>
          </c:xVal>
          <c:yVal>
            <c:numRef>
              <c:f>Nanog!$G$4:$G$3274</c:f>
              <c:numCache>
                <c:formatCode>General</c:formatCode>
                <c:ptCount val="3271"/>
                <c:pt idx="0">
                  <c:v>10266</c:v>
                </c:pt>
                <c:pt idx="1">
                  <c:v>10274</c:v>
                </c:pt>
                <c:pt idx="2">
                  <c:v>10220</c:v>
                </c:pt>
                <c:pt idx="3">
                  <c:v>10237</c:v>
                </c:pt>
                <c:pt idx="4">
                  <c:v>10148</c:v>
                </c:pt>
                <c:pt idx="5">
                  <c:v>10162</c:v>
                </c:pt>
                <c:pt idx="6">
                  <c:v>10108</c:v>
                </c:pt>
                <c:pt idx="7">
                  <c:v>10090</c:v>
                </c:pt>
                <c:pt idx="8">
                  <c:v>10111</c:v>
                </c:pt>
                <c:pt idx="9">
                  <c:v>10055</c:v>
                </c:pt>
                <c:pt idx="10">
                  <c:v>10058</c:v>
                </c:pt>
                <c:pt idx="11">
                  <c:v>10000</c:v>
                </c:pt>
                <c:pt idx="12">
                  <c:v>9971</c:v>
                </c:pt>
                <c:pt idx="13">
                  <c:v>9988</c:v>
                </c:pt>
                <c:pt idx="14">
                  <c:v>9963</c:v>
                </c:pt>
                <c:pt idx="15">
                  <c:v>9925</c:v>
                </c:pt>
                <c:pt idx="16">
                  <c:v>9937</c:v>
                </c:pt>
                <c:pt idx="17">
                  <c:v>9876</c:v>
                </c:pt>
                <c:pt idx="18">
                  <c:v>9901</c:v>
                </c:pt>
                <c:pt idx="19">
                  <c:v>9893</c:v>
                </c:pt>
                <c:pt idx="20">
                  <c:v>9861</c:v>
                </c:pt>
                <c:pt idx="21">
                  <c:v>9902</c:v>
                </c:pt>
                <c:pt idx="22">
                  <c:v>9864</c:v>
                </c:pt>
                <c:pt idx="23">
                  <c:v>9815</c:v>
                </c:pt>
                <c:pt idx="24">
                  <c:v>9775</c:v>
                </c:pt>
                <c:pt idx="25">
                  <c:v>9786</c:v>
                </c:pt>
                <c:pt idx="26">
                  <c:v>9775</c:v>
                </c:pt>
                <c:pt idx="27">
                  <c:v>9729</c:v>
                </c:pt>
                <c:pt idx="28">
                  <c:v>9730</c:v>
                </c:pt>
                <c:pt idx="29">
                  <c:v>9719</c:v>
                </c:pt>
                <c:pt idx="30">
                  <c:v>9742</c:v>
                </c:pt>
                <c:pt idx="31">
                  <c:v>9731</c:v>
                </c:pt>
                <c:pt idx="32">
                  <c:v>9766</c:v>
                </c:pt>
                <c:pt idx="33">
                  <c:v>9630</c:v>
                </c:pt>
                <c:pt idx="34">
                  <c:v>9645</c:v>
                </c:pt>
                <c:pt idx="35">
                  <c:v>9644</c:v>
                </c:pt>
                <c:pt idx="36">
                  <c:v>9617</c:v>
                </c:pt>
                <c:pt idx="37">
                  <c:v>9583</c:v>
                </c:pt>
                <c:pt idx="38">
                  <c:v>9590</c:v>
                </c:pt>
                <c:pt idx="39">
                  <c:v>9605</c:v>
                </c:pt>
                <c:pt idx="40">
                  <c:v>9608</c:v>
                </c:pt>
                <c:pt idx="41">
                  <c:v>9565</c:v>
                </c:pt>
                <c:pt idx="42">
                  <c:v>9528</c:v>
                </c:pt>
                <c:pt idx="43">
                  <c:v>9605</c:v>
                </c:pt>
                <c:pt idx="44">
                  <c:v>9591</c:v>
                </c:pt>
                <c:pt idx="45">
                  <c:v>9520</c:v>
                </c:pt>
                <c:pt idx="46">
                  <c:v>9548</c:v>
                </c:pt>
                <c:pt idx="47">
                  <c:v>9543</c:v>
                </c:pt>
                <c:pt idx="48">
                  <c:v>9558</c:v>
                </c:pt>
                <c:pt idx="49">
                  <c:v>9514</c:v>
                </c:pt>
                <c:pt idx="50">
                  <c:v>9511</c:v>
                </c:pt>
                <c:pt idx="51">
                  <c:v>9489</c:v>
                </c:pt>
                <c:pt idx="52">
                  <c:v>9520</c:v>
                </c:pt>
                <c:pt idx="53">
                  <c:v>9496</c:v>
                </c:pt>
                <c:pt idx="54">
                  <c:v>9490</c:v>
                </c:pt>
                <c:pt idx="55">
                  <c:v>9492</c:v>
                </c:pt>
                <c:pt idx="56">
                  <c:v>9479</c:v>
                </c:pt>
                <c:pt idx="57">
                  <c:v>9462</c:v>
                </c:pt>
                <c:pt idx="58">
                  <c:v>9460</c:v>
                </c:pt>
                <c:pt idx="59">
                  <c:v>9470</c:v>
                </c:pt>
                <c:pt idx="60">
                  <c:v>9410</c:v>
                </c:pt>
                <c:pt idx="61">
                  <c:v>9488</c:v>
                </c:pt>
                <c:pt idx="62">
                  <c:v>9428</c:v>
                </c:pt>
                <c:pt idx="63">
                  <c:v>9443</c:v>
                </c:pt>
                <c:pt idx="64">
                  <c:v>9432</c:v>
                </c:pt>
                <c:pt idx="65">
                  <c:v>9399</c:v>
                </c:pt>
                <c:pt idx="66">
                  <c:v>9419</c:v>
                </c:pt>
                <c:pt idx="67">
                  <c:v>9422</c:v>
                </c:pt>
                <c:pt idx="68">
                  <c:v>9437</c:v>
                </c:pt>
                <c:pt idx="69">
                  <c:v>9428</c:v>
                </c:pt>
                <c:pt idx="70">
                  <c:v>9397</c:v>
                </c:pt>
                <c:pt idx="71">
                  <c:v>9430</c:v>
                </c:pt>
                <c:pt idx="72">
                  <c:v>9455</c:v>
                </c:pt>
                <c:pt idx="73">
                  <c:v>9383</c:v>
                </c:pt>
                <c:pt idx="74">
                  <c:v>9377</c:v>
                </c:pt>
                <c:pt idx="75">
                  <c:v>9367</c:v>
                </c:pt>
                <c:pt idx="76">
                  <c:v>9367</c:v>
                </c:pt>
                <c:pt idx="77">
                  <c:v>9426</c:v>
                </c:pt>
                <c:pt idx="78">
                  <c:v>9422</c:v>
                </c:pt>
                <c:pt idx="79">
                  <c:v>9408</c:v>
                </c:pt>
                <c:pt idx="80">
                  <c:v>9394</c:v>
                </c:pt>
                <c:pt idx="81">
                  <c:v>9349</c:v>
                </c:pt>
                <c:pt idx="82">
                  <c:v>9344</c:v>
                </c:pt>
                <c:pt idx="83">
                  <c:v>9353</c:v>
                </c:pt>
                <c:pt idx="84">
                  <c:v>9320</c:v>
                </c:pt>
                <c:pt idx="85">
                  <c:v>9384</c:v>
                </c:pt>
                <c:pt idx="86">
                  <c:v>9365</c:v>
                </c:pt>
                <c:pt idx="87">
                  <c:v>9353</c:v>
                </c:pt>
                <c:pt idx="88">
                  <c:v>9346</c:v>
                </c:pt>
                <c:pt idx="89">
                  <c:v>9328</c:v>
                </c:pt>
                <c:pt idx="90">
                  <c:v>9357</c:v>
                </c:pt>
                <c:pt idx="91">
                  <c:v>9326</c:v>
                </c:pt>
                <c:pt idx="92">
                  <c:v>9317</c:v>
                </c:pt>
                <c:pt idx="93">
                  <c:v>9340</c:v>
                </c:pt>
                <c:pt idx="94">
                  <c:v>9335</c:v>
                </c:pt>
                <c:pt idx="95">
                  <c:v>9332</c:v>
                </c:pt>
                <c:pt idx="96">
                  <c:v>9319</c:v>
                </c:pt>
                <c:pt idx="97">
                  <c:v>9304</c:v>
                </c:pt>
                <c:pt idx="98">
                  <c:v>9292</c:v>
                </c:pt>
                <c:pt idx="99">
                  <c:v>9331</c:v>
                </c:pt>
                <c:pt idx="100">
                  <c:v>9304</c:v>
                </c:pt>
                <c:pt idx="101">
                  <c:v>9313</c:v>
                </c:pt>
                <c:pt idx="102">
                  <c:v>9322</c:v>
                </c:pt>
                <c:pt idx="103">
                  <c:v>9309</c:v>
                </c:pt>
                <c:pt idx="104">
                  <c:v>9343</c:v>
                </c:pt>
                <c:pt idx="105">
                  <c:v>9318</c:v>
                </c:pt>
                <c:pt idx="106">
                  <c:v>9289</c:v>
                </c:pt>
                <c:pt idx="107">
                  <c:v>9281</c:v>
                </c:pt>
                <c:pt idx="108">
                  <c:v>9287</c:v>
                </c:pt>
                <c:pt idx="109">
                  <c:v>9331</c:v>
                </c:pt>
                <c:pt idx="110">
                  <c:v>9268</c:v>
                </c:pt>
                <c:pt idx="111">
                  <c:v>9309</c:v>
                </c:pt>
                <c:pt idx="112">
                  <c:v>9304</c:v>
                </c:pt>
                <c:pt idx="113">
                  <c:v>9308</c:v>
                </c:pt>
                <c:pt idx="114">
                  <c:v>9271</c:v>
                </c:pt>
                <c:pt idx="115">
                  <c:v>9294</c:v>
                </c:pt>
                <c:pt idx="116">
                  <c:v>9291</c:v>
                </c:pt>
                <c:pt idx="117">
                  <c:v>9267</c:v>
                </c:pt>
                <c:pt idx="118">
                  <c:v>9289</c:v>
                </c:pt>
                <c:pt idx="119">
                  <c:v>9267</c:v>
                </c:pt>
                <c:pt idx="120">
                  <c:v>9289</c:v>
                </c:pt>
                <c:pt idx="121">
                  <c:v>9267</c:v>
                </c:pt>
                <c:pt idx="122">
                  <c:v>9256</c:v>
                </c:pt>
                <c:pt idx="123">
                  <c:v>9273</c:v>
                </c:pt>
                <c:pt idx="124">
                  <c:v>9295</c:v>
                </c:pt>
                <c:pt idx="125">
                  <c:v>9285</c:v>
                </c:pt>
                <c:pt idx="126">
                  <c:v>9265</c:v>
                </c:pt>
                <c:pt idx="127">
                  <c:v>9289</c:v>
                </c:pt>
                <c:pt idx="128">
                  <c:v>9251</c:v>
                </c:pt>
                <c:pt idx="129">
                  <c:v>9269</c:v>
                </c:pt>
                <c:pt idx="130">
                  <c:v>9270</c:v>
                </c:pt>
                <c:pt idx="131">
                  <c:v>9270</c:v>
                </c:pt>
                <c:pt idx="132">
                  <c:v>9258</c:v>
                </c:pt>
                <c:pt idx="133">
                  <c:v>9267</c:v>
                </c:pt>
                <c:pt idx="134">
                  <c:v>9245</c:v>
                </c:pt>
                <c:pt idx="135">
                  <c:v>9310</c:v>
                </c:pt>
                <c:pt idx="136">
                  <c:v>9296</c:v>
                </c:pt>
                <c:pt idx="137">
                  <c:v>9260</c:v>
                </c:pt>
                <c:pt idx="138">
                  <c:v>9276</c:v>
                </c:pt>
                <c:pt idx="139">
                  <c:v>9259</c:v>
                </c:pt>
                <c:pt idx="140">
                  <c:v>9254</c:v>
                </c:pt>
                <c:pt idx="141">
                  <c:v>9265</c:v>
                </c:pt>
                <c:pt idx="142">
                  <c:v>9269</c:v>
                </c:pt>
                <c:pt idx="143">
                  <c:v>9273</c:v>
                </c:pt>
                <c:pt idx="144">
                  <c:v>9292</c:v>
                </c:pt>
                <c:pt idx="145">
                  <c:v>9290</c:v>
                </c:pt>
                <c:pt idx="146">
                  <c:v>9283</c:v>
                </c:pt>
                <c:pt idx="147">
                  <c:v>9279</c:v>
                </c:pt>
                <c:pt idx="148">
                  <c:v>9250</c:v>
                </c:pt>
                <c:pt idx="149">
                  <c:v>9278</c:v>
                </c:pt>
                <c:pt idx="150">
                  <c:v>9293</c:v>
                </c:pt>
                <c:pt idx="151">
                  <c:v>9314</c:v>
                </c:pt>
                <c:pt idx="152">
                  <c:v>9276</c:v>
                </c:pt>
                <c:pt idx="153">
                  <c:v>9315</c:v>
                </c:pt>
                <c:pt idx="154">
                  <c:v>9276</c:v>
                </c:pt>
                <c:pt idx="155">
                  <c:v>9256</c:v>
                </c:pt>
                <c:pt idx="156">
                  <c:v>9258</c:v>
                </c:pt>
                <c:pt idx="157">
                  <c:v>9288</c:v>
                </c:pt>
                <c:pt idx="158">
                  <c:v>9260</c:v>
                </c:pt>
                <c:pt idx="159">
                  <c:v>9295</c:v>
                </c:pt>
                <c:pt idx="160">
                  <c:v>9251</c:v>
                </c:pt>
                <c:pt idx="161">
                  <c:v>9297</c:v>
                </c:pt>
                <c:pt idx="162">
                  <c:v>9276</c:v>
                </c:pt>
                <c:pt idx="163">
                  <c:v>9255</c:v>
                </c:pt>
                <c:pt idx="164">
                  <c:v>9260</c:v>
                </c:pt>
                <c:pt idx="165">
                  <c:v>9286</c:v>
                </c:pt>
                <c:pt idx="166">
                  <c:v>9294</c:v>
                </c:pt>
                <c:pt idx="167">
                  <c:v>9294</c:v>
                </c:pt>
                <c:pt idx="168">
                  <c:v>9283</c:v>
                </c:pt>
                <c:pt idx="169">
                  <c:v>9274</c:v>
                </c:pt>
                <c:pt idx="170">
                  <c:v>9266</c:v>
                </c:pt>
                <c:pt idx="171">
                  <c:v>9257</c:v>
                </c:pt>
                <c:pt idx="172">
                  <c:v>9283</c:v>
                </c:pt>
                <c:pt idx="173">
                  <c:v>9277</c:v>
                </c:pt>
                <c:pt idx="174">
                  <c:v>9263</c:v>
                </c:pt>
                <c:pt idx="175">
                  <c:v>9291</c:v>
                </c:pt>
                <c:pt idx="176">
                  <c:v>9270</c:v>
                </c:pt>
                <c:pt idx="177">
                  <c:v>9267</c:v>
                </c:pt>
                <c:pt idx="178">
                  <c:v>9277</c:v>
                </c:pt>
                <c:pt idx="179">
                  <c:v>9290</c:v>
                </c:pt>
                <c:pt idx="180">
                  <c:v>9298</c:v>
                </c:pt>
                <c:pt idx="181">
                  <c:v>9270</c:v>
                </c:pt>
                <c:pt idx="182">
                  <c:v>9246</c:v>
                </c:pt>
                <c:pt idx="183">
                  <c:v>9267</c:v>
                </c:pt>
                <c:pt idx="184">
                  <c:v>9287</c:v>
                </c:pt>
                <c:pt idx="185">
                  <c:v>9291</c:v>
                </c:pt>
                <c:pt idx="186">
                  <c:v>9276</c:v>
                </c:pt>
                <c:pt idx="187">
                  <c:v>9273</c:v>
                </c:pt>
                <c:pt idx="188">
                  <c:v>9292</c:v>
                </c:pt>
                <c:pt idx="189">
                  <c:v>9256</c:v>
                </c:pt>
                <c:pt idx="190">
                  <c:v>9303</c:v>
                </c:pt>
                <c:pt idx="191">
                  <c:v>9293</c:v>
                </c:pt>
                <c:pt idx="192">
                  <c:v>9296</c:v>
                </c:pt>
                <c:pt idx="193">
                  <c:v>9263</c:v>
                </c:pt>
                <c:pt idx="194">
                  <c:v>9286</c:v>
                </c:pt>
                <c:pt idx="195">
                  <c:v>9276</c:v>
                </c:pt>
                <c:pt idx="196">
                  <c:v>9302</c:v>
                </c:pt>
                <c:pt idx="197">
                  <c:v>9298</c:v>
                </c:pt>
                <c:pt idx="198">
                  <c:v>9279</c:v>
                </c:pt>
                <c:pt idx="199">
                  <c:v>9270</c:v>
                </c:pt>
                <c:pt idx="200">
                  <c:v>9282</c:v>
                </c:pt>
                <c:pt idx="201">
                  <c:v>9287</c:v>
                </c:pt>
                <c:pt idx="202">
                  <c:v>9298</c:v>
                </c:pt>
                <c:pt idx="203">
                  <c:v>9303</c:v>
                </c:pt>
                <c:pt idx="204">
                  <c:v>9285</c:v>
                </c:pt>
                <c:pt idx="205">
                  <c:v>9266</c:v>
                </c:pt>
                <c:pt idx="206">
                  <c:v>9259</c:v>
                </c:pt>
                <c:pt idx="207">
                  <c:v>9264</c:v>
                </c:pt>
                <c:pt idx="208">
                  <c:v>9274</c:v>
                </c:pt>
                <c:pt idx="209">
                  <c:v>9264</c:v>
                </c:pt>
                <c:pt idx="210">
                  <c:v>9287</c:v>
                </c:pt>
                <c:pt idx="211">
                  <c:v>9288</c:v>
                </c:pt>
                <c:pt idx="212">
                  <c:v>9317</c:v>
                </c:pt>
                <c:pt idx="213">
                  <c:v>9289</c:v>
                </c:pt>
                <c:pt idx="214">
                  <c:v>9270</c:v>
                </c:pt>
                <c:pt idx="215">
                  <c:v>9289</c:v>
                </c:pt>
                <c:pt idx="216">
                  <c:v>9277</c:v>
                </c:pt>
                <c:pt idx="217">
                  <c:v>9289</c:v>
                </c:pt>
                <c:pt idx="218">
                  <c:v>9287</c:v>
                </c:pt>
                <c:pt idx="219">
                  <c:v>9308</c:v>
                </c:pt>
                <c:pt idx="220">
                  <c:v>9286</c:v>
                </c:pt>
                <c:pt idx="221">
                  <c:v>9332</c:v>
                </c:pt>
                <c:pt idx="222">
                  <c:v>9291</c:v>
                </c:pt>
                <c:pt idx="223">
                  <c:v>9259</c:v>
                </c:pt>
                <c:pt idx="224">
                  <c:v>9299</c:v>
                </c:pt>
                <c:pt idx="225">
                  <c:v>9313</c:v>
                </c:pt>
                <c:pt idx="226">
                  <c:v>9326</c:v>
                </c:pt>
                <c:pt idx="227">
                  <c:v>9301</c:v>
                </c:pt>
                <c:pt idx="228">
                  <c:v>9316</c:v>
                </c:pt>
                <c:pt idx="229">
                  <c:v>9280</c:v>
                </c:pt>
                <c:pt idx="230">
                  <c:v>9305</c:v>
                </c:pt>
                <c:pt idx="231">
                  <c:v>9311</c:v>
                </c:pt>
                <c:pt idx="232">
                  <c:v>9293</c:v>
                </c:pt>
                <c:pt idx="233">
                  <c:v>9320</c:v>
                </c:pt>
                <c:pt idx="234">
                  <c:v>9330</c:v>
                </c:pt>
                <c:pt idx="235">
                  <c:v>9318</c:v>
                </c:pt>
                <c:pt idx="236">
                  <c:v>9321</c:v>
                </c:pt>
                <c:pt idx="237">
                  <c:v>9335</c:v>
                </c:pt>
                <c:pt idx="238">
                  <c:v>9337</c:v>
                </c:pt>
                <c:pt idx="239">
                  <c:v>9333</c:v>
                </c:pt>
                <c:pt idx="240">
                  <c:v>9276</c:v>
                </c:pt>
                <c:pt idx="241">
                  <c:v>9329</c:v>
                </c:pt>
                <c:pt idx="242">
                  <c:v>9322</c:v>
                </c:pt>
                <c:pt idx="243">
                  <c:v>9331</c:v>
                </c:pt>
                <c:pt idx="244">
                  <c:v>9308</c:v>
                </c:pt>
                <c:pt idx="245">
                  <c:v>9282</c:v>
                </c:pt>
                <c:pt idx="246">
                  <c:v>9325</c:v>
                </c:pt>
                <c:pt idx="247">
                  <c:v>9352</c:v>
                </c:pt>
                <c:pt idx="248">
                  <c:v>9332</c:v>
                </c:pt>
                <c:pt idx="249">
                  <c:v>9337</c:v>
                </c:pt>
                <c:pt idx="250">
                  <c:v>9336</c:v>
                </c:pt>
                <c:pt idx="251">
                  <c:v>9316</c:v>
                </c:pt>
                <c:pt idx="252">
                  <c:v>9296</c:v>
                </c:pt>
                <c:pt idx="253">
                  <c:v>9321</c:v>
                </c:pt>
                <c:pt idx="254">
                  <c:v>9344</c:v>
                </c:pt>
                <c:pt idx="255">
                  <c:v>9356</c:v>
                </c:pt>
                <c:pt idx="256">
                  <c:v>9340</c:v>
                </c:pt>
                <c:pt idx="257">
                  <c:v>9380</c:v>
                </c:pt>
                <c:pt idx="258">
                  <c:v>9356</c:v>
                </c:pt>
                <c:pt idx="259">
                  <c:v>9344</c:v>
                </c:pt>
                <c:pt idx="260">
                  <c:v>9331</c:v>
                </c:pt>
                <c:pt idx="261">
                  <c:v>9367</c:v>
                </c:pt>
                <c:pt idx="262">
                  <c:v>9315</c:v>
                </c:pt>
                <c:pt idx="263">
                  <c:v>9338</c:v>
                </c:pt>
                <c:pt idx="264">
                  <c:v>9384</c:v>
                </c:pt>
                <c:pt idx="265">
                  <c:v>9345</c:v>
                </c:pt>
                <c:pt idx="266">
                  <c:v>9390</c:v>
                </c:pt>
                <c:pt idx="267">
                  <c:v>9368</c:v>
                </c:pt>
                <c:pt idx="268">
                  <c:v>9360</c:v>
                </c:pt>
                <c:pt idx="269">
                  <c:v>9358</c:v>
                </c:pt>
                <c:pt idx="270">
                  <c:v>9358</c:v>
                </c:pt>
                <c:pt idx="271">
                  <c:v>9367</c:v>
                </c:pt>
                <c:pt idx="272">
                  <c:v>9350</c:v>
                </c:pt>
                <c:pt idx="273">
                  <c:v>9310</c:v>
                </c:pt>
                <c:pt idx="274">
                  <c:v>9350</c:v>
                </c:pt>
                <c:pt idx="275">
                  <c:v>9344</c:v>
                </c:pt>
                <c:pt idx="276">
                  <c:v>9359</c:v>
                </c:pt>
                <c:pt idx="277">
                  <c:v>9367</c:v>
                </c:pt>
                <c:pt idx="278">
                  <c:v>9382</c:v>
                </c:pt>
                <c:pt idx="279">
                  <c:v>9340</c:v>
                </c:pt>
                <c:pt idx="280">
                  <c:v>9355</c:v>
                </c:pt>
                <c:pt idx="281">
                  <c:v>9321</c:v>
                </c:pt>
                <c:pt idx="282">
                  <c:v>9367</c:v>
                </c:pt>
                <c:pt idx="283">
                  <c:v>9358</c:v>
                </c:pt>
                <c:pt idx="284">
                  <c:v>9381</c:v>
                </c:pt>
                <c:pt idx="285">
                  <c:v>9349</c:v>
                </c:pt>
                <c:pt idx="286">
                  <c:v>9342</c:v>
                </c:pt>
                <c:pt idx="287">
                  <c:v>9340</c:v>
                </c:pt>
                <c:pt idx="288">
                  <c:v>9386</c:v>
                </c:pt>
                <c:pt idx="289">
                  <c:v>9358</c:v>
                </c:pt>
                <c:pt idx="290">
                  <c:v>9357</c:v>
                </c:pt>
                <c:pt idx="291">
                  <c:v>9365</c:v>
                </c:pt>
                <c:pt idx="292">
                  <c:v>9356</c:v>
                </c:pt>
                <c:pt idx="293">
                  <c:v>9314</c:v>
                </c:pt>
                <c:pt idx="294">
                  <c:v>9341</c:v>
                </c:pt>
                <c:pt idx="295">
                  <c:v>9354</c:v>
                </c:pt>
                <c:pt idx="296">
                  <c:v>9347</c:v>
                </c:pt>
                <c:pt idx="297">
                  <c:v>9362</c:v>
                </c:pt>
                <c:pt idx="298">
                  <c:v>9354</c:v>
                </c:pt>
                <c:pt idx="299">
                  <c:v>9357</c:v>
                </c:pt>
                <c:pt idx="300">
                  <c:v>9363</c:v>
                </c:pt>
                <c:pt idx="301">
                  <c:v>9368</c:v>
                </c:pt>
                <c:pt idx="302">
                  <c:v>9341</c:v>
                </c:pt>
                <c:pt idx="303">
                  <c:v>9320</c:v>
                </c:pt>
                <c:pt idx="304">
                  <c:v>9351</c:v>
                </c:pt>
                <c:pt idx="305">
                  <c:v>9347</c:v>
                </c:pt>
                <c:pt idx="306">
                  <c:v>9328</c:v>
                </c:pt>
                <c:pt idx="307">
                  <c:v>9351</c:v>
                </c:pt>
                <c:pt idx="308">
                  <c:v>9372</c:v>
                </c:pt>
                <c:pt idx="309">
                  <c:v>9367</c:v>
                </c:pt>
                <c:pt idx="310">
                  <c:v>9382</c:v>
                </c:pt>
                <c:pt idx="311">
                  <c:v>9325</c:v>
                </c:pt>
                <c:pt idx="312">
                  <c:v>9315</c:v>
                </c:pt>
                <c:pt idx="313">
                  <c:v>9338</c:v>
                </c:pt>
                <c:pt idx="314">
                  <c:v>9334</c:v>
                </c:pt>
                <c:pt idx="315">
                  <c:v>9306</c:v>
                </c:pt>
                <c:pt idx="316">
                  <c:v>9317</c:v>
                </c:pt>
                <c:pt idx="317">
                  <c:v>9360</c:v>
                </c:pt>
                <c:pt idx="318">
                  <c:v>9389</c:v>
                </c:pt>
                <c:pt idx="319">
                  <c:v>9324</c:v>
                </c:pt>
                <c:pt idx="320">
                  <c:v>9336</c:v>
                </c:pt>
                <c:pt idx="321">
                  <c:v>9343</c:v>
                </c:pt>
                <c:pt idx="322">
                  <c:v>9313</c:v>
                </c:pt>
                <c:pt idx="323">
                  <c:v>9361</c:v>
                </c:pt>
                <c:pt idx="324">
                  <c:v>9330</c:v>
                </c:pt>
                <c:pt idx="325">
                  <c:v>9329</c:v>
                </c:pt>
                <c:pt idx="326">
                  <c:v>9325</c:v>
                </c:pt>
                <c:pt idx="327">
                  <c:v>9291</c:v>
                </c:pt>
                <c:pt idx="328">
                  <c:v>9313</c:v>
                </c:pt>
                <c:pt idx="329">
                  <c:v>9336</c:v>
                </c:pt>
                <c:pt idx="330">
                  <c:v>9333</c:v>
                </c:pt>
                <c:pt idx="331">
                  <c:v>9326</c:v>
                </c:pt>
                <c:pt idx="332">
                  <c:v>9341</c:v>
                </c:pt>
                <c:pt idx="333">
                  <c:v>9303</c:v>
                </c:pt>
                <c:pt idx="334">
                  <c:v>9343</c:v>
                </c:pt>
                <c:pt idx="335">
                  <c:v>9318</c:v>
                </c:pt>
                <c:pt idx="336">
                  <c:v>9319</c:v>
                </c:pt>
                <c:pt idx="337">
                  <c:v>9354</c:v>
                </c:pt>
                <c:pt idx="338">
                  <c:v>9292</c:v>
                </c:pt>
                <c:pt idx="339">
                  <c:v>9362</c:v>
                </c:pt>
                <c:pt idx="340">
                  <c:v>9315</c:v>
                </c:pt>
                <c:pt idx="341">
                  <c:v>9361</c:v>
                </c:pt>
                <c:pt idx="342">
                  <c:v>9334</c:v>
                </c:pt>
                <c:pt idx="343">
                  <c:v>9311</c:v>
                </c:pt>
                <c:pt idx="344">
                  <c:v>9295</c:v>
                </c:pt>
                <c:pt idx="345">
                  <c:v>9327</c:v>
                </c:pt>
                <c:pt idx="346">
                  <c:v>9325</c:v>
                </c:pt>
                <c:pt idx="347">
                  <c:v>9312</c:v>
                </c:pt>
                <c:pt idx="348">
                  <c:v>9318</c:v>
                </c:pt>
                <c:pt idx="349">
                  <c:v>9324</c:v>
                </c:pt>
                <c:pt idx="350">
                  <c:v>9327</c:v>
                </c:pt>
                <c:pt idx="351">
                  <c:v>9308</c:v>
                </c:pt>
                <c:pt idx="352">
                  <c:v>9331</c:v>
                </c:pt>
                <c:pt idx="353">
                  <c:v>9315</c:v>
                </c:pt>
                <c:pt idx="354">
                  <c:v>9365</c:v>
                </c:pt>
                <c:pt idx="355">
                  <c:v>9324</c:v>
                </c:pt>
                <c:pt idx="356">
                  <c:v>9332</c:v>
                </c:pt>
                <c:pt idx="357">
                  <c:v>9322</c:v>
                </c:pt>
                <c:pt idx="358">
                  <c:v>9327</c:v>
                </c:pt>
                <c:pt idx="359">
                  <c:v>9311</c:v>
                </c:pt>
                <c:pt idx="360">
                  <c:v>9300</c:v>
                </c:pt>
                <c:pt idx="361">
                  <c:v>9354</c:v>
                </c:pt>
                <c:pt idx="362">
                  <c:v>9336</c:v>
                </c:pt>
                <c:pt idx="363">
                  <c:v>9318</c:v>
                </c:pt>
                <c:pt idx="364">
                  <c:v>9324</c:v>
                </c:pt>
                <c:pt idx="365">
                  <c:v>9337</c:v>
                </c:pt>
                <c:pt idx="366">
                  <c:v>9326</c:v>
                </c:pt>
                <c:pt idx="367">
                  <c:v>9286</c:v>
                </c:pt>
                <c:pt idx="368">
                  <c:v>9292</c:v>
                </c:pt>
                <c:pt idx="369">
                  <c:v>9312</c:v>
                </c:pt>
                <c:pt idx="370">
                  <c:v>9353</c:v>
                </c:pt>
                <c:pt idx="371">
                  <c:v>9288</c:v>
                </c:pt>
                <c:pt idx="372">
                  <c:v>9327</c:v>
                </c:pt>
                <c:pt idx="373">
                  <c:v>9320</c:v>
                </c:pt>
                <c:pt idx="374">
                  <c:v>9324</c:v>
                </c:pt>
                <c:pt idx="375">
                  <c:v>9311</c:v>
                </c:pt>
                <c:pt idx="376">
                  <c:v>9333</c:v>
                </c:pt>
                <c:pt idx="377">
                  <c:v>9310</c:v>
                </c:pt>
                <c:pt idx="378">
                  <c:v>9276</c:v>
                </c:pt>
                <c:pt idx="379">
                  <c:v>9332</c:v>
                </c:pt>
                <c:pt idx="380">
                  <c:v>9312</c:v>
                </c:pt>
                <c:pt idx="381">
                  <c:v>9317</c:v>
                </c:pt>
                <c:pt idx="382">
                  <c:v>9330</c:v>
                </c:pt>
                <c:pt idx="383">
                  <c:v>9337</c:v>
                </c:pt>
                <c:pt idx="384">
                  <c:v>9286</c:v>
                </c:pt>
                <c:pt idx="385">
                  <c:v>9313</c:v>
                </c:pt>
                <c:pt idx="386">
                  <c:v>9290</c:v>
                </c:pt>
                <c:pt idx="387">
                  <c:v>9319</c:v>
                </c:pt>
                <c:pt idx="388">
                  <c:v>9307</c:v>
                </c:pt>
                <c:pt idx="389">
                  <c:v>9299</c:v>
                </c:pt>
                <c:pt idx="390">
                  <c:v>9311</c:v>
                </c:pt>
                <c:pt idx="391">
                  <c:v>9336</c:v>
                </c:pt>
                <c:pt idx="392">
                  <c:v>9316</c:v>
                </c:pt>
                <c:pt idx="393">
                  <c:v>9286</c:v>
                </c:pt>
                <c:pt idx="394">
                  <c:v>9326</c:v>
                </c:pt>
                <c:pt idx="395">
                  <c:v>9310</c:v>
                </c:pt>
                <c:pt idx="396">
                  <c:v>9310</c:v>
                </c:pt>
                <c:pt idx="397">
                  <c:v>9317</c:v>
                </c:pt>
                <c:pt idx="398">
                  <c:v>9337</c:v>
                </c:pt>
                <c:pt idx="399">
                  <c:v>9329</c:v>
                </c:pt>
                <c:pt idx="400">
                  <c:v>9341</c:v>
                </c:pt>
                <c:pt idx="401">
                  <c:v>9313</c:v>
                </c:pt>
                <c:pt idx="402">
                  <c:v>9339</c:v>
                </c:pt>
                <c:pt idx="403">
                  <c:v>9336</c:v>
                </c:pt>
                <c:pt idx="404">
                  <c:v>9322</c:v>
                </c:pt>
                <c:pt idx="405">
                  <c:v>9338</c:v>
                </c:pt>
                <c:pt idx="406">
                  <c:v>9307</c:v>
                </c:pt>
                <c:pt idx="407">
                  <c:v>9321</c:v>
                </c:pt>
                <c:pt idx="408">
                  <c:v>9340</c:v>
                </c:pt>
                <c:pt idx="409">
                  <c:v>9345</c:v>
                </c:pt>
                <c:pt idx="410">
                  <c:v>9315</c:v>
                </c:pt>
                <c:pt idx="411">
                  <c:v>9341</c:v>
                </c:pt>
                <c:pt idx="412">
                  <c:v>9311</c:v>
                </c:pt>
                <c:pt idx="413">
                  <c:v>9357</c:v>
                </c:pt>
                <c:pt idx="414">
                  <c:v>9324</c:v>
                </c:pt>
                <c:pt idx="415">
                  <c:v>9342</c:v>
                </c:pt>
                <c:pt idx="416">
                  <c:v>9327</c:v>
                </c:pt>
                <c:pt idx="417">
                  <c:v>9336</c:v>
                </c:pt>
                <c:pt idx="418">
                  <c:v>9322</c:v>
                </c:pt>
                <c:pt idx="419">
                  <c:v>9294</c:v>
                </c:pt>
                <c:pt idx="420">
                  <c:v>9320</c:v>
                </c:pt>
                <c:pt idx="421">
                  <c:v>9305</c:v>
                </c:pt>
                <c:pt idx="422">
                  <c:v>9333</c:v>
                </c:pt>
                <c:pt idx="423">
                  <c:v>9322</c:v>
                </c:pt>
                <c:pt idx="424">
                  <c:v>9355</c:v>
                </c:pt>
                <c:pt idx="425">
                  <c:v>9351</c:v>
                </c:pt>
                <c:pt idx="426">
                  <c:v>9340</c:v>
                </c:pt>
                <c:pt idx="427">
                  <c:v>9320</c:v>
                </c:pt>
                <c:pt idx="428">
                  <c:v>9342</c:v>
                </c:pt>
                <c:pt idx="429">
                  <c:v>9352</c:v>
                </c:pt>
                <c:pt idx="430">
                  <c:v>9357</c:v>
                </c:pt>
                <c:pt idx="431">
                  <c:v>9337</c:v>
                </c:pt>
                <c:pt idx="432">
                  <c:v>9334</c:v>
                </c:pt>
                <c:pt idx="433">
                  <c:v>9369</c:v>
                </c:pt>
                <c:pt idx="434">
                  <c:v>9344</c:v>
                </c:pt>
                <c:pt idx="435">
                  <c:v>9336</c:v>
                </c:pt>
                <c:pt idx="436">
                  <c:v>9318</c:v>
                </c:pt>
                <c:pt idx="437">
                  <c:v>9337</c:v>
                </c:pt>
                <c:pt idx="438">
                  <c:v>9333</c:v>
                </c:pt>
                <c:pt idx="439">
                  <c:v>9334</c:v>
                </c:pt>
                <c:pt idx="440">
                  <c:v>9370</c:v>
                </c:pt>
                <c:pt idx="441">
                  <c:v>9344</c:v>
                </c:pt>
                <c:pt idx="442">
                  <c:v>9364</c:v>
                </c:pt>
                <c:pt idx="443">
                  <c:v>9322</c:v>
                </c:pt>
                <c:pt idx="444">
                  <c:v>9337</c:v>
                </c:pt>
                <c:pt idx="445">
                  <c:v>9332</c:v>
                </c:pt>
                <c:pt idx="446">
                  <c:v>9327</c:v>
                </c:pt>
                <c:pt idx="447">
                  <c:v>9369</c:v>
                </c:pt>
                <c:pt idx="448">
                  <c:v>9338</c:v>
                </c:pt>
                <c:pt idx="449">
                  <c:v>9380</c:v>
                </c:pt>
                <c:pt idx="450">
                  <c:v>9340</c:v>
                </c:pt>
                <c:pt idx="451">
                  <c:v>9388</c:v>
                </c:pt>
                <c:pt idx="452">
                  <c:v>9384</c:v>
                </c:pt>
                <c:pt idx="453">
                  <c:v>9332</c:v>
                </c:pt>
                <c:pt idx="454">
                  <c:v>9388</c:v>
                </c:pt>
                <c:pt idx="455">
                  <c:v>9379</c:v>
                </c:pt>
                <c:pt idx="456">
                  <c:v>9383</c:v>
                </c:pt>
                <c:pt idx="457">
                  <c:v>9342</c:v>
                </c:pt>
                <c:pt idx="458">
                  <c:v>9400</c:v>
                </c:pt>
                <c:pt idx="459">
                  <c:v>9368</c:v>
                </c:pt>
                <c:pt idx="460">
                  <c:v>9352</c:v>
                </c:pt>
                <c:pt idx="461">
                  <c:v>9385</c:v>
                </c:pt>
                <c:pt idx="462">
                  <c:v>9327</c:v>
                </c:pt>
                <c:pt idx="463">
                  <c:v>9357</c:v>
                </c:pt>
                <c:pt idx="464">
                  <c:v>9372</c:v>
                </c:pt>
                <c:pt idx="465">
                  <c:v>9386</c:v>
                </c:pt>
                <c:pt idx="466">
                  <c:v>9382</c:v>
                </c:pt>
                <c:pt idx="467">
                  <c:v>9355</c:v>
                </c:pt>
                <c:pt idx="468">
                  <c:v>9351</c:v>
                </c:pt>
                <c:pt idx="469">
                  <c:v>9368</c:v>
                </c:pt>
                <c:pt idx="470">
                  <c:v>9390</c:v>
                </c:pt>
                <c:pt idx="471">
                  <c:v>9388</c:v>
                </c:pt>
                <c:pt idx="472">
                  <c:v>9386</c:v>
                </c:pt>
                <c:pt idx="473">
                  <c:v>9388</c:v>
                </c:pt>
                <c:pt idx="474">
                  <c:v>9368</c:v>
                </c:pt>
                <c:pt idx="475">
                  <c:v>9371</c:v>
                </c:pt>
                <c:pt idx="476">
                  <c:v>9372</c:v>
                </c:pt>
                <c:pt idx="477">
                  <c:v>9387</c:v>
                </c:pt>
                <c:pt idx="478">
                  <c:v>9379</c:v>
                </c:pt>
                <c:pt idx="479">
                  <c:v>9405</c:v>
                </c:pt>
                <c:pt idx="480">
                  <c:v>9376</c:v>
                </c:pt>
                <c:pt idx="481">
                  <c:v>9392</c:v>
                </c:pt>
                <c:pt idx="482">
                  <c:v>9374</c:v>
                </c:pt>
                <c:pt idx="483">
                  <c:v>9398</c:v>
                </c:pt>
                <c:pt idx="484">
                  <c:v>9377</c:v>
                </c:pt>
                <c:pt idx="485">
                  <c:v>9407</c:v>
                </c:pt>
                <c:pt idx="486">
                  <c:v>9402</c:v>
                </c:pt>
                <c:pt idx="487">
                  <c:v>9426</c:v>
                </c:pt>
                <c:pt idx="488">
                  <c:v>9388</c:v>
                </c:pt>
                <c:pt idx="489">
                  <c:v>9420</c:v>
                </c:pt>
                <c:pt idx="490">
                  <c:v>9397</c:v>
                </c:pt>
                <c:pt idx="491">
                  <c:v>9391</c:v>
                </c:pt>
                <c:pt idx="492">
                  <c:v>9394</c:v>
                </c:pt>
                <c:pt idx="493">
                  <c:v>9412</c:v>
                </c:pt>
                <c:pt idx="494">
                  <c:v>9394</c:v>
                </c:pt>
                <c:pt idx="495">
                  <c:v>9413</c:v>
                </c:pt>
                <c:pt idx="496">
                  <c:v>9374</c:v>
                </c:pt>
                <c:pt idx="497">
                  <c:v>9433</c:v>
                </c:pt>
                <c:pt idx="498">
                  <c:v>9398</c:v>
                </c:pt>
                <c:pt idx="499">
                  <c:v>9378</c:v>
                </c:pt>
                <c:pt idx="500">
                  <c:v>9418</c:v>
                </c:pt>
                <c:pt idx="501">
                  <c:v>9408</c:v>
                </c:pt>
                <c:pt idx="502">
                  <c:v>9416</c:v>
                </c:pt>
                <c:pt idx="503">
                  <c:v>9400</c:v>
                </c:pt>
                <c:pt idx="504">
                  <c:v>9396</c:v>
                </c:pt>
                <c:pt idx="505">
                  <c:v>9428</c:v>
                </c:pt>
                <c:pt idx="506">
                  <c:v>9443</c:v>
                </c:pt>
                <c:pt idx="507">
                  <c:v>9423</c:v>
                </c:pt>
                <c:pt idx="508">
                  <c:v>9414</c:v>
                </c:pt>
                <c:pt idx="509">
                  <c:v>9408</c:v>
                </c:pt>
                <c:pt idx="510">
                  <c:v>9430</c:v>
                </c:pt>
                <c:pt idx="511">
                  <c:v>9418</c:v>
                </c:pt>
                <c:pt idx="512">
                  <c:v>9384</c:v>
                </c:pt>
                <c:pt idx="513">
                  <c:v>9399</c:v>
                </c:pt>
                <c:pt idx="514">
                  <c:v>9429</c:v>
                </c:pt>
                <c:pt idx="515">
                  <c:v>9401</c:v>
                </c:pt>
                <c:pt idx="516">
                  <c:v>9432</c:v>
                </c:pt>
                <c:pt idx="517">
                  <c:v>9410</c:v>
                </c:pt>
                <c:pt idx="518">
                  <c:v>9426</c:v>
                </c:pt>
                <c:pt idx="519">
                  <c:v>9420</c:v>
                </c:pt>
                <c:pt idx="520">
                  <c:v>9406</c:v>
                </c:pt>
                <c:pt idx="521">
                  <c:v>9452</c:v>
                </c:pt>
                <c:pt idx="522">
                  <c:v>9377</c:v>
                </c:pt>
                <c:pt idx="523">
                  <c:v>9412</c:v>
                </c:pt>
                <c:pt idx="524">
                  <c:v>9411</c:v>
                </c:pt>
                <c:pt idx="525">
                  <c:v>9445</c:v>
                </c:pt>
                <c:pt idx="526">
                  <c:v>9413</c:v>
                </c:pt>
                <c:pt idx="527">
                  <c:v>9455</c:v>
                </c:pt>
                <c:pt idx="528">
                  <c:v>9432</c:v>
                </c:pt>
                <c:pt idx="529">
                  <c:v>9386</c:v>
                </c:pt>
                <c:pt idx="530">
                  <c:v>9434</c:v>
                </c:pt>
                <c:pt idx="531">
                  <c:v>9438</c:v>
                </c:pt>
                <c:pt idx="532">
                  <c:v>9464</c:v>
                </c:pt>
                <c:pt idx="533">
                  <c:v>9426</c:v>
                </c:pt>
                <c:pt idx="534">
                  <c:v>9404</c:v>
                </c:pt>
                <c:pt idx="535">
                  <c:v>9422</c:v>
                </c:pt>
                <c:pt idx="536">
                  <c:v>9415</c:v>
                </c:pt>
                <c:pt idx="537">
                  <c:v>9411</c:v>
                </c:pt>
                <c:pt idx="538">
                  <c:v>9459</c:v>
                </c:pt>
                <c:pt idx="539">
                  <c:v>9468</c:v>
                </c:pt>
                <c:pt idx="540">
                  <c:v>9415</c:v>
                </c:pt>
                <c:pt idx="541">
                  <c:v>9420</c:v>
                </c:pt>
                <c:pt idx="542">
                  <c:v>9452</c:v>
                </c:pt>
                <c:pt idx="543">
                  <c:v>9416</c:v>
                </c:pt>
                <c:pt idx="544">
                  <c:v>9468</c:v>
                </c:pt>
                <c:pt idx="545">
                  <c:v>9459</c:v>
                </c:pt>
                <c:pt idx="546">
                  <c:v>9437</c:v>
                </c:pt>
                <c:pt idx="547">
                  <c:v>9451</c:v>
                </c:pt>
                <c:pt idx="548">
                  <c:v>9463</c:v>
                </c:pt>
                <c:pt idx="549">
                  <c:v>9458</c:v>
                </c:pt>
                <c:pt idx="550">
                  <c:v>9409</c:v>
                </c:pt>
                <c:pt idx="551">
                  <c:v>9436</c:v>
                </c:pt>
                <c:pt idx="552">
                  <c:v>9452</c:v>
                </c:pt>
                <c:pt idx="553">
                  <c:v>9460</c:v>
                </c:pt>
                <c:pt idx="554">
                  <c:v>9475</c:v>
                </c:pt>
                <c:pt idx="555">
                  <c:v>9430</c:v>
                </c:pt>
                <c:pt idx="556">
                  <c:v>9448</c:v>
                </c:pt>
                <c:pt idx="557">
                  <c:v>9471</c:v>
                </c:pt>
                <c:pt idx="558">
                  <c:v>9499</c:v>
                </c:pt>
                <c:pt idx="559">
                  <c:v>9463</c:v>
                </c:pt>
                <c:pt idx="560">
                  <c:v>9487</c:v>
                </c:pt>
                <c:pt idx="561">
                  <c:v>9472</c:v>
                </c:pt>
                <c:pt idx="562">
                  <c:v>9462</c:v>
                </c:pt>
                <c:pt idx="563">
                  <c:v>9461</c:v>
                </c:pt>
                <c:pt idx="564">
                  <c:v>9454</c:v>
                </c:pt>
                <c:pt idx="565">
                  <c:v>9463</c:v>
                </c:pt>
                <c:pt idx="566">
                  <c:v>9455</c:v>
                </c:pt>
                <c:pt idx="567">
                  <c:v>9491</c:v>
                </c:pt>
                <c:pt idx="568">
                  <c:v>9483</c:v>
                </c:pt>
                <c:pt idx="569">
                  <c:v>9513</c:v>
                </c:pt>
                <c:pt idx="570">
                  <c:v>9471</c:v>
                </c:pt>
                <c:pt idx="571">
                  <c:v>9482</c:v>
                </c:pt>
                <c:pt idx="572">
                  <c:v>9413</c:v>
                </c:pt>
                <c:pt idx="573">
                  <c:v>9462</c:v>
                </c:pt>
                <c:pt idx="574">
                  <c:v>9456</c:v>
                </c:pt>
                <c:pt idx="575">
                  <c:v>9472</c:v>
                </c:pt>
                <c:pt idx="576">
                  <c:v>9461</c:v>
                </c:pt>
                <c:pt idx="577">
                  <c:v>9443</c:v>
                </c:pt>
                <c:pt idx="578">
                  <c:v>9454</c:v>
                </c:pt>
                <c:pt idx="579">
                  <c:v>9469</c:v>
                </c:pt>
                <c:pt idx="580">
                  <c:v>9525</c:v>
                </c:pt>
                <c:pt idx="581">
                  <c:v>9459</c:v>
                </c:pt>
                <c:pt idx="582">
                  <c:v>9499</c:v>
                </c:pt>
                <c:pt idx="583">
                  <c:v>9479</c:v>
                </c:pt>
                <c:pt idx="584">
                  <c:v>9490</c:v>
                </c:pt>
                <c:pt idx="585">
                  <c:v>9500</c:v>
                </c:pt>
                <c:pt idx="586">
                  <c:v>9484</c:v>
                </c:pt>
                <c:pt idx="587">
                  <c:v>9464</c:v>
                </c:pt>
                <c:pt idx="588">
                  <c:v>9493</c:v>
                </c:pt>
                <c:pt idx="589">
                  <c:v>9535</c:v>
                </c:pt>
                <c:pt idx="590">
                  <c:v>9468</c:v>
                </c:pt>
                <c:pt idx="591">
                  <c:v>9477</c:v>
                </c:pt>
                <c:pt idx="592">
                  <c:v>9499</c:v>
                </c:pt>
                <c:pt idx="593">
                  <c:v>9441</c:v>
                </c:pt>
                <c:pt idx="594">
                  <c:v>9479</c:v>
                </c:pt>
                <c:pt idx="595">
                  <c:v>9488</c:v>
                </c:pt>
                <c:pt idx="596">
                  <c:v>9507</c:v>
                </c:pt>
                <c:pt idx="597">
                  <c:v>9498</c:v>
                </c:pt>
                <c:pt idx="598">
                  <c:v>9492</c:v>
                </c:pt>
                <c:pt idx="599">
                  <c:v>9500</c:v>
                </c:pt>
                <c:pt idx="600">
                  <c:v>9479</c:v>
                </c:pt>
                <c:pt idx="601">
                  <c:v>9484</c:v>
                </c:pt>
                <c:pt idx="602">
                  <c:v>9515</c:v>
                </c:pt>
                <c:pt idx="603">
                  <c:v>9534</c:v>
                </c:pt>
                <c:pt idx="604">
                  <c:v>9479</c:v>
                </c:pt>
                <c:pt idx="605">
                  <c:v>9492</c:v>
                </c:pt>
                <c:pt idx="606">
                  <c:v>9497</c:v>
                </c:pt>
                <c:pt idx="607">
                  <c:v>9513</c:v>
                </c:pt>
                <c:pt idx="608">
                  <c:v>9520</c:v>
                </c:pt>
                <c:pt idx="609">
                  <c:v>9537</c:v>
                </c:pt>
                <c:pt idx="610">
                  <c:v>9517</c:v>
                </c:pt>
                <c:pt idx="611">
                  <c:v>9535</c:v>
                </c:pt>
                <c:pt idx="612">
                  <c:v>9526</c:v>
                </c:pt>
                <c:pt idx="613">
                  <c:v>9516</c:v>
                </c:pt>
                <c:pt idx="614">
                  <c:v>9520</c:v>
                </c:pt>
                <c:pt idx="615">
                  <c:v>9543</c:v>
                </c:pt>
                <c:pt idx="616">
                  <c:v>9535</c:v>
                </c:pt>
                <c:pt idx="617">
                  <c:v>9493</c:v>
                </c:pt>
                <c:pt idx="618">
                  <c:v>9535</c:v>
                </c:pt>
                <c:pt idx="619">
                  <c:v>9546</c:v>
                </c:pt>
                <c:pt idx="620">
                  <c:v>9554</c:v>
                </c:pt>
                <c:pt idx="621">
                  <c:v>9524</c:v>
                </c:pt>
                <c:pt idx="622">
                  <c:v>9505</c:v>
                </c:pt>
                <c:pt idx="623">
                  <c:v>9562</c:v>
                </c:pt>
                <c:pt idx="624">
                  <c:v>9522</c:v>
                </c:pt>
                <c:pt idx="625">
                  <c:v>9544</c:v>
                </c:pt>
                <c:pt idx="626">
                  <c:v>9529</c:v>
                </c:pt>
                <c:pt idx="627">
                  <c:v>9507</c:v>
                </c:pt>
                <c:pt idx="628">
                  <c:v>9535</c:v>
                </c:pt>
                <c:pt idx="629">
                  <c:v>9529</c:v>
                </c:pt>
                <c:pt idx="630">
                  <c:v>9557</c:v>
                </c:pt>
                <c:pt idx="631">
                  <c:v>9520</c:v>
                </c:pt>
                <c:pt idx="632">
                  <c:v>9524</c:v>
                </c:pt>
                <c:pt idx="633">
                  <c:v>9524</c:v>
                </c:pt>
                <c:pt idx="634">
                  <c:v>9503</c:v>
                </c:pt>
                <c:pt idx="635">
                  <c:v>9533</c:v>
                </c:pt>
                <c:pt idx="636">
                  <c:v>9567</c:v>
                </c:pt>
                <c:pt idx="637">
                  <c:v>9510</c:v>
                </c:pt>
                <c:pt idx="638">
                  <c:v>9557</c:v>
                </c:pt>
                <c:pt idx="639">
                  <c:v>9510</c:v>
                </c:pt>
                <c:pt idx="640">
                  <c:v>9573</c:v>
                </c:pt>
                <c:pt idx="641">
                  <c:v>9544</c:v>
                </c:pt>
                <c:pt idx="642">
                  <c:v>9567</c:v>
                </c:pt>
                <c:pt idx="643">
                  <c:v>9525</c:v>
                </c:pt>
                <c:pt idx="644">
                  <c:v>9580</c:v>
                </c:pt>
                <c:pt idx="645">
                  <c:v>9490</c:v>
                </c:pt>
                <c:pt idx="646">
                  <c:v>9525</c:v>
                </c:pt>
                <c:pt idx="647">
                  <c:v>9534</c:v>
                </c:pt>
                <c:pt idx="648">
                  <c:v>9593</c:v>
                </c:pt>
                <c:pt idx="649">
                  <c:v>9547</c:v>
                </c:pt>
                <c:pt idx="650">
                  <c:v>9563</c:v>
                </c:pt>
                <c:pt idx="651">
                  <c:v>9603</c:v>
                </c:pt>
                <c:pt idx="652">
                  <c:v>9580</c:v>
                </c:pt>
                <c:pt idx="653">
                  <c:v>9582</c:v>
                </c:pt>
                <c:pt idx="654">
                  <c:v>9547</c:v>
                </c:pt>
                <c:pt idx="655">
                  <c:v>9623</c:v>
                </c:pt>
                <c:pt idx="656">
                  <c:v>9598</c:v>
                </c:pt>
                <c:pt idx="657">
                  <c:v>9586</c:v>
                </c:pt>
                <c:pt idx="658">
                  <c:v>9621</c:v>
                </c:pt>
                <c:pt idx="659">
                  <c:v>9612</c:v>
                </c:pt>
                <c:pt idx="660">
                  <c:v>9640</c:v>
                </c:pt>
                <c:pt idx="661">
                  <c:v>9621</c:v>
                </c:pt>
                <c:pt idx="662">
                  <c:v>9565</c:v>
                </c:pt>
                <c:pt idx="663">
                  <c:v>9614</c:v>
                </c:pt>
                <c:pt idx="664">
                  <c:v>9652</c:v>
                </c:pt>
                <c:pt idx="665">
                  <c:v>9619</c:v>
                </c:pt>
                <c:pt idx="666">
                  <c:v>9610</c:v>
                </c:pt>
                <c:pt idx="667">
                  <c:v>9611</c:v>
                </c:pt>
                <c:pt idx="668">
                  <c:v>9635</c:v>
                </c:pt>
                <c:pt idx="669">
                  <c:v>9614</c:v>
                </c:pt>
                <c:pt idx="670">
                  <c:v>9594</c:v>
                </c:pt>
                <c:pt idx="671">
                  <c:v>9566</c:v>
                </c:pt>
                <c:pt idx="672">
                  <c:v>9638</c:v>
                </c:pt>
                <c:pt idx="673">
                  <c:v>9566</c:v>
                </c:pt>
                <c:pt idx="674">
                  <c:v>9604</c:v>
                </c:pt>
                <c:pt idx="675">
                  <c:v>9601</c:v>
                </c:pt>
                <c:pt idx="676">
                  <c:v>9611</c:v>
                </c:pt>
                <c:pt idx="677">
                  <c:v>9607</c:v>
                </c:pt>
                <c:pt idx="678">
                  <c:v>9656</c:v>
                </c:pt>
                <c:pt idx="679">
                  <c:v>9571</c:v>
                </c:pt>
                <c:pt idx="680">
                  <c:v>9615</c:v>
                </c:pt>
                <c:pt idx="681">
                  <c:v>9671</c:v>
                </c:pt>
                <c:pt idx="682">
                  <c:v>9662</c:v>
                </c:pt>
                <c:pt idx="683">
                  <c:v>9639</c:v>
                </c:pt>
                <c:pt idx="684">
                  <c:v>9600</c:v>
                </c:pt>
                <c:pt idx="685">
                  <c:v>9647</c:v>
                </c:pt>
                <c:pt idx="686">
                  <c:v>9621</c:v>
                </c:pt>
                <c:pt idx="687">
                  <c:v>9624</c:v>
                </c:pt>
                <c:pt idx="688">
                  <c:v>9658</c:v>
                </c:pt>
                <c:pt idx="689">
                  <c:v>9658</c:v>
                </c:pt>
                <c:pt idx="690">
                  <c:v>9625</c:v>
                </c:pt>
                <c:pt idx="691">
                  <c:v>9595</c:v>
                </c:pt>
                <c:pt idx="692">
                  <c:v>9643</c:v>
                </c:pt>
                <c:pt idx="693">
                  <c:v>9664</c:v>
                </c:pt>
                <c:pt idx="694">
                  <c:v>9645</c:v>
                </c:pt>
                <c:pt idx="695">
                  <c:v>9677</c:v>
                </c:pt>
                <c:pt idx="696">
                  <c:v>9693</c:v>
                </c:pt>
                <c:pt idx="697">
                  <c:v>9653</c:v>
                </c:pt>
                <c:pt idx="698">
                  <c:v>9653</c:v>
                </c:pt>
                <c:pt idx="699">
                  <c:v>9607</c:v>
                </c:pt>
                <c:pt idx="700">
                  <c:v>9632</c:v>
                </c:pt>
                <c:pt idx="701">
                  <c:v>9701</c:v>
                </c:pt>
                <c:pt idx="702">
                  <c:v>9672</c:v>
                </c:pt>
                <c:pt idx="703">
                  <c:v>9647</c:v>
                </c:pt>
                <c:pt idx="704">
                  <c:v>9678</c:v>
                </c:pt>
                <c:pt idx="705">
                  <c:v>9724</c:v>
                </c:pt>
                <c:pt idx="706">
                  <c:v>9681</c:v>
                </c:pt>
                <c:pt idx="707">
                  <c:v>9651</c:v>
                </c:pt>
                <c:pt idx="708">
                  <c:v>9630</c:v>
                </c:pt>
                <c:pt idx="709">
                  <c:v>9669</c:v>
                </c:pt>
                <c:pt idx="710">
                  <c:v>9682</c:v>
                </c:pt>
                <c:pt idx="711">
                  <c:v>9716</c:v>
                </c:pt>
                <c:pt idx="712">
                  <c:v>9697</c:v>
                </c:pt>
                <c:pt idx="713">
                  <c:v>9704</c:v>
                </c:pt>
                <c:pt idx="714">
                  <c:v>9692</c:v>
                </c:pt>
                <c:pt idx="715">
                  <c:v>9676</c:v>
                </c:pt>
                <c:pt idx="716">
                  <c:v>9654</c:v>
                </c:pt>
                <c:pt idx="717">
                  <c:v>9675</c:v>
                </c:pt>
                <c:pt idx="718">
                  <c:v>9711</c:v>
                </c:pt>
                <c:pt idx="719">
                  <c:v>9680</c:v>
                </c:pt>
                <c:pt idx="720">
                  <c:v>9689</c:v>
                </c:pt>
                <c:pt idx="721">
                  <c:v>9682</c:v>
                </c:pt>
                <c:pt idx="722">
                  <c:v>9678</c:v>
                </c:pt>
                <c:pt idx="723">
                  <c:v>9684</c:v>
                </c:pt>
                <c:pt idx="724">
                  <c:v>9767</c:v>
                </c:pt>
                <c:pt idx="725">
                  <c:v>9647</c:v>
                </c:pt>
                <c:pt idx="726">
                  <c:v>9720</c:v>
                </c:pt>
                <c:pt idx="727">
                  <c:v>9716</c:v>
                </c:pt>
                <c:pt idx="728">
                  <c:v>9698</c:v>
                </c:pt>
                <c:pt idx="729">
                  <c:v>9663</c:v>
                </c:pt>
                <c:pt idx="730">
                  <c:v>9682</c:v>
                </c:pt>
                <c:pt idx="731">
                  <c:v>9725</c:v>
                </c:pt>
                <c:pt idx="732">
                  <c:v>9691</c:v>
                </c:pt>
                <c:pt idx="733">
                  <c:v>9653</c:v>
                </c:pt>
                <c:pt idx="734">
                  <c:v>9781</c:v>
                </c:pt>
                <c:pt idx="735">
                  <c:v>9700</c:v>
                </c:pt>
                <c:pt idx="736">
                  <c:v>9714</c:v>
                </c:pt>
                <c:pt idx="737">
                  <c:v>9712</c:v>
                </c:pt>
                <c:pt idx="738">
                  <c:v>9719</c:v>
                </c:pt>
                <c:pt idx="739">
                  <c:v>9682</c:v>
                </c:pt>
                <c:pt idx="740">
                  <c:v>9766</c:v>
                </c:pt>
                <c:pt idx="741">
                  <c:v>9709</c:v>
                </c:pt>
                <c:pt idx="742">
                  <c:v>9761</c:v>
                </c:pt>
                <c:pt idx="743">
                  <c:v>9755</c:v>
                </c:pt>
                <c:pt idx="744">
                  <c:v>9757</c:v>
                </c:pt>
                <c:pt idx="745">
                  <c:v>9737</c:v>
                </c:pt>
                <c:pt idx="746">
                  <c:v>9731</c:v>
                </c:pt>
                <c:pt idx="747">
                  <c:v>9720</c:v>
                </c:pt>
                <c:pt idx="748">
                  <c:v>9744</c:v>
                </c:pt>
                <c:pt idx="749">
                  <c:v>9764</c:v>
                </c:pt>
                <c:pt idx="750">
                  <c:v>9722</c:v>
                </c:pt>
                <c:pt idx="751">
                  <c:v>9751</c:v>
                </c:pt>
                <c:pt idx="752">
                  <c:v>9719</c:v>
                </c:pt>
                <c:pt idx="753">
                  <c:v>9757</c:v>
                </c:pt>
                <c:pt idx="754">
                  <c:v>9748</c:v>
                </c:pt>
                <c:pt idx="755">
                  <c:v>9713</c:v>
                </c:pt>
                <c:pt idx="756">
                  <c:v>9774</c:v>
                </c:pt>
                <c:pt idx="757">
                  <c:v>9738</c:v>
                </c:pt>
                <c:pt idx="758">
                  <c:v>9750</c:v>
                </c:pt>
                <c:pt idx="759">
                  <c:v>9738</c:v>
                </c:pt>
                <c:pt idx="760">
                  <c:v>9740</c:v>
                </c:pt>
                <c:pt idx="761">
                  <c:v>9780</c:v>
                </c:pt>
                <c:pt idx="762">
                  <c:v>9761</c:v>
                </c:pt>
                <c:pt idx="763">
                  <c:v>9761</c:v>
                </c:pt>
                <c:pt idx="764">
                  <c:v>9741</c:v>
                </c:pt>
                <c:pt idx="765">
                  <c:v>9765</c:v>
                </c:pt>
                <c:pt idx="766">
                  <c:v>9747</c:v>
                </c:pt>
                <c:pt idx="767">
                  <c:v>9786</c:v>
                </c:pt>
                <c:pt idx="768">
                  <c:v>9764</c:v>
                </c:pt>
                <c:pt idx="769">
                  <c:v>9811</c:v>
                </c:pt>
                <c:pt idx="770">
                  <c:v>9754</c:v>
                </c:pt>
                <c:pt idx="771">
                  <c:v>9725</c:v>
                </c:pt>
                <c:pt idx="772">
                  <c:v>9770</c:v>
                </c:pt>
                <c:pt idx="773">
                  <c:v>9749</c:v>
                </c:pt>
                <c:pt idx="774">
                  <c:v>9749</c:v>
                </c:pt>
                <c:pt idx="775">
                  <c:v>9810</c:v>
                </c:pt>
                <c:pt idx="776">
                  <c:v>9835</c:v>
                </c:pt>
                <c:pt idx="777">
                  <c:v>9786</c:v>
                </c:pt>
                <c:pt idx="778">
                  <c:v>9760</c:v>
                </c:pt>
                <c:pt idx="779">
                  <c:v>9774</c:v>
                </c:pt>
                <c:pt idx="780">
                  <c:v>9785</c:v>
                </c:pt>
                <c:pt idx="781">
                  <c:v>9791</c:v>
                </c:pt>
                <c:pt idx="782">
                  <c:v>9779</c:v>
                </c:pt>
                <c:pt idx="783">
                  <c:v>9778</c:v>
                </c:pt>
                <c:pt idx="784">
                  <c:v>9824</c:v>
                </c:pt>
                <c:pt idx="785">
                  <c:v>9755</c:v>
                </c:pt>
                <c:pt idx="786">
                  <c:v>9721</c:v>
                </c:pt>
                <c:pt idx="787">
                  <c:v>9788</c:v>
                </c:pt>
                <c:pt idx="788">
                  <c:v>9793</c:v>
                </c:pt>
                <c:pt idx="789">
                  <c:v>9837</c:v>
                </c:pt>
                <c:pt idx="790">
                  <c:v>9775</c:v>
                </c:pt>
                <c:pt idx="791">
                  <c:v>9803</c:v>
                </c:pt>
                <c:pt idx="792">
                  <c:v>9799</c:v>
                </c:pt>
                <c:pt idx="793">
                  <c:v>9840</c:v>
                </c:pt>
                <c:pt idx="794">
                  <c:v>9807</c:v>
                </c:pt>
                <c:pt idx="795">
                  <c:v>9811</c:v>
                </c:pt>
                <c:pt idx="796">
                  <c:v>9771</c:v>
                </c:pt>
                <c:pt idx="797">
                  <c:v>9769</c:v>
                </c:pt>
                <c:pt idx="798">
                  <c:v>9769</c:v>
                </c:pt>
                <c:pt idx="799">
                  <c:v>9790</c:v>
                </c:pt>
                <c:pt idx="800">
                  <c:v>9839</c:v>
                </c:pt>
                <c:pt idx="801">
                  <c:v>9821</c:v>
                </c:pt>
                <c:pt idx="802">
                  <c:v>9794</c:v>
                </c:pt>
                <c:pt idx="803">
                  <c:v>9776</c:v>
                </c:pt>
                <c:pt idx="804">
                  <c:v>9790</c:v>
                </c:pt>
                <c:pt idx="805">
                  <c:v>9838</c:v>
                </c:pt>
                <c:pt idx="806">
                  <c:v>9800</c:v>
                </c:pt>
                <c:pt idx="807">
                  <c:v>9853</c:v>
                </c:pt>
                <c:pt idx="808">
                  <c:v>9786</c:v>
                </c:pt>
                <c:pt idx="809">
                  <c:v>9816</c:v>
                </c:pt>
                <c:pt idx="810">
                  <c:v>9856</c:v>
                </c:pt>
                <c:pt idx="811">
                  <c:v>9838</c:v>
                </c:pt>
                <c:pt idx="812">
                  <c:v>9816</c:v>
                </c:pt>
                <c:pt idx="813">
                  <c:v>9793</c:v>
                </c:pt>
                <c:pt idx="814">
                  <c:v>9848</c:v>
                </c:pt>
                <c:pt idx="815">
                  <c:v>9817</c:v>
                </c:pt>
                <c:pt idx="816">
                  <c:v>9848</c:v>
                </c:pt>
                <c:pt idx="817">
                  <c:v>9808</c:v>
                </c:pt>
                <c:pt idx="818">
                  <c:v>9783</c:v>
                </c:pt>
                <c:pt idx="819">
                  <c:v>9863</c:v>
                </c:pt>
                <c:pt idx="820">
                  <c:v>9837</c:v>
                </c:pt>
                <c:pt idx="821">
                  <c:v>9814</c:v>
                </c:pt>
                <c:pt idx="822">
                  <c:v>9819</c:v>
                </c:pt>
                <c:pt idx="823">
                  <c:v>9836</c:v>
                </c:pt>
                <c:pt idx="824">
                  <c:v>9818</c:v>
                </c:pt>
                <c:pt idx="825">
                  <c:v>9799</c:v>
                </c:pt>
                <c:pt idx="826">
                  <c:v>9853</c:v>
                </c:pt>
                <c:pt idx="827">
                  <c:v>9813</c:v>
                </c:pt>
                <c:pt idx="828">
                  <c:v>9767</c:v>
                </c:pt>
                <c:pt idx="829">
                  <c:v>9795</c:v>
                </c:pt>
                <c:pt idx="830">
                  <c:v>9830</c:v>
                </c:pt>
                <c:pt idx="831">
                  <c:v>9806</c:v>
                </c:pt>
                <c:pt idx="832">
                  <c:v>9772</c:v>
                </c:pt>
                <c:pt idx="833">
                  <c:v>9830</c:v>
                </c:pt>
                <c:pt idx="834">
                  <c:v>9750</c:v>
                </c:pt>
                <c:pt idx="835">
                  <c:v>9804</c:v>
                </c:pt>
                <c:pt idx="836">
                  <c:v>9788</c:v>
                </c:pt>
                <c:pt idx="837">
                  <c:v>9820</c:v>
                </c:pt>
                <c:pt idx="838">
                  <c:v>9778</c:v>
                </c:pt>
                <c:pt idx="839">
                  <c:v>9811</c:v>
                </c:pt>
                <c:pt idx="840">
                  <c:v>9821</c:v>
                </c:pt>
                <c:pt idx="841">
                  <c:v>9834</c:v>
                </c:pt>
                <c:pt idx="842">
                  <c:v>9821</c:v>
                </c:pt>
                <c:pt idx="843">
                  <c:v>9783</c:v>
                </c:pt>
                <c:pt idx="844">
                  <c:v>9787</c:v>
                </c:pt>
                <c:pt idx="845">
                  <c:v>9854</c:v>
                </c:pt>
                <c:pt idx="846">
                  <c:v>9821</c:v>
                </c:pt>
                <c:pt idx="847">
                  <c:v>9790</c:v>
                </c:pt>
                <c:pt idx="848">
                  <c:v>9761</c:v>
                </c:pt>
                <c:pt idx="849">
                  <c:v>9793</c:v>
                </c:pt>
                <c:pt idx="850">
                  <c:v>9861</c:v>
                </c:pt>
                <c:pt idx="851">
                  <c:v>9811</c:v>
                </c:pt>
                <c:pt idx="852">
                  <c:v>9777</c:v>
                </c:pt>
                <c:pt idx="853">
                  <c:v>9831</c:v>
                </c:pt>
                <c:pt idx="854">
                  <c:v>9834</c:v>
                </c:pt>
                <c:pt idx="855">
                  <c:v>9838</c:v>
                </c:pt>
                <c:pt idx="856">
                  <c:v>9787</c:v>
                </c:pt>
                <c:pt idx="857">
                  <c:v>9778</c:v>
                </c:pt>
                <c:pt idx="858">
                  <c:v>9787</c:v>
                </c:pt>
                <c:pt idx="859">
                  <c:v>9795</c:v>
                </c:pt>
                <c:pt idx="860">
                  <c:v>9778</c:v>
                </c:pt>
                <c:pt idx="861">
                  <c:v>9762</c:v>
                </c:pt>
                <c:pt idx="862">
                  <c:v>9824</c:v>
                </c:pt>
                <c:pt idx="863">
                  <c:v>9745</c:v>
                </c:pt>
                <c:pt idx="864">
                  <c:v>9842</c:v>
                </c:pt>
                <c:pt idx="865">
                  <c:v>9819</c:v>
                </c:pt>
                <c:pt idx="866">
                  <c:v>9824</c:v>
                </c:pt>
                <c:pt idx="867">
                  <c:v>9744</c:v>
                </c:pt>
                <c:pt idx="868">
                  <c:v>9804</c:v>
                </c:pt>
                <c:pt idx="869">
                  <c:v>9805</c:v>
                </c:pt>
                <c:pt idx="870">
                  <c:v>9755</c:v>
                </c:pt>
                <c:pt idx="871">
                  <c:v>9735</c:v>
                </c:pt>
                <c:pt idx="872">
                  <c:v>9771</c:v>
                </c:pt>
                <c:pt idx="873">
                  <c:v>9751</c:v>
                </c:pt>
                <c:pt idx="874">
                  <c:v>9781</c:v>
                </c:pt>
                <c:pt idx="875">
                  <c:v>9780</c:v>
                </c:pt>
                <c:pt idx="876">
                  <c:v>9731</c:v>
                </c:pt>
                <c:pt idx="877">
                  <c:v>9802</c:v>
                </c:pt>
                <c:pt idx="878">
                  <c:v>9779</c:v>
                </c:pt>
                <c:pt idx="879">
                  <c:v>9759</c:v>
                </c:pt>
                <c:pt idx="880">
                  <c:v>9789</c:v>
                </c:pt>
                <c:pt idx="881">
                  <c:v>9740</c:v>
                </c:pt>
                <c:pt idx="882">
                  <c:v>9748</c:v>
                </c:pt>
                <c:pt idx="883">
                  <c:v>9761</c:v>
                </c:pt>
                <c:pt idx="884">
                  <c:v>9760</c:v>
                </c:pt>
                <c:pt idx="885">
                  <c:v>9805</c:v>
                </c:pt>
                <c:pt idx="886">
                  <c:v>9716</c:v>
                </c:pt>
                <c:pt idx="887">
                  <c:v>9772</c:v>
                </c:pt>
                <c:pt idx="888">
                  <c:v>9769</c:v>
                </c:pt>
                <c:pt idx="889">
                  <c:v>9759</c:v>
                </c:pt>
                <c:pt idx="890">
                  <c:v>9765</c:v>
                </c:pt>
                <c:pt idx="891">
                  <c:v>9761</c:v>
                </c:pt>
                <c:pt idx="892">
                  <c:v>9752</c:v>
                </c:pt>
                <c:pt idx="893">
                  <c:v>9748</c:v>
                </c:pt>
                <c:pt idx="894">
                  <c:v>9695</c:v>
                </c:pt>
                <c:pt idx="895">
                  <c:v>9710</c:v>
                </c:pt>
                <c:pt idx="896">
                  <c:v>9715</c:v>
                </c:pt>
                <c:pt idx="897">
                  <c:v>9732</c:v>
                </c:pt>
                <c:pt idx="898">
                  <c:v>9710</c:v>
                </c:pt>
                <c:pt idx="899">
                  <c:v>9720</c:v>
                </c:pt>
                <c:pt idx="900">
                  <c:v>9758</c:v>
                </c:pt>
                <c:pt idx="901">
                  <c:v>9723</c:v>
                </c:pt>
                <c:pt idx="902">
                  <c:v>9673</c:v>
                </c:pt>
                <c:pt idx="903">
                  <c:v>9700</c:v>
                </c:pt>
                <c:pt idx="904">
                  <c:v>9654</c:v>
                </c:pt>
                <c:pt idx="905">
                  <c:v>9700</c:v>
                </c:pt>
                <c:pt idx="906">
                  <c:v>9759</c:v>
                </c:pt>
                <c:pt idx="907">
                  <c:v>9699</c:v>
                </c:pt>
                <c:pt idx="908">
                  <c:v>9760</c:v>
                </c:pt>
                <c:pt idx="909">
                  <c:v>9739</c:v>
                </c:pt>
                <c:pt idx="910">
                  <c:v>9690</c:v>
                </c:pt>
                <c:pt idx="911">
                  <c:v>9707</c:v>
                </c:pt>
                <c:pt idx="912">
                  <c:v>9708</c:v>
                </c:pt>
                <c:pt idx="913">
                  <c:v>9704</c:v>
                </c:pt>
                <c:pt idx="914">
                  <c:v>9691</c:v>
                </c:pt>
                <c:pt idx="915">
                  <c:v>9674</c:v>
                </c:pt>
                <c:pt idx="916">
                  <c:v>9728</c:v>
                </c:pt>
                <c:pt idx="917">
                  <c:v>9703</c:v>
                </c:pt>
                <c:pt idx="918">
                  <c:v>9736</c:v>
                </c:pt>
                <c:pt idx="919">
                  <c:v>9703</c:v>
                </c:pt>
                <c:pt idx="920">
                  <c:v>9712</c:v>
                </c:pt>
                <c:pt idx="921">
                  <c:v>9661</c:v>
                </c:pt>
                <c:pt idx="922">
                  <c:v>9628</c:v>
                </c:pt>
                <c:pt idx="923">
                  <c:v>9724</c:v>
                </c:pt>
                <c:pt idx="924">
                  <c:v>9689</c:v>
                </c:pt>
                <c:pt idx="925">
                  <c:v>9694</c:v>
                </c:pt>
                <c:pt idx="926">
                  <c:v>9693</c:v>
                </c:pt>
                <c:pt idx="927">
                  <c:v>9662</c:v>
                </c:pt>
                <c:pt idx="928">
                  <c:v>9664</c:v>
                </c:pt>
                <c:pt idx="929">
                  <c:v>9752</c:v>
                </c:pt>
                <c:pt idx="930">
                  <c:v>9667</c:v>
                </c:pt>
                <c:pt idx="931">
                  <c:v>9672</c:v>
                </c:pt>
                <c:pt idx="932">
                  <c:v>9668</c:v>
                </c:pt>
                <c:pt idx="933">
                  <c:v>9665</c:v>
                </c:pt>
                <c:pt idx="934">
                  <c:v>9675</c:v>
                </c:pt>
                <c:pt idx="935">
                  <c:v>9670</c:v>
                </c:pt>
                <c:pt idx="936">
                  <c:v>9651</c:v>
                </c:pt>
                <c:pt idx="937">
                  <c:v>9723</c:v>
                </c:pt>
                <c:pt idx="938">
                  <c:v>9674</c:v>
                </c:pt>
                <c:pt idx="939">
                  <c:v>9737</c:v>
                </c:pt>
                <c:pt idx="940">
                  <c:v>9671</c:v>
                </c:pt>
                <c:pt idx="941">
                  <c:v>9695</c:v>
                </c:pt>
                <c:pt idx="942">
                  <c:v>9680</c:v>
                </c:pt>
                <c:pt idx="943">
                  <c:v>9675</c:v>
                </c:pt>
                <c:pt idx="944">
                  <c:v>9648</c:v>
                </c:pt>
                <c:pt idx="945">
                  <c:v>9649</c:v>
                </c:pt>
                <c:pt idx="946">
                  <c:v>9628</c:v>
                </c:pt>
                <c:pt idx="947">
                  <c:v>9636</c:v>
                </c:pt>
                <c:pt idx="948">
                  <c:v>9690</c:v>
                </c:pt>
                <c:pt idx="949">
                  <c:v>9631</c:v>
                </c:pt>
                <c:pt idx="950">
                  <c:v>9650</c:v>
                </c:pt>
                <c:pt idx="951">
                  <c:v>9629</c:v>
                </c:pt>
                <c:pt idx="952">
                  <c:v>9641</c:v>
                </c:pt>
                <c:pt idx="953">
                  <c:v>9635</c:v>
                </c:pt>
                <c:pt idx="954">
                  <c:v>9632</c:v>
                </c:pt>
                <c:pt idx="955">
                  <c:v>9601</c:v>
                </c:pt>
                <c:pt idx="956">
                  <c:v>9632</c:v>
                </c:pt>
                <c:pt idx="957">
                  <c:v>9598</c:v>
                </c:pt>
                <c:pt idx="958">
                  <c:v>9625</c:v>
                </c:pt>
                <c:pt idx="959">
                  <c:v>9619</c:v>
                </c:pt>
                <c:pt idx="960">
                  <c:v>9641</c:v>
                </c:pt>
                <c:pt idx="961">
                  <c:v>9672</c:v>
                </c:pt>
                <c:pt idx="962">
                  <c:v>9653</c:v>
                </c:pt>
                <c:pt idx="963">
                  <c:v>9600</c:v>
                </c:pt>
                <c:pt idx="964">
                  <c:v>9641</c:v>
                </c:pt>
                <c:pt idx="965">
                  <c:v>9615</c:v>
                </c:pt>
                <c:pt idx="966">
                  <c:v>9614</c:v>
                </c:pt>
                <c:pt idx="967">
                  <c:v>9641</c:v>
                </c:pt>
                <c:pt idx="968">
                  <c:v>9660</c:v>
                </c:pt>
                <c:pt idx="969">
                  <c:v>9609</c:v>
                </c:pt>
                <c:pt idx="970">
                  <c:v>9621</c:v>
                </c:pt>
                <c:pt idx="971">
                  <c:v>9618</c:v>
                </c:pt>
                <c:pt idx="972">
                  <c:v>9606</c:v>
                </c:pt>
                <c:pt idx="973">
                  <c:v>9626</c:v>
                </c:pt>
                <c:pt idx="974">
                  <c:v>9631</c:v>
                </c:pt>
                <c:pt idx="975">
                  <c:v>9590</c:v>
                </c:pt>
                <c:pt idx="976">
                  <c:v>9625</c:v>
                </c:pt>
                <c:pt idx="977">
                  <c:v>9671</c:v>
                </c:pt>
                <c:pt idx="978">
                  <c:v>9614</c:v>
                </c:pt>
                <c:pt idx="979">
                  <c:v>9637</c:v>
                </c:pt>
                <c:pt idx="980">
                  <c:v>9596</c:v>
                </c:pt>
                <c:pt idx="981">
                  <c:v>9619</c:v>
                </c:pt>
                <c:pt idx="982">
                  <c:v>9571</c:v>
                </c:pt>
                <c:pt idx="983">
                  <c:v>9632</c:v>
                </c:pt>
                <c:pt idx="984">
                  <c:v>9583</c:v>
                </c:pt>
                <c:pt idx="985">
                  <c:v>9597</c:v>
                </c:pt>
                <c:pt idx="986">
                  <c:v>9621</c:v>
                </c:pt>
                <c:pt idx="987">
                  <c:v>9582</c:v>
                </c:pt>
                <c:pt idx="988">
                  <c:v>9587</c:v>
                </c:pt>
                <c:pt idx="989">
                  <c:v>9610</c:v>
                </c:pt>
                <c:pt idx="990">
                  <c:v>9608</c:v>
                </c:pt>
                <c:pt idx="991">
                  <c:v>9616</c:v>
                </c:pt>
                <c:pt idx="992">
                  <c:v>9644</c:v>
                </c:pt>
                <c:pt idx="993">
                  <c:v>9602</c:v>
                </c:pt>
                <c:pt idx="994">
                  <c:v>9601</c:v>
                </c:pt>
                <c:pt idx="995">
                  <c:v>9649</c:v>
                </c:pt>
                <c:pt idx="996">
                  <c:v>9601</c:v>
                </c:pt>
                <c:pt idx="997">
                  <c:v>9604</c:v>
                </c:pt>
                <c:pt idx="998">
                  <c:v>9567</c:v>
                </c:pt>
                <c:pt idx="999">
                  <c:v>9584</c:v>
                </c:pt>
                <c:pt idx="1000">
                  <c:v>9647</c:v>
                </c:pt>
                <c:pt idx="1001">
                  <c:v>9595</c:v>
                </c:pt>
                <c:pt idx="1002">
                  <c:v>9586</c:v>
                </c:pt>
                <c:pt idx="1003">
                  <c:v>9613</c:v>
                </c:pt>
                <c:pt idx="1004">
                  <c:v>9574</c:v>
                </c:pt>
                <c:pt idx="1005">
                  <c:v>9548</c:v>
                </c:pt>
                <c:pt idx="1006">
                  <c:v>9608</c:v>
                </c:pt>
                <c:pt idx="1007">
                  <c:v>9605</c:v>
                </c:pt>
                <c:pt idx="1008">
                  <c:v>9617</c:v>
                </c:pt>
                <c:pt idx="1009">
                  <c:v>9594</c:v>
                </c:pt>
                <c:pt idx="1010">
                  <c:v>9577</c:v>
                </c:pt>
                <c:pt idx="1011">
                  <c:v>9582</c:v>
                </c:pt>
                <c:pt idx="1012">
                  <c:v>9551</c:v>
                </c:pt>
                <c:pt idx="1013">
                  <c:v>9618</c:v>
                </c:pt>
                <c:pt idx="1014">
                  <c:v>9581</c:v>
                </c:pt>
                <c:pt idx="1015">
                  <c:v>9583</c:v>
                </c:pt>
                <c:pt idx="1016">
                  <c:v>9574</c:v>
                </c:pt>
                <c:pt idx="1017">
                  <c:v>9583</c:v>
                </c:pt>
                <c:pt idx="1018">
                  <c:v>9625</c:v>
                </c:pt>
                <c:pt idx="1019">
                  <c:v>9618</c:v>
                </c:pt>
                <c:pt idx="1020">
                  <c:v>9642</c:v>
                </c:pt>
                <c:pt idx="1021">
                  <c:v>9572</c:v>
                </c:pt>
                <c:pt idx="1022">
                  <c:v>9574</c:v>
                </c:pt>
                <c:pt idx="1023">
                  <c:v>9629</c:v>
                </c:pt>
                <c:pt idx="1024">
                  <c:v>9596</c:v>
                </c:pt>
                <c:pt idx="1025">
                  <c:v>9570</c:v>
                </c:pt>
                <c:pt idx="1026">
                  <c:v>9603</c:v>
                </c:pt>
                <c:pt idx="1027">
                  <c:v>9601</c:v>
                </c:pt>
                <c:pt idx="1028">
                  <c:v>9536</c:v>
                </c:pt>
                <c:pt idx="1029">
                  <c:v>9582</c:v>
                </c:pt>
                <c:pt idx="1030">
                  <c:v>9594</c:v>
                </c:pt>
                <c:pt idx="1031">
                  <c:v>9641</c:v>
                </c:pt>
                <c:pt idx="1032">
                  <c:v>9618</c:v>
                </c:pt>
                <c:pt idx="1033">
                  <c:v>9582</c:v>
                </c:pt>
                <c:pt idx="1034">
                  <c:v>9561</c:v>
                </c:pt>
                <c:pt idx="1035">
                  <c:v>9586</c:v>
                </c:pt>
                <c:pt idx="1036">
                  <c:v>9584</c:v>
                </c:pt>
                <c:pt idx="1037">
                  <c:v>9587</c:v>
                </c:pt>
                <c:pt idx="1038">
                  <c:v>9549</c:v>
                </c:pt>
                <c:pt idx="1039">
                  <c:v>9562</c:v>
                </c:pt>
                <c:pt idx="1040">
                  <c:v>9550</c:v>
                </c:pt>
                <c:pt idx="1041">
                  <c:v>9566</c:v>
                </c:pt>
                <c:pt idx="1042">
                  <c:v>9552</c:v>
                </c:pt>
                <c:pt idx="1043">
                  <c:v>9546</c:v>
                </c:pt>
                <c:pt idx="1044">
                  <c:v>9554</c:v>
                </c:pt>
                <c:pt idx="1045">
                  <c:v>9550</c:v>
                </c:pt>
                <c:pt idx="1046">
                  <c:v>9516</c:v>
                </c:pt>
                <c:pt idx="1047">
                  <c:v>9545</c:v>
                </c:pt>
                <c:pt idx="1048">
                  <c:v>9572</c:v>
                </c:pt>
                <c:pt idx="1049">
                  <c:v>9566</c:v>
                </c:pt>
                <c:pt idx="1050">
                  <c:v>9561</c:v>
                </c:pt>
                <c:pt idx="1051">
                  <c:v>9587</c:v>
                </c:pt>
                <c:pt idx="1052">
                  <c:v>9546</c:v>
                </c:pt>
                <c:pt idx="1053">
                  <c:v>9565</c:v>
                </c:pt>
                <c:pt idx="1054">
                  <c:v>9529</c:v>
                </c:pt>
                <c:pt idx="1055">
                  <c:v>9529</c:v>
                </c:pt>
                <c:pt idx="1056">
                  <c:v>9546</c:v>
                </c:pt>
                <c:pt idx="1057">
                  <c:v>9562</c:v>
                </c:pt>
                <c:pt idx="1058">
                  <c:v>9552</c:v>
                </c:pt>
                <c:pt idx="1059">
                  <c:v>9561</c:v>
                </c:pt>
                <c:pt idx="1060">
                  <c:v>9569</c:v>
                </c:pt>
                <c:pt idx="1061">
                  <c:v>9570</c:v>
                </c:pt>
                <c:pt idx="1062">
                  <c:v>9542</c:v>
                </c:pt>
                <c:pt idx="1063">
                  <c:v>9572</c:v>
                </c:pt>
                <c:pt idx="1064">
                  <c:v>9574</c:v>
                </c:pt>
                <c:pt idx="1065">
                  <c:v>9554</c:v>
                </c:pt>
                <c:pt idx="1066">
                  <c:v>9516</c:v>
                </c:pt>
                <c:pt idx="1067">
                  <c:v>9573</c:v>
                </c:pt>
                <c:pt idx="1068">
                  <c:v>9556</c:v>
                </c:pt>
                <c:pt idx="1069">
                  <c:v>9535</c:v>
                </c:pt>
                <c:pt idx="1070">
                  <c:v>9548</c:v>
                </c:pt>
                <c:pt idx="1071">
                  <c:v>9532</c:v>
                </c:pt>
                <c:pt idx="1072">
                  <c:v>9563</c:v>
                </c:pt>
                <c:pt idx="1073">
                  <c:v>9540</c:v>
                </c:pt>
                <c:pt idx="1074">
                  <c:v>9599</c:v>
                </c:pt>
                <c:pt idx="1075">
                  <c:v>9554</c:v>
                </c:pt>
                <c:pt idx="1076">
                  <c:v>9531</c:v>
                </c:pt>
                <c:pt idx="1077">
                  <c:v>9531</c:v>
                </c:pt>
                <c:pt idx="1078">
                  <c:v>9552</c:v>
                </c:pt>
                <c:pt idx="1079">
                  <c:v>9545</c:v>
                </c:pt>
                <c:pt idx="1080">
                  <c:v>9552</c:v>
                </c:pt>
                <c:pt idx="1081">
                  <c:v>9566</c:v>
                </c:pt>
                <c:pt idx="1082">
                  <c:v>9568</c:v>
                </c:pt>
                <c:pt idx="1083">
                  <c:v>9565</c:v>
                </c:pt>
                <c:pt idx="1084">
                  <c:v>9531</c:v>
                </c:pt>
                <c:pt idx="1085">
                  <c:v>9575</c:v>
                </c:pt>
                <c:pt idx="1086">
                  <c:v>9563</c:v>
                </c:pt>
                <c:pt idx="1087">
                  <c:v>9589</c:v>
                </c:pt>
                <c:pt idx="1088">
                  <c:v>9564</c:v>
                </c:pt>
                <c:pt idx="1089">
                  <c:v>9564</c:v>
                </c:pt>
                <c:pt idx="1090">
                  <c:v>9581</c:v>
                </c:pt>
                <c:pt idx="1091">
                  <c:v>9593</c:v>
                </c:pt>
                <c:pt idx="1092">
                  <c:v>9641</c:v>
                </c:pt>
                <c:pt idx="1093">
                  <c:v>9665</c:v>
                </c:pt>
                <c:pt idx="1094">
                  <c:v>9666</c:v>
                </c:pt>
                <c:pt idx="1095">
                  <c:v>9770</c:v>
                </c:pt>
                <c:pt idx="1096">
                  <c:v>9884</c:v>
                </c:pt>
                <c:pt idx="1097">
                  <c:v>10027</c:v>
                </c:pt>
                <c:pt idx="1098">
                  <c:v>10261</c:v>
                </c:pt>
                <c:pt idx="1099">
                  <c:v>10603</c:v>
                </c:pt>
                <c:pt idx="1100">
                  <c:v>10941</c:v>
                </c:pt>
                <c:pt idx="1101">
                  <c:v>10997</c:v>
                </c:pt>
                <c:pt idx="1102">
                  <c:v>11233</c:v>
                </c:pt>
                <c:pt idx="1103">
                  <c:v>11284</c:v>
                </c:pt>
                <c:pt idx="1104">
                  <c:v>11996</c:v>
                </c:pt>
                <c:pt idx="1105">
                  <c:v>13184</c:v>
                </c:pt>
                <c:pt idx="1106">
                  <c:v>14840</c:v>
                </c:pt>
                <c:pt idx="1107">
                  <c:v>17335</c:v>
                </c:pt>
                <c:pt idx="1108">
                  <c:v>19517</c:v>
                </c:pt>
                <c:pt idx="1109">
                  <c:v>18855</c:v>
                </c:pt>
                <c:pt idx="1110">
                  <c:v>16455</c:v>
                </c:pt>
                <c:pt idx="1111">
                  <c:v>15279</c:v>
                </c:pt>
                <c:pt idx="1112">
                  <c:v>13689</c:v>
                </c:pt>
                <c:pt idx="1113">
                  <c:v>11428</c:v>
                </c:pt>
                <c:pt idx="1114">
                  <c:v>10412</c:v>
                </c:pt>
                <c:pt idx="1115">
                  <c:v>10018</c:v>
                </c:pt>
                <c:pt idx="1116">
                  <c:v>9889</c:v>
                </c:pt>
                <c:pt idx="1117">
                  <c:v>9780</c:v>
                </c:pt>
                <c:pt idx="1118">
                  <c:v>9638</c:v>
                </c:pt>
                <c:pt idx="1119">
                  <c:v>9699</c:v>
                </c:pt>
                <c:pt idx="1120">
                  <c:v>9696</c:v>
                </c:pt>
                <c:pt idx="1121">
                  <c:v>9668</c:v>
                </c:pt>
                <c:pt idx="1122">
                  <c:v>9628</c:v>
                </c:pt>
                <c:pt idx="1123">
                  <c:v>9653</c:v>
                </c:pt>
                <c:pt idx="1124">
                  <c:v>9632</c:v>
                </c:pt>
                <c:pt idx="1125">
                  <c:v>9632</c:v>
                </c:pt>
                <c:pt idx="1126">
                  <c:v>9616</c:v>
                </c:pt>
                <c:pt idx="1127">
                  <c:v>9606</c:v>
                </c:pt>
                <c:pt idx="1128">
                  <c:v>9598</c:v>
                </c:pt>
                <c:pt idx="1129">
                  <c:v>9563</c:v>
                </c:pt>
                <c:pt idx="1130">
                  <c:v>9556</c:v>
                </c:pt>
                <c:pt idx="1131">
                  <c:v>9570</c:v>
                </c:pt>
                <c:pt idx="1132">
                  <c:v>9591</c:v>
                </c:pt>
                <c:pt idx="1133">
                  <c:v>9589</c:v>
                </c:pt>
                <c:pt idx="1134">
                  <c:v>9593</c:v>
                </c:pt>
                <c:pt idx="1135">
                  <c:v>9573</c:v>
                </c:pt>
                <c:pt idx="1136">
                  <c:v>9567</c:v>
                </c:pt>
                <c:pt idx="1137">
                  <c:v>9598</c:v>
                </c:pt>
                <c:pt idx="1138">
                  <c:v>9574</c:v>
                </c:pt>
                <c:pt idx="1139">
                  <c:v>9594</c:v>
                </c:pt>
                <c:pt idx="1140">
                  <c:v>9668</c:v>
                </c:pt>
                <c:pt idx="1141">
                  <c:v>9742</c:v>
                </c:pt>
                <c:pt idx="1142">
                  <c:v>9911</c:v>
                </c:pt>
                <c:pt idx="1143">
                  <c:v>9871</c:v>
                </c:pt>
                <c:pt idx="1144">
                  <c:v>9895</c:v>
                </c:pt>
                <c:pt idx="1145">
                  <c:v>9880</c:v>
                </c:pt>
                <c:pt idx="1146">
                  <c:v>9869</c:v>
                </c:pt>
                <c:pt idx="1147">
                  <c:v>9866</c:v>
                </c:pt>
                <c:pt idx="1148">
                  <c:v>9782</c:v>
                </c:pt>
                <c:pt idx="1149">
                  <c:v>9780</c:v>
                </c:pt>
                <c:pt idx="1150">
                  <c:v>9773</c:v>
                </c:pt>
                <c:pt idx="1151">
                  <c:v>9770</c:v>
                </c:pt>
                <c:pt idx="1152">
                  <c:v>9740</c:v>
                </c:pt>
                <c:pt idx="1153">
                  <c:v>9768</c:v>
                </c:pt>
                <c:pt idx="1154">
                  <c:v>9725</c:v>
                </c:pt>
                <c:pt idx="1155">
                  <c:v>9674</c:v>
                </c:pt>
                <c:pt idx="1156">
                  <c:v>9696</c:v>
                </c:pt>
                <c:pt idx="1157">
                  <c:v>9604</c:v>
                </c:pt>
                <c:pt idx="1158">
                  <c:v>9618</c:v>
                </c:pt>
                <c:pt idx="1159">
                  <c:v>9587</c:v>
                </c:pt>
                <c:pt idx="1160">
                  <c:v>9576</c:v>
                </c:pt>
                <c:pt idx="1161">
                  <c:v>9516</c:v>
                </c:pt>
                <c:pt idx="1162">
                  <c:v>9560</c:v>
                </c:pt>
                <c:pt idx="1163">
                  <c:v>9547</c:v>
                </c:pt>
                <c:pt idx="1164">
                  <c:v>9533</c:v>
                </c:pt>
                <c:pt idx="1165">
                  <c:v>9548</c:v>
                </c:pt>
                <c:pt idx="1166">
                  <c:v>9543</c:v>
                </c:pt>
                <c:pt idx="1167">
                  <c:v>9523</c:v>
                </c:pt>
                <c:pt idx="1168">
                  <c:v>9545</c:v>
                </c:pt>
                <c:pt idx="1169">
                  <c:v>9528</c:v>
                </c:pt>
                <c:pt idx="1170">
                  <c:v>9514</c:v>
                </c:pt>
                <c:pt idx="1171">
                  <c:v>9532</c:v>
                </c:pt>
                <c:pt idx="1172">
                  <c:v>9527</c:v>
                </c:pt>
                <c:pt idx="1173">
                  <c:v>9542</c:v>
                </c:pt>
                <c:pt idx="1174">
                  <c:v>9512</c:v>
                </c:pt>
                <c:pt idx="1175">
                  <c:v>9469</c:v>
                </c:pt>
                <c:pt idx="1176">
                  <c:v>9500</c:v>
                </c:pt>
                <c:pt idx="1177">
                  <c:v>9553</c:v>
                </c:pt>
                <c:pt idx="1178">
                  <c:v>9500</c:v>
                </c:pt>
                <c:pt idx="1179">
                  <c:v>9499</c:v>
                </c:pt>
                <c:pt idx="1180">
                  <c:v>9518</c:v>
                </c:pt>
                <c:pt idx="1181">
                  <c:v>9520</c:v>
                </c:pt>
                <c:pt idx="1182">
                  <c:v>9518</c:v>
                </c:pt>
                <c:pt idx="1183">
                  <c:v>9483</c:v>
                </c:pt>
                <c:pt idx="1184">
                  <c:v>9494</c:v>
                </c:pt>
                <c:pt idx="1185">
                  <c:v>9528</c:v>
                </c:pt>
                <c:pt idx="1186">
                  <c:v>9498</c:v>
                </c:pt>
                <c:pt idx="1187">
                  <c:v>9476</c:v>
                </c:pt>
                <c:pt idx="1188">
                  <c:v>9502</c:v>
                </c:pt>
                <c:pt idx="1189">
                  <c:v>9463</c:v>
                </c:pt>
                <c:pt idx="1190">
                  <c:v>9492</c:v>
                </c:pt>
                <c:pt idx="1191">
                  <c:v>9486</c:v>
                </c:pt>
                <c:pt idx="1192">
                  <c:v>9468</c:v>
                </c:pt>
                <c:pt idx="1193">
                  <c:v>9518</c:v>
                </c:pt>
                <c:pt idx="1194">
                  <c:v>9506</c:v>
                </c:pt>
                <c:pt idx="1195">
                  <c:v>9500</c:v>
                </c:pt>
                <c:pt idx="1196">
                  <c:v>9516</c:v>
                </c:pt>
                <c:pt idx="1197">
                  <c:v>9470</c:v>
                </c:pt>
                <c:pt idx="1198">
                  <c:v>9496</c:v>
                </c:pt>
                <c:pt idx="1199">
                  <c:v>9498</c:v>
                </c:pt>
                <c:pt idx="1200">
                  <c:v>9472</c:v>
                </c:pt>
                <c:pt idx="1201">
                  <c:v>9523</c:v>
                </c:pt>
                <c:pt idx="1202">
                  <c:v>9476</c:v>
                </c:pt>
                <c:pt idx="1203">
                  <c:v>9499</c:v>
                </c:pt>
                <c:pt idx="1204">
                  <c:v>9478</c:v>
                </c:pt>
                <c:pt idx="1205">
                  <c:v>9509</c:v>
                </c:pt>
                <c:pt idx="1206">
                  <c:v>9466</c:v>
                </c:pt>
                <c:pt idx="1207">
                  <c:v>9462</c:v>
                </c:pt>
                <c:pt idx="1208">
                  <c:v>9471</c:v>
                </c:pt>
                <c:pt idx="1209">
                  <c:v>9509</c:v>
                </c:pt>
                <c:pt idx="1210">
                  <c:v>9513</c:v>
                </c:pt>
                <c:pt idx="1211">
                  <c:v>9526</c:v>
                </c:pt>
                <c:pt idx="1212">
                  <c:v>9464</c:v>
                </c:pt>
                <c:pt idx="1213">
                  <c:v>9488</c:v>
                </c:pt>
                <c:pt idx="1214">
                  <c:v>9473</c:v>
                </c:pt>
                <c:pt idx="1215">
                  <c:v>9511</c:v>
                </c:pt>
                <c:pt idx="1216">
                  <c:v>9502</c:v>
                </c:pt>
                <c:pt idx="1217">
                  <c:v>9520</c:v>
                </c:pt>
                <c:pt idx="1218">
                  <c:v>9449</c:v>
                </c:pt>
                <c:pt idx="1219">
                  <c:v>9491</c:v>
                </c:pt>
                <c:pt idx="1220">
                  <c:v>9464</c:v>
                </c:pt>
                <c:pt idx="1221">
                  <c:v>9489</c:v>
                </c:pt>
                <c:pt idx="1222">
                  <c:v>9465</c:v>
                </c:pt>
                <c:pt idx="1223">
                  <c:v>9462</c:v>
                </c:pt>
                <c:pt idx="1224">
                  <c:v>9471</c:v>
                </c:pt>
                <c:pt idx="1225">
                  <c:v>9472</c:v>
                </c:pt>
                <c:pt idx="1226">
                  <c:v>9507</c:v>
                </c:pt>
                <c:pt idx="1227">
                  <c:v>9544</c:v>
                </c:pt>
                <c:pt idx="1228">
                  <c:v>9542</c:v>
                </c:pt>
                <c:pt idx="1229">
                  <c:v>9510</c:v>
                </c:pt>
                <c:pt idx="1230">
                  <c:v>9523</c:v>
                </c:pt>
                <c:pt idx="1231">
                  <c:v>9523</c:v>
                </c:pt>
                <c:pt idx="1232">
                  <c:v>9509</c:v>
                </c:pt>
                <c:pt idx="1233">
                  <c:v>9541</c:v>
                </c:pt>
                <c:pt idx="1234">
                  <c:v>9486</c:v>
                </c:pt>
                <c:pt idx="1235">
                  <c:v>9493</c:v>
                </c:pt>
                <c:pt idx="1236">
                  <c:v>9505</c:v>
                </c:pt>
                <c:pt idx="1237">
                  <c:v>9521</c:v>
                </c:pt>
                <c:pt idx="1238">
                  <c:v>9541</c:v>
                </c:pt>
                <c:pt idx="1239">
                  <c:v>9518</c:v>
                </c:pt>
                <c:pt idx="1240">
                  <c:v>9529</c:v>
                </c:pt>
                <c:pt idx="1241">
                  <c:v>9502</c:v>
                </c:pt>
                <c:pt idx="1242">
                  <c:v>9530</c:v>
                </c:pt>
                <c:pt idx="1243">
                  <c:v>9516</c:v>
                </c:pt>
                <c:pt idx="1244">
                  <c:v>9577</c:v>
                </c:pt>
                <c:pt idx="1245">
                  <c:v>9505</c:v>
                </c:pt>
                <c:pt idx="1246">
                  <c:v>9490</c:v>
                </c:pt>
                <c:pt idx="1247">
                  <c:v>9520</c:v>
                </c:pt>
                <c:pt idx="1248">
                  <c:v>9517</c:v>
                </c:pt>
                <c:pt idx="1249">
                  <c:v>9474</c:v>
                </c:pt>
                <c:pt idx="1250">
                  <c:v>9518</c:v>
                </c:pt>
                <c:pt idx="1251">
                  <c:v>9497</c:v>
                </c:pt>
                <c:pt idx="1252">
                  <c:v>9479</c:v>
                </c:pt>
                <c:pt idx="1253">
                  <c:v>9556</c:v>
                </c:pt>
                <c:pt idx="1254">
                  <c:v>9529</c:v>
                </c:pt>
                <c:pt idx="1255">
                  <c:v>9531</c:v>
                </c:pt>
                <c:pt idx="1256">
                  <c:v>9517</c:v>
                </c:pt>
                <c:pt idx="1257">
                  <c:v>9554</c:v>
                </c:pt>
                <c:pt idx="1258">
                  <c:v>9504</c:v>
                </c:pt>
                <c:pt idx="1259">
                  <c:v>9536</c:v>
                </c:pt>
                <c:pt idx="1260">
                  <c:v>9525</c:v>
                </c:pt>
                <c:pt idx="1261">
                  <c:v>9527</c:v>
                </c:pt>
                <c:pt idx="1262">
                  <c:v>9524</c:v>
                </c:pt>
                <c:pt idx="1263">
                  <c:v>9534</c:v>
                </c:pt>
                <c:pt idx="1264">
                  <c:v>9486</c:v>
                </c:pt>
                <c:pt idx="1265">
                  <c:v>9502</c:v>
                </c:pt>
                <c:pt idx="1266">
                  <c:v>9473</c:v>
                </c:pt>
                <c:pt idx="1267">
                  <c:v>9515</c:v>
                </c:pt>
                <c:pt idx="1268">
                  <c:v>9519</c:v>
                </c:pt>
                <c:pt idx="1269">
                  <c:v>9487</c:v>
                </c:pt>
                <c:pt idx="1270">
                  <c:v>9492</c:v>
                </c:pt>
                <c:pt idx="1271">
                  <c:v>9497</c:v>
                </c:pt>
                <c:pt idx="1272">
                  <c:v>9529</c:v>
                </c:pt>
                <c:pt idx="1273">
                  <c:v>9523</c:v>
                </c:pt>
                <c:pt idx="1274">
                  <c:v>9475</c:v>
                </c:pt>
                <c:pt idx="1275">
                  <c:v>9508</c:v>
                </c:pt>
                <c:pt idx="1276">
                  <c:v>9543</c:v>
                </c:pt>
                <c:pt idx="1277">
                  <c:v>9533</c:v>
                </c:pt>
                <c:pt idx="1278">
                  <c:v>9512</c:v>
                </c:pt>
                <c:pt idx="1279">
                  <c:v>9523</c:v>
                </c:pt>
                <c:pt idx="1280">
                  <c:v>9482</c:v>
                </c:pt>
                <c:pt idx="1281">
                  <c:v>9478</c:v>
                </c:pt>
                <c:pt idx="1282">
                  <c:v>9517</c:v>
                </c:pt>
                <c:pt idx="1283">
                  <c:v>9494</c:v>
                </c:pt>
                <c:pt idx="1284">
                  <c:v>9536</c:v>
                </c:pt>
                <c:pt idx="1285">
                  <c:v>9516</c:v>
                </c:pt>
                <c:pt idx="1286">
                  <c:v>9493</c:v>
                </c:pt>
                <c:pt idx="1287">
                  <c:v>9525</c:v>
                </c:pt>
                <c:pt idx="1288">
                  <c:v>9497</c:v>
                </c:pt>
                <c:pt idx="1289">
                  <c:v>9497</c:v>
                </c:pt>
                <c:pt idx="1290">
                  <c:v>9550</c:v>
                </c:pt>
                <c:pt idx="1291">
                  <c:v>9512</c:v>
                </c:pt>
                <c:pt idx="1292">
                  <c:v>9509</c:v>
                </c:pt>
                <c:pt idx="1293">
                  <c:v>9493</c:v>
                </c:pt>
                <c:pt idx="1294">
                  <c:v>9466</c:v>
                </c:pt>
                <c:pt idx="1295">
                  <c:v>9505</c:v>
                </c:pt>
                <c:pt idx="1296">
                  <c:v>9515</c:v>
                </c:pt>
                <c:pt idx="1297">
                  <c:v>9475</c:v>
                </c:pt>
                <c:pt idx="1298">
                  <c:v>9487</c:v>
                </c:pt>
                <c:pt idx="1299">
                  <c:v>9523</c:v>
                </c:pt>
                <c:pt idx="1300">
                  <c:v>9484</c:v>
                </c:pt>
                <c:pt idx="1301">
                  <c:v>9493</c:v>
                </c:pt>
                <c:pt idx="1302">
                  <c:v>9510</c:v>
                </c:pt>
                <c:pt idx="1303">
                  <c:v>9521</c:v>
                </c:pt>
                <c:pt idx="1304">
                  <c:v>9480</c:v>
                </c:pt>
                <c:pt idx="1305">
                  <c:v>9513</c:v>
                </c:pt>
                <c:pt idx="1306">
                  <c:v>9488</c:v>
                </c:pt>
                <c:pt idx="1307">
                  <c:v>9477</c:v>
                </c:pt>
                <c:pt idx="1308">
                  <c:v>9498</c:v>
                </c:pt>
                <c:pt idx="1309">
                  <c:v>9498</c:v>
                </c:pt>
                <c:pt idx="1310">
                  <c:v>9485</c:v>
                </c:pt>
                <c:pt idx="1311">
                  <c:v>9476</c:v>
                </c:pt>
                <c:pt idx="1312">
                  <c:v>9476</c:v>
                </c:pt>
                <c:pt idx="1313">
                  <c:v>9446</c:v>
                </c:pt>
                <c:pt idx="1314">
                  <c:v>9508</c:v>
                </c:pt>
                <c:pt idx="1315">
                  <c:v>9483</c:v>
                </c:pt>
                <c:pt idx="1316">
                  <c:v>9465</c:v>
                </c:pt>
                <c:pt idx="1317">
                  <c:v>9448</c:v>
                </c:pt>
                <c:pt idx="1318">
                  <c:v>9475</c:v>
                </c:pt>
                <c:pt idx="1319">
                  <c:v>9486</c:v>
                </c:pt>
                <c:pt idx="1320">
                  <c:v>9484</c:v>
                </c:pt>
                <c:pt idx="1321">
                  <c:v>9468</c:v>
                </c:pt>
                <c:pt idx="1322">
                  <c:v>9472</c:v>
                </c:pt>
                <c:pt idx="1323">
                  <c:v>9499</c:v>
                </c:pt>
                <c:pt idx="1324">
                  <c:v>9511</c:v>
                </c:pt>
                <c:pt idx="1325">
                  <c:v>9476</c:v>
                </c:pt>
                <c:pt idx="1326">
                  <c:v>9485</c:v>
                </c:pt>
                <c:pt idx="1327">
                  <c:v>9493</c:v>
                </c:pt>
                <c:pt idx="1328">
                  <c:v>9473</c:v>
                </c:pt>
                <c:pt idx="1329">
                  <c:v>9472</c:v>
                </c:pt>
                <c:pt idx="1330">
                  <c:v>9426</c:v>
                </c:pt>
                <c:pt idx="1331">
                  <c:v>9433</c:v>
                </c:pt>
                <c:pt idx="1332">
                  <c:v>9496</c:v>
                </c:pt>
                <c:pt idx="1333">
                  <c:v>9478</c:v>
                </c:pt>
                <c:pt idx="1334">
                  <c:v>9486</c:v>
                </c:pt>
                <c:pt idx="1335">
                  <c:v>9479</c:v>
                </c:pt>
                <c:pt idx="1336">
                  <c:v>9476</c:v>
                </c:pt>
                <c:pt idx="1337">
                  <c:v>9447</c:v>
                </c:pt>
                <c:pt idx="1338">
                  <c:v>9497</c:v>
                </c:pt>
                <c:pt idx="1339">
                  <c:v>9488</c:v>
                </c:pt>
                <c:pt idx="1340">
                  <c:v>9494</c:v>
                </c:pt>
                <c:pt idx="1341">
                  <c:v>9478</c:v>
                </c:pt>
                <c:pt idx="1342">
                  <c:v>9484</c:v>
                </c:pt>
                <c:pt idx="1343">
                  <c:v>9482</c:v>
                </c:pt>
                <c:pt idx="1344">
                  <c:v>9479</c:v>
                </c:pt>
                <c:pt idx="1345">
                  <c:v>9448</c:v>
                </c:pt>
                <c:pt idx="1346">
                  <c:v>9478</c:v>
                </c:pt>
                <c:pt idx="1347">
                  <c:v>9477</c:v>
                </c:pt>
                <c:pt idx="1348">
                  <c:v>9476</c:v>
                </c:pt>
                <c:pt idx="1349">
                  <c:v>9439</c:v>
                </c:pt>
                <c:pt idx="1350">
                  <c:v>9516</c:v>
                </c:pt>
                <c:pt idx="1351">
                  <c:v>9438</c:v>
                </c:pt>
                <c:pt idx="1352">
                  <c:v>9451</c:v>
                </c:pt>
                <c:pt idx="1353">
                  <c:v>9479</c:v>
                </c:pt>
                <c:pt idx="1354">
                  <c:v>9439</c:v>
                </c:pt>
                <c:pt idx="1355">
                  <c:v>9472</c:v>
                </c:pt>
                <c:pt idx="1356">
                  <c:v>9477</c:v>
                </c:pt>
                <c:pt idx="1357">
                  <c:v>9464</c:v>
                </c:pt>
                <c:pt idx="1358">
                  <c:v>9450</c:v>
                </c:pt>
                <c:pt idx="1359">
                  <c:v>9434</c:v>
                </c:pt>
                <c:pt idx="1360">
                  <c:v>9472</c:v>
                </c:pt>
                <c:pt idx="1361">
                  <c:v>9489</c:v>
                </c:pt>
                <c:pt idx="1362">
                  <c:v>9487</c:v>
                </c:pt>
                <c:pt idx="1363">
                  <c:v>9513</c:v>
                </c:pt>
                <c:pt idx="1364">
                  <c:v>9462</c:v>
                </c:pt>
                <c:pt idx="1365">
                  <c:v>9472</c:v>
                </c:pt>
                <c:pt idx="1366">
                  <c:v>9435</c:v>
                </c:pt>
                <c:pt idx="1367">
                  <c:v>9472</c:v>
                </c:pt>
                <c:pt idx="1368">
                  <c:v>9473</c:v>
                </c:pt>
                <c:pt idx="1369">
                  <c:v>9457</c:v>
                </c:pt>
                <c:pt idx="1370">
                  <c:v>9462</c:v>
                </c:pt>
                <c:pt idx="1371">
                  <c:v>9436</c:v>
                </c:pt>
                <c:pt idx="1372">
                  <c:v>9471</c:v>
                </c:pt>
                <c:pt idx="1373">
                  <c:v>9478</c:v>
                </c:pt>
                <c:pt idx="1374">
                  <c:v>9483</c:v>
                </c:pt>
                <c:pt idx="1375">
                  <c:v>9481</c:v>
                </c:pt>
                <c:pt idx="1376">
                  <c:v>9450</c:v>
                </c:pt>
                <c:pt idx="1377">
                  <c:v>9454</c:v>
                </c:pt>
                <c:pt idx="1378">
                  <c:v>9460</c:v>
                </c:pt>
                <c:pt idx="1379">
                  <c:v>9458</c:v>
                </c:pt>
                <c:pt idx="1380">
                  <c:v>9451</c:v>
                </c:pt>
                <c:pt idx="1381">
                  <c:v>9459</c:v>
                </c:pt>
                <c:pt idx="1382">
                  <c:v>9415</c:v>
                </c:pt>
                <c:pt idx="1383">
                  <c:v>9439</c:v>
                </c:pt>
                <c:pt idx="1384">
                  <c:v>9472</c:v>
                </c:pt>
                <c:pt idx="1385">
                  <c:v>9426</c:v>
                </c:pt>
                <c:pt idx="1386">
                  <c:v>9420</c:v>
                </c:pt>
                <c:pt idx="1387">
                  <c:v>9432</c:v>
                </c:pt>
                <c:pt idx="1388">
                  <c:v>9449</c:v>
                </c:pt>
                <c:pt idx="1389">
                  <c:v>9459</c:v>
                </c:pt>
                <c:pt idx="1390">
                  <c:v>9466</c:v>
                </c:pt>
                <c:pt idx="1391">
                  <c:v>9442</c:v>
                </c:pt>
                <c:pt idx="1392">
                  <c:v>9451</c:v>
                </c:pt>
                <c:pt idx="1393">
                  <c:v>9444</c:v>
                </c:pt>
                <c:pt idx="1394">
                  <c:v>9453</c:v>
                </c:pt>
                <c:pt idx="1395">
                  <c:v>9472</c:v>
                </c:pt>
                <c:pt idx="1396">
                  <c:v>9485</c:v>
                </c:pt>
                <c:pt idx="1397">
                  <c:v>9432</c:v>
                </c:pt>
                <c:pt idx="1398">
                  <c:v>9425</c:v>
                </c:pt>
                <c:pt idx="1399">
                  <c:v>9449</c:v>
                </c:pt>
                <c:pt idx="1400">
                  <c:v>9495</c:v>
                </c:pt>
                <c:pt idx="1401">
                  <c:v>9441</c:v>
                </c:pt>
                <c:pt idx="1402">
                  <c:v>9442</c:v>
                </c:pt>
                <c:pt idx="1403">
                  <c:v>9472</c:v>
                </c:pt>
                <c:pt idx="1404">
                  <c:v>9424</c:v>
                </c:pt>
                <c:pt idx="1405">
                  <c:v>9459</c:v>
                </c:pt>
                <c:pt idx="1406">
                  <c:v>9451</c:v>
                </c:pt>
                <c:pt idx="1407">
                  <c:v>9432</c:v>
                </c:pt>
                <c:pt idx="1408">
                  <c:v>9435</c:v>
                </c:pt>
                <c:pt idx="1409">
                  <c:v>9477</c:v>
                </c:pt>
                <c:pt idx="1410">
                  <c:v>9445</c:v>
                </c:pt>
                <c:pt idx="1411">
                  <c:v>9464</c:v>
                </c:pt>
                <c:pt idx="1412">
                  <c:v>9434</c:v>
                </c:pt>
                <c:pt idx="1413">
                  <c:v>9466</c:v>
                </c:pt>
                <c:pt idx="1414">
                  <c:v>9421</c:v>
                </c:pt>
                <c:pt idx="1415">
                  <c:v>9443</c:v>
                </c:pt>
                <c:pt idx="1416">
                  <c:v>9457</c:v>
                </c:pt>
                <c:pt idx="1417">
                  <c:v>9436</c:v>
                </c:pt>
                <c:pt idx="1418">
                  <c:v>9470</c:v>
                </c:pt>
                <c:pt idx="1419">
                  <c:v>9437</c:v>
                </c:pt>
                <c:pt idx="1420">
                  <c:v>9457</c:v>
                </c:pt>
                <c:pt idx="1421">
                  <c:v>9452</c:v>
                </c:pt>
                <c:pt idx="1422">
                  <c:v>9471</c:v>
                </c:pt>
                <c:pt idx="1423">
                  <c:v>9430</c:v>
                </c:pt>
                <c:pt idx="1424">
                  <c:v>9462</c:v>
                </c:pt>
                <c:pt idx="1425">
                  <c:v>9468</c:v>
                </c:pt>
                <c:pt idx="1426">
                  <c:v>9481</c:v>
                </c:pt>
                <c:pt idx="1427">
                  <c:v>9432</c:v>
                </c:pt>
                <c:pt idx="1428">
                  <c:v>9446</c:v>
                </c:pt>
                <c:pt idx="1429">
                  <c:v>9464</c:v>
                </c:pt>
                <c:pt idx="1430">
                  <c:v>9453</c:v>
                </c:pt>
                <c:pt idx="1431">
                  <c:v>9472</c:v>
                </c:pt>
                <c:pt idx="1432">
                  <c:v>9447</c:v>
                </c:pt>
                <c:pt idx="1433">
                  <c:v>9458</c:v>
                </c:pt>
                <c:pt idx="1434">
                  <c:v>9466</c:v>
                </c:pt>
                <c:pt idx="1435">
                  <c:v>9442</c:v>
                </c:pt>
                <c:pt idx="1436">
                  <c:v>9428</c:v>
                </c:pt>
                <c:pt idx="1437">
                  <c:v>9431</c:v>
                </c:pt>
                <c:pt idx="1438">
                  <c:v>9462</c:v>
                </c:pt>
                <c:pt idx="1439">
                  <c:v>9421</c:v>
                </c:pt>
                <c:pt idx="1440">
                  <c:v>9426</c:v>
                </c:pt>
                <c:pt idx="1441">
                  <c:v>9422</c:v>
                </c:pt>
                <c:pt idx="1442">
                  <c:v>9396</c:v>
                </c:pt>
                <c:pt idx="1443">
                  <c:v>9419</c:v>
                </c:pt>
                <c:pt idx="1444">
                  <c:v>9459</c:v>
                </c:pt>
                <c:pt idx="1445">
                  <c:v>9418</c:v>
                </c:pt>
                <c:pt idx="1446">
                  <c:v>9435</c:v>
                </c:pt>
                <c:pt idx="1447">
                  <c:v>9385</c:v>
                </c:pt>
                <c:pt idx="1448">
                  <c:v>9410</c:v>
                </c:pt>
                <c:pt idx="1449">
                  <c:v>9398</c:v>
                </c:pt>
                <c:pt idx="1450">
                  <c:v>9395</c:v>
                </c:pt>
                <c:pt idx="1451">
                  <c:v>9449</c:v>
                </c:pt>
                <c:pt idx="1452">
                  <c:v>9436</c:v>
                </c:pt>
                <c:pt idx="1453">
                  <c:v>9398</c:v>
                </c:pt>
                <c:pt idx="1454">
                  <c:v>9417</c:v>
                </c:pt>
                <c:pt idx="1455">
                  <c:v>9422</c:v>
                </c:pt>
                <c:pt idx="1456">
                  <c:v>9387</c:v>
                </c:pt>
                <c:pt idx="1457">
                  <c:v>9384</c:v>
                </c:pt>
                <c:pt idx="1458">
                  <c:v>9415</c:v>
                </c:pt>
                <c:pt idx="1459">
                  <c:v>9396</c:v>
                </c:pt>
                <c:pt idx="1460">
                  <c:v>9408</c:v>
                </c:pt>
                <c:pt idx="1461">
                  <c:v>9427</c:v>
                </c:pt>
                <c:pt idx="1462">
                  <c:v>9379</c:v>
                </c:pt>
                <c:pt idx="1463">
                  <c:v>9411</c:v>
                </c:pt>
                <c:pt idx="1464">
                  <c:v>9405</c:v>
                </c:pt>
                <c:pt idx="1465">
                  <c:v>9403</c:v>
                </c:pt>
                <c:pt idx="1466">
                  <c:v>9402</c:v>
                </c:pt>
                <c:pt idx="1467">
                  <c:v>9392</c:v>
                </c:pt>
                <c:pt idx="1468">
                  <c:v>9417</c:v>
                </c:pt>
                <c:pt idx="1469">
                  <c:v>9417</c:v>
                </c:pt>
                <c:pt idx="1470">
                  <c:v>9394</c:v>
                </c:pt>
                <c:pt idx="1471">
                  <c:v>9390</c:v>
                </c:pt>
                <c:pt idx="1472">
                  <c:v>9445</c:v>
                </c:pt>
                <c:pt idx="1473">
                  <c:v>9404</c:v>
                </c:pt>
                <c:pt idx="1474">
                  <c:v>9412</c:v>
                </c:pt>
                <c:pt idx="1475">
                  <c:v>9398</c:v>
                </c:pt>
                <c:pt idx="1476">
                  <c:v>9412</c:v>
                </c:pt>
                <c:pt idx="1477">
                  <c:v>9378</c:v>
                </c:pt>
                <c:pt idx="1478">
                  <c:v>9427</c:v>
                </c:pt>
                <c:pt idx="1479">
                  <c:v>9397</c:v>
                </c:pt>
                <c:pt idx="1480">
                  <c:v>9423</c:v>
                </c:pt>
                <c:pt idx="1481">
                  <c:v>9435</c:v>
                </c:pt>
                <c:pt idx="1482">
                  <c:v>9407</c:v>
                </c:pt>
                <c:pt idx="1483">
                  <c:v>9386</c:v>
                </c:pt>
                <c:pt idx="1484">
                  <c:v>9368</c:v>
                </c:pt>
                <c:pt idx="1485">
                  <c:v>9382</c:v>
                </c:pt>
                <c:pt idx="1486">
                  <c:v>9398</c:v>
                </c:pt>
                <c:pt idx="1487">
                  <c:v>9403</c:v>
                </c:pt>
                <c:pt idx="1488">
                  <c:v>9415</c:v>
                </c:pt>
                <c:pt idx="1489">
                  <c:v>9394</c:v>
                </c:pt>
                <c:pt idx="1490">
                  <c:v>9386</c:v>
                </c:pt>
                <c:pt idx="1491">
                  <c:v>9422</c:v>
                </c:pt>
                <c:pt idx="1492">
                  <c:v>9389</c:v>
                </c:pt>
                <c:pt idx="1493">
                  <c:v>9394</c:v>
                </c:pt>
                <c:pt idx="1494">
                  <c:v>9432</c:v>
                </c:pt>
                <c:pt idx="1495">
                  <c:v>9423</c:v>
                </c:pt>
                <c:pt idx="1496">
                  <c:v>9413</c:v>
                </c:pt>
                <c:pt idx="1497">
                  <c:v>9395</c:v>
                </c:pt>
                <c:pt idx="1498">
                  <c:v>9383</c:v>
                </c:pt>
                <c:pt idx="1499">
                  <c:v>9404</c:v>
                </c:pt>
                <c:pt idx="1500">
                  <c:v>9383</c:v>
                </c:pt>
                <c:pt idx="1501">
                  <c:v>9371</c:v>
                </c:pt>
                <c:pt idx="1502">
                  <c:v>9381</c:v>
                </c:pt>
                <c:pt idx="1503">
                  <c:v>9371</c:v>
                </c:pt>
                <c:pt idx="1504">
                  <c:v>9444</c:v>
                </c:pt>
                <c:pt idx="1505">
                  <c:v>9421</c:v>
                </c:pt>
                <c:pt idx="1506">
                  <c:v>9379</c:v>
                </c:pt>
                <c:pt idx="1507">
                  <c:v>9383</c:v>
                </c:pt>
                <c:pt idx="1508">
                  <c:v>9417</c:v>
                </c:pt>
                <c:pt idx="1509">
                  <c:v>9386</c:v>
                </c:pt>
                <c:pt idx="1510">
                  <c:v>9387</c:v>
                </c:pt>
                <c:pt idx="1511">
                  <c:v>9400</c:v>
                </c:pt>
                <c:pt idx="1512">
                  <c:v>9419</c:v>
                </c:pt>
                <c:pt idx="1513">
                  <c:v>9407</c:v>
                </c:pt>
                <c:pt idx="1514">
                  <c:v>9402</c:v>
                </c:pt>
                <c:pt idx="1515">
                  <c:v>9401</c:v>
                </c:pt>
                <c:pt idx="1516">
                  <c:v>9412</c:v>
                </c:pt>
                <c:pt idx="1517">
                  <c:v>9392</c:v>
                </c:pt>
                <c:pt idx="1518">
                  <c:v>9434</c:v>
                </c:pt>
                <c:pt idx="1519">
                  <c:v>9439</c:v>
                </c:pt>
                <c:pt idx="1520">
                  <c:v>9405</c:v>
                </c:pt>
                <c:pt idx="1521">
                  <c:v>9438</c:v>
                </c:pt>
                <c:pt idx="1522">
                  <c:v>9376</c:v>
                </c:pt>
                <c:pt idx="1523">
                  <c:v>9389</c:v>
                </c:pt>
                <c:pt idx="1524">
                  <c:v>9385</c:v>
                </c:pt>
                <c:pt idx="1525">
                  <c:v>9420</c:v>
                </c:pt>
                <c:pt idx="1526">
                  <c:v>9373</c:v>
                </c:pt>
                <c:pt idx="1527">
                  <c:v>9396</c:v>
                </c:pt>
                <c:pt idx="1528">
                  <c:v>9385</c:v>
                </c:pt>
                <c:pt idx="1529">
                  <c:v>9432</c:v>
                </c:pt>
                <c:pt idx="1530">
                  <c:v>9394</c:v>
                </c:pt>
                <c:pt idx="1531">
                  <c:v>9353</c:v>
                </c:pt>
                <c:pt idx="1532">
                  <c:v>9368</c:v>
                </c:pt>
                <c:pt idx="1533">
                  <c:v>9369</c:v>
                </c:pt>
                <c:pt idx="1534">
                  <c:v>9345</c:v>
                </c:pt>
                <c:pt idx="1535">
                  <c:v>9378</c:v>
                </c:pt>
                <c:pt idx="1536">
                  <c:v>9398</c:v>
                </c:pt>
                <c:pt idx="1537">
                  <c:v>9366</c:v>
                </c:pt>
                <c:pt idx="1538">
                  <c:v>9329</c:v>
                </c:pt>
                <c:pt idx="1539">
                  <c:v>9386</c:v>
                </c:pt>
                <c:pt idx="1540">
                  <c:v>9368</c:v>
                </c:pt>
                <c:pt idx="1541">
                  <c:v>9372</c:v>
                </c:pt>
                <c:pt idx="1542">
                  <c:v>9373</c:v>
                </c:pt>
                <c:pt idx="1543">
                  <c:v>9347</c:v>
                </c:pt>
                <c:pt idx="1544">
                  <c:v>9403</c:v>
                </c:pt>
                <c:pt idx="1545">
                  <c:v>9401</c:v>
                </c:pt>
                <c:pt idx="1546">
                  <c:v>9402</c:v>
                </c:pt>
                <c:pt idx="1547">
                  <c:v>9387</c:v>
                </c:pt>
                <c:pt idx="1548">
                  <c:v>9398</c:v>
                </c:pt>
                <c:pt idx="1549">
                  <c:v>9400</c:v>
                </c:pt>
                <c:pt idx="1550">
                  <c:v>9363</c:v>
                </c:pt>
                <c:pt idx="1551">
                  <c:v>9389</c:v>
                </c:pt>
                <c:pt idx="1552">
                  <c:v>9376</c:v>
                </c:pt>
                <c:pt idx="1553">
                  <c:v>9368</c:v>
                </c:pt>
                <c:pt idx="1554">
                  <c:v>9363</c:v>
                </c:pt>
                <c:pt idx="1555">
                  <c:v>9362</c:v>
                </c:pt>
                <c:pt idx="1556">
                  <c:v>9364</c:v>
                </c:pt>
                <c:pt idx="1557">
                  <c:v>9388</c:v>
                </c:pt>
                <c:pt idx="1558">
                  <c:v>9395</c:v>
                </c:pt>
                <c:pt idx="1559">
                  <c:v>9386</c:v>
                </c:pt>
                <c:pt idx="1560">
                  <c:v>9389</c:v>
                </c:pt>
                <c:pt idx="1561">
                  <c:v>9388</c:v>
                </c:pt>
                <c:pt idx="1562">
                  <c:v>9396</c:v>
                </c:pt>
                <c:pt idx="1563">
                  <c:v>9379</c:v>
                </c:pt>
                <c:pt idx="1564">
                  <c:v>9441</c:v>
                </c:pt>
                <c:pt idx="1565">
                  <c:v>9395</c:v>
                </c:pt>
                <c:pt idx="1566">
                  <c:v>9391</c:v>
                </c:pt>
                <c:pt idx="1567">
                  <c:v>9454</c:v>
                </c:pt>
                <c:pt idx="1568">
                  <c:v>9408</c:v>
                </c:pt>
                <c:pt idx="1569">
                  <c:v>9422</c:v>
                </c:pt>
                <c:pt idx="1570">
                  <c:v>9413</c:v>
                </c:pt>
                <c:pt idx="1571">
                  <c:v>9413</c:v>
                </c:pt>
                <c:pt idx="1572">
                  <c:v>9375</c:v>
                </c:pt>
                <c:pt idx="1573">
                  <c:v>9424</c:v>
                </c:pt>
                <c:pt idx="1574">
                  <c:v>9389</c:v>
                </c:pt>
                <c:pt idx="1575">
                  <c:v>9401</c:v>
                </c:pt>
                <c:pt idx="1576">
                  <c:v>9374</c:v>
                </c:pt>
                <c:pt idx="1577">
                  <c:v>9405</c:v>
                </c:pt>
                <c:pt idx="1578">
                  <c:v>9410</c:v>
                </c:pt>
                <c:pt idx="1579">
                  <c:v>9389</c:v>
                </c:pt>
                <c:pt idx="1580">
                  <c:v>9383</c:v>
                </c:pt>
                <c:pt idx="1581">
                  <c:v>9373</c:v>
                </c:pt>
                <c:pt idx="1582">
                  <c:v>9366</c:v>
                </c:pt>
                <c:pt idx="1583">
                  <c:v>9413</c:v>
                </c:pt>
                <c:pt idx="1584">
                  <c:v>9402</c:v>
                </c:pt>
                <c:pt idx="1585">
                  <c:v>9373</c:v>
                </c:pt>
                <c:pt idx="1586">
                  <c:v>9408</c:v>
                </c:pt>
                <c:pt idx="1587">
                  <c:v>9379</c:v>
                </c:pt>
                <c:pt idx="1588">
                  <c:v>9372</c:v>
                </c:pt>
                <c:pt idx="1589">
                  <c:v>9341</c:v>
                </c:pt>
                <c:pt idx="1590">
                  <c:v>9350</c:v>
                </c:pt>
                <c:pt idx="1591">
                  <c:v>9376</c:v>
                </c:pt>
                <c:pt idx="1592">
                  <c:v>9376</c:v>
                </c:pt>
                <c:pt idx="1593">
                  <c:v>9366</c:v>
                </c:pt>
                <c:pt idx="1594">
                  <c:v>9414</c:v>
                </c:pt>
                <c:pt idx="1595">
                  <c:v>9431</c:v>
                </c:pt>
                <c:pt idx="1596">
                  <c:v>9399</c:v>
                </c:pt>
                <c:pt idx="1597">
                  <c:v>9394</c:v>
                </c:pt>
                <c:pt idx="1598">
                  <c:v>9400</c:v>
                </c:pt>
                <c:pt idx="1599">
                  <c:v>9408</c:v>
                </c:pt>
                <c:pt idx="1600">
                  <c:v>9427</c:v>
                </c:pt>
                <c:pt idx="1601">
                  <c:v>9417</c:v>
                </c:pt>
                <c:pt idx="1602">
                  <c:v>9444</c:v>
                </c:pt>
                <c:pt idx="1603">
                  <c:v>9437</c:v>
                </c:pt>
                <c:pt idx="1604">
                  <c:v>9449</c:v>
                </c:pt>
                <c:pt idx="1605">
                  <c:v>9452</c:v>
                </c:pt>
                <c:pt idx="1606">
                  <c:v>9529</c:v>
                </c:pt>
                <c:pt idx="1607">
                  <c:v>9631</c:v>
                </c:pt>
                <c:pt idx="1608">
                  <c:v>9960</c:v>
                </c:pt>
                <c:pt idx="1609">
                  <c:v>10442</c:v>
                </c:pt>
                <c:pt idx="1610">
                  <c:v>11119</c:v>
                </c:pt>
                <c:pt idx="1611">
                  <c:v>11435</c:v>
                </c:pt>
                <c:pt idx="1612">
                  <c:v>11264</c:v>
                </c:pt>
                <c:pt idx="1613">
                  <c:v>11154</c:v>
                </c:pt>
                <c:pt idx="1614">
                  <c:v>11260</c:v>
                </c:pt>
                <c:pt idx="1615">
                  <c:v>11520</c:v>
                </c:pt>
                <c:pt idx="1616">
                  <c:v>11820</c:v>
                </c:pt>
                <c:pt idx="1617">
                  <c:v>11574</c:v>
                </c:pt>
                <c:pt idx="1618">
                  <c:v>11017</c:v>
                </c:pt>
                <c:pt idx="1619">
                  <c:v>10731</c:v>
                </c:pt>
                <c:pt idx="1620">
                  <c:v>10707</c:v>
                </c:pt>
                <c:pt idx="1621">
                  <c:v>10513</c:v>
                </c:pt>
                <c:pt idx="1622">
                  <c:v>10190</c:v>
                </c:pt>
                <c:pt idx="1623">
                  <c:v>9965</c:v>
                </c:pt>
                <c:pt idx="1624">
                  <c:v>9800</c:v>
                </c:pt>
                <c:pt idx="1625">
                  <c:v>9643</c:v>
                </c:pt>
                <c:pt idx="1626">
                  <c:v>9542</c:v>
                </c:pt>
                <c:pt idx="1627">
                  <c:v>9480</c:v>
                </c:pt>
                <c:pt idx="1628">
                  <c:v>9439</c:v>
                </c:pt>
                <c:pt idx="1629">
                  <c:v>9425</c:v>
                </c:pt>
                <c:pt idx="1630">
                  <c:v>9420</c:v>
                </c:pt>
                <c:pt idx="1631">
                  <c:v>9425</c:v>
                </c:pt>
                <c:pt idx="1632">
                  <c:v>9428</c:v>
                </c:pt>
                <c:pt idx="1633">
                  <c:v>9418</c:v>
                </c:pt>
                <c:pt idx="1634">
                  <c:v>9384</c:v>
                </c:pt>
                <c:pt idx="1635">
                  <c:v>9399</c:v>
                </c:pt>
                <c:pt idx="1636">
                  <c:v>9399</c:v>
                </c:pt>
                <c:pt idx="1637">
                  <c:v>9424</c:v>
                </c:pt>
                <c:pt idx="1638">
                  <c:v>9374</c:v>
                </c:pt>
                <c:pt idx="1639">
                  <c:v>9360</c:v>
                </c:pt>
                <c:pt idx="1640">
                  <c:v>9368</c:v>
                </c:pt>
                <c:pt idx="1641">
                  <c:v>9373</c:v>
                </c:pt>
                <c:pt idx="1642">
                  <c:v>9340</c:v>
                </c:pt>
                <c:pt idx="1643">
                  <c:v>9392</c:v>
                </c:pt>
                <c:pt idx="1644">
                  <c:v>9347</c:v>
                </c:pt>
                <c:pt idx="1645">
                  <c:v>9344</c:v>
                </c:pt>
                <c:pt idx="1646">
                  <c:v>9367</c:v>
                </c:pt>
                <c:pt idx="1647">
                  <c:v>9354</c:v>
                </c:pt>
                <c:pt idx="1648">
                  <c:v>9349</c:v>
                </c:pt>
                <c:pt idx="1649">
                  <c:v>9356</c:v>
                </c:pt>
                <c:pt idx="1650">
                  <c:v>9371</c:v>
                </c:pt>
                <c:pt idx="1651">
                  <c:v>9337</c:v>
                </c:pt>
                <c:pt idx="1652">
                  <c:v>9345</c:v>
                </c:pt>
                <c:pt idx="1653">
                  <c:v>9333</c:v>
                </c:pt>
                <c:pt idx="1654">
                  <c:v>9357</c:v>
                </c:pt>
                <c:pt idx="1655">
                  <c:v>9384</c:v>
                </c:pt>
                <c:pt idx="1656">
                  <c:v>9347</c:v>
                </c:pt>
                <c:pt idx="1657">
                  <c:v>9341</c:v>
                </c:pt>
                <c:pt idx="1658">
                  <c:v>9349</c:v>
                </c:pt>
                <c:pt idx="1659">
                  <c:v>9354</c:v>
                </c:pt>
                <c:pt idx="1660">
                  <c:v>9324</c:v>
                </c:pt>
                <c:pt idx="1661">
                  <c:v>9359</c:v>
                </c:pt>
                <c:pt idx="1662">
                  <c:v>9347</c:v>
                </c:pt>
                <c:pt idx="1663">
                  <c:v>9353</c:v>
                </c:pt>
                <c:pt idx="1664">
                  <c:v>9341</c:v>
                </c:pt>
                <c:pt idx="1665">
                  <c:v>9349</c:v>
                </c:pt>
                <c:pt idx="1666">
                  <c:v>9332</c:v>
                </c:pt>
                <c:pt idx="1667">
                  <c:v>9341</c:v>
                </c:pt>
                <c:pt idx="1668">
                  <c:v>9371</c:v>
                </c:pt>
                <c:pt idx="1669">
                  <c:v>9358</c:v>
                </c:pt>
                <c:pt idx="1670">
                  <c:v>9338</c:v>
                </c:pt>
                <c:pt idx="1671">
                  <c:v>9337</c:v>
                </c:pt>
                <c:pt idx="1672">
                  <c:v>9349</c:v>
                </c:pt>
                <c:pt idx="1673">
                  <c:v>9341</c:v>
                </c:pt>
                <c:pt idx="1674">
                  <c:v>9348</c:v>
                </c:pt>
                <c:pt idx="1675">
                  <c:v>9341</c:v>
                </c:pt>
                <c:pt idx="1676">
                  <c:v>9286</c:v>
                </c:pt>
                <c:pt idx="1677">
                  <c:v>9337</c:v>
                </c:pt>
                <c:pt idx="1678">
                  <c:v>9325</c:v>
                </c:pt>
                <c:pt idx="1679">
                  <c:v>9336</c:v>
                </c:pt>
                <c:pt idx="1680">
                  <c:v>9317</c:v>
                </c:pt>
                <c:pt idx="1681">
                  <c:v>9331</c:v>
                </c:pt>
                <c:pt idx="1682">
                  <c:v>9312</c:v>
                </c:pt>
                <c:pt idx="1683">
                  <c:v>9348</c:v>
                </c:pt>
                <c:pt idx="1684">
                  <c:v>9329</c:v>
                </c:pt>
                <c:pt idx="1685">
                  <c:v>9335</c:v>
                </c:pt>
                <c:pt idx="1686">
                  <c:v>9342</c:v>
                </c:pt>
                <c:pt idx="1687">
                  <c:v>9338</c:v>
                </c:pt>
                <c:pt idx="1688">
                  <c:v>9323</c:v>
                </c:pt>
                <c:pt idx="1689">
                  <c:v>9308</c:v>
                </c:pt>
                <c:pt idx="1690">
                  <c:v>9374</c:v>
                </c:pt>
                <c:pt idx="1691">
                  <c:v>9327</c:v>
                </c:pt>
                <c:pt idx="1692">
                  <c:v>9335</c:v>
                </c:pt>
                <c:pt idx="1693">
                  <c:v>9322</c:v>
                </c:pt>
                <c:pt idx="1694">
                  <c:v>9306</c:v>
                </c:pt>
                <c:pt idx="1695">
                  <c:v>9315</c:v>
                </c:pt>
                <c:pt idx="1696">
                  <c:v>9327</c:v>
                </c:pt>
                <c:pt idx="1697">
                  <c:v>9307</c:v>
                </c:pt>
                <c:pt idx="1698">
                  <c:v>9315</c:v>
                </c:pt>
                <c:pt idx="1699">
                  <c:v>9348</c:v>
                </c:pt>
                <c:pt idx="1700">
                  <c:v>9294</c:v>
                </c:pt>
                <c:pt idx="1701">
                  <c:v>9339</c:v>
                </c:pt>
                <c:pt idx="1702">
                  <c:v>9327</c:v>
                </c:pt>
                <c:pt idx="1703">
                  <c:v>9312</c:v>
                </c:pt>
                <c:pt idx="1704">
                  <c:v>9319</c:v>
                </c:pt>
                <c:pt idx="1705">
                  <c:v>9335</c:v>
                </c:pt>
                <c:pt idx="1706">
                  <c:v>9306</c:v>
                </c:pt>
                <c:pt idx="1707">
                  <c:v>9313</c:v>
                </c:pt>
                <c:pt idx="1708">
                  <c:v>9344</c:v>
                </c:pt>
                <c:pt idx="1709">
                  <c:v>9320</c:v>
                </c:pt>
                <c:pt idx="1710">
                  <c:v>9302</c:v>
                </c:pt>
                <c:pt idx="1711">
                  <c:v>9326</c:v>
                </c:pt>
                <c:pt idx="1712">
                  <c:v>9366</c:v>
                </c:pt>
                <c:pt idx="1713">
                  <c:v>9323</c:v>
                </c:pt>
                <c:pt idx="1714">
                  <c:v>9321</c:v>
                </c:pt>
                <c:pt idx="1715">
                  <c:v>9309</c:v>
                </c:pt>
                <c:pt idx="1716">
                  <c:v>9354</c:v>
                </c:pt>
                <c:pt idx="1717">
                  <c:v>9315</c:v>
                </c:pt>
                <c:pt idx="1718">
                  <c:v>9356</c:v>
                </c:pt>
                <c:pt idx="1719">
                  <c:v>9331</c:v>
                </c:pt>
                <c:pt idx="1720">
                  <c:v>9323</c:v>
                </c:pt>
                <c:pt idx="1721">
                  <c:v>9311</c:v>
                </c:pt>
                <c:pt idx="1722">
                  <c:v>9333</c:v>
                </c:pt>
                <c:pt idx="1723">
                  <c:v>9329</c:v>
                </c:pt>
                <c:pt idx="1724">
                  <c:v>9327</c:v>
                </c:pt>
                <c:pt idx="1725">
                  <c:v>9323</c:v>
                </c:pt>
                <c:pt idx="1726">
                  <c:v>9342</c:v>
                </c:pt>
                <c:pt idx="1727">
                  <c:v>9344</c:v>
                </c:pt>
                <c:pt idx="1728">
                  <c:v>9312</c:v>
                </c:pt>
                <c:pt idx="1729">
                  <c:v>9361</c:v>
                </c:pt>
                <c:pt idx="1730">
                  <c:v>9332</c:v>
                </c:pt>
                <c:pt idx="1731">
                  <c:v>9383</c:v>
                </c:pt>
                <c:pt idx="1732">
                  <c:v>9326</c:v>
                </c:pt>
                <c:pt idx="1733">
                  <c:v>9345</c:v>
                </c:pt>
                <c:pt idx="1734">
                  <c:v>9353</c:v>
                </c:pt>
                <c:pt idx="1735">
                  <c:v>9344</c:v>
                </c:pt>
                <c:pt idx="1736">
                  <c:v>9316</c:v>
                </c:pt>
                <c:pt idx="1737">
                  <c:v>9320</c:v>
                </c:pt>
                <c:pt idx="1738">
                  <c:v>9348</c:v>
                </c:pt>
                <c:pt idx="1739">
                  <c:v>9322</c:v>
                </c:pt>
                <c:pt idx="1740">
                  <c:v>9319</c:v>
                </c:pt>
                <c:pt idx="1741">
                  <c:v>9317</c:v>
                </c:pt>
                <c:pt idx="1742">
                  <c:v>9310</c:v>
                </c:pt>
                <c:pt idx="1743">
                  <c:v>9335</c:v>
                </c:pt>
                <c:pt idx="1744">
                  <c:v>9349</c:v>
                </c:pt>
                <c:pt idx="1745">
                  <c:v>9309</c:v>
                </c:pt>
                <c:pt idx="1746">
                  <c:v>9293</c:v>
                </c:pt>
                <c:pt idx="1747">
                  <c:v>9319</c:v>
                </c:pt>
                <c:pt idx="1748">
                  <c:v>9289</c:v>
                </c:pt>
                <c:pt idx="1749">
                  <c:v>9314</c:v>
                </c:pt>
                <c:pt idx="1750">
                  <c:v>9341</c:v>
                </c:pt>
                <c:pt idx="1751">
                  <c:v>9307</c:v>
                </c:pt>
                <c:pt idx="1752">
                  <c:v>9275</c:v>
                </c:pt>
                <c:pt idx="1753">
                  <c:v>9295</c:v>
                </c:pt>
                <c:pt idx="1754">
                  <c:v>9314</c:v>
                </c:pt>
                <c:pt idx="1755">
                  <c:v>9277</c:v>
                </c:pt>
                <c:pt idx="1756">
                  <c:v>9296</c:v>
                </c:pt>
                <c:pt idx="1757">
                  <c:v>9300</c:v>
                </c:pt>
                <c:pt idx="1758">
                  <c:v>9316</c:v>
                </c:pt>
                <c:pt idx="1759">
                  <c:v>9344</c:v>
                </c:pt>
                <c:pt idx="1760">
                  <c:v>9318</c:v>
                </c:pt>
                <c:pt idx="1761">
                  <c:v>9328</c:v>
                </c:pt>
                <c:pt idx="1762">
                  <c:v>9340</c:v>
                </c:pt>
                <c:pt idx="1763">
                  <c:v>9299</c:v>
                </c:pt>
                <c:pt idx="1764">
                  <c:v>9296</c:v>
                </c:pt>
                <c:pt idx="1765">
                  <c:v>9315</c:v>
                </c:pt>
                <c:pt idx="1766">
                  <c:v>9327</c:v>
                </c:pt>
                <c:pt idx="1767">
                  <c:v>9301</c:v>
                </c:pt>
                <c:pt idx="1768">
                  <c:v>9282</c:v>
                </c:pt>
                <c:pt idx="1769">
                  <c:v>9284</c:v>
                </c:pt>
                <c:pt idx="1770">
                  <c:v>9317</c:v>
                </c:pt>
                <c:pt idx="1771">
                  <c:v>9316</c:v>
                </c:pt>
                <c:pt idx="1772">
                  <c:v>9281</c:v>
                </c:pt>
                <c:pt idx="1773">
                  <c:v>9301</c:v>
                </c:pt>
                <c:pt idx="1774">
                  <c:v>9301</c:v>
                </c:pt>
                <c:pt idx="1775">
                  <c:v>9306</c:v>
                </c:pt>
                <c:pt idx="1776">
                  <c:v>9319</c:v>
                </c:pt>
                <c:pt idx="1777">
                  <c:v>9327</c:v>
                </c:pt>
                <c:pt idx="1778">
                  <c:v>9283</c:v>
                </c:pt>
                <c:pt idx="1779">
                  <c:v>9272</c:v>
                </c:pt>
                <c:pt idx="1780">
                  <c:v>9274</c:v>
                </c:pt>
                <c:pt idx="1781">
                  <c:v>9292</c:v>
                </c:pt>
                <c:pt idx="1782">
                  <c:v>9274</c:v>
                </c:pt>
                <c:pt idx="1783">
                  <c:v>9283</c:v>
                </c:pt>
                <c:pt idx="1784">
                  <c:v>9306</c:v>
                </c:pt>
                <c:pt idx="1785">
                  <c:v>9295</c:v>
                </c:pt>
                <c:pt idx="1786">
                  <c:v>9312</c:v>
                </c:pt>
                <c:pt idx="1787">
                  <c:v>9282</c:v>
                </c:pt>
                <c:pt idx="1788">
                  <c:v>9288</c:v>
                </c:pt>
                <c:pt idx="1789">
                  <c:v>9329</c:v>
                </c:pt>
                <c:pt idx="1790">
                  <c:v>9301</c:v>
                </c:pt>
                <c:pt idx="1791">
                  <c:v>9308</c:v>
                </c:pt>
                <c:pt idx="1792">
                  <c:v>9291</c:v>
                </c:pt>
                <c:pt idx="1793">
                  <c:v>9273</c:v>
                </c:pt>
                <c:pt idx="1794">
                  <c:v>9258</c:v>
                </c:pt>
                <c:pt idx="1795">
                  <c:v>9293</c:v>
                </c:pt>
                <c:pt idx="1796">
                  <c:v>9281</c:v>
                </c:pt>
                <c:pt idx="1797">
                  <c:v>9293</c:v>
                </c:pt>
                <c:pt idx="1798">
                  <c:v>9300</c:v>
                </c:pt>
                <c:pt idx="1799">
                  <c:v>9273</c:v>
                </c:pt>
                <c:pt idx="1800">
                  <c:v>9278</c:v>
                </c:pt>
                <c:pt idx="1801">
                  <c:v>9313</c:v>
                </c:pt>
                <c:pt idx="1802">
                  <c:v>9291</c:v>
                </c:pt>
                <c:pt idx="1803">
                  <c:v>9296</c:v>
                </c:pt>
                <c:pt idx="1804">
                  <c:v>9282</c:v>
                </c:pt>
                <c:pt idx="1805">
                  <c:v>9277</c:v>
                </c:pt>
                <c:pt idx="1806">
                  <c:v>9260</c:v>
                </c:pt>
                <c:pt idx="1807">
                  <c:v>9281</c:v>
                </c:pt>
                <c:pt idx="1808">
                  <c:v>9287</c:v>
                </c:pt>
                <c:pt idx="1809">
                  <c:v>9274</c:v>
                </c:pt>
                <c:pt idx="1810">
                  <c:v>9277</c:v>
                </c:pt>
                <c:pt idx="1811">
                  <c:v>9273</c:v>
                </c:pt>
                <c:pt idx="1812">
                  <c:v>9285</c:v>
                </c:pt>
                <c:pt idx="1813">
                  <c:v>9265</c:v>
                </c:pt>
                <c:pt idx="1814">
                  <c:v>9296</c:v>
                </c:pt>
                <c:pt idx="1815">
                  <c:v>9257</c:v>
                </c:pt>
                <c:pt idx="1816">
                  <c:v>9278</c:v>
                </c:pt>
                <c:pt idx="1817">
                  <c:v>9269</c:v>
                </c:pt>
                <c:pt idx="1818">
                  <c:v>9270</c:v>
                </c:pt>
                <c:pt idx="1819">
                  <c:v>9275</c:v>
                </c:pt>
                <c:pt idx="1820">
                  <c:v>9280</c:v>
                </c:pt>
                <c:pt idx="1821">
                  <c:v>9289</c:v>
                </c:pt>
                <c:pt idx="1822">
                  <c:v>9270</c:v>
                </c:pt>
                <c:pt idx="1823">
                  <c:v>9281</c:v>
                </c:pt>
                <c:pt idx="1824">
                  <c:v>9264</c:v>
                </c:pt>
                <c:pt idx="1825">
                  <c:v>9300</c:v>
                </c:pt>
                <c:pt idx="1826">
                  <c:v>9277</c:v>
                </c:pt>
                <c:pt idx="1827">
                  <c:v>9271</c:v>
                </c:pt>
                <c:pt idx="1828">
                  <c:v>9301</c:v>
                </c:pt>
                <c:pt idx="1829">
                  <c:v>9279</c:v>
                </c:pt>
                <c:pt idx="1830">
                  <c:v>9286</c:v>
                </c:pt>
                <c:pt idx="1831">
                  <c:v>9259</c:v>
                </c:pt>
                <c:pt idx="1832">
                  <c:v>9300</c:v>
                </c:pt>
                <c:pt idx="1833">
                  <c:v>9282</c:v>
                </c:pt>
                <c:pt idx="1834">
                  <c:v>9286</c:v>
                </c:pt>
                <c:pt idx="1835">
                  <c:v>9270</c:v>
                </c:pt>
                <c:pt idx="1836">
                  <c:v>9278</c:v>
                </c:pt>
                <c:pt idx="1837">
                  <c:v>9282</c:v>
                </c:pt>
                <c:pt idx="1838">
                  <c:v>9287</c:v>
                </c:pt>
                <c:pt idx="1839">
                  <c:v>9237</c:v>
                </c:pt>
                <c:pt idx="1840">
                  <c:v>9318</c:v>
                </c:pt>
                <c:pt idx="1841">
                  <c:v>9277</c:v>
                </c:pt>
                <c:pt idx="1842">
                  <c:v>9288</c:v>
                </c:pt>
                <c:pt idx="1843">
                  <c:v>9294</c:v>
                </c:pt>
                <c:pt idx="1844">
                  <c:v>9294</c:v>
                </c:pt>
                <c:pt idx="1845">
                  <c:v>9273</c:v>
                </c:pt>
                <c:pt idx="1846">
                  <c:v>9260</c:v>
                </c:pt>
                <c:pt idx="1847">
                  <c:v>9275</c:v>
                </c:pt>
                <c:pt idx="1848">
                  <c:v>9285</c:v>
                </c:pt>
                <c:pt idx="1849">
                  <c:v>9260</c:v>
                </c:pt>
                <c:pt idx="1850">
                  <c:v>9272</c:v>
                </c:pt>
                <c:pt idx="1851">
                  <c:v>9267</c:v>
                </c:pt>
                <c:pt idx="1852">
                  <c:v>9300</c:v>
                </c:pt>
                <c:pt idx="1853">
                  <c:v>9281</c:v>
                </c:pt>
                <c:pt idx="1854">
                  <c:v>9260</c:v>
                </c:pt>
                <c:pt idx="1855">
                  <c:v>9256</c:v>
                </c:pt>
                <c:pt idx="1856">
                  <c:v>9292</c:v>
                </c:pt>
                <c:pt idx="1857">
                  <c:v>9271</c:v>
                </c:pt>
                <c:pt idx="1858">
                  <c:v>9257</c:v>
                </c:pt>
                <c:pt idx="1859">
                  <c:v>9267</c:v>
                </c:pt>
                <c:pt idx="1860">
                  <c:v>9239</c:v>
                </c:pt>
                <c:pt idx="1861">
                  <c:v>9271</c:v>
                </c:pt>
                <c:pt idx="1862">
                  <c:v>9286</c:v>
                </c:pt>
                <c:pt idx="1863">
                  <c:v>9263</c:v>
                </c:pt>
                <c:pt idx="1864">
                  <c:v>9244</c:v>
                </c:pt>
                <c:pt idx="1865">
                  <c:v>9285</c:v>
                </c:pt>
                <c:pt idx="1866">
                  <c:v>9299</c:v>
                </c:pt>
                <c:pt idx="1867">
                  <c:v>9266</c:v>
                </c:pt>
                <c:pt idx="1868">
                  <c:v>9275</c:v>
                </c:pt>
                <c:pt idx="1869">
                  <c:v>9265</c:v>
                </c:pt>
                <c:pt idx="1870">
                  <c:v>9263</c:v>
                </c:pt>
                <c:pt idx="1871">
                  <c:v>9272</c:v>
                </c:pt>
                <c:pt idx="1872">
                  <c:v>9268</c:v>
                </c:pt>
                <c:pt idx="1873">
                  <c:v>9289</c:v>
                </c:pt>
                <c:pt idx="1874">
                  <c:v>9276</c:v>
                </c:pt>
                <c:pt idx="1875">
                  <c:v>9237</c:v>
                </c:pt>
                <c:pt idx="1876">
                  <c:v>9302</c:v>
                </c:pt>
                <c:pt idx="1877">
                  <c:v>9280</c:v>
                </c:pt>
                <c:pt idx="1878">
                  <c:v>9274</c:v>
                </c:pt>
                <c:pt idx="1879">
                  <c:v>9249</c:v>
                </c:pt>
                <c:pt idx="1880">
                  <c:v>9256</c:v>
                </c:pt>
                <c:pt idx="1881">
                  <c:v>9281</c:v>
                </c:pt>
                <c:pt idx="1882">
                  <c:v>9293</c:v>
                </c:pt>
                <c:pt idx="1883">
                  <c:v>9268</c:v>
                </c:pt>
                <c:pt idx="1884">
                  <c:v>9274</c:v>
                </c:pt>
                <c:pt idx="1885">
                  <c:v>9276</c:v>
                </c:pt>
                <c:pt idx="1886">
                  <c:v>9275</c:v>
                </c:pt>
                <c:pt idx="1887">
                  <c:v>9285</c:v>
                </c:pt>
                <c:pt idx="1888">
                  <c:v>9295</c:v>
                </c:pt>
                <c:pt idx="1889">
                  <c:v>9277</c:v>
                </c:pt>
                <c:pt idx="1890">
                  <c:v>9270</c:v>
                </c:pt>
                <c:pt idx="1891">
                  <c:v>9288</c:v>
                </c:pt>
                <c:pt idx="1892">
                  <c:v>9262</c:v>
                </c:pt>
                <c:pt idx="1893">
                  <c:v>9268</c:v>
                </c:pt>
                <c:pt idx="1894">
                  <c:v>9297</c:v>
                </c:pt>
                <c:pt idx="1895">
                  <c:v>9276</c:v>
                </c:pt>
                <c:pt idx="1896">
                  <c:v>9287</c:v>
                </c:pt>
                <c:pt idx="1897">
                  <c:v>9263</c:v>
                </c:pt>
                <c:pt idx="1898">
                  <c:v>9230</c:v>
                </c:pt>
                <c:pt idx="1899">
                  <c:v>9278</c:v>
                </c:pt>
                <c:pt idx="1900">
                  <c:v>9286</c:v>
                </c:pt>
                <c:pt idx="1901">
                  <c:v>9286</c:v>
                </c:pt>
                <c:pt idx="1902">
                  <c:v>9318</c:v>
                </c:pt>
                <c:pt idx="1903">
                  <c:v>9300</c:v>
                </c:pt>
                <c:pt idx="1904">
                  <c:v>9304</c:v>
                </c:pt>
                <c:pt idx="1905">
                  <c:v>9314</c:v>
                </c:pt>
                <c:pt idx="1906">
                  <c:v>9261</c:v>
                </c:pt>
                <c:pt idx="1907">
                  <c:v>9315</c:v>
                </c:pt>
                <c:pt idx="1908">
                  <c:v>9276</c:v>
                </c:pt>
                <c:pt idx="1909">
                  <c:v>9307</c:v>
                </c:pt>
                <c:pt idx="1910">
                  <c:v>9274</c:v>
                </c:pt>
                <c:pt idx="1911">
                  <c:v>9265</c:v>
                </c:pt>
                <c:pt idx="1912">
                  <c:v>9272</c:v>
                </c:pt>
                <c:pt idx="1913">
                  <c:v>9273</c:v>
                </c:pt>
                <c:pt idx="1914">
                  <c:v>9274</c:v>
                </c:pt>
                <c:pt idx="1915">
                  <c:v>9287</c:v>
                </c:pt>
                <c:pt idx="1916">
                  <c:v>9260</c:v>
                </c:pt>
                <c:pt idx="1917">
                  <c:v>9254</c:v>
                </c:pt>
                <c:pt idx="1918">
                  <c:v>9242</c:v>
                </c:pt>
                <c:pt idx="1919">
                  <c:v>9270</c:v>
                </c:pt>
                <c:pt idx="1920">
                  <c:v>9282</c:v>
                </c:pt>
                <c:pt idx="1921">
                  <c:v>9283</c:v>
                </c:pt>
                <c:pt idx="1922">
                  <c:v>9264</c:v>
                </c:pt>
                <c:pt idx="1923">
                  <c:v>9281</c:v>
                </c:pt>
                <c:pt idx="1924">
                  <c:v>9298</c:v>
                </c:pt>
                <c:pt idx="1925">
                  <c:v>9275</c:v>
                </c:pt>
                <c:pt idx="1926">
                  <c:v>9286</c:v>
                </c:pt>
                <c:pt idx="1927">
                  <c:v>9254</c:v>
                </c:pt>
                <c:pt idx="1928">
                  <c:v>9264</c:v>
                </c:pt>
                <c:pt idx="1929">
                  <c:v>9272</c:v>
                </c:pt>
                <c:pt idx="1930">
                  <c:v>9274</c:v>
                </c:pt>
                <c:pt idx="1931">
                  <c:v>9265</c:v>
                </c:pt>
                <c:pt idx="1932">
                  <c:v>9275</c:v>
                </c:pt>
                <c:pt idx="1933">
                  <c:v>9243</c:v>
                </c:pt>
                <c:pt idx="1934">
                  <c:v>9266</c:v>
                </c:pt>
                <c:pt idx="1935">
                  <c:v>9254</c:v>
                </c:pt>
                <c:pt idx="1936">
                  <c:v>9268</c:v>
                </c:pt>
                <c:pt idx="1937">
                  <c:v>9247</c:v>
                </c:pt>
                <c:pt idx="1938">
                  <c:v>9272</c:v>
                </c:pt>
                <c:pt idx="1939">
                  <c:v>9238</c:v>
                </c:pt>
                <c:pt idx="1940">
                  <c:v>9258</c:v>
                </c:pt>
                <c:pt idx="1941">
                  <c:v>9271</c:v>
                </c:pt>
                <c:pt idx="1942">
                  <c:v>9282</c:v>
                </c:pt>
                <c:pt idx="1943">
                  <c:v>9245</c:v>
                </c:pt>
                <c:pt idx="1944">
                  <c:v>9290</c:v>
                </c:pt>
                <c:pt idx="1945">
                  <c:v>9284</c:v>
                </c:pt>
                <c:pt idx="1946">
                  <c:v>9250</c:v>
                </c:pt>
                <c:pt idx="1947">
                  <c:v>9261</c:v>
                </c:pt>
                <c:pt idx="1948">
                  <c:v>9276</c:v>
                </c:pt>
                <c:pt idx="1949">
                  <c:v>9272</c:v>
                </c:pt>
                <c:pt idx="1950">
                  <c:v>9323</c:v>
                </c:pt>
                <c:pt idx="1951">
                  <c:v>9294</c:v>
                </c:pt>
                <c:pt idx="1952">
                  <c:v>9248</c:v>
                </c:pt>
                <c:pt idx="1953">
                  <c:v>9282</c:v>
                </c:pt>
                <c:pt idx="1954">
                  <c:v>9292</c:v>
                </c:pt>
                <c:pt idx="1955">
                  <c:v>9267</c:v>
                </c:pt>
                <c:pt idx="1956">
                  <c:v>9269</c:v>
                </c:pt>
                <c:pt idx="1957">
                  <c:v>9270</c:v>
                </c:pt>
                <c:pt idx="1958">
                  <c:v>9273</c:v>
                </c:pt>
                <c:pt idx="1959">
                  <c:v>9245</c:v>
                </c:pt>
                <c:pt idx="1960">
                  <c:v>9233</c:v>
                </c:pt>
                <c:pt idx="1961">
                  <c:v>9253</c:v>
                </c:pt>
                <c:pt idx="1962">
                  <c:v>9283</c:v>
                </c:pt>
                <c:pt idx="1963">
                  <c:v>9233</c:v>
                </c:pt>
                <c:pt idx="1964">
                  <c:v>9231</c:v>
                </c:pt>
                <c:pt idx="1965">
                  <c:v>9254</c:v>
                </c:pt>
                <c:pt idx="1966">
                  <c:v>9237</c:v>
                </c:pt>
                <c:pt idx="1967">
                  <c:v>9271</c:v>
                </c:pt>
                <c:pt idx="1968">
                  <c:v>9245</c:v>
                </c:pt>
                <c:pt idx="1969">
                  <c:v>9233</c:v>
                </c:pt>
                <c:pt idx="1970">
                  <c:v>9235</c:v>
                </c:pt>
                <c:pt idx="1971">
                  <c:v>9213</c:v>
                </c:pt>
                <c:pt idx="1972">
                  <c:v>9241</c:v>
                </c:pt>
                <c:pt idx="1973">
                  <c:v>9236</c:v>
                </c:pt>
                <c:pt idx="1974">
                  <c:v>9259</c:v>
                </c:pt>
                <c:pt idx="1975">
                  <c:v>9268</c:v>
                </c:pt>
                <c:pt idx="1976">
                  <c:v>9252</c:v>
                </c:pt>
                <c:pt idx="1977">
                  <c:v>9238</c:v>
                </c:pt>
                <c:pt idx="1978">
                  <c:v>9252</c:v>
                </c:pt>
                <c:pt idx="1979">
                  <c:v>9251</c:v>
                </c:pt>
                <c:pt idx="1980">
                  <c:v>9243</c:v>
                </c:pt>
                <c:pt idx="1981">
                  <c:v>9250</c:v>
                </c:pt>
                <c:pt idx="1982">
                  <c:v>9249</c:v>
                </c:pt>
                <c:pt idx="1983">
                  <c:v>9228</c:v>
                </c:pt>
                <c:pt idx="1984">
                  <c:v>9216</c:v>
                </c:pt>
                <c:pt idx="1985">
                  <c:v>9251</c:v>
                </c:pt>
                <c:pt idx="1986">
                  <c:v>9243</c:v>
                </c:pt>
                <c:pt idx="1987">
                  <c:v>9279</c:v>
                </c:pt>
                <c:pt idx="1988">
                  <c:v>9261</c:v>
                </c:pt>
                <c:pt idx="1989">
                  <c:v>9273</c:v>
                </c:pt>
                <c:pt idx="1990">
                  <c:v>9207</c:v>
                </c:pt>
                <c:pt idx="1991">
                  <c:v>9247</c:v>
                </c:pt>
                <c:pt idx="1992">
                  <c:v>9240</c:v>
                </c:pt>
                <c:pt idx="1993">
                  <c:v>9267</c:v>
                </c:pt>
                <c:pt idx="1994">
                  <c:v>9281</c:v>
                </c:pt>
                <c:pt idx="1995">
                  <c:v>9236</c:v>
                </c:pt>
                <c:pt idx="1996">
                  <c:v>9215</c:v>
                </c:pt>
                <c:pt idx="1997">
                  <c:v>9262</c:v>
                </c:pt>
                <c:pt idx="1998">
                  <c:v>9223</c:v>
                </c:pt>
                <c:pt idx="1999">
                  <c:v>9232</c:v>
                </c:pt>
                <c:pt idx="2000">
                  <c:v>9237</c:v>
                </c:pt>
                <c:pt idx="2001">
                  <c:v>9243</c:v>
                </c:pt>
                <c:pt idx="2002">
                  <c:v>9269</c:v>
                </c:pt>
                <c:pt idx="2003">
                  <c:v>9246</c:v>
                </c:pt>
                <c:pt idx="2004">
                  <c:v>9225</c:v>
                </c:pt>
                <c:pt idx="2005">
                  <c:v>9253</c:v>
                </c:pt>
                <c:pt idx="2006">
                  <c:v>9250</c:v>
                </c:pt>
                <c:pt idx="2007">
                  <c:v>9239</c:v>
                </c:pt>
                <c:pt idx="2008">
                  <c:v>9267</c:v>
                </c:pt>
                <c:pt idx="2009">
                  <c:v>9261</c:v>
                </c:pt>
                <c:pt idx="2010">
                  <c:v>9264</c:v>
                </c:pt>
                <c:pt idx="2011">
                  <c:v>9351</c:v>
                </c:pt>
                <c:pt idx="2012">
                  <c:v>9379</c:v>
                </c:pt>
                <c:pt idx="2013">
                  <c:v>9395</c:v>
                </c:pt>
                <c:pt idx="2014">
                  <c:v>9627</c:v>
                </c:pt>
                <c:pt idx="2015">
                  <c:v>9782</c:v>
                </c:pt>
                <c:pt idx="2016">
                  <c:v>9671</c:v>
                </c:pt>
                <c:pt idx="2017">
                  <c:v>9590</c:v>
                </c:pt>
                <c:pt idx="2018">
                  <c:v>9559</c:v>
                </c:pt>
                <c:pt idx="2019">
                  <c:v>9582</c:v>
                </c:pt>
                <c:pt idx="2020">
                  <c:v>9633</c:v>
                </c:pt>
                <c:pt idx="2021">
                  <c:v>9661</c:v>
                </c:pt>
                <c:pt idx="2022">
                  <c:v>9669</c:v>
                </c:pt>
                <c:pt idx="2023">
                  <c:v>9580</c:v>
                </c:pt>
                <c:pt idx="2024">
                  <c:v>9539</c:v>
                </c:pt>
                <c:pt idx="2025">
                  <c:v>9459</c:v>
                </c:pt>
                <c:pt idx="2026">
                  <c:v>9430</c:v>
                </c:pt>
                <c:pt idx="2027">
                  <c:v>9392</c:v>
                </c:pt>
                <c:pt idx="2028">
                  <c:v>9391</c:v>
                </c:pt>
                <c:pt idx="2029">
                  <c:v>9365</c:v>
                </c:pt>
                <c:pt idx="2030">
                  <c:v>9331</c:v>
                </c:pt>
                <c:pt idx="2031">
                  <c:v>9275</c:v>
                </c:pt>
                <c:pt idx="2032">
                  <c:v>9291</c:v>
                </c:pt>
                <c:pt idx="2033">
                  <c:v>9271</c:v>
                </c:pt>
                <c:pt idx="2034">
                  <c:v>9264</c:v>
                </c:pt>
                <c:pt idx="2035">
                  <c:v>9268</c:v>
                </c:pt>
                <c:pt idx="2036">
                  <c:v>9258</c:v>
                </c:pt>
                <c:pt idx="2037">
                  <c:v>9259</c:v>
                </c:pt>
                <c:pt idx="2038">
                  <c:v>9273</c:v>
                </c:pt>
                <c:pt idx="2039">
                  <c:v>9258</c:v>
                </c:pt>
                <c:pt idx="2040">
                  <c:v>9240</c:v>
                </c:pt>
                <c:pt idx="2041">
                  <c:v>9239</c:v>
                </c:pt>
                <c:pt idx="2042">
                  <c:v>9246</c:v>
                </c:pt>
                <c:pt idx="2043">
                  <c:v>9235</c:v>
                </c:pt>
                <c:pt idx="2044">
                  <c:v>9229</c:v>
                </c:pt>
                <c:pt idx="2045">
                  <c:v>9234</c:v>
                </c:pt>
                <c:pt idx="2046">
                  <c:v>9234</c:v>
                </c:pt>
                <c:pt idx="2047">
                  <c:v>9247</c:v>
                </c:pt>
                <c:pt idx="2048">
                  <c:v>9232</c:v>
                </c:pt>
                <c:pt idx="2049">
                  <c:v>9237</c:v>
                </c:pt>
                <c:pt idx="2050">
                  <c:v>9230</c:v>
                </c:pt>
                <c:pt idx="2051">
                  <c:v>9244</c:v>
                </c:pt>
                <c:pt idx="2052">
                  <c:v>9233</c:v>
                </c:pt>
                <c:pt idx="2053">
                  <c:v>9223</c:v>
                </c:pt>
                <c:pt idx="2054">
                  <c:v>9234</c:v>
                </c:pt>
                <c:pt idx="2055">
                  <c:v>9214</c:v>
                </c:pt>
                <c:pt idx="2056">
                  <c:v>9226</c:v>
                </c:pt>
                <c:pt idx="2057">
                  <c:v>9197</c:v>
                </c:pt>
                <c:pt idx="2058">
                  <c:v>9225</c:v>
                </c:pt>
                <c:pt idx="2059">
                  <c:v>9227</c:v>
                </c:pt>
                <c:pt idx="2060">
                  <c:v>9214</c:v>
                </c:pt>
                <c:pt idx="2061">
                  <c:v>9252</c:v>
                </c:pt>
                <c:pt idx="2062">
                  <c:v>9227</c:v>
                </c:pt>
                <c:pt idx="2063">
                  <c:v>9200</c:v>
                </c:pt>
                <c:pt idx="2064">
                  <c:v>9216</c:v>
                </c:pt>
                <c:pt idx="2065">
                  <c:v>9227</c:v>
                </c:pt>
                <c:pt idx="2066">
                  <c:v>9235</c:v>
                </c:pt>
                <c:pt idx="2067">
                  <c:v>9247</c:v>
                </c:pt>
                <c:pt idx="2068">
                  <c:v>9259</c:v>
                </c:pt>
                <c:pt idx="2069">
                  <c:v>9216</c:v>
                </c:pt>
                <c:pt idx="2070">
                  <c:v>9227</c:v>
                </c:pt>
                <c:pt idx="2071">
                  <c:v>9220</c:v>
                </c:pt>
                <c:pt idx="2072">
                  <c:v>9238</c:v>
                </c:pt>
                <c:pt idx="2073">
                  <c:v>9218</c:v>
                </c:pt>
                <c:pt idx="2074">
                  <c:v>9226</c:v>
                </c:pt>
                <c:pt idx="2075">
                  <c:v>9227</c:v>
                </c:pt>
                <c:pt idx="2076">
                  <c:v>9230</c:v>
                </c:pt>
                <c:pt idx="2077">
                  <c:v>9224</c:v>
                </c:pt>
                <c:pt idx="2078">
                  <c:v>9236</c:v>
                </c:pt>
                <c:pt idx="2079">
                  <c:v>9255</c:v>
                </c:pt>
                <c:pt idx="2080">
                  <c:v>9201</c:v>
                </c:pt>
                <c:pt idx="2081">
                  <c:v>9220</c:v>
                </c:pt>
                <c:pt idx="2082">
                  <c:v>9221</c:v>
                </c:pt>
                <c:pt idx="2083">
                  <c:v>9213</c:v>
                </c:pt>
                <c:pt idx="2084">
                  <c:v>9198</c:v>
                </c:pt>
                <c:pt idx="2085">
                  <c:v>9231</c:v>
                </c:pt>
                <c:pt idx="2086">
                  <c:v>9238</c:v>
                </c:pt>
                <c:pt idx="2087">
                  <c:v>9227</c:v>
                </c:pt>
                <c:pt idx="2088">
                  <c:v>9203</c:v>
                </c:pt>
                <c:pt idx="2089">
                  <c:v>9216</c:v>
                </c:pt>
                <c:pt idx="2090">
                  <c:v>9228</c:v>
                </c:pt>
                <c:pt idx="2091">
                  <c:v>9224</c:v>
                </c:pt>
                <c:pt idx="2092">
                  <c:v>9205</c:v>
                </c:pt>
                <c:pt idx="2093">
                  <c:v>9223</c:v>
                </c:pt>
                <c:pt idx="2094">
                  <c:v>9207</c:v>
                </c:pt>
                <c:pt idx="2095">
                  <c:v>9183</c:v>
                </c:pt>
                <c:pt idx="2096">
                  <c:v>9248</c:v>
                </c:pt>
                <c:pt idx="2097">
                  <c:v>9210</c:v>
                </c:pt>
                <c:pt idx="2098">
                  <c:v>9208</c:v>
                </c:pt>
                <c:pt idx="2099">
                  <c:v>9233</c:v>
                </c:pt>
                <c:pt idx="2100">
                  <c:v>9197</c:v>
                </c:pt>
                <c:pt idx="2101">
                  <c:v>9206</c:v>
                </c:pt>
                <c:pt idx="2102">
                  <c:v>9195</c:v>
                </c:pt>
                <c:pt idx="2103">
                  <c:v>9207</c:v>
                </c:pt>
                <c:pt idx="2104">
                  <c:v>9223</c:v>
                </c:pt>
                <c:pt idx="2105">
                  <c:v>9210</c:v>
                </c:pt>
                <c:pt idx="2106">
                  <c:v>9242</c:v>
                </c:pt>
                <c:pt idx="2107">
                  <c:v>9205</c:v>
                </c:pt>
                <c:pt idx="2108">
                  <c:v>9196</c:v>
                </c:pt>
                <c:pt idx="2109">
                  <c:v>9208</c:v>
                </c:pt>
                <c:pt idx="2110">
                  <c:v>9178</c:v>
                </c:pt>
                <c:pt idx="2111">
                  <c:v>9239</c:v>
                </c:pt>
                <c:pt idx="2112">
                  <c:v>9213</c:v>
                </c:pt>
                <c:pt idx="2113">
                  <c:v>9202</c:v>
                </c:pt>
                <c:pt idx="2114">
                  <c:v>9211</c:v>
                </c:pt>
                <c:pt idx="2115">
                  <c:v>9217</c:v>
                </c:pt>
                <c:pt idx="2116">
                  <c:v>9197</c:v>
                </c:pt>
                <c:pt idx="2117">
                  <c:v>9218</c:v>
                </c:pt>
                <c:pt idx="2118">
                  <c:v>9219</c:v>
                </c:pt>
                <c:pt idx="2119">
                  <c:v>9209</c:v>
                </c:pt>
                <c:pt idx="2120">
                  <c:v>9201</c:v>
                </c:pt>
                <c:pt idx="2121">
                  <c:v>9198</c:v>
                </c:pt>
                <c:pt idx="2122">
                  <c:v>9218</c:v>
                </c:pt>
                <c:pt idx="2123">
                  <c:v>9230</c:v>
                </c:pt>
                <c:pt idx="2124">
                  <c:v>9193</c:v>
                </c:pt>
                <c:pt idx="2125">
                  <c:v>9196</c:v>
                </c:pt>
                <c:pt idx="2126">
                  <c:v>9201</c:v>
                </c:pt>
                <c:pt idx="2127">
                  <c:v>9215</c:v>
                </c:pt>
                <c:pt idx="2128">
                  <c:v>9218</c:v>
                </c:pt>
                <c:pt idx="2129">
                  <c:v>9205</c:v>
                </c:pt>
                <c:pt idx="2130">
                  <c:v>9207</c:v>
                </c:pt>
                <c:pt idx="2131">
                  <c:v>9187</c:v>
                </c:pt>
                <c:pt idx="2132">
                  <c:v>9203</c:v>
                </c:pt>
                <c:pt idx="2133">
                  <c:v>9217</c:v>
                </c:pt>
                <c:pt idx="2134">
                  <c:v>9201</c:v>
                </c:pt>
                <c:pt idx="2135">
                  <c:v>9225</c:v>
                </c:pt>
                <c:pt idx="2136">
                  <c:v>9193</c:v>
                </c:pt>
                <c:pt idx="2137">
                  <c:v>9175</c:v>
                </c:pt>
                <c:pt idx="2138">
                  <c:v>9225</c:v>
                </c:pt>
                <c:pt idx="2139">
                  <c:v>9242</c:v>
                </c:pt>
                <c:pt idx="2140">
                  <c:v>9212</c:v>
                </c:pt>
                <c:pt idx="2141">
                  <c:v>9203</c:v>
                </c:pt>
                <c:pt idx="2142">
                  <c:v>9223</c:v>
                </c:pt>
                <c:pt idx="2143">
                  <c:v>9200</c:v>
                </c:pt>
                <c:pt idx="2144">
                  <c:v>9217</c:v>
                </c:pt>
                <c:pt idx="2145">
                  <c:v>9197</c:v>
                </c:pt>
                <c:pt idx="2146">
                  <c:v>9190</c:v>
                </c:pt>
                <c:pt idx="2147">
                  <c:v>9184</c:v>
                </c:pt>
                <c:pt idx="2148">
                  <c:v>9194</c:v>
                </c:pt>
                <c:pt idx="2149">
                  <c:v>9205</c:v>
                </c:pt>
                <c:pt idx="2150">
                  <c:v>9215</c:v>
                </c:pt>
                <c:pt idx="2151">
                  <c:v>9199</c:v>
                </c:pt>
                <c:pt idx="2152">
                  <c:v>9176</c:v>
                </c:pt>
                <c:pt idx="2153">
                  <c:v>9189</c:v>
                </c:pt>
                <c:pt idx="2154">
                  <c:v>9179</c:v>
                </c:pt>
                <c:pt idx="2155">
                  <c:v>9209</c:v>
                </c:pt>
                <c:pt idx="2156">
                  <c:v>9184</c:v>
                </c:pt>
                <c:pt idx="2157">
                  <c:v>9190</c:v>
                </c:pt>
                <c:pt idx="2158">
                  <c:v>9206</c:v>
                </c:pt>
                <c:pt idx="2159">
                  <c:v>9191</c:v>
                </c:pt>
                <c:pt idx="2160">
                  <c:v>9188</c:v>
                </c:pt>
                <c:pt idx="2161">
                  <c:v>9194</c:v>
                </c:pt>
                <c:pt idx="2162">
                  <c:v>9197</c:v>
                </c:pt>
                <c:pt idx="2163">
                  <c:v>9191</c:v>
                </c:pt>
                <c:pt idx="2164">
                  <c:v>9200</c:v>
                </c:pt>
                <c:pt idx="2165">
                  <c:v>9217</c:v>
                </c:pt>
                <c:pt idx="2166">
                  <c:v>9192</c:v>
                </c:pt>
                <c:pt idx="2167">
                  <c:v>9192</c:v>
                </c:pt>
                <c:pt idx="2168">
                  <c:v>9189</c:v>
                </c:pt>
                <c:pt idx="2169">
                  <c:v>9201</c:v>
                </c:pt>
                <c:pt idx="2170">
                  <c:v>9226</c:v>
                </c:pt>
                <c:pt idx="2171">
                  <c:v>9182</c:v>
                </c:pt>
                <c:pt idx="2172">
                  <c:v>9186</c:v>
                </c:pt>
                <c:pt idx="2173">
                  <c:v>9224</c:v>
                </c:pt>
                <c:pt idx="2174">
                  <c:v>9194</c:v>
                </c:pt>
                <c:pt idx="2175">
                  <c:v>9192</c:v>
                </c:pt>
                <c:pt idx="2176">
                  <c:v>9186</c:v>
                </c:pt>
                <c:pt idx="2177">
                  <c:v>9175</c:v>
                </c:pt>
                <c:pt idx="2178">
                  <c:v>9218</c:v>
                </c:pt>
                <c:pt idx="2179">
                  <c:v>9211</c:v>
                </c:pt>
                <c:pt idx="2180">
                  <c:v>9200</c:v>
                </c:pt>
                <c:pt idx="2181">
                  <c:v>9173</c:v>
                </c:pt>
                <c:pt idx="2182">
                  <c:v>9209</c:v>
                </c:pt>
                <c:pt idx="2183">
                  <c:v>9221</c:v>
                </c:pt>
                <c:pt idx="2184">
                  <c:v>9217</c:v>
                </c:pt>
                <c:pt idx="2185">
                  <c:v>9207</c:v>
                </c:pt>
                <c:pt idx="2186">
                  <c:v>9193</c:v>
                </c:pt>
                <c:pt idx="2187">
                  <c:v>9209</c:v>
                </c:pt>
                <c:pt idx="2188">
                  <c:v>9202</c:v>
                </c:pt>
                <c:pt idx="2189">
                  <c:v>9193</c:v>
                </c:pt>
                <c:pt idx="2190">
                  <c:v>9171</c:v>
                </c:pt>
                <c:pt idx="2191">
                  <c:v>9194</c:v>
                </c:pt>
                <c:pt idx="2192">
                  <c:v>9216</c:v>
                </c:pt>
                <c:pt idx="2193">
                  <c:v>9214</c:v>
                </c:pt>
                <c:pt idx="2194">
                  <c:v>9203</c:v>
                </c:pt>
                <c:pt idx="2195">
                  <c:v>9185</c:v>
                </c:pt>
                <c:pt idx="2196">
                  <c:v>9183</c:v>
                </c:pt>
                <c:pt idx="2197">
                  <c:v>9203</c:v>
                </c:pt>
                <c:pt idx="2198">
                  <c:v>9214</c:v>
                </c:pt>
                <c:pt idx="2199">
                  <c:v>9182</c:v>
                </c:pt>
                <c:pt idx="2200">
                  <c:v>9188</c:v>
                </c:pt>
                <c:pt idx="2201">
                  <c:v>9207</c:v>
                </c:pt>
                <c:pt idx="2202">
                  <c:v>9173</c:v>
                </c:pt>
                <c:pt idx="2203">
                  <c:v>9206</c:v>
                </c:pt>
                <c:pt idx="2204">
                  <c:v>9190</c:v>
                </c:pt>
                <c:pt idx="2205">
                  <c:v>9205</c:v>
                </c:pt>
                <c:pt idx="2206">
                  <c:v>9218</c:v>
                </c:pt>
                <c:pt idx="2207">
                  <c:v>9189</c:v>
                </c:pt>
                <c:pt idx="2208">
                  <c:v>9178</c:v>
                </c:pt>
                <c:pt idx="2209">
                  <c:v>9211</c:v>
                </c:pt>
                <c:pt idx="2210">
                  <c:v>9186</c:v>
                </c:pt>
                <c:pt idx="2211">
                  <c:v>9206</c:v>
                </c:pt>
                <c:pt idx="2212">
                  <c:v>9178</c:v>
                </c:pt>
                <c:pt idx="2213">
                  <c:v>9183</c:v>
                </c:pt>
                <c:pt idx="2214">
                  <c:v>9186</c:v>
                </c:pt>
                <c:pt idx="2215">
                  <c:v>9178</c:v>
                </c:pt>
                <c:pt idx="2216">
                  <c:v>9194</c:v>
                </c:pt>
                <c:pt idx="2217">
                  <c:v>9198</c:v>
                </c:pt>
                <c:pt idx="2218">
                  <c:v>9184</c:v>
                </c:pt>
                <c:pt idx="2219">
                  <c:v>9169</c:v>
                </c:pt>
                <c:pt idx="2220">
                  <c:v>9219</c:v>
                </c:pt>
                <c:pt idx="2221">
                  <c:v>9201</c:v>
                </c:pt>
                <c:pt idx="2222">
                  <c:v>9187</c:v>
                </c:pt>
                <c:pt idx="2223">
                  <c:v>9203</c:v>
                </c:pt>
                <c:pt idx="2224">
                  <c:v>9189</c:v>
                </c:pt>
                <c:pt idx="2225">
                  <c:v>9178</c:v>
                </c:pt>
                <c:pt idx="2226">
                  <c:v>9182</c:v>
                </c:pt>
                <c:pt idx="2227">
                  <c:v>9203</c:v>
                </c:pt>
                <c:pt idx="2228">
                  <c:v>9200</c:v>
                </c:pt>
                <c:pt idx="2229">
                  <c:v>9196</c:v>
                </c:pt>
                <c:pt idx="2230">
                  <c:v>9210</c:v>
                </c:pt>
                <c:pt idx="2231">
                  <c:v>9193</c:v>
                </c:pt>
                <c:pt idx="2232">
                  <c:v>9187</c:v>
                </c:pt>
                <c:pt idx="2233">
                  <c:v>9185</c:v>
                </c:pt>
                <c:pt idx="2234">
                  <c:v>9176</c:v>
                </c:pt>
                <c:pt idx="2235">
                  <c:v>9196</c:v>
                </c:pt>
                <c:pt idx="2236">
                  <c:v>9191</c:v>
                </c:pt>
                <c:pt idx="2237">
                  <c:v>9169</c:v>
                </c:pt>
                <c:pt idx="2238">
                  <c:v>9178</c:v>
                </c:pt>
                <c:pt idx="2239">
                  <c:v>9195</c:v>
                </c:pt>
                <c:pt idx="2240">
                  <c:v>9196</c:v>
                </c:pt>
                <c:pt idx="2241">
                  <c:v>9188</c:v>
                </c:pt>
                <c:pt idx="2242">
                  <c:v>9188</c:v>
                </c:pt>
                <c:pt idx="2243">
                  <c:v>9198</c:v>
                </c:pt>
                <c:pt idx="2244">
                  <c:v>9195</c:v>
                </c:pt>
                <c:pt idx="2245">
                  <c:v>9164</c:v>
                </c:pt>
                <c:pt idx="2246">
                  <c:v>9187</c:v>
                </c:pt>
                <c:pt idx="2247">
                  <c:v>9195</c:v>
                </c:pt>
                <c:pt idx="2248">
                  <c:v>9195</c:v>
                </c:pt>
                <c:pt idx="2249">
                  <c:v>9167</c:v>
                </c:pt>
                <c:pt idx="2250">
                  <c:v>9189</c:v>
                </c:pt>
                <c:pt idx="2251">
                  <c:v>9168</c:v>
                </c:pt>
                <c:pt idx="2252">
                  <c:v>9187</c:v>
                </c:pt>
                <c:pt idx="2253">
                  <c:v>9193</c:v>
                </c:pt>
                <c:pt idx="2254">
                  <c:v>9215</c:v>
                </c:pt>
                <c:pt idx="2255">
                  <c:v>9193</c:v>
                </c:pt>
                <c:pt idx="2256">
                  <c:v>9222</c:v>
                </c:pt>
                <c:pt idx="2257">
                  <c:v>9178</c:v>
                </c:pt>
                <c:pt idx="2258">
                  <c:v>9206</c:v>
                </c:pt>
                <c:pt idx="2259">
                  <c:v>9177</c:v>
                </c:pt>
                <c:pt idx="2260">
                  <c:v>9181</c:v>
                </c:pt>
                <c:pt idx="2261">
                  <c:v>9195</c:v>
                </c:pt>
                <c:pt idx="2262">
                  <c:v>9215</c:v>
                </c:pt>
                <c:pt idx="2263">
                  <c:v>9172</c:v>
                </c:pt>
                <c:pt idx="2264">
                  <c:v>9182</c:v>
                </c:pt>
                <c:pt idx="2265">
                  <c:v>9180</c:v>
                </c:pt>
                <c:pt idx="2266">
                  <c:v>9189</c:v>
                </c:pt>
                <c:pt idx="2267">
                  <c:v>9203</c:v>
                </c:pt>
                <c:pt idx="2268">
                  <c:v>9190</c:v>
                </c:pt>
                <c:pt idx="2269">
                  <c:v>9205</c:v>
                </c:pt>
                <c:pt idx="2270">
                  <c:v>9199</c:v>
                </c:pt>
                <c:pt idx="2271">
                  <c:v>9184</c:v>
                </c:pt>
                <c:pt idx="2272">
                  <c:v>9194</c:v>
                </c:pt>
                <c:pt idx="2273">
                  <c:v>9187</c:v>
                </c:pt>
                <c:pt idx="2274">
                  <c:v>9202</c:v>
                </c:pt>
                <c:pt idx="2275">
                  <c:v>9195</c:v>
                </c:pt>
                <c:pt idx="2276">
                  <c:v>9179</c:v>
                </c:pt>
                <c:pt idx="2277">
                  <c:v>9201</c:v>
                </c:pt>
                <c:pt idx="2278">
                  <c:v>9183</c:v>
                </c:pt>
                <c:pt idx="2279">
                  <c:v>9230</c:v>
                </c:pt>
                <c:pt idx="2280">
                  <c:v>9208</c:v>
                </c:pt>
                <c:pt idx="2281">
                  <c:v>9184</c:v>
                </c:pt>
                <c:pt idx="2282">
                  <c:v>9201</c:v>
                </c:pt>
                <c:pt idx="2283">
                  <c:v>9207</c:v>
                </c:pt>
                <c:pt idx="2284">
                  <c:v>9195</c:v>
                </c:pt>
                <c:pt idx="2285">
                  <c:v>9202</c:v>
                </c:pt>
                <c:pt idx="2286">
                  <c:v>9201</c:v>
                </c:pt>
                <c:pt idx="2287">
                  <c:v>9188</c:v>
                </c:pt>
                <c:pt idx="2288">
                  <c:v>9168</c:v>
                </c:pt>
                <c:pt idx="2289">
                  <c:v>9184</c:v>
                </c:pt>
                <c:pt idx="2290">
                  <c:v>9184</c:v>
                </c:pt>
                <c:pt idx="2291">
                  <c:v>9225</c:v>
                </c:pt>
                <c:pt idx="2292">
                  <c:v>9183</c:v>
                </c:pt>
                <c:pt idx="2293">
                  <c:v>9167</c:v>
                </c:pt>
                <c:pt idx="2294">
                  <c:v>9194</c:v>
                </c:pt>
                <c:pt idx="2295">
                  <c:v>9169</c:v>
                </c:pt>
                <c:pt idx="2296">
                  <c:v>9180</c:v>
                </c:pt>
                <c:pt idx="2297">
                  <c:v>9174</c:v>
                </c:pt>
                <c:pt idx="2298">
                  <c:v>9186</c:v>
                </c:pt>
                <c:pt idx="2299">
                  <c:v>9186</c:v>
                </c:pt>
                <c:pt idx="2300">
                  <c:v>9199</c:v>
                </c:pt>
                <c:pt idx="2301">
                  <c:v>9187</c:v>
                </c:pt>
                <c:pt idx="2302">
                  <c:v>9197</c:v>
                </c:pt>
                <c:pt idx="2303">
                  <c:v>9181</c:v>
                </c:pt>
                <c:pt idx="2304">
                  <c:v>9223</c:v>
                </c:pt>
                <c:pt idx="2305">
                  <c:v>9210</c:v>
                </c:pt>
                <c:pt idx="2306">
                  <c:v>9183</c:v>
                </c:pt>
                <c:pt idx="2307">
                  <c:v>9189</c:v>
                </c:pt>
                <c:pt idx="2308">
                  <c:v>9207</c:v>
                </c:pt>
                <c:pt idx="2309">
                  <c:v>9200</c:v>
                </c:pt>
                <c:pt idx="2310">
                  <c:v>9179</c:v>
                </c:pt>
                <c:pt idx="2311">
                  <c:v>9195</c:v>
                </c:pt>
                <c:pt idx="2312">
                  <c:v>9200</c:v>
                </c:pt>
                <c:pt idx="2313">
                  <c:v>9200</c:v>
                </c:pt>
                <c:pt idx="2314">
                  <c:v>9187</c:v>
                </c:pt>
                <c:pt idx="2315">
                  <c:v>9190</c:v>
                </c:pt>
                <c:pt idx="2316">
                  <c:v>9202</c:v>
                </c:pt>
                <c:pt idx="2317">
                  <c:v>9187</c:v>
                </c:pt>
                <c:pt idx="2318">
                  <c:v>9194</c:v>
                </c:pt>
                <c:pt idx="2319">
                  <c:v>9203</c:v>
                </c:pt>
                <c:pt idx="2320">
                  <c:v>9190</c:v>
                </c:pt>
                <c:pt idx="2321">
                  <c:v>9199</c:v>
                </c:pt>
                <c:pt idx="2322">
                  <c:v>9174</c:v>
                </c:pt>
                <c:pt idx="2323">
                  <c:v>9175</c:v>
                </c:pt>
                <c:pt idx="2324">
                  <c:v>9184</c:v>
                </c:pt>
                <c:pt idx="2325">
                  <c:v>9210</c:v>
                </c:pt>
                <c:pt idx="2326">
                  <c:v>9193</c:v>
                </c:pt>
                <c:pt idx="2327">
                  <c:v>9223</c:v>
                </c:pt>
                <c:pt idx="2328">
                  <c:v>9178</c:v>
                </c:pt>
                <c:pt idx="2329">
                  <c:v>9178</c:v>
                </c:pt>
                <c:pt idx="2330">
                  <c:v>9199</c:v>
                </c:pt>
                <c:pt idx="2331">
                  <c:v>9204</c:v>
                </c:pt>
                <c:pt idx="2332">
                  <c:v>9184</c:v>
                </c:pt>
                <c:pt idx="2333">
                  <c:v>9194</c:v>
                </c:pt>
                <c:pt idx="2334">
                  <c:v>9180</c:v>
                </c:pt>
                <c:pt idx="2335">
                  <c:v>9190</c:v>
                </c:pt>
                <c:pt idx="2336">
                  <c:v>9162</c:v>
                </c:pt>
                <c:pt idx="2337">
                  <c:v>9166</c:v>
                </c:pt>
                <c:pt idx="2338">
                  <c:v>9173</c:v>
                </c:pt>
                <c:pt idx="2339">
                  <c:v>9208</c:v>
                </c:pt>
                <c:pt idx="2340">
                  <c:v>9156</c:v>
                </c:pt>
                <c:pt idx="2341">
                  <c:v>9215</c:v>
                </c:pt>
                <c:pt idx="2342">
                  <c:v>9166</c:v>
                </c:pt>
                <c:pt idx="2343">
                  <c:v>9161</c:v>
                </c:pt>
                <c:pt idx="2344">
                  <c:v>9203</c:v>
                </c:pt>
                <c:pt idx="2345">
                  <c:v>9188</c:v>
                </c:pt>
                <c:pt idx="2346">
                  <c:v>9167</c:v>
                </c:pt>
                <c:pt idx="2347">
                  <c:v>9168</c:v>
                </c:pt>
                <c:pt idx="2348">
                  <c:v>9193</c:v>
                </c:pt>
                <c:pt idx="2349">
                  <c:v>9210</c:v>
                </c:pt>
                <c:pt idx="2350">
                  <c:v>9182</c:v>
                </c:pt>
                <c:pt idx="2351">
                  <c:v>9200</c:v>
                </c:pt>
                <c:pt idx="2352">
                  <c:v>9166</c:v>
                </c:pt>
                <c:pt idx="2353">
                  <c:v>9214</c:v>
                </c:pt>
                <c:pt idx="2354">
                  <c:v>9181</c:v>
                </c:pt>
                <c:pt idx="2355">
                  <c:v>9183</c:v>
                </c:pt>
                <c:pt idx="2356">
                  <c:v>9192</c:v>
                </c:pt>
                <c:pt idx="2357">
                  <c:v>9180</c:v>
                </c:pt>
                <c:pt idx="2358">
                  <c:v>9187</c:v>
                </c:pt>
                <c:pt idx="2359">
                  <c:v>9196</c:v>
                </c:pt>
                <c:pt idx="2360">
                  <c:v>9178</c:v>
                </c:pt>
                <c:pt idx="2361">
                  <c:v>9193</c:v>
                </c:pt>
                <c:pt idx="2362">
                  <c:v>9175</c:v>
                </c:pt>
                <c:pt idx="2363">
                  <c:v>9173</c:v>
                </c:pt>
                <c:pt idx="2364">
                  <c:v>9177</c:v>
                </c:pt>
                <c:pt idx="2365">
                  <c:v>9197</c:v>
                </c:pt>
                <c:pt idx="2366">
                  <c:v>9214</c:v>
                </c:pt>
                <c:pt idx="2367">
                  <c:v>9201</c:v>
                </c:pt>
                <c:pt idx="2368">
                  <c:v>9202</c:v>
                </c:pt>
                <c:pt idx="2369">
                  <c:v>9254</c:v>
                </c:pt>
                <c:pt idx="2370">
                  <c:v>9213</c:v>
                </c:pt>
                <c:pt idx="2371">
                  <c:v>9241</c:v>
                </c:pt>
                <c:pt idx="2372">
                  <c:v>9222</c:v>
                </c:pt>
                <c:pt idx="2373">
                  <c:v>9247</c:v>
                </c:pt>
                <c:pt idx="2374">
                  <c:v>9290</c:v>
                </c:pt>
                <c:pt idx="2375">
                  <c:v>9349</c:v>
                </c:pt>
                <c:pt idx="2376">
                  <c:v>9389</c:v>
                </c:pt>
                <c:pt idx="2377">
                  <c:v>9516</c:v>
                </c:pt>
                <c:pt idx="2378">
                  <c:v>9434</c:v>
                </c:pt>
                <c:pt idx="2379">
                  <c:v>9393</c:v>
                </c:pt>
                <c:pt idx="2380">
                  <c:v>9365</c:v>
                </c:pt>
                <c:pt idx="2381">
                  <c:v>9313</c:v>
                </c:pt>
                <c:pt idx="2382">
                  <c:v>9274</c:v>
                </c:pt>
                <c:pt idx="2383">
                  <c:v>9315</c:v>
                </c:pt>
                <c:pt idx="2384">
                  <c:v>9354</c:v>
                </c:pt>
                <c:pt idx="2385">
                  <c:v>9332</c:v>
                </c:pt>
                <c:pt idx="2386">
                  <c:v>9295</c:v>
                </c:pt>
                <c:pt idx="2387">
                  <c:v>9243</c:v>
                </c:pt>
                <c:pt idx="2388">
                  <c:v>9216</c:v>
                </c:pt>
                <c:pt idx="2389">
                  <c:v>9205</c:v>
                </c:pt>
                <c:pt idx="2390">
                  <c:v>9173</c:v>
                </c:pt>
                <c:pt idx="2391">
                  <c:v>9184</c:v>
                </c:pt>
                <c:pt idx="2392">
                  <c:v>9180</c:v>
                </c:pt>
                <c:pt idx="2393">
                  <c:v>9178</c:v>
                </c:pt>
                <c:pt idx="2394">
                  <c:v>9204</c:v>
                </c:pt>
                <c:pt idx="2395">
                  <c:v>9173</c:v>
                </c:pt>
                <c:pt idx="2396">
                  <c:v>9180</c:v>
                </c:pt>
                <c:pt idx="2397">
                  <c:v>9196</c:v>
                </c:pt>
                <c:pt idx="2398">
                  <c:v>9198</c:v>
                </c:pt>
                <c:pt idx="2399">
                  <c:v>9176</c:v>
                </c:pt>
                <c:pt idx="2400">
                  <c:v>9160</c:v>
                </c:pt>
                <c:pt idx="2401">
                  <c:v>9188</c:v>
                </c:pt>
                <c:pt idx="2402">
                  <c:v>9211</c:v>
                </c:pt>
                <c:pt idx="2403">
                  <c:v>9214</c:v>
                </c:pt>
                <c:pt idx="2404">
                  <c:v>9197</c:v>
                </c:pt>
                <c:pt idx="2405">
                  <c:v>9171</c:v>
                </c:pt>
                <c:pt idx="2406">
                  <c:v>9189</c:v>
                </c:pt>
                <c:pt idx="2407">
                  <c:v>9203</c:v>
                </c:pt>
                <c:pt idx="2408">
                  <c:v>9205</c:v>
                </c:pt>
                <c:pt idx="2409">
                  <c:v>9180</c:v>
                </c:pt>
                <c:pt idx="2410">
                  <c:v>9177</c:v>
                </c:pt>
                <c:pt idx="2411">
                  <c:v>9196</c:v>
                </c:pt>
                <c:pt idx="2412">
                  <c:v>9195</c:v>
                </c:pt>
                <c:pt idx="2413">
                  <c:v>9164</c:v>
                </c:pt>
                <c:pt idx="2414">
                  <c:v>9190</c:v>
                </c:pt>
                <c:pt idx="2415">
                  <c:v>9165</c:v>
                </c:pt>
                <c:pt idx="2416">
                  <c:v>9186</c:v>
                </c:pt>
                <c:pt idx="2417">
                  <c:v>9196</c:v>
                </c:pt>
                <c:pt idx="2418">
                  <c:v>9177</c:v>
                </c:pt>
                <c:pt idx="2419">
                  <c:v>9170</c:v>
                </c:pt>
                <c:pt idx="2420">
                  <c:v>9190</c:v>
                </c:pt>
                <c:pt idx="2421">
                  <c:v>9176</c:v>
                </c:pt>
                <c:pt idx="2422">
                  <c:v>9212</c:v>
                </c:pt>
                <c:pt idx="2423">
                  <c:v>9179</c:v>
                </c:pt>
                <c:pt idx="2424">
                  <c:v>9188</c:v>
                </c:pt>
                <c:pt idx="2425">
                  <c:v>9157</c:v>
                </c:pt>
                <c:pt idx="2426">
                  <c:v>9213</c:v>
                </c:pt>
                <c:pt idx="2427">
                  <c:v>9193</c:v>
                </c:pt>
                <c:pt idx="2428">
                  <c:v>9188</c:v>
                </c:pt>
                <c:pt idx="2429">
                  <c:v>9208</c:v>
                </c:pt>
                <c:pt idx="2430">
                  <c:v>9171</c:v>
                </c:pt>
                <c:pt idx="2431">
                  <c:v>9202</c:v>
                </c:pt>
                <c:pt idx="2432">
                  <c:v>9200</c:v>
                </c:pt>
                <c:pt idx="2433">
                  <c:v>9183</c:v>
                </c:pt>
                <c:pt idx="2434">
                  <c:v>9208</c:v>
                </c:pt>
                <c:pt idx="2435">
                  <c:v>9195</c:v>
                </c:pt>
                <c:pt idx="2436">
                  <c:v>9182</c:v>
                </c:pt>
                <c:pt idx="2437">
                  <c:v>9177</c:v>
                </c:pt>
                <c:pt idx="2438">
                  <c:v>9158</c:v>
                </c:pt>
                <c:pt idx="2439">
                  <c:v>9184</c:v>
                </c:pt>
                <c:pt idx="2440">
                  <c:v>9195</c:v>
                </c:pt>
                <c:pt idx="2441">
                  <c:v>9188</c:v>
                </c:pt>
                <c:pt idx="2442">
                  <c:v>9170</c:v>
                </c:pt>
                <c:pt idx="2443">
                  <c:v>9189</c:v>
                </c:pt>
                <c:pt idx="2444">
                  <c:v>9187</c:v>
                </c:pt>
                <c:pt idx="2445">
                  <c:v>9193</c:v>
                </c:pt>
                <c:pt idx="2446">
                  <c:v>9197</c:v>
                </c:pt>
                <c:pt idx="2447">
                  <c:v>9175</c:v>
                </c:pt>
                <c:pt idx="2448">
                  <c:v>9182</c:v>
                </c:pt>
                <c:pt idx="2449">
                  <c:v>9181</c:v>
                </c:pt>
                <c:pt idx="2450">
                  <c:v>9177</c:v>
                </c:pt>
                <c:pt idx="2451">
                  <c:v>9174</c:v>
                </c:pt>
                <c:pt idx="2452">
                  <c:v>9191</c:v>
                </c:pt>
                <c:pt idx="2453">
                  <c:v>9207</c:v>
                </c:pt>
                <c:pt idx="2454">
                  <c:v>9179</c:v>
                </c:pt>
                <c:pt idx="2455">
                  <c:v>9190</c:v>
                </c:pt>
                <c:pt idx="2456">
                  <c:v>9204</c:v>
                </c:pt>
                <c:pt idx="2457">
                  <c:v>9187</c:v>
                </c:pt>
                <c:pt idx="2458">
                  <c:v>9177</c:v>
                </c:pt>
                <c:pt idx="2459">
                  <c:v>9185</c:v>
                </c:pt>
                <c:pt idx="2460">
                  <c:v>9203</c:v>
                </c:pt>
                <c:pt idx="2461">
                  <c:v>9192</c:v>
                </c:pt>
                <c:pt idx="2462">
                  <c:v>9171</c:v>
                </c:pt>
                <c:pt idx="2463">
                  <c:v>9188</c:v>
                </c:pt>
                <c:pt idx="2464">
                  <c:v>9192</c:v>
                </c:pt>
                <c:pt idx="2465">
                  <c:v>9209</c:v>
                </c:pt>
                <c:pt idx="2466">
                  <c:v>9191</c:v>
                </c:pt>
                <c:pt idx="2467">
                  <c:v>9207</c:v>
                </c:pt>
                <c:pt idx="2468">
                  <c:v>9179</c:v>
                </c:pt>
                <c:pt idx="2469">
                  <c:v>9214</c:v>
                </c:pt>
                <c:pt idx="2470">
                  <c:v>9184</c:v>
                </c:pt>
                <c:pt idx="2471">
                  <c:v>9191</c:v>
                </c:pt>
                <c:pt idx="2472">
                  <c:v>9184</c:v>
                </c:pt>
                <c:pt idx="2473">
                  <c:v>9181</c:v>
                </c:pt>
                <c:pt idx="2474">
                  <c:v>9182</c:v>
                </c:pt>
                <c:pt idx="2475">
                  <c:v>9192</c:v>
                </c:pt>
                <c:pt idx="2476">
                  <c:v>9198</c:v>
                </c:pt>
                <c:pt idx="2477">
                  <c:v>9189</c:v>
                </c:pt>
                <c:pt idx="2478">
                  <c:v>9179</c:v>
                </c:pt>
                <c:pt idx="2479">
                  <c:v>9203</c:v>
                </c:pt>
                <c:pt idx="2480">
                  <c:v>9182</c:v>
                </c:pt>
                <c:pt idx="2481">
                  <c:v>9180</c:v>
                </c:pt>
                <c:pt idx="2482">
                  <c:v>9168</c:v>
                </c:pt>
                <c:pt idx="2483">
                  <c:v>9217</c:v>
                </c:pt>
                <c:pt idx="2484">
                  <c:v>9211</c:v>
                </c:pt>
                <c:pt idx="2485">
                  <c:v>9180</c:v>
                </c:pt>
                <c:pt idx="2486">
                  <c:v>9195</c:v>
                </c:pt>
                <c:pt idx="2487">
                  <c:v>9188</c:v>
                </c:pt>
                <c:pt idx="2488">
                  <c:v>9183</c:v>
                </c:pt>
                <c:pt idx="2489">
                  <c:v>9180</c:v>
                </c:pt>
                <c:pt idx="2490">
                  <c:v>9208</c:v>
                </c:pt>
                <c:pt idx="2491">
                  <c:v>9185</c:v>
                </c:pt>
                <c:pt idx="2492">
                  <c:v>9189</c:v>
                </c:pt>
                <c:pt idx="2493">
                  <c:v>9169</c:v>
                </c:pt>
                <c:pt idx="2494">
                  <c:v>9167</c:v>
                </c:pt>
                <c:pt idx="2495">
                  <c:v>9188</c:v>
                </c:pt>
                <c:pt idx="2496">
                  <c:v>9181</c:v>
                </c:pt>
                <c:pt idx="2497">
                  <c:v>9171</c:v>
                </c:pt>
                <c:pt idx="2498">
                  <c:v>9195</c:v>
                </c:pt>
                <c:pt idx="2499">
                  <c:v>9171</c:v>
                </c:pt>
                <c:pt idx="2500">
                  <c:v>9205</c:v>
                </c:pt>
                <c:pt idx="2501">
                  <c:v>9171</c:v>
                </c:pt>
                <c:pt idx="2502">
                  <c:v>9204</c:v>
                </c:pt>
                <c:pt idx="2503">
                  <c:v>9206</c:v>
                </c:pt>
                <c:pt idx="2504">
                  <c:v>9192</c:v>
                </c:pt>
                <c:pt idx="2505">
                  <c:v>9180</c:v>
                </c:pt>
                <c:pt idx="2506">
                  <c:v>9161</c:v>
                </c:pt>
                <c:pt idx="2507">
                  <c:v>9185</c:v>
                </c:pt>
                <c:pt idx="2508">
                  <c:v>9163</c:v>
                </c:pt>
                <c:pt idx="2509">
                  <c:v>9167</c:v>
                </c:pt>
                <c:pt idx="2510">
                  <c:v>9174</c:v>
                </c:pt>
                <c:pt idx="2511">
                  <c:v>9165</c:v>
                </c:pt>
                <c:pt idx="2512">
                  <c:v>9165</c:v>
                </c:pt>
                <c:pt idx="2513">
                  <c:v>9196</c:v>
                </c:pt>
                <c:pt idx="2514">
                  <c:v>9193</c:v>
                </c:pt>
                <c:pt idx="2515">
                  <c:v>9158</c:v>
                </c:pt>
                <c:pt idx="2516">
                  <c:v>9181</c:v>
                </c:pt>
                <c:pt idx="2517">
                  <c:v>9172</c:v>
                </c:pt>
                <c:pt idx="2518">
                  <c:v>9148</c:v>
                </c:pt>
                <c:pt idx="2519">
                  <c:v>9168</c:v>
                </c:pt>
                <c:pt idx="2520">
                  <c:v>9193</c:v>
                </c:pt>
                <c:pt idx="2521">
                  <c:v>9181</c:v>
                </c:pt>
                <c:pt idx="2522">
                  <c:v>9176</c:v>
                </c:pt>
                <c:pt idx="2523">
                  <c:v>9183</c:v>
                </c:pt>
                <c:pt idx="2524">
                  <c:v>9184</c:v>
                </c:pt>
                <c:pt idx="2525">
                  <c:v>9188</c:v>
                </c:pt>
                <c:pt idx="2526">
                  <c:v>9169</c:v>
                </c:pt>
                <c:pt idx="2527">
                  <c:v>9167</c:v>
                </c:pt>
                <c:pt idx="2528">
                  <c:v>9170</c:v>
                </c:pt>
                <c:pt idx="2529">
                  <c:v>9175</c:v>
                </c:pt>
                <c:pt idx="2530">
                  <c:v>9188</c:v>
                </c:pt>
                <c:pt idx="2531">
                  <c:v>9190</c:v>
                </c:pt>
                <c:pt idx="2532">
                  <c:v>9179</c:v>
                </c:pt>
                <c:pt idx="2533">
                  <c:v>9181</c:v>
                </c:pt>
                <c:pt idx="2534">
                  <c:v>9168</c:v>
                </c:pt>
                <c:pt idx="2535">
                  <c:v>9181</c:v>
                </c:pt>
                <c:pt idx="2536">
                  <c:v>9168</c:v>
                </c:pt>
                <c:pt idx="2537">
                  <c:v>9191</c:v>
                </c:pt>
                <c:pt idx="2538">
                  <c:v>9171</c:v>
                </c:pt>
                <c:pt idx="2539">
                  <c:v>9195</c:v>
                </c:pt>
                <c:pt idx="2540">
                  <c:v>9197</c:v>
                </c:pt>
                <c:pt idx="2541">
                  <c:v>9207</c:v>
                </c:pt>
                <c:pt idx="2542">
                  <c:v>9200</c:v>
                </c:pt>
                <c:pt idx="2543">
                  <c:v>9180</c:v>
                </c:pt>
                <c:pt idx="2544">
                  <c:v>9191</c:v>
                </c:pt>
                <c:pt idx="2545">
                  <c:v>9204</c:v>
                </c:pt>
                <c:pt idx="2546">
                  <c:v>9173</c:v>
                </c:pt>
                <c:pt idx="2547">
                  <c:v>9197</c:v>
                </c:pt>
                <c:pt idx="2548">
                  <c:v>9172</c:v>
                </c:pt>
                <c:pt idx="2549">
                  <c:v>9193</c:v>
                </c:pt>
                <c:pt idx="2550">
                  <c:v>9181</c:v>
                </c:pt>
                <c:pt idx="2551">
                  <c:v>9181</c:v>
                </c:pt>
                <c:pt idx="2552">
                  <c:v>9190</c:v>
                </c:pt>
                <c:pt idx="2553">
                  <c:v>9163</c:v>
                </c:pt>
                <c:pt idx="2554">
                  <c:v>9179</c:v>
                </c:pt>
                <c:pt idx="2555">
                  <c:v>9164</c:v>
                </c:pt>
                <c:pt idx="2556">
                  <c:v>9184</c:v>
                </c:pt>
                <c:pt idx="2557">
                  <c:v>9179</c:v>
                </c:pt>
                <c:pt idx="2558">
                  <c:v>9189</c:v>
                </c:pt>
                <c:pt idx="2559">
                  <c:v>9181</c:v>
                </c:pt>
                <c:pt idx="2560">
                  <c:v>9176</c:v>
                </c:pt>
                <c:pt idx="2561">
                  <c:v>9190</c:v>
                </c:pt>
                <c:pt idx="2562">
                  <c:v>9187</c:v>
                </c:pt>
                <c:pt idx="2563">
                  <c:v>9150</c:v>
                </c:pt>
                <c:pt idx="2564">
                  <c:v>9187</c:v>
                </c:pt>
                <c:pt idx="2565">
                  <c:v>9187</c:v>
                </c:pt>
                <c:pt idx="2566">
                  <c:v>9170</c:v>
                </c:pt>
                <c:pt idx="2567">
                  <c:v>9134</c:v>
                </c:pt>
                <c:pt idx="2568">
                  <c:v>9189</c:v>
                </c:pt>
                <c:pt idx="2569">
                  <c:v>9187</c:v>
                </c:pt>
                <c:pt idx="2570">
                  <c:v>9165</c:v>
                </c:pt>
                <c:pt idx="2571">
                  <c:v>9160</c:v>
                </c:pt>
                <c:pt idx="2572">
                  <c:v>9195</c:v>
                </c:pt>
                <c:pt idx="2573">
                  <c:v>9196</c:v>
                </c:pt>
                <c:pt idx="2574">
                  <c:v>9161</c:v>
                </c:pt>
                <c:pt idx="2575">
                  <c:v>9206</c:v>
                </c:pt>
                <c:pt idx="2576">
                  <c:v>9186</c:v>
                </c:pt>
                <c:pt idx="2577">
                  <c:v>9205</c:v>
                </c:pt>
                <c:pt idx="2578">
                  <c:v>9183</c:v>
                </c:pt>
                <c:pt idx="2579">
                  <c:v>9191</c:v>
                </c:pt>
                <c:pt idx="2580">
                  <c:v>9190</c:v>
                </c:pt>
                <c:pt idx="2581">
                  <c:v>9165</c:v>
                </c:pt>
                <c:pt idx="2582">
                  <c:v>9167</c:v>
                </c:pt>
                <c:pt idx="2583">
                  <c:v>9192</c:v>
                </c:pt>
                <c:pt idx="2584">
                  <c:v>9166</c:v>
                </c:pt>
                <c:pt idx="2585">
                  <c:v>9179</c:v>
                </c:pt>
                <c:pt idx="2586">
                  <c:v>9173</c:v>
                </c:pt>
                <c:pt idx="2587">
                  <c:v>9180</c:v>
                </c:pt>
                <c:pt idx="2588">
                  <c:v>9185</c:v>
                </c:pt>
                <c:pt idx="2589">
                  <c:v>9176</c:v>
                </c:pt>
                <c:pt idx="2590">
                  <c:v>9172</c:v>
                </c:pt>
                <c:pt idx="2591">
                  <c:v>9177</c:v>
                </c:pt>
                <c:pt idx="2592">
                  <c:v>9179</c:v>
                </c:pt>
                <c:pt idx="2593">
                  <c:v>9189</c:v>
                </c:pt>
                <c:pt idx="2594">
                  <c:v>9179</c:v>
                </c:pt>
                <c:pt idx="2595">
                  <c:v>9184</c:v>
                </c:pt>
                <c:pt idx="2596">
                  <c:v>9187</c:v>
                </c:pt>
                <c:pt idx="2597">
                  <c:v>9178</c:v>
                </c:pt>
                <c:pt idx="2598">
                  <c:v>9182</c:v>
                </c:pt>
                <c:pt idx="2599">
                  <c:v>9206</c:v>
                </c:pt>
                <c:pt idx="2600">
                  <c:v>9175</c:v>
                </c:pt>
                <c:pt idx="2601">
                  <c:v>9172</c:v>
                </c:pt>
                <c:pt idx="2602">
                  <c:v>9187</c:v>
                </c:pt>
                <c:pt idx="2603">
                  <c:v>9207</c:v>
                </c:pt>
                <c:pt idx="2604">
                  <c:v>9157</c:v>
                </c:pt>
                <c:pt idx="2605">
                  <c:v>9167</c:v>
                </c:pt>
                <c:pt idx="2606">
                  <c:v>9169</c:v>
                </c:pt>
                <c:pt idx="2607">
                  <c:v>9193</c:v>
                </c:pt>
                <c:pt idx="2608">
                  <c:v>9162</c:v>
                </c:pt>
                <c:pt idx="2609">
                  <c:v>9171</c:v>
                </c:pt>
                <c:pt idx="2610">
                  <c:v>9174</c:v>
                </c:pt>
                <c:pt idx="2611">
                  <c:v>9169</c:v>
                </c:pt>
                <c:pt idx="2612">
                  <c:v>9147</c:v>
                </c:pt>
                <c:pt idx="2613">
                  <c:v>9160</c:v>
                </c:pt>
                <c:pt idx="2614">
                  <c:v>9164</c:v>
                </c:pt>
                <c:pt idx="2615">
                  <c:v>9206</c:v>
                </c:pt>
                <c:pt idx="2616">
                  <c:v>9199</c:v>
                </c:pt>
                <c:pt idx="2617">
                  <c:v>9189</c:v>
                </c:pt>
                <c:pt idx="2618">
                  <c:v>9166</c:v>
                </c:pt>
                <c:pt idx="2619">
                  <c:v>9167</c:v>
                </c:pt>
                <c:pt idx="2620">
                  <c:v>9168</c:v>
                </c:pt>
                <c:pt idx="2621">
                  <c:v>9171</c:v>
                </c:pt>
                <c:pt idx="2622">
                  <c:v>9164</c:v>
                </c:pt>
                <c:pt idx="2623">
                  <c:v>9188</c:v>
                </c:pt>
                <c:pt idx="2624">
                  <c:v>9162</c:v>
                </c:pt>
                <c:pt idx="2625">
                  <c:v>9168</c:v>
                </c:pt>
                <c:pt idx="2626">
                  <c:v>9185</c:v>
                </c:pt>
                <c:pt idx="2627">
                  <c:v>9165</c:v>
                </c:pt>
                <c:pt idx="2628">
                  <c:v>9163</c:v>
                </c:pt>
                <c:pt idx="2629">
                  <c:v>9177</c:v>
                </c:pt>
                <c:pt idx="2630">
                  <c:v>9196</c:v>
                </c:pt>
                <c:pt idx="2631">
                  <c:v>9177</c:v>
                </c:pt>
                <c:pt idx="2632">
                  <c:v>9162</c:v>
                </c:pt>
                <c:pt idx="2633">
                  <c:v>9164</c:v>
                </c:pt>
                <c:pt idx="2634">
                  <c:v>9188</c:v>
                </c:pt>
                <c:pt idx="2635">
                  <c:v>9199</c:v>
                </c:pt>
                <c:pt idx="2636">
                  <c:v>9193</c:v>
                </c:pt>
                <c:pt idx="2637">
                  <c:v>9173</c:v>
                </c:pt>
                <c:pt idx="2638">
                  <c:v>9171</c:v>
                </c:pt>
                <c:pt idx="2639">
                  <c:v>9165</c:v>
                </c:pt>
                <c:pt idx="2640">
                  <c:v>9190</c:v>
                </c:pt>
                <c:pt idx="2641">
                  <c:v>9184</c:v>
                </c:pt>
                <c:pt idx="2642">
                  <c:v>9144</c:v>
                </c:pt>
                <c:pt idx="2643">
                  <c:v>9155</c:v>
                </c:pt>
                <c:pt idx="2644">
                  <c:v>9169</c:v>
                </c:pt>
                <c:pt idx="2645">
                  <c:v>9173</c:v>
                </c:pt>
                <c:pt idx="2646">
                  <c:v>9172</c:v>
                </c:pt>
                <c:pt idx="2647">
                  <c:v>9171</c:v>
                </c:pt>
                <c:pt idx="2648">
                  <c:v>9174</c:v>
                </c:pt>
                <c:pt idx="2649">
                  <c:v>9160</c:v>
                </c:pt>
                <c:pt idx="2650">
                  <c:v>9150</c:v>
                </c:pt>
                <c:pt idx="2651">
                  <c:v>9168</c:v>
                </c:pt>
                <c:pt idx="2652">
                  <c:v>9173</c:v>
                </c:pt>
                <c:pt idx="2653">
                  <c:v>9181</c:v>
                </c:pt>
                <c:pt idx="2654">
                  <c:v>9192</c:v>
                </c:pt>
                <c:pt idx="2655">
                  <c:v>9166</c:v>
                </c:pt>
                <c:pt idx="2656">
                  <c:v>9154</c:v>
                </c:pt>
                <c:pt idx="2657">
                  <c:v>9162</c:v>
                </c:pt>
                <c:pt idx="2658">
                  <c:v>9163</c:v>
                </c:pt>
                <c:pt idx="2659">
                  <c:v>9188</c:v>
                </c:pt>
                <c:pt idx="2660">
                  <c:v>9162</c:v>
                </c:pt>
                <c:pt idx="2661">
                  <c:v>9172</c:v>
                </c:pt>
                <c:pt idx="2662">
                  <c:v>9173</c:v>
                </c:pt>
                <c:pt idx="2663">
                  <c:v>9167</c:v>
                </c:pt>
                <c:pt idx="2664">
                  <c:v>9175</c:v>
                </c:pt>
                <c:pt idx="2665">
                  <c:v>9178</c:v>
                </c:pt>
                <c:pt idx="2666">
                  <c:v>9164</c:v>
                </c:pt>
                <c:pt idx="2667">
                  <c:v>9164</c:v>
                </c:pt>
                <c:pt idx="2668">
                  <c:v>9154</c:v>
                </c:pt>
                <c:pt idx="2669">
                  <c:v>9152</c:v>
                </c:pt>
                <c:pt idx="2670">
                  <c:v>9162</c:v>
                </c:pt>
                <c:pt idx="2671">
                  <c:v>9182</c:v>
                </c:pt>
                <c:pt idx="2672">
                  <c:v>9166</c:v>
                </c:pt>
                <c:pt idx="2673">
                  <c:v>9164</c:v>
                </c:pt>
                <c:pt idx="2674">
                  <c:v>9182</c:v>
                </c:pt>
                <c:pt idx="2675">
                  <c:v>9175</c:v>
                </c:pt>
                <c:pt idx="2676">
                  <c:v>9162</c:v>
                </c:pt>
                <c:pt idx="2677">
                  <c:v>9152</c:v>
                </c:pt>
                <c:pt idx="2678">
                  <c:v>9161</c:v>
                </c:pt>
                <c:pt idx="2679">
                  <c:v>9156</c:v>
                </c:pt>
                <c:pt idx="2680">
                  <c:v>9184</c:v>
                </c:pt>
                <c:pt idx="2681">
                  <c:v>9180</c:v>
                </c:pt>
                <c:pt idx="2682">
                  <c:v>9159</c:v>
                </c:pt>
                <c:pt idx="2683">
                  <c:v>9168</c:v>
                </c:pt>
                <c:pt idx="2684">
                  <c:v>9186</c:v>
                </c:pt>
                <c:pt idx="2685">
                  <c:v>9183</c:v>
                </c:pt>
                <c:pt idx="2686">
                  <c:v>9156</c:v>
                </c:pt>
                <c:pt idx="2687">
                  <c:v>9181</c:v>
                </c:pt>
                <c:pt idx="2688">
                  <c:v>9189</c:v>
                </c:pt>
                <c:pt idx="2689">
                  <c:v>9183</c:v>
                </c:pt>
                <c:pt idx="2690">
                  <c:v>9186</c:v>
                </c:pt>
                <c:pt idx="2691">
                  <c:v>9194</c:v>
                </c:pt>
                <c:pt idx="2692">
                  <c:v>9232</c:v>
                </c:pt>
                <c:pt idx="2693">
                  <c:v>9257</c:v>
                </c:pt>
                <c:pt idx="2694">
                  <c:v>9269</c:v>
                </c:pt>
                <c:pt idx="2695">
                  <c:v>9262</c:v>
                </c:pt>
                <c:pt idx="2696">
                  <c:v>9277</c:v>
                </c:pt>
                <c:pt idx="2697">
                  <c:v>9315</c:v>
                </c:pt>
                <c:pt idx="2698">
                  <c:v>9380</c:v>
                </c:pt>
                <c:pt idx="2699">
                  <c:v>9380</c:v>
                </c:pt>
                <c:pt idx="2700">
                  <c:v>9392</c:v>
                </c:pt>
                <c:pt idx="2701">
                  <c:v>9455</c:v>
                </c:pt>
                <c:pt idx="2702">
                  <c:v>9486</c:v>
                </c:pt>
                <c:pt idx="2703">
                  <c:v>9575</c:v>
                </c:pt>
                <c:pt idx="2704">
                  <c:v>9503</c:v>
                </c:pt>
                <c:pt idx="2705">
                  <c:v>9480</c:v>
                </c:pt>
                <c:pt idx="2706">
                  <c:v>9380</c:v>
                </c:pt>
                <c:pt idx="2707">
                  <c:v>9364</c:v>
                </c:pt>
                <c:pt idx="2708">
                  <c:v>9367</c:v>
                </c:pt>
                <c:pt idx="2709">
                  <c:v>9290</c:v>
                </c:pt>
                <c:pt idx="2710">
                  <c:v>9333</c:v>
                </c:pt>
                <c:pt idx="2711">
                  <c:v>9352</c:v>
                </c:pt>
                <c:pt idx="2712">
                  <c:v>9326</c:v>
                </c:pt>
                <c:pt idx="2713">
                  <c:v>9259</c:v>
                </c:pt>
                <c:pt idx="2714">
                  <c:v>9229</c:v>
                </c:pt>
                <c:pt idx="2715">
                  <c:v>9212</c:v>
                </c:pt>
                <c:pt idx="2716">
                  <c:v>9177</c:v>
                </c:pt>
                <c:pt idx="2717">
                  <c:v>9179</c:v>
                </c:pt>
                <c:pt idx="2718">
                  <c:v>9178</c:v>
                </c:pt>
                <c:pt idx="2719">
                  <c:v>9162</c:v>
                </c:pt>
                <c:pt idx="2720">
                  <c:v>9172</c:v>
                </c:pt>
                <c:pt idx="2721">
                  <c:v>9158</c:v>
                </c:pt>
                <c:pt idx="2722">
                  <c:v>9157</c:v>
                </c:pt>
                <c:pt idx="2723">
                  <c:v>9161</c:v>
                </c:pt>
                <c:pt idx="2724">
                  <c:v>9172</c:v>
                </c:pt>
                <c:pt idx="2725">
                  <c:v>9173</c:v>
                </c:pt>
                <c:pt idx="2726">
                  <c:v>9145</c:v>
                </c:pt>
                <c:pt idx="2727">
                  <c:v>9170</c:v>
                </c:pt>
                <c:pt idx="2728">
                  <c:v>9157</c:v>
                </c:pt>
                <c:pt idx="2729">
                  <c:v>9182</c:v>
                </c:pt>
                <c:pt idx="2730">
                  <c:v>9168</c:v>
                </c:pt>
                <c:pt idx="2731">
                  <c:v>9156</c:v>
                </c:pt>
                <c:pt idx="2732">
                  <c:v>9175</c:v>
                </c:pt>
                <c:pt idx="2733">
                  <c:v>9155</c:v>
                </c:pt>
                <c:pt idx="2734">
                  <c:v>9161</c:v>
                </c:pt>
                <c:pt idx="2735">
                  <c:v>9148</c:v>
                </c:pt>
                <c:pt idx="2736">
                  <c:v>9178</c:v>
                </c:pt>
                <c:pt idx="2737">
                  <c:v>9158</c:v>
                </c:pt>
                <c:pt idx="2738">
                  <c:v>9149</c:v>
                </c:pt>
                <c:pt idx="2739">
                  <c:v>9174</c:v>
                </c:pt>
                <c:pt idx="2740">
                  <c:v>9152</c:v>
                </c:pt>
                <c:pt idx="2741">
                  <c:v>9156</c:v>
                </c:pt>
                <c:pt idx="2742">
                  <c:v>9137</c:v>
                </c:pt>
                <c:pt idx="2743">
                  <c:v>9167</c:v>
                </c:pt>
                <c:pt idx="2744">
                  <c:v>9180</c:v>
                </c:pt>
                <c:pt idx="2745">
                  <c:v>9156</c:v>
                </c:pt>
                <c:pt idx="2746">
                  <c:v>9147</c:v>
                </c:pt>
                <c:pt idx="2747">
                  <c:v>9147</c:v>
                </c:pt>
                <c:pt idx="2748">
                  <c:v>9153</c:v>
                </c:pt>
                <c:pt idx="2749">
                  <c:v>9158</c:v>
                </c:pt>
                <c:pt idx="2750">
                  <c:v>9157</c:v>
                </c:pt>
                <c:pt idx="2751">
                  <c:v>9159</c:v>
                </c:pt>
                <c:pt idx="2752">
                  <c:v>9151</c:v>
                </c:pt>
                <c:pt idx="2753">
                  <c:v>9163</c:v>
                </c:pt>
                <c:pt idx="2754">
                  <c:v>9160</c:v>
                </c:pt>
                <c:pt idx="2755">
                  <c:v>9155</c:v>
                </c:pt>
                <c:pt idx="2756">
                  <c:v>9167</c:v>
                </c:pt>
                <c:pt idx="2757">
                  <c:v>9157</c:v>
                </c:pt>
                <c:pt idx="2758">
                  <c:v>9174</c:v>
                </c:pt>
                <c:pt idx="2759">
                  <c:v>9159</c:v>
                </c:pt>
                <c:pt idx="2760">
                  <c:v>9158</c:v>
                </c:pt>
                <c:pt idx="2761">
                  <c:v>9172</c:v>
                </c:pt>
                <c:pt idx="2762">
                  <c:v>9158</c:v>
                </c:pt>
                <c:pt idx="2763">
                  <c:v>9158</c:v>
                </c:pt>
                <c:pt idx="2764">
                  <c:v>9183</c:v>
                </c:pt>
                <c:pt idx="2765">
                  <c:v>9150</c:v>
                </c:pt>
                <c:pt idx="2766">
                  <c:v>9152</c:v>
                </c:pt>
                <c:pt idx="2767">
                  <c:v>9146</c:v>
                </c:pt>
                <c:pt idx="2768">
                  <c:v>9163</c:v>
                </c:pt>
                <c:pt idx="2769">
                  <c:v>9164</c:v>
                </c:pt>
                <c:pt idx="2770">
                  <c:v>9149</c:v>
                </c:pt>
                <c:pt idx="2771">
                  <c:v>9163</c:v>
                </c:pt>
                <c:pt idx="2772">
                  <c:v>9166</c:v>
                </c:pt>
                <c:pt idx="2773">
                  <c:v>9158</c:v>
                </c:pt>
                <c:pt idx="2774">
                  <c:v>9150</c:v>
                </c:pt>
                <c:pt idx="2775">
                  <c:v>9166</c:v>
                </c:pt>
                <c:pt idx="2776">
                  <c:v>9151</c:v>
                </c:pt>
                <c:pt idx="2777">
                  <c:v>9165</c:v>
                </c:pt>
                <c:pt idx="2778">
                  <c:v>9152</c:v>
                </c:pt>
                <c:pt idx="2779">
                  <c:v>9147</c:v>
                </c:pt>
                <c:pt idx="2780">
                  <c:v>9156</c:v>
                </c:pt>
                <c:pt idx="2781">
                  <c:v>9149</c:v>
                </c:pt>
                <c:pt idx="2782">
                  <c:v>9154</c:v>
                </c:pt>
                <c:pt idx="2783">
                  <c:v>9164</c:v>
                </c:pt>
                <c:pt idx="2784">
                  <c:v>9162</c:v>
                </c:pt>
                <c:pt idx="2785">
                  <c:v>9148</c:v>
                </c:pt>
                <c:pt idx="2786">
                  <c:v>9180</c:v>
                </c:pt>
                <c:pt idx="2787">
                  <c:v>9157</c:v>
                </c:pt>
                <c:pt idx="2788">
                  <c:v>9157</c:v>
                </c:pt>
                <c:pt idx="2789">
                  <c:v>9159</c:v>
                </c:pt>
                <c:pt idx="2790">
                  <c:v>9125</c:v>
                </c:pt>
                <c:pt idx="2791">
                  <c:v>9147</c:v>
                </c:pt>
                <c:pt idx="2792">
                  <c:v>9159</c:v>
                </c:pt>
                <c:pt idx="2793">
                  <c:v>9166</c:v>
                </c:pt>
                <c:pt idx="2794">
                  <c:v>9159</c:v>
                </c:pt>
                <c:pt idx="2795">
                  <c:v>9158</c:v>
                </c:pt>
                <c:pt idx="2796">
                  <c:v>9143</c:v>
                </c:pt>
                <c:pt idx="2797">
                  <c:v>9190</c:v>
                </c:pt>
                <c:pt idx="2798">
                  <c:v>9177</c:v>
                </c:pt>
                <c:pt idx="2799">
                  <c:v>9170</c:v>
                </c:pt>
                <c:pt idx="2800">
                  <c:v>9185</c:v>
                </c:pt>
                <c:pt idx="2801">
                  <c:v>9174</c:v>
                </c:pt>
                <c:pt idx="2802">
                  <c:v>9155</c:v>
                </c:pt>
                <c:pt idx="2803">
                  <c:v>9167</c:v>
                </c:pt>
                <c:pt idx="2804">
                  <c:v>9180</c:v>
                </c:pt>
                <c:pt idx="2805">
                  <c:v>9193</c:v>
                </c:pt>
                <c:pt idx="2806">
                  <c:v>9173</c:v>
                </c:pt>
                <c:pt idx="2807">
                  <c:v>9160</c:v>
                </c:pt>
                <c:pt idx="2808">
                  <c:v>9176</c:v>
                </c:pt>
                <c:pt idx="2809">
                  <c:v>9171</c:v>
                </c:pt>
                <c:pt idx="2810">
                  <c:v>9148</c:v>
                </c:pt>
                <c:pt idx="2811">
                  <c:v>9172</c:v>
                </c:pt>
                <c:pt idx="2812">
                  <c:v>9156</c:v>
                </c:pt>
                <c:pt idx="2813">
                  <c:v>9130</c:v>
                </c:pt>
                <c:pt idx="2814">
                  <c:v>9174</c:v>
                </c:pt>
                <c:pt idx="2815">
                  <c:v>9180</c:v>
                </c:pt>
                <c:pt idx="2816">
                  <c:v>9146</c:v>
                </c:pt>
                <c:pt idx="2817">
                  <c:v>9175</c:v>
                </c:pt>
                <c:pt idx="2818">
                  <c:v>9179</c:v>
                </c:pt>
                <c:pt idx="2819">
                  <c:v>9188</c:v>
                </c:pt>
                <c:pt idx="2820">
                  <c:v>9165</c:v>
                </c:pt>
                <c:pt idx="2821">
                  <c:v>9168</c:v>
                </c:pt>
                <c:pt idx="2822">
                  <c:v>9164</c:v>
                </c:pt>
                <c:pt idx="2823">
                  <c:v>9154</c:v>
                </c:pt>
                <c:pt idx="2824">
                  <c:v>9141</c:v>
                </c:pt>
                <c:pt idx="2825">
                  <c:v>9158</c:v>
                </c:pt>
                <c:pt idx="2826">
                  <c:v>9148</c:v>
                </c:pt>
                <c:pt idx="2827">
                  <c:v>9131</c:v>
                </c:pt>
                <c:pt idx="2828">
                  <c:v>9145</c:v>
                </c:pt>
                <c:pt idx="2829">
                  <c:v>9149</c:v>
                </c:pt>
                <c:pt idx="2830">
                  <c:v>9118</c:v>
                </c:pt>
                <c:pt idx="2831">
                  <c:v>9130</c:v>
                </c:pt>
                <c:pt idx="2832">
                  <c:v>9145</c:v>
                </c:pt>
                <c:pt idx="2833">
                  <c:v>9139</c:v>
                </c:pt>
                <c:pt idx="2834">
                  <c:v>9165</c:v>
                </c:pt>
                <c:pt idx="2835">
                  <c:v>9141</c:v>
                </c:pt>
                <c:pt idx="2836">
                  <c:v>9145</c:v>
                </c:pt>
                <c:pt idx="2837">
                  <c:v>9147</c:v>
                </c:pt>
                <c:pt idx="2838">
                  <c:v>9164</c:v>
                </c:pt>
                <c:pt idx="2839">
                  <c:v>9137</c:v>
                </c:pt>
                <c:pt idx="2840">
                  <c:v>9157</c:v>
                </c:pt>
                <c:pt idx="2841">
                  <c:v>9141</c:v>
                </c:pt>
                <c:pt idx="2842">
                  <c:v>9157</c:v>
                </c:pt>
                <c:pt idx="2843">
                  <c:v>9127</c:v>
                </c:pt>
                <c:pt idx="2844">
                  <c:v>9139</c:v>
                </c:pt>
                <c:pt idx="2845">
                  <c:v>9128</c:v>
                </c:pt>
                <c:pt idx="2846">
                  <c:v>9152</c:v>
                </c:pt>
                <c:pt idx="2847">
                  <c:v>9170</c:v>
                </c:pt>
                <c:pt idx="2848">
                  <c:v>9133</c:v>
                </c:pt>
                <c:pt idx="2849">
                  <c:v>9147</c:v>
                </c:pt>
                <c:pt idx="2850">
                  <c:v>9148</c:v>
                </c:pt>
                <c:pt idx="2851">
                  <c:v>9166</c:v>
                </c:pt>
                <c:pt idx="2852">
                  <c:v>9119</c:v>
                </c:pt>
                <c:pt idx="2853">
                  <c:v>9155</c:v>
                </c:pt>
                <c:pt idx="2854">
                  <c:v>9142</c:v>
                </c:pt>
                <c:pt idx="2855">
                  <c:v>9163</c:v>
                </c:pt>
                <c:pt idx="2856">
                  <c:v>9158</c:v>
                </c:pt>
                <c:pt idx="2857">
                  <c:v>9128</c:v>
                </c:pt>
                <c:pt idx="2858">
                  <c:v>9139</c:v>
                </c:pt>
                <c:pt idx="2859">
                  <c:v>9126</c:v>
                </c:pt>
                <c:pt idx="2860">
                  <c:v>9145</c:v>
                </c:pt>
                <c:pt idx="2861">
                  <c:v>9153</c:v>
                </c:pt>
                <c:pt idx="2862">
                  <c:v>9138</c:v>
                </c:pt>
                <c:pt idx="2863">
                  <c:v>9149</c:v>
                </c:pt>
                <c:pt idx="2864">
                  <c:v>9159</c:v>
                </c:pt>
                <c:pt idx="2865">
                  <c:v>9119</c:v>
                </c:pt>
                <c:pt idx="2866">
                  <c:v>9150</c:v>
                </c:pt>
                <c:pt idx="2867">
                  <c:v>9143</c:v>
                </c:pt>
                <c:pt idx="2868">
                  <c:v>9152</c:v>
                </c:pt>
                <c:pt idx="2869">
                  <c:v>9161</c:v>
                </c:pt>
                <c:pt idx="2870">
                  <c:v>9156</c:v>
                </c:pt>
                <c:pt idx="2871">
                  <c:v>9134</c:v>
                </c:pt>
                <c:pt idx="2872">
                  <c:v>9165</c:v>
                </c:pt>
                <c:pt idx="2873">
                  <c:v>9149</c:v>
                </c:pt>
                <c:pt idx="2874">
                  <c:v>9141</c:v>
                </c:pt>
                <c:pt idx="2875">
                  <c:v>9137</c:v>
                </c:pt>
                <c:pt idx="2876">
                  <c:v>9153</c:v>
                </c:pt>
                <c:pt idx="2877">
                  <c:v>9161</c:v>
                </c:pt>
                <c:pt idx="2878">
                  <c:v>9137</c:v>
                </c:pt>
                <c:pt idx="2879">
                  <c:v>9145</c:v>
                </c:pt>
                <c:pt idx="2880">
                  <c:v>9151</c:v>
                </c:pt>
                <c:pt idx="2881">
                  <c:v>9142</c:v>
                </c:pt>
                <c:pt idx="2882">
                  <c:v>9130</c:v>
                </c:pt>
                <c:pt idx="2883">
                  <c:v>9146</c:v>
                </c:pt>
                <c:pt idx="2884">
                  <c:v>9155</c:v>
                </c:pt>
                <c:pt idx="2885">
                  <c:v>9161</c:v>
                </c:pt>
                <c:pt idx="2886">
                  <c:v>9132</c:v>
                </c:pt>
                <c:pt idx="2887">
                  <c:v>9134</c:v>
                </c:pt>
                <c:pt idx="2888">
                  <c:v>9155</c:v>
                </c:pt>
                <c:pt idx="2889">
                  <c:v>9132</c:v>
                </c:pt>
                <c:pt idx="2890">
                  <c:v>9127</c:v>
                </c:pt>
                <c:pt idx="2891">
                  <c:v>9135</c:v>
                </c:pt>
                <c:pt idx="2892">
                  <c:v>9126</c:v>
                </c:pt>
                <c:pt idx="2893">
                  <c:v>9141</c:v>
                </c:pt>
                <c:pt idx="2894">
                  <c:v>9145</c:v>
                </c:pt>
                <c:pt idx="2895">
                  <c:v>9149</c:v>
                </c:pt>
                <c:pt idx="2896">
                  <c:v>9129</c:v>
                </c:pt>
                <c:pt idx="2897">
                  <c:v>9145</c:v>
                </c:pt>
                <c:pt idx="2898">
                  <c:v>9105</c:v>
                </c:pt>
                <c:pt idx="2899">
                  <c:v>9116</c:v>
                </c:pt>
                <c:pt idx="2900">
                  <c:v>9127</c:v>
                </c:pt>
                <c:pt idx="2901">
                  <c:v>9147</c:v>
                </c:pt>
                <c:pt idx="2902">
                  <c:v>9143</c:v>
                </c:pt>
                <c:pt idx="2903">
                  <c:v>9147</c:v>
                </c:pt>
                <c:pt idx="2904">
                  <c:v>9121</c:v>
                </c:pt>
                <c:pt idx="2905">
                  <c:v>9141</c:v>
                </c:pt>
                <c:pt idx="2906">
                  <c:v>9132</c:v>
                </c:pt>
                <c:pt idx="2907">
                  <c:v>9133</c:v>
                </c:pt>
                <c:pt idx="2908">
                  <c:v>9126</c:v>
                </c:pt>
                <c:pt idx="2909">
                  <c:v>9129</c:v>
                </c:pt>
                <c:pt idx="2910">
                  <c:v>9156</c:v>
                </c:pt>
                <c:pt idx="2911">
                  <c:v>9133</c:v>
                </c:pt>
                <c:pt idx="2912">
                  <c:v>9143</c:v>
                </c:pt>
                <c:pt idx="2913">
                  <c:v>9131</c:v>
                </c:pt>
                <c:pt idx="2914">
                  <c:v>9134</c:v>
                </c:pt>
                <c:pt idx="2915">
                  <c:v>9128</c:v>
                </c:pt>
                <c:pt idx="2916">
                  <c:v>9129</c:v>
                </c:pt>
                <c:pt idx="2917">
                  <c:v>9114</c:v>
                </c:pt>
                <c:pt idx="2918">
                  <c:v>9147</c:v>
                </c:pt>
                <c:pt idx="2919">
                  <c:v>9137</c:v>
                </c:pt>
                <c:pt idx="2920">
                  <c:v>9128</c:v>
                </c:pt>
                <c:pt idx="2921">
                  <c:v>9130</c:v>
                </c:pt>
                <c:pt idx="2922">
                  <c:v>9125</c:v>
                </c:pt>
                <c:pt idx="2923">
                  <c:v>9128</c:v>
                </c:pt>
                <c:pt idx="2924">
                  <c:v>9119</c:v>
                </c:pt>
                <c:pt idx="2925">
                  <c:v>9150</c:v>
                </c:pt>
                <c:pt idx="2926">
                  <c:v>9146</c:v>
                </c:pt>
                <c:pt idx="2927">
                  <c:v>9134</c:v>
                </c:pt>
                <c:pt idx="2928">
                  <c:v>9148</c:v>
                </c:pt>
                <c:pt idx="2929">
                  <c:v>9148</c:v>
                </c:pt>
                <c:pt idx="2930">
                  <c:v>9124</c:v>
                </c:pt>
                <c:pt idx="2931">
                  <c:v>9132</c:v>
                </c:pt>
                <c:pt idx="2932">
                  <c:v>9139</c:v>
                </c:pt>
                <c:pt idx="2933">
                  <c:v>9135</c:v>
                </c:pt>
                <c:pt idx="2934">
                  <c:v>9134</c:v>
                </c:pt>
                <c:pt idx="2935">
                  <c:v>9125</c:v>
                </c:pt>
                <c:pt idx="2936">
                  <c:v>9155</c:v>
                </c:pt>
                <c:pt idx="2937">
                  <c:v>9132</c:v>
                </c:pt>
                <c:pt idx="2938">
                  <c:v>9133</c:v>
                </c:pt>
                <c:pt idx="2939">
                  <c:v>9114</c:v>
                </c:pt>
                <c:pt idx="2940">
                  <c:v>9151</c:v>
                </c:pt>
                <c:pt idx="2941">
                  <c:v>9122</c:v>
                </c:pt>
                <c:pt idx="2942">
                  <c:v>9130</c:v>
                </c:pt>
                <c:pt idx="2943">
                  <c:v>9147</c:v>
                </c:pt>
                <c:pt idx="2944">
                  <c:v>9129</c:v>
                </c:pt>
                <c:pt idx="2945">
                  <c:v>9142</c:v>
                </c:pt>
                <c:pt idx="2946">
                  <c:v>9145</c:v>
                </c:pt>
                <c:pt idx="2947">
                  <c:v>9148</c:v>
                </c:pt>
                <c:pt idx="2948">
                  <c:v>9153</c:v>
                </c:pt>
                <c:pt idx="2949">
                  <c:v>9114</c:v>
                </c:pt>
                <c:pt idx="2950">
                  <c:v>9125</c:v>
                </c:pt>
                <c:pt idx="2951">
                  <c:v>9140</c:v>
                </c:pt>
                <c:pt idx="2952">
                  <c:v>9123</c:v>
                </c:pt>
                <c:pt idx="2953">
                  <c:v>9128</c:v>
                </c:pt>
                <c:pt idx="2954">
                  <c:v>9132</c:v>
                </c:pt>
                <c:pt idx="2955">
                  <c:v>9130</c:v>
                </c:pt>
                <c:pt idx="2956">
                  <c:v>9126</c:v>
                </c:pt>
                <c:pt idx="2957">
                  <c:v>9148</c:v>
                </c:pt>
                <c:pt idx="2958">
                  <c:v>9131</c:v>
                </c:pt>
                <c:pt idx="2959">
                  <c:v>9129</c:v>
                </c:pt>
                <c:pt idx="2960">
                  <c:v>9129</c:v>
                </c:pt>
                <c:pt idx="2961">
                  <c:v>9118</c:v>
                </c:pt>
                <c:pt idx="2962">
                  <c:v>9147</c:v>
                </c:pt>
                <c:pt idx="2963">
                  <c:v>9135</c:v>
                </c:pt>
                <c:pt idx="2964">
                  <c:v>9121</c:v>
                </c:pt>
                <c:pt idx="2965">
                  <c:v>9145</c:v>
                </c:pt>
                <c:pt idx="2966">
                  <c:v>9128</c:v>
                </c:pt>
                <c:pt idx="2967">
                  <c:v>9130</c:v>
                </c:pt>
                <c:pt idx="2968">
                  <c:v>9138</c:v>
                </c:pt>
                <c:pt idx="2969">
                  <c:v>9108</c:v>
                </c:pt>
                <c:pt idx="2970">
                  <c:v>9126</c:v>
                </c:pt>
                <c:pt idx="2971">
                  <c:v>9135</c:v>
                </c:pt>
                <c:pt idx="2972">
                  <c:v>9128</c:v>
                </c:pt>
                <c:pt idx="2973">
                  <c:v>9129</c:v>
                </c:pt>
                <c:pt idx="2974">
                  <c:v>9115</c:v>
                </c:pt>
                <c:pt idx="2975">
                  <c:v>9134</c:v>
                </c:pt>
                <c:pt idx="2976">
                  <c:v>9143</c:v>
                </c:pt>
                <c:pt idx="2977">
                  <c:v>9124</c:v>
                </c:pt>
                <c:pt idx="2978">
                  <c:v>9144</c:v>
                </c:pt>
                <c:pt idx="2979">
                  <c:v>9139</c:v>
                </c:pt>
                <c:pt idx="2980">
                  <c:v>9136</c:v>
                </c:pt>
                <c:pt idx="2981">
                  <c:v>9125</c:v>
                </c:pt>
                <c:pt idx="2982">
                  <c:v>9134</c:v>
                </c:pt>
                <c:pt idx="2983">
                  <c:v>9153</c:v>
                </c:pt>
                <c:pt idx="2984">
                  <c:v>9131</c:v>
                </c:pt>
                <c:pt idx="2985">
                  <c:v>9138</c:v>
                </c:pt>
                <c:pt idx="2986">
                  <c:v>9163</c:v>
                </c:pt>
                <c:pt idx="2987">
                  <c:v>9142</c:v>
                </c:pt>
                <c:pt idx="2988">
                  <c:v>9151</c:v>
                </c:pt>
                <c:pt idx="2989">
                  <c:v>9130</c:v>
                </c:pt>
                <c:pt idx="2990">
                  <c:v>9141</c:v>
                </c:pt>
                <c:pt idx="2991">
                  <c:v>9149</c:v>
                </c:pt>
                <c:pt idx="2992">
                  <c:v>9129</c:v>
                </c:pt>
                <c:pt idx="2993">
                  <c:v>9121</c:v>
                </c:pt>
                <c:pt idx="2994">
                  <c:v>9146</c:v>
                </c:pt>
                <c:pt idx="2995">
                  <c:v>9151</c:v>
                </c:pt>
                <c:pt idx="2996">
                  <c:v>9153</c:v>
                </c:pt>
                <c:pt idx="2997">
                  <c:v>9181</c:v>
                </c:pt>
                <c:pt idx="2998">
                  <c:v>9180</c:v>
                </c:pt>
                <c:pt idx="2999">
                  <c:v>9221</c:v>
                </c:pt>
                <c:pt idx="3000">
                  <c:v>9208</c:v>
                </c:pt>
                <c:pt idx="3001">
                  <c:v>9191</c:v>
                </c:pt>
                <c:pt idx="3002">
                  <c:v>9183</c:v>
                </c:pt>
                <c:pt idx="3003">
                  <c:v>9230</c:v>
                </c:pt>
                <c:pt idx="3004">
                  <c:v>9236</c:v>
                </c:pt>
                <c:pt idx="3005">
                  <c:v>9235</c:v>
                </c:pt>
                <c:pt idx="3006">
                  <c:v>9275</c:v>
                </c:pt>
                <c:pt idx="3007">
                  <c:v>9299</c:v>
                </c:pt>
                <c:pt idx="3008">
                  <c:v>9294</c:v>
                </c:pt>
                <c:pt idx="3009">
                  <c:v>9282</c:v>
                </c:pt>
                <c:pt idx="3010">
                  <c:v>9254</c:v>
                </c:pt>
                <c:pt idx="3011">
                  <c:v>9203</c:v>
                </c:pt>
                <c:pt idx="3012">
                  <c:v>9186</c:v>
                </c:pt>
                <c:pt idx="3013">
                  <c:v>9183</c:v>
                </c:pt>
                <c:pt idx="3014">
                  <c:v>9230</c:v>
                </c:pt>
                <c:pt idx="3015">
                  <c:v>9243</c:v>
                </c:pt>
                <c:pt idx="3016">
                  <c:v>9228</c:v>
                </c:pt>
                <c:pt idx="3017">
                  <c:v>9214</c:v>
                </c:pt>
                <c:pt idx="3018">
                  <c:v>9194</c:v>
                </c:pt>
                <c:pt idx="3019">
                  <c:v>9176</c:v>
                </c:pt>
                <c:pt idx="3020">
                  <c:v>9166</c:v>
                </c:pt>
                <c:pt idx="3021">
                  <c:v>9154</c:v>
                </c:pt>
                <c:pt idx="3022">
                  <c:v>9147</c:v>
                </c:pt>
                <c:pt idx="3023">
                  <c:v>9141</c:v>
                </c:pt>
                <c:pt idx="3024">
                  <c:v>9115</c:v>
                </c:pt>
                <c:pt idx="3025">
                  <c:v>9131</c:v>
                </c:pt>
                <c:pt idx="3026">
                  <c:v>9142</c:v>
                </c:pt>
                <c:pt idx="3027">
                  <c:v>9125</c:v>
                </c:pt>
                <c:pt idx="3028">
                  <c:v>9148</c:v>
                </c:pt>
                <c:pt idx="3029">
                  <c:v>9158</c:v>
                </c:pt>
                <c:pt idx="3030">
                  <c:v>9142</c:v>
                </c:pt>
                <c:pt idx="3031">
                  <c:v>9124</c:v>
                </c:pt>
                <c:pt idx="3032">
                  <c:v>9136</c:v>
                </c:pt>
                <c:pt idx="3033">
                  <c:v>9125</c:v>
                </c:pt>
                <c:pt idx="3034">
                  <c:v>9120</c:v>
                </c:pt>
                <c:pt idx="3035">
                  <c:v>9135</c:v>
                </c:pt>
                <c:pt idx="3036">
                  <c:v>9123</c:v>
                </c:pt>
                <c:pt idx="3037">
                  <c:v>9148</c:v>
                </c:pt>
                <c:pt idx="3038">
                  <c:v>9136</c:v>
                </c:pt>
                <c:pt idx="3039">
                  <c:v>9127</c:v>
                </c:pt>
                <c:pt idx="3040">
                  <c:v>9126</c:v>
                </c:pt>
                <c:pt idx="3041">
                  <c:v>9137</c:v>
                </c:pt>
                <c:pt idx="3042">
                  <c:v>9133</c:v>
                </c:pt>
                <c:pt idx="3043">
                  <c:v>9132</c:v>
                </c:pt>
                <c:pt idx="3044">
                  <c:v>9137</c:v>
                </c:pt>
                <c:pt idx="3045">
                  <c:v>9145</c:v>
                </c:pt>
                <c:pt idx="3046">
                  <c:v>9143</c:v>
                </c:pt>
                <c:pt idx="3047">
                  <c:v>9136</c:v>
                </c:pt>
                <c:pt idx="3048">
                  <c:v>9129</c:v>
                </c:pt>
                <c:pt idx="3049">
                  <c:v>9120</c:v>
                </c:pt>
                <c:pt idx="3050">
                  <c:v>9146</c:v>
                </c:pt>
                <c:pt idx="3051">
                  <c:v>9137</c:v>
                </c:pt>
                <c:pt idx="3052">
                  <c:v>9123</c:v>
                </c:pt>
                <c:pt idx="3053">
                  <c:v>9132</c:v>
                </c:pt>
                <c:pt idx="3054">
                  <c:v>9140</c:v>
                </c:pt>
                <c:pt idx="3055">
                  <c:v>9133</c:v>
                </c:pt>
                <c:pt idx="3056">
                  <c:v>9139</c:v>
                </c:pt>
                <c:pt idx="3057">
                  <c:v>9116</c:v>
                </c:pt>
                <c:pt idx="3058">
                  <c:v>9140</c:v>
                </c:pt>
                <c:pt idx="3059">
                  <c:v>9118</c:v>
                </c:pt>
                <c:pt idx="3060">
                  <c:v>9129</c:v>
                </c:pt>
                <c:pt idx="3061">
                  <c:v>9125</c:v>
                </c:pt>
                <c:pt idx="3062">
                  <c:v>9138</c:v>
                </c:pt>
                <c:pt idx="3063">
                  <c:v>9128</c:v>
                </c:pt>
                <c:pt idx="3064">
                  <c:v>9149</c:v>
                </c:pt>
                <c:pt idx="3065">
                  <c:v>9136</c:v>
                </c:pt>
                <c:pt idx="3066">
                  <c:v>9123</c:v>
                </c:pt>
                <c:pt idx="3067">
                  <c:v>9142</c:v>
                </c:pt>
                <c:pt idx="3068">
                  <c:v>9123</c:v>
                </c:pt>
                <c:pt idx="3069">
                  <c:v>9129</c:v>
                </c:pt>
                <c:pt idx="3070">
                  <c:v>9121</c:v>
                </c:pt>
                <c:pt idx="3071">
                  <c:v>9127</c:v>
                </c:pt>
                <c:pt idx="3072">
                  <c:v>9131</c:v>
                </c:pt>
                <c:pt idx="3073">
                  <c:v>9135</c:v>
                </c:pt>
                <c:pt idx="3074">
                  <c:v>9098</c:v>
                </c:pt>
                <c:pt idx="3075">
                  <c:v>9143</c:v>
                </c:pt>
                <c:pt idx="3076">
                  <c:v>9146</c:v>
                </c:pt>
                <c:pt idx="3077">
                  <c:v>9125</c:v>
                </c:pt>
                <c:pt idx="3078">
                  <c:v>9129</c:v>
                </c:pt>
                <c:pt idx="3079">
                  <c:v>9129</c:v>
                </c:pt>
                <c:pt idx="3080">
                  <c:v>9125</c:v>
                </c:pt>
                <c:pt idx="3081">
                  <c:v>9128</c:v>
                </c:pt>
                <c:pt idx="3082">
                  <c:v>9141</c:v>
                </c:pt>
                <c:pt idx="3083">
                  <c:v>9134</c:v>
                </c:pt>
                <c:pt idx="3084">
                  <c:v>9127</c:v>
                </c:pt>
                <c:pt idx="3085">
                  <c:v>9139</c:v>
                </c:pt>
                <c:pt idx="3086">
                  <c:v>9111</c:v>
                </c:pt>
                <c:pt idx="3087">
                  <c:v>9141</c:v>
                </c:pt>
                <c:pt idx="3088">
                  <c:v>9120</c:v>
                </c:pt>
                <c:pt idx="3089">
                  <c:v>9133</c:v>
                </c:pt>
                <c:pt idx="3090">
                  <c:v>9121</c:v>
                </c:pt>
                <c:pt idx="3091">
                  <c:v>9124</c:v>
                </c:pt>
                <c:pt idx="3092">
                  <c:v>9134</c:v>
                </c:pt>
                <c:pt idx="3093">
                  <c:v>9125</c:v>
                </c:pt>
                <c:pt idx="3094">
                  <c:v>9125</c:v>
                </c:pt>
                <c:pt idx="3095">
                  <c:v>9119</c:v>
                </c:pt>
                <c:pt idx="3096">
                  <c:v>9134</c:v>
                </c:pt>
                <c:pt idx="3097">
                  <c:v>9131</c:v>
                </c:pt>
                <c:pt idx="3098">
                  <c:v>9138</c:v>
                </c:pt>
                <c:pt idx="3099">
                  <c:v>9123</c:v>
                </c:pt>
                <c:pt idx="3100">
                  <c:v>9127</c:v>
                </c:pt>
                <c:pt idx="3101">
                  <c:v>9128</c:v>
                </c:pt>
                <c:pt idx="3102">
                  <c:v>9134</c:v>
                </c:pt>
                <c:pt idx="3103">
                  <c:v>9122</c:v>
                </c:pt>
                <c:pt idx="3104">
                  <c:v>9126</c:v>
                </c:pt>
                <c:pt idx="3105">
                  <c:v>9125</c:v>
                </c:pt>
                <c:pt idx="3106">
                  <c:v>9144</c:v>
                </c:pt>
                <c:pt idx="3107">
                  <c:v>9131</c:v>
                </c:pt>
                <c:pt idx="3108">
                  <c:v>9124</c:v>
                </c:pt>
                <c:pt idx="3109">
                  <c:v>9118</c:v>
                </c:pt>
                <c:pt idx="3110">
                  <c:v>9139</c:v>
                </c:pt>
                <c:pt idx="3111">
                  <c:v>9133</c:v>
                </c:pt>
                <c:pt idx="3112">
                  <c:v>9132</c:v>
                </c:pt>
                <c:pt idx="3113">
                  <c:v>9124</c:v>
                </c:pt>
                <c:pt idx="3114">
                  <c:v>9138</c:v>
                </c:pt>
                <c:pt idx="3115">
                  <c:v>9120</c:v>
                </c:pt>
                <c:pt idx="3116">
                  <c:v>9138</c:v>
                </c:pt>
                <c:pt idx="3117">
                  <c:v>9128</c:v>
                </c:pt>
                <c:pt idx="3118">
                  <c:v>9119</c:v>
                </c:pt>
                <c:pt idx="3119">
                  <c:v>9121</c:v>
                </c:pt>
                <c:pt idx="3120">
                  <c:v>9134</c:v>
                </c:pt>
                <c:pt idx="3121">
                  <c:v>9135</c:v>
                </c:pt>
                <c:pt idx="3122">
                  <c:v>9142</c:v>
                </c:pt>
                <c:pt idx="3123">
                  <c:v>9138</c:v>
                </c:pt>
                <c:pt idx="3124">
                  <c:v>9113</c:v>
                </c:pt>
                <c:pt idx="3125">
                  <c:v>9133</c:v>
                </c:pt>
                <c:pt idx="3126">
                  <c:v>9143</c:v>
                </c:pt>
                <c:pt idx="3127">
                  <c:v>9125</c:v>
                </c:pt>
                <c:pt idx="3128">
                  <c:v>9123</c:v>
                </c:pt>
                <c:pt idx="3129">
                  <c:v>9147</c:v>
                </c:pt>
                <c:pt idx="3130">
                  <c:v>9125</c:v>
                </c:pt>
                <c:pt idx="3131">
                  <c:v>9122</c:v>
                </c:pt>
                <c:pt idx="3132">
                  <c:v>9128</c:v>
                </c:pt>
                <c:pt idx="3133">
                  <c:v>9153</c:v>
                </c:pt>
                <c:pt idx="3134">
                  <c:v>9126</c:v>
                </c:pt>
                <c:pt idx="3135">
                  <c:v>9130</c:v>
                </c:pt>
                <c:pt idx="3136">
                  <c:v>9143</c:v>
                </c:pt>
                <c:pt idx="3137">
                  <c:v>9096</c:v>
                </c:pt>
                <c:pt idx="3138">
                  <c:v>9116</c:v>
                </c:pt>
                <c:pt idx="3139">
                  <c:v>9144</c:v>
                </c:pt>
                <c:pt idx="3140">
                  <c:v>9132</c:v>
                </c:pt>
                <c:pt idx="3141">
                  <c:v>9144</c:v>
                </c:pt>
                <c:pt idx="3142">
                  <c:v>9137</c:v>
                </c:pt>
                <c:pt idx="3143">
                  <c:v>9128</c:v>
                </c:pt>
                <c:pt idx="3144">
                  <c:v>9123</c:v>
                </c:pt>
                <c:pt idx="3145">
                  <c:v>9105</c:v>
                </c:pt>
                <c:pt idx="3146">
                  <c:v>9118</c:v>
                </c:pt>
                <c:pt idx="3147">
                  <c:v>9132</c:v>
                </c:pt>
                <c:pt idx="3148">
                  <c:v>9132</c:v>
                </c:pt>
                <c:pt idx="3149">
                  <c:v>9127</c:v>
                </c:pt>
                <c:pt idx="3150">
                  <c:v>9100</c:v>
                </c:pt>
                <c:pt idx="3151">
                  <c:v>9134</c:v>
                </c:pt>
                <c:pt idx="3152">
                  <c:v>9139</c:v>
                </c:pt>
                <c:pt idx="3153">
                  <c:v>9125</c:v>
                </c:pt>
                <c:pt idx="3154">
                  <c:v>9123</c:v>
                </c:pt>
                <c:pt idx="3155">
                  <c:v>9131</c:v>
                </c:pt>
                <c:pt idx="3156">
                  <c:v>9121</c:v>
                </c:pt>
                <c:pt idx="3157">
                  <c:v>9110</c:v>
                </c:pt>
                <c:pt idx="3158">
                  <c:v>9125</c:v>
                </c:pt>
                <c:pt idx="3159">
                  <c:v>9126</c:v>
                </c:pt>
                <c:pt idx="3160">
                  <c:v>9130</c:v>
                </c:pt>
                <c:pt idx="3161">
                  <c:v>9111</c:v>
                </c:pt>
                <c:pt idx="3162">
                  <c:v>9116</c:v>
                </c:pt>
                <c:pt idx="3163">
                  <c:v>9143</c:v>
                </c:pt>
                <c:pt idx="3164">
                  <c:v>9149</c:v>
                </c:pt>
                <c:pt idx="3165">
                  <c:v>9141</c:v>
                </c:pt>
                <c:pt idx="3166">
                  <c:v>9128</c:v>
                </c:pt>
                <c:pt idx="3167">
                  <c:v>9130</c:v>
                </c:pt>
                <c:pt idx="3168">
                  <c:v>9134</c:v>
                </c:pt>
                <c:pt idx="3169">
                  <c:v>9117</c:v>
                </c:pt>
                <c:pt idx="3170">
                  <c:v>9142</c:v>
                </c:pt>
                <c:pt idx="3171">
                  <c:v>9121</c:v>
                </c:pt>
                <c:pt idx="3172">
                  <c:v>9140</c:v>
                </c:pt>
                <c:pt idx="3173">
                  <c:v>9117</c:v>
                </c:pt>
                <c:pt idx="3174">
                  <c:v>9110</c:v>
                </c:pt>
                <c:pt idx="3175">
                  <c:v>9137</c:v>
                </c:pt>
                <c:pt idx="3176">
                  <c:v>9120</c:v>
                </c:pt>
                <c:pt idx="3177">
                  <c:v>9121</c:v>
                </c:pt>
                <c:pt idx="3178">
                  <c:v>9131</c:v>
                </c:pt>
                <c:pt idx="3179">
                  <c:v>9113</c:v>
                </c:pt>
                <c:pt idx="3180">
                  <c:v>9128</c:v>
                </c:pt>
                <c:pt idx="3181">
                  <c:v>9113</c:v>
                </c:pt>
                <c:pt idx="3182">
                  <c:v>9109</c:v>
                </c:pt>
                <c:pt idx="3183">
                  <c:v>9124</c:v>
                </c:pt>
                <c:pt idx="3184">
                  <c:v>9142</c:v>
                </c:pt>
                <c:pt idx="3185">
                  <c:v>9116</c:v>
                </c:pt>
                <c:pt idx="3186">
                  <c:v>9132</c:v>
                </c:pt>
                <c:pt idx="3187">
                  <c:v>9132</c:v>
                </c:pt>
                <c:pt idx="3188">
                  <c:v>9126</c:v>
                </c:pt>
                <c:pt idx="3189">
                  <c:v>9134</c:v>
                </c:pt>
                <c:pt idx="3190">
                  <c:v>9119</c:v>
                </c:pt>
                <c:pt idx="3191">
                  <c:v>9117</c:v>
                </c:pt>
                <c:pt idx="3192">
                  <c:v>9150</c:v>
                </c:pt>
                <c:pt idx="3193">
                  <c:v>9124</c:v>
                </c:pt>
                <c:pt idx="3194">
                  <c:v>9140</c:v>
                </c:pt>
                <c:pt idx="3195">
                  <c:v>9133</c:v>
                </c:pt>
                <c:pt idx="3196">
                  <c:v>9117</c:v>
                </c:pt>
                <c:pt idx="3197">
                  <c:v>9115</c:v>
                </c:pt>
                <c:pt idx="3198">
                  <c:v>9112</c:v>
                </c:pt>
                <c:pt idx="3199">
                  <c:v>9115</c:v>
                </c:pt>
                <c:pt idx="3200">
                  <c:v>9119</c:v>
                </c:pt>
                <c:pt idx="3201">
                  <c:v>9149</c:v>
                </c:pt>
                <c:pt idx="3202">
                  <c:v>9131</c:v>
                </c:pt>
                <c:pt idx="3203">
                  <c:v>9133</c:v>
                </c:pt>
                <c:pt idx="3204">
                  <c:v>9133</c:v>
                </c:pt>
                <c:pt idx="3205">
                  <c:v>9114</c:v>
                </c:pt>
                <c:pt idx="3206">
                  <c:v>9117</c:v>
                </c:pt>
                <c:pt idx="3207">
                  <c:v>9132</c:v>
                </c:pt>
                <c:pt idx="3208">
                  <c:v>9123</c:v>
                </c:pt>
                <c:pt idx="3209">
                  <c:v>9142</c:v>
                </c:pt>
                <c:pt idx="3210">
                  <c:v>9120</c:v>
                </c:pt>
                <c:pt idx="3211">
                  <c:v>9132</c:v>
                </c:pt>
                <c:pt idx="3212">
                  <c:v>9137</c:v>
                </c:pt>
                <c:pt idx="3213">
                  <c:v>9115</c:v>
                </c:pt>
                <c:pt idx="3214">
                  <c:v>9126</c:v>
                </c:pt>
                <c:pt idx="3215">
                  <c:v>9115</c:v>
                </c:pt>
                <c:pt idx="3216">
                  <c:v>9134</c:v>
                </c:pt>
                <c:pt idx="3217">
                  <c:v>9114</c:v>
                </c:pt>
                <c:pt idx="3218">
                  <c:v>9116</c:v>
                </c:pt>
                <c:pt idx="3219">
                  <c:v>9124</c:v>
                </c:pt>
                <c:pt idx="3220">
                  <c:v>9125</c:v>
                </c:pt>
                <c:pt idx="3221">
                  <c:v>9133</c:v>
                </c:pt>
                <c:pt idx="3222">
                  <c:v>9137</c:v>
                </c:pt>
                <c:pt idx="3223">
                  <c:v>9145</c:v>
                </c:pt>
                <c:pt idx="3224">
                  <c:v>9127</c:v>
                </c:pt>
                <c:pt idx="3225">
                  <c:v>9133</c:v>
                </c:pt>
                <c:pt idx="3226">
                  <c:v>9128</c:v>
                </c:pt>
                <c:pt idx="3227">
                  <c:v>9109</c:v>
                </c:pt>
                <c:pt idx="3228">
                  <c:v>9132</c:v>
                </c:pt>
                <c:pt idx="3229">
                  <c:v>9119</c:v>
                </c:pt>
                <c:pt idx="3230">
                  <c:v>9125</c:v>
                </c:pt>
                <c:pt idx="3231">
                  <c:v>9112</c:v>
                </c:pt>
                <c:pt idx="3232">
                  <c:v>9116</c:v>
                </c:pt>
                <c:pt idx="3233">
                  <c:v>9130</c:v>
                </c:pt>
                <c:pt idx="3234">
                  <c:v>9132</c:v>
                </c:pt>
                <c:pt idx="3235">
                  <c:v>9147</c:v>
                </c:pt>
                <c:pt idx="3236">
                  <c:v>9120</c:v>
                </c:pt>
                <c:pt idx="3237">
                  <c:v>9150</c:v>
                </c:pt>
                <c:pt idx="3238">
                  <c:v>9097</c:v>
                </c:pt>
                <c:pt idx="3239">
                  <c:v>9118</c:v>
                </c:pt>
                <c:pt idx="3240">
                  <c:v>9121</c:v>
                </c:pt>
                <c:pt idx="3241">
                  <c:v>9115</c:v>
                </c:pt>
                <c:pt idx="3242">
                  <c:v>9123</c:v>
                </c:pt>
                <c:pt idx="3243">
                  <c:v>9129</c:v>
                </c:pt>
                <c:pt idx="3244">
                  <c:v>9138</c:v>
                </c:pt>
                <c:pt idx="3245">
                  <c:v>9108</c:v>
                </c:pt>
                <c:pt idx="3246">
                  <c:v>9130</c:v>
                </c:pt>
                <c:pt idx="3247">
                  <c:v>9133</c:v>
                </c:pt>
                <c:pt idx="3248">
                  <c:v>9123</c:v>
                </c:pt>
                <c:pt idx="3249">
                  <c:v>9127</c:v>
                </c:pt>
                <c:pt idx="3250">
                  <c:v>9141</c:v>
                </c:pt>
                <c:pt idx="3251">
                  <c:v>9134</c:v>
                </c:pt>
                <c:pt idx="3252">
                  <c:v>9131</c:v>
                </c:pt>
                <c:pt idx="3253">
                  <c:v>9131</c:v>
                </c:pt>
                <c:pt idx="3254">
                  <c:v>9111</c:v>
                </c:pt>
                <c:pt idx="3255">
                  <c:v>9158</c:v>
                </c:pt>
                <c:pt idx="3256">
                  <c:v>9133</c:v>
                </c:pt>
                <c:pt idx="3257">
                  <c:v>9138</c:v>
                </c:pt>
                <c:pt idx="3258">
                  <c:v>9112</c:v>
                </c:pt>
                <c:pt idx="3259">
                  <c:v>9125</c:v>
                </c:pt>
                <c:pt idx="3260">
                  <c:v>9113</c:v>
                </c:pt>
                <c:pt idx="3261">
                  <c:v>9122</c:v>
                </c:pt>
                <c:pt idx="3262">
                  <c:v>9119</c:v>
                </c:pt>
                <c:pt idx="3263">
                  <c:v>9114</c:v>
                </c:pt>
                <c:pt idx="3264">
                  <c:v>9108</c:v>
                </c:pt>
                <c:pt idx="3265">
                  <c:v>9128</c:v>
                </c:pt>
                <c:pt idx="3266">
                  <c:v>9131</c:v>
                </c:pt>
                <c:pt idx="3267">
                  <c:v>9111</c:v>
                </c:pt>
                <c:pt idx="3268">
                  <c:v>9137</c:v>
                </c:pt>
                <c:pt idx="3269">
                  <c:v>9116</c:v>
                </c:pt>
                <c:pt idx="3270">
                  <c:v>9135</c:v>
                </c:pt>
              </c:numCache>
            </c:numRef>
          </c:yVal>
          <c:smooth val="0"/>
          <c:extLst xmlns:c16r2="http://schemas.microsoft.com/office/drawing/2015/06/chart">
            <c:ext xmlns:c16="http://schemas.microsoft.com/office/drawing/2014/chart" uri="{C3380CC4-5D6E-409C-BE32-E72D297353CC}">
              <c16:uniqueId val="{00000000-AD5B-4665-A595-9EE8E7374C54}"/>
            </c:ext>
          </c:extLst>
        </c:ser>
        <c:ser>
          <c:idx val="4"/>
          <c:order val="1"/>
          <c:tx>
            <c:strRef>
              <c:f>Farmaco!$E$2</c:f>
              <c:strCache>
                <c:ptCount val="1"/>
                <c:pt idx="0">
                  <c:v>KG-0.1TF</c:v>
                </c:pt>
              </c:strCache>
            </c:strRef>
          </c:tx>
          <c:spPr>
            <a:ln w="3175" cap="rnd">
              <a:solidFill>
                <a:srgbClr val="002060"/>
              </a:solidFill>
              <a:round/>
            </a:ln>
            <a:effectLst/>
          </c:spPr>
          <c:marker>
            <c:symbol val="none"/>
          </c:marker>
          <c:xVal>
            <c:numRef>
              <c:f>Farmaco!$E$4:$E$3274</c:f>
              <c:numCache>
                <c:formatCode>General</c:formatCode>
                <c:ptCount val="3271"/>
                <c:pt idx="0">
                  <c:v>2</c:v>
                </c:pt>
                <c:pt idx="1">
                  <c:v>2.0238999999999998</c:v>
                </c:pt>
                <c:pt idx="2">
                  <c:v>2.0476999999999999</c:v>
                </c:pt>
                <c:pt idx="3">
                  <c:v>2.0716000000000001</c:v>
                </c:pt>
                <c:pt idx="4">
                  <c:v>2.0954000000000002</c:v>
                </c:pt>
                <c:pt idx="5">
                  <c:v>2.1193</c:v>
                </c:pt>
                <c:pt idx="6">
                  <c:v>2.1431</c:v>
                </c:pt>
                <c:pt idx="7">
                  <c:v>2.1669999999999998</c:v>
                </c:pt>
                <c:pt idx="8">
                  <c:v>2.1907999999999999</c:v>
                </c:pt>
                <c:pt idx="9">
                  <c:v>2.2147000000000001</c:v>
                </c:pt>
                <c:pt idx="10">
                  <c:v>2.2385000000000002</c:v>
                </c:pt>
                <c:pt idx="11">
                  <c:v>2.2624</c:v>
                </c:pt>
                <c:pt idx="12">
                  <c:v>2.2862</c:v>
                </c:pt>
                <c:pt idx="13">
                  <c:v>2.3100999999999998</c:v>
                </c:pt>
                <c:pt idx="14">
                  <c:v>2.3338999999999999</c:v>
                </c:pt>
                <c:pt idx="15">
                  <c:v>2.3578000000000001</c:v>
                </c:pt>
                <c:pt idx="16">
                  <c:v>2.3816000000000002</c:v>
                </c:pt>
                <c:pt idx="17">
                  <c:v>2.4055</c:v>
                </c:pt>
                <c:pt idx="18">
                  <c:v>2.4293</c:v>
                </c:pt>
                <c:pt idx="19">
                  <c:v>2.4531999999999998</c:v>
                </c:pt>
                <c:pt idx="20">
                  <c:v>2.4769999999999999</c:v>
                </c:pt>
                <c:pt idx="21">
                  <c:v>2.5009000000000001</c:v>
                </c:pt>
                <c:pt idx="22">
                  <c:v>2.5247000000000002</c:v>
                </c:pt>
                <c:pt idx="23">
                  <c:v>2.5486</c:v>
                </c:pt>
                <c:pt idx="24">
                  <c:v>2.5724</c:v>
                </c:pt>
                <c:pt idx="25">
                  <c:v>2.5962999999999998</c:v>
                </c:pt>
                <c:pt idx="26">
                  <c:v>2.6200999999999999</c:v>
                </c:pt>
                <c:pt idx="27">
                  <c:v>2.6440000000000001</c:v>
                </c:pt>
                <c:pt idx="28">
                  <c:v>2.6678000000000002</c:v>
                </c:pt>
                <c:pt idx="29">
                  <c:v>2.6917</c:v>
                </c:pt>
                <c:pt idx="30">
                  <c:v>2.7155</c:v>
                </c:pt>
                <c:pt idx="31">
                  <c:v>2.7393999999999998</c:v>
                </c:pt>
                <c:pt idx="32">
                  <c:v>2.7631999999999999</c:v>
                </c:pt>
                <c:pt idx="33">
                  <c:v>2.7871000000000001</c:v>
                </c:pt>
                <c:pt idx="34">
                  <c:v>2.8109000000000002</c:v>
                </c:pt>
                <c:pt idx="35">
                  <c:v>2.8348</c:v>
                </c:pt>
                <c:pt idx="36">
                  <c:v>2.8586</c:v>
                </c:pt>
                <c:pt idx="37">
                  <c:v>2.8824999999999998</c:v>
                </c:pt>
                <c:pt idx="38">
                  <c:v>2.9062999999999999</c:v>
                </c:pt>
                <c:pt idx="39">
                  <c:v>2.9302000000000001</c:v>
                </c:pt>
                <c:pt idx="40">
                  <c:v>2.9540000000000002</c:v>
                </c:pt>
                <c:pt idx="41">
                  <c:v>2.9779</c:v>
                </c:pt>
                <c:pt idx="42">
                  <c:v>3.0017</c:v>
                </c:pt>
                <c:pt idx="43">
                  <c:v>3.0255999999999998</c:v>
                </c:pt>
                <c:pt idx="44">
                  <c:v>3.0493999999999999</c:v>
                </c:pt>
                <c:pt idx="45">
                  <c:v>3.0733000000000001</c:v>
                </c:pt>
                <c:pt idx="46">
                  <c:v>3.0971000000000002</c:v>
                </c:pt>
                <c:pt idx="47">
                  <c:v>3.121</c:v>
                </c:pt>
                <c:pt idx="48">
                  <c:v>3.1448</c:v>
                </c:pt>
                <c:pt idx="49">
                  <c:v>3.1686999999999999</c:v>
                </c:pt>
                <c:pt idx="50">
                  <c:v>3.1924999999999999</c:v>
                </c:pt>
                <c:pt idx="51">
                  <c:v>3.2164000000000001</c:v>
                </c:pt>
                <c:pt idx="52">
                  <c:v>3.2403</c:v>
                </c:pt>
                <c:pt idx="53">
                  <c:v>3.2641</c:v>
                </c:pt>
                <c:pt idx="54">
                  <c:v>3.2879999999999998</c:v>
                </c:pt>
                <c:pt idx="55">
                  <c:v>3.3117999999999999</c:v>
                </c:pt>
                <c:pt idx="56">
                  <c:v>3.3357000000000001</c:v>
                </c:pt>
                <c:pt idx="57">
                  <c:v>3.3595000000000002</c:v>
                </c:pt>
                <c:pt idx="58">
                  <c:v>3.3834</c:v>
                </c:pt>
                <c:pt idx="59">
                  <c:v>3.4072</c:v>
                </c:pt>
                <c:pt idx="60">
                  <c:v>3.4310999999999998</c:v>
                </c:pt>
                <c:pt idx="61">
                  <c:v>3.4548999999999999</c:v>
                </c:pt>
                <c:pt idx="62">
                  <c:v>3.4788000000000001</c:v>
                </c:pt>
                <c:pt idx="63">
                  <c:v>3.5026000000000002</c:v>
                </c:pt>
                <c:pt idx="64">
                  <c:v>3.5265</c:v>
                </c:pt>
                <c:pt idx="65">
                  <c:v>3.5503</c:v>
                </c:pt>
                <c:pt idx="66">
                  <c:v>3.5741999999999998</c:v>
                </c:pt>
                <c:pt idx="67">
                  <c:v>3.5979999999999999</c:v>
                </c:pt>
                <c:pt idx="68">
                  <c:v>3.6219000000000001</c:v>
                </c:pt>
                <c:pt idx="69">
                  <c:v>3.6457000000000002</c:v>
                </c:pt>
                <c:pt idx="70">
                  <c:v>3.6696</c:v>
                </c:pt>
                <c:pt idx="71">
                  <c:v>3.6934</c:v>
                </c:pt>
                <c:pt idx="72">
                  <c:v>3.7172999999999998</c:v>
                </c:pt>
                <c:pt idx="73">
                  <c:v>3.7410999999999999</c:v>
                </c:pt>
                <c:pt idx="74">
                  <c:v>3.7650000000000001</c:v>
                </c:pt>
                <c:pt idx="75">
                  <c:v>3.7888000000000002</c:v>
                </c:pt>
                <c:pt idx="76">
                  <c:v>3.8127</c:v>
                </c:pt>
                <c:pt idx="77">
                  <c:v>3.8365</c:v>
                </c:pt>
                <c:pt idx="78">
                  <c:v>3.8603999999999998</c:v>
                </c:pt>
                <c:pt idx="79">
                  <c:v>3.8841999999999999</c:v>
                </c:pt>
                <c:pt idx="80">
                  <c:v>3.9081000000000001</c:v>
                </c:pt>
                <c:pt idx="81">
                  <c:v>3.9319000000000002</c:v>
                </c:pt>
                <c:pt idx="82">
                  <c:v>3.9558</c:v>
                </c:pt>
                <c:pt idx="83">
                  <c:v>3.9796</c:v>
                </c:pt>
                <c:pt idx="84">
                  <c:v>4.0034999999999998</c:v>
                </c:pt>
                <c:pt idx="85">
                  <c:v>4.0273000000000003</c:v>
                </c:pt>
                <c:pt idx="86">
                  <c:v>4.0511999999999997</c:v>
                </c:pt>
                <c:pt idx="87">
                  <c:v>4.0750000000000002</c:v>
                </c:pt>
                <c:pt idx="88">
                  <c:v>4.0989000000000004</c:v>
                </c:pt>
                <c:pt idx="89">
                  <c:v>4.1227</c:v>
                </c:pt>
                <c:pt idx="90">
                  <c:v>4.1466000000000003</c:v>
                </c:pt>
                <c:pt idx="91">
                  <c:v>4.1703999999999999</c:v>
                </c:pt>
                <c:pt idx="92">
                  <c:v>4.1943000000000001</c:v>
                </c:pt>
                <c:pt idx="93">
                  <c:v>4.2180999999999997</c:v>
                </c:pt>
                <c:pt idx="94">
                  <c:v>4.242</c:v>
                </c:pt>
                <c:pt idx="95">
                  <c:v>4.2657999999999996</c:v>
                </c:pt>
                <c:pt idx="96">
                  <c:v>4.2896999999999998</c:v>
                </c:pt>
                <c:pt idx="97">
                  <c:v>4.3135000000000003</c:v>
                </c:pt>
                <c:pt idx="98">
                  <c:v>4.3373999999999997</c:v>
                </c:pt>
                <c:pt idx="99">
                  <c:v>4.3612000000000002</c:v>
                </c:pt>
                <c:pt idx="100">
                  <c:v>4.3851000000000004</c:v>
                </c:pt>
                <c:pt idx="101">
                  <c:v>4.4089999999999998</c:v>
                </c:pt>
                <c:pt idx="102">
                  <c:v>4.4328000000000003</c:v>
                </c:pt>
                <c:pt idx="103">
                  <c:v>4.4566999999999997</c:v>
                </c:pt>
                <c:pt idx="104">
                  <c:v>4.4805000000000001</c:v>
                </c:pt>
                <c:pt idx="105">
                  <c:v>4.5044000000000004</c:v>
                </c:pt>
                <c:pt idx="106">
                  <c:v>4.5282</c:v>
                </c:pt>
                <c:pt idx="107">
                  <c:v>4.5521000000000003</c:v>
                </c:pt>
                <c:pt idx="108">
                  <c:v>4.5758999999999999</c:v>
                </c:pt>
                <c:pt idx="109">
                  <c:v>4.5998000000000001</c:v>
                </c:pt>
                <c:pt idx="110">
                  <c:v>4.6235999999999997</c:v>
                </c:pt>
                <c:pt idx="111">
                  <c:v>4.6475</c:v>
                </c:pt>
                <c:pt idx="112">
                  <c:v>4.6712999999999996</c:v>
                </c:pt>
                <c:pt idx="113">
                  <c:v>4.6951999999999998</c:v>
                </c:pt>
                <c:pt idx="114">
                  <c:v>4.7190000000000003</c:v>
                </c:pt>
                <c:pt idx="115">
                  <c:v>4.7428999999999997</c:v>
                </c:pt>
                <c:pt idx="116">
                  <c:v>4.7667000000000002</c:v>
                </c:pt>
                <c:pt idx="117">
                  <c:v>4.7906000000000004</c:v>
                </c:pt>
                <c:pt idx="118">
                  <c:v>4.8144</c:v>
                </c:pt>
                <c:pt idx="119">
                  <c:v>4.8383000000000003</c:v>
                </c:pt>
                <c:pt idx="120">
                  <c:v>4.8620999999999999</c:v>
                </c:pt>
                <c:pt idx="121">
                  <c:v>4.8860000000000001</c:v>
                </c:pt>
                <c:pt idx="122">
                  <c:v>4.9097999999999997</c:v>
                </c:pt>
                <c:pt idx="123">
                  <c:v>4.9337</c:v>
                </c:pt>
                <c:pt idx="124">
                  <c:v>4.9574999999999996</c:v>
                </c:pt>
                <c:pt idx="125">
                  <c:v>4.9813999999999998</c:v>
                </c:pt>
                <c:pt idx="126">
                  <c:v>5.0052000000000003</c:v>
                </c:pt>
                <c:pt idx="127">
                  <c:v>5.0290999999999997</c:v>
                </c:pt>
                <c:pt idx="128">
                  <c:v>5.0529000000000002</c:v>
                </c:pt>
                <c:pt idx="129">
                  <c:v>5.0768000000000004</c:v>
                </c:pt>
                <c:pt idx="130">
                  <c:v>5.1006</c:v>
                </c:pt>
                <c:pt idx="131">
                  <c:v>5.1245000000000003</c:v>
                </c:pt>
                <c:pt idx="132">
                  <c:v>5.1482999999999999</c:v>
                </c:pt>
                <c:pt idx="133">
                  <c:v>5.1722000000000001</c:v>
                </c:pt>
                <c:pt idx="134">
                  <c:v>5.1959999999999997</c:v>
                </c:pt>
                <c:pt idx="135">
                  <c:v>5.2199</c:v>
                </c:pt>
                <c:pt idx="136">
                  <c:v>5.2436999999999996</c:v>
                </c:pt>
                <c:pt idx="137">
                  <c:v>5.2675999999999998</c:v>
                </c:pt>
                <c:pt idx="138">
                  <c:v>5.2914000000000003</c:v>
                </c:pt>
                <c:pt idx="139">
                  <c:v>5.3152999999999997</c:v>
                </c:pt>
                <c:pt idx="140">
                  <c:v>5.3391000000000002</c:v>
                </c:pt>
                <c:pt idx="141">
                  <c:v>5.3630000000000004</c:v>
                </c:pt>
                <c:pt idx="142">
                  <c:v>5.3868</c:v>
                </c:pt>
                <c:pt idx="143">
                  <c:v>5.4107000000000003</c:v>
                </c:pt>
                <c:pt idx="144">
                  <c:v>5.4344999999999999</c:v>
                </c:pt>
                <c:pt idx="145">
                  <c:v>5.4584000000000001</c:v>
                </c:pt>
                <c:pt idx="146">
                  <c:v>5.4821999999999997</c:v>
                </c:pt>
                <c:pt idx="147">
                  <c:v>5.5061</c:v>
                </c:pt>
                <c:pt idx="148">
                  <c:v>5.5298999999999996</c:v>
                </c:pt>
                <c:pt idx="149">
                  <c:v>5.5537999999999998</c:v>
                </c:pt>
                <c:pt idx="150">
                  <c:v>5.5777000000000001</c:v>
                </c:pt>
                <c:pt idx="151">
                  <c:v>5.6014999999999997</c:v>
                </c:pt>
                <c:pt idx="152">
                  <c:v>5.6254</c:v>
                </c:pt>
                <c:pt idx="153">
                  <c:v>5.6492000000000004</c:v>
                </c:pt>
                <c:pt idx="154">
                  <c:v>5.6730999999999998</c:v>
                </c:pt>
                <c:pt idx="155">
                  <c:v>5.6969000000000003</c:v>
                </c:pt>
                <c:pt idx="156">
                  <c:v>5.7207999999999997</c:v>
                </c:pt>
                <c:pt idx="157">
                  <c:v>5.7446000000000002</c:v>
                </c:pt>
                <c:pt idx="158">
                  <c:v>5.7685000000000004</c:v>
                </c:pt>
                <c:pt idx="159">
                  <c:v>5.7923</c:v>
                </c:pt>
                <c:pt idx="160">
                  <c:v>5.8162000000000003</c:v>
                </c:pt>
                <c:pt idx="161">
                  <c:v>5.84</c:v>
                </c:pt>
                <c:pt idx="162">
                  <c:v>5.8639000000000001</c:v>
                </c:pt>
                <c:pt idx="163">
                  <c:v>5.8876999999999997</c:v>
                </c:pt>
                <c:pt idx="164">
                  <c:v>5.9116</c:v>
                </c:pt>
                <c:pt idx="165">
                  <c:v>5.9353999999999996</c:v>
                </c:pt>
                <c:pt idx="166">
                  <c:v>5.9592999999999998</c:v>
                </c:pt>
                <c:pt idx="167">
                  <c:v>5.9831000000000003</c:v>
                </c:pt>
                <c:pt idx="168">
                  <c:v>6.0069999999999997</c:v>
                </c:pt>
                <c:pt idx="169">
                  <c:v>6.0308000000000002</c:v>
                </c:pt>
                <c:pt idx="170">
                  <c:v>6.0547000000000004</c:v>
                </c:pt>
                <c:pt idx="171">
                  <c:v>6.0785</c:v>
                </c:pt>
                <c:pt idx="172">
                  <c:v>6.1024000000000003</c:v>
                </c:pt>
                <c:pt idx="173">
                  <c:v>6.1261999999999999</c:v>
                </c:pt>
                <c:pt idx="174">
                  <c:v>6.1501000000000001</c:v>
                </c:pt>
                <c:pt idx="175">
                  <c:v>6.1738999999999997</c:v>
                </c:pt>
                <c:pt idx="176">
                  <c:v>6.1978</c:v>
                </c:pt>
                <c:pt idx="177">
                  <c:v>6.2215999999999996</c:v>
                </c:pt>
                <c:pt idx="178">
                  <c:v>6.2454999999999998</c:v>
                </c:pt>
                <c:pt idx="179">
                  <c:v>6.2693000000000003</c:v>
                </c:pt>
                <c:pt idx="180">
                  <c:v>6.2931999999999997</c:v>
                </c:pt>
                <c:pt idx="181">
                  <c:v>6.3170000000000002</c:v>
                </c:pt>
                <c:pt idx="182">
                  <c:v>6.3409000000000004</c:v>
                </c:pt>
                <c:pt idx="183">
                  <c:v>6.3647</c:v>
                </c:pt>
                <c:pt idx="184">
                  <c:v>6.3886000000000003</c:v>
                </c:pt>
                <c:pt idx="185">
                  <c:v>6.4123999999999999</c:v>
                </c:pt>
                <c:pt idx="186">
                  <c:v>6.4363000000000001</c:v>
                </c:pt>
                <c:pt idx="187">
                  <c:v>6.4600999999999997</c:v>
                </c:pt>
                <c:pt idx="188">
                  <c:v>6.484</c:v>
                </c:pt>
                <c:pt idx="189">
                  <c:v>6.5077999999999996</c:v>
                </c:pt>
                <c:pt idx="190">
                  <c:v>6.5316999999999998</c:v>
                </c:pt>
                <c:pt idx="191">
                  <c:v>6.5555000000000003</c:v>
                </c:pt>
                <c:pt idx="192">
                  <c:v>6.5793999999999997</c:v>
                </c:pt>
                <c:pt idx="193">
                  <c:v>6.6032000000000002</c:v>
                </c:pt>
                <c:pt idx="194">
                  <c:v>6.6271000000000004</c:v>
                </c:pt>
                <c:pt idx="195">
                  <c:v>6.6509</c:v>
                </c:pt>
                <c:pt idx="196">
                  <c:v>6.6748000000000003</c:v>
                </c:pt>
                <c:pt idx="197">
                  <c:v>6.6985999999999999</c:v>
                </c:pt>
                <c:pt idx="198">
                  <c:v>6.7225000000000001</c:v>
                </c:pt>
                <c:pt idx="199">
                  <c:v>6.7462999999999997</c:v>
                </c:pt>
                <c:pt idx="200">
                  <c:v>6.7702</c:v>
                </c:pt>
                <c:pt idx="201">
                  <c:v>6.7941000000000003</c:v>
                </c:pt>
                <c:pt idx="202">
                  <c:v>6.8178999999999998</c:v>
                </c:pt>
                <c:pt idx="203">
                  <c:v>6.8418000000000001</c:v>
                </c:pt>
                <c:pt idx="204">
                  <c:v>6.8655999999999997</c:v>
                </c:pt>
                <c:pt idx="205">
                  <c:v>6.8895</c:v>
                </c:pt>
                <c:pt idx="206">
                  <c:v>6.9132999999999996</c:v>
                </c:pt>
                <c:pt idx="207">
                  <c:v>6.9371999999999998</c:v>
                </c:pt>
                <c:pt idx="208">
                  <c:v>6.9610000000000003</c:v>
                </c:pt>
                <c:pt idx="209">
                  <c:v>6.9848999999999997</c:v>
                </c:pt>
                <c:pt idx="210">
                  <c:v>7.0087000000000002</c:v>
                </c:pt>
                <c:pt idx="211">
                  <c:v>7.0326000000000004</c:v>
                </c:pt>
                <c:pt idx="212">
                  <c:v>7.0564</c:v>
                </c:pt>
                <c:pt idx="213">
                  <c:v>7.0803000000000003</c:v>
                </c:pt>
                <c:pt idx="214">
                  <c:v>7.1040999999999999</c:v>
                </c:pt>
                <c:pt idx="215">
                  <c:v>7.1280000000000001</c:v>
                </c:pt>
                <c:pt idx="216">
                  <c:v>7.1517999999999997</c:v>
                </c:pt>
                <c:pt idx="217">
                  <c:v>7.1757</c:v>
                </c:pt>
                <c:pt idx="218">
                  <c:v>7.1994999999999996</c:v>
                </c:pt>
                <c:pt idx="219">
                  <c:v>7.2233999999999998</c:v>
                </c:pt>
                <c:pt idx="220">
                  <c:v>7.2472000000000003</c:v>
                </c:pt>
                <c:pt idx="221">
                  <c:v>7.2710999999999997</c:v>
                </c:pt>
                <c:pt idx="222">
                  <c:v>7.2949000000000002</c:v>
                </c:pt>
                <c:pt idx="223">
                  <c:v>7.3188000000000004</c:v>
                </c:pt>
                <c:pt idx="224">
                  <c:v>7.3426</c:v>
                </c:pt>
                <c:pt idx="225">
                  <c:v>7.3665000000000003</c:v>
                </c:pt>
                <c:pt idx="226">
                  <c:v>7.3902999999999999</c:v>
                </c:pt>
                <c:pt idx="227">
                  <c:v>7.4142000000000001</c:v>
                </c:pt>
                <c:pt idx="228">
                  <c:v>7.4379999999999997</c:v>
                </c:pt>
                <c:pt idx="229">
                  <c:v>7.4619</c:v>
                </c:pt>
                <c:pt idx="230">
                  <c:v>7.4856999999999996</c:v>
                </c:pt>
                <c:pt idx="231">
                  <c:v>7.5095999999999998</c:v>
                </c:pt>
                <c:pt idx="232">
                  <c:v>7.5334000000000003</c:v>
                </c:pt>
                <c:pt idx="233">
                  <c:v>7.5572999999999997</c:v>
                </c:pt>
                <c:pt idx="234">
                  <c:v>7.5811000000000002</c:v>
                </c:pt>
                <c:pt idx="235">
                  <c:v>7.6050000000000004</c:v>
                </c:pt>
                <c:pt idx="236">
                  <c:v>7.6288</c:v>
                </c:pt>
                <c:pt idx="237">
                  <c:v>7.6527000000000003</c:v>
                </c:pt>
                <c:pt idx="238">
                  <c:v>7.6764999999999999</c:v>
                </c:pt>
                <c:pt idx="239">
                  <c:v>7.7004000000000001</c:v>
                </c:pt>
                <c:pt idx="240">
                  <c:v>7.7241999999999997</c:v>
                </c:pt>
                <c:pt idx="241">
                  <c:v>7.7481</c:v>
                </c:pt>
                <c:pt idx="242">
                  <c:v>7.7718999999999996</c:v>
                </c:pt>
                <c:pt idx="243">
                  <c:v>7.7957999999999998</c:v>
                </c:pt>
                <c:pt idx="244">
                  <c:v>7.8196000000000003</c:v>
                </c:pt>
                <c:pt idx="245">
                  <c:v>7.8434999999999997</c:v>
                </c:pt>
                <c:pt idx="246">
                  <c:v>7.8673000000000002</c:v>
                </c:pt>
                <c:pt idx="247">
                  <c:v>7.8912000000000004</c:v>
                </c:pt>
                <c:pt idx="248">
                  <c:v>7.915</c:v>
                </c:pt>
                <c:pt idx="249">
                  <c:v>7.9389000000000003</c:v>
                </c:pt>
                <c:pt idx="250">
                  <c:v>7.9626999999999999</c:v>
                </c:pt>
                <c:pt idx="251">
                  <c:v>7.9866000000000001</c:v>
                </c:pt>
                <c:pt idx="252">
                  <c:v>8.0105000000000004</c:v>
                </c:pt>
                <c:pt idx="253">
                  <c:v>8.0343</c:v>
                </c:pt>
                <c:pt idx="254">
                  <c:v>8.0581999999999994</c:v>
                </c:pt>
                <c:pt idx="255">
                  <c:v>8.0820000000000007</c:v>
                </c:pt>
                <c:pt idx="256">
                  <c:v>8.1059000000000001</c:v>
                </c:pt>
                <c:pt idx="257">
                  <c:v>8.1296999999999997</c:v>
                </c:pt>
                <c:pt idx="258">
                  <c:v>8.1536000000000008</c:v>
                </c:pt>
                <c:pt idx="259">
                  <c:v>8.1774000000000004</c:v>
                </c:pt>
                <c:pt idx="260">
                  <c:v>8.2012999999999998</c:v>
                </c:pt>
                <c:pt idx="261">
                  <c:v>8.2250999999999994</c:v>
                </c:pt>
                <c:pt idx="262">
                  <c:v>8.2490000000000006</c:v>
                </c:pt>
                <c:pt idx="263">
                  <c:v>8.2728000000000002</c:v>
                </c:pt>
                <c:pt idx="264">
                  <c:v>8.2966999999999995</c:v>
                </c:pt>
                <c:pt idx="265">
                  <c:v>8.3204999999999991</c:v>
                </c:pt>
                <c:pt idx="266">
                  <c:v>8.3444000000000003</c:v>
                </c:pt>
                <c:pt idx="267">
                  <c:v>8.3681999999999999</c:v>
                </c:pt>
                <c:pt idx="268">
                  <c:v>8.3920999999999992</c:v>
                </c:pt>
                <c:pt idx="269">
                  <c:v>8.4159000000000006</c:v>
                </c:pt>
                <c:pt idx="270">
                  <c:v>8.4398</c:v>
                </c:pt>
                <c:pt idx="271">
                  <c:v>8.4635999999999996</c:v>
                </c:pt>
                <c:pt idx="272">
                  <c:v>8.4875000000000007</c:v>
                </c:pt>
                <c:pt idx="273">
                  <c:v>8.5113000000000003</c:v>
                </c:pt>
                <c:pt idx="274">
                  <c:v>8.5351999999999997</c:v>
                </c:pt>
                <c:pt idx="275">
                  <c:v>8.5589999999999993</c:v>
                </c:pt>
                <c:pt idx="276">
                  <c:v>8.5829000000000004</c:v>
                </c:pt>
                <c:pt idx="277">
                  <c:v>8.6067</c:v>
                </c:pt>
                <c:pt idx="278">
                  <c:v>8.6305999999999994</c:v>
                </c:pt>
                <c:pt idx="279">
                  <c:v>8.6544000000000008</c:v>
                </c:pt>
                <c:pt idx="280">
                  <c:v>8.6783000000000001</c:v>
                </c:pt>
                <c:pt idx="281">
                  <c:v>8.7020999999999997</c:v>
                </c:pt>
                <c:pt idx="282">
                  <c:v>8.7260000000000009</c:v>
                </c:pt>
                <c:pt idx="283">
                  <c:v>8.7498000000000005</c:v>
                </c:pt>
                <c:pt idx="284">
                  <c:v>8.7736999999999998</c:v>
                </c:pt>
                <c:pt idx="285">
                  <c:v>8.7974999999999994</c:v>
                </c:pt>
                <c:pt idx="286">
                  <c:v>8.8214000000000006</c:v>
                </c:pt>
                <c:pt idx="287">
                  <c:v>8.8452000000000002</c:v>
                </c:pt>
                <c:pt idx="288">
                  <c:v>8.8690999999999995</c:v>
                </c:pt>
                <c:pt idx="289">
                  <c:v>8.8928999999999991</c:v>
                </c:pt>
                <c:pt idx="290">
                  <c:v>8.9168000000000003</c:v>
                </c:pt>
                <c:pt idx="291">
                  <c:v>8.9405999999999999</c:v>
                </c:pt>
                <c:pt idx="292">
                  <c:v>8.9644999999999992</c:v>
                </c:pt>
                <c:pt idx="293">
                  <c:v>8.9883000000000006</c:v>
                </c:pt>
                <c:pt idx="294">
                  <c:v>9.0122</c:v>
                </c:pt>
                <c:pt idx="295">
                  <c:v>9.0359999999999996</c:v>
                </c:pt>
                <c:pt idx="296">
                  <c:v>9.0599000000000007</c:v>
                </c:pt>
                <c:pt idx="297">
                  <c:v>9.0837000000000003</c:v>
                </c:pt>
                <c:pt idx="298">
                  <c:v>9.1075999999999997</c:v>
                </c:pt>
                <c:pt idx="299">
                  <c:v>9.1313999999999993</c:v>
                </c:pt>
                <c:pt idx="300">
                  <c:v>9.1553000000000004</c:v>
                </c:pt>
                <c:pt idx="301">
                  <c:v>9.1791999999999998</c:v>
                </c:pt>
                <c:pt idx="302">
                  <c:v>9.2029999999999994</c:v>
                </c:pt>
                <c:pt idx="303">
                  <c:v>9.2269000000000005</c:v>
                </c:pt>
                <c:pt idx="304">
                  <c:v>9.2507000000000001</c:v>
                </c:pt>
                <c:pt idx="305">
                  <c:v>9.2745999999999995</c:v>
                </c:pt>
                <c:pt idx="306">
                  <c:v>9.2984000000000009</c:v>
                </c:pt>
                <c:pt idx="307">
                  <c:v>9.3223000000000003</c:v>
                </c:pt>
                <c:pt idx="308">
                  <c:v>9.3460999999999999</c:v>
                </c:pt>
                <c:pt idx="309">
                  <c:v>9.3699999999999992</c:v>
                </c:pt>
                <c:pt idx="310">
                  <c:v>9.3938000000000006</c:v>
                </c:pt>
                <c:pt idx="311">
                  <c:v>9.4177</c:v>
                </c:pt>
                <c:pt idx="312">
                  <c:v>9.4414999999999996</c:v>
                </c:pt>
                <c:pt idx="313">
                  <c:v>9.4654000000000007</c:v>
                </c:pt>
                <c:pt idx="314">
                  <c:v>9.4892000000000003</c:v>
                </c:pt>
                <c:pt idx="315">
                  <c:v>9.5130999999999997</c:v>
                </c:pt>
                <c:pt idx="316">
                  <c:v>9.5368999999999993</c:v>
                </c:pt>
                <c:pt idx="317">
                  <c:v>9.5608000000000004</c:v>
                </c:pt>
                <c:pt idx="318">
                  <c:v>9.5846</c:v>
                </c:pt>
                <c:pt idx="319">
                  <c:v>9.6084999999999994</c:v>
                </c:pt>
                <c:pt idx="320">
                  <c:v>9.6323000000000008</c:v>
                </c:pt>
                <c:pt idx="321">
                  <c:v>9.6562000000000001</c:v>
                </c:pt>
                <c:pt idx="322">
                  <c:v>9.68</c:v>
                </c:pt>
                <c:pt idx="323">
                  <c:v>9.7039000000000009</c:v>
                </c:pt>
                <c:pt idx="324">
                  <c:v>9.7277000000000005</c:v>
                </c:pt>
                <c:pt idx="325">
                  <c:v>9.7515999999999998</c:v>
                </c:pt>
                <c:pt idx="326">
                  <c:v>9.7753999999999994</c:v>
                </c:pt>
                <c:pt idx="327">
                  <c:v>9.7993000000000006</c:v>
                </c:pt>
                <c:pt idx="328">
                  <c:v>9.8231000000000002</c:v>
                </c:pt>
                <c:pt idx="329">
                  <c:v>9.8469999999999995</c:v>
                </c:pt>
                <c:pt idx="330">
                  <c:v>9.8707999999999991</c:v>
                </c:pt>
                <c:pt idx="331">
                  <c:v>9.8947000000000003</c:v>
                </c:pt>
                <c:pt idx="332">
                  <c:v>9.9184999999999999</c:v>
                </c:pt>
                <c:pt idx="333">
                  <c:v>9.9423999999999992</c:v>
                </c:pt>
                <c:pt idx="334">
                  <c:v>9.9662000000000006</c:v>
                </c:pt>
                <c:pt idx="335">
                  <c:v>9.9901</c:v>
                </c:pt>
                <c:pt idx="336">
                  <c:v>10.0139</c:v>
                </c:pt>
                <c:pt idx="337">
                  <c:v>10.037800000000001</c:v>
                </c:pt>
                <c:pt idx="338">
                  <c:v>10.0616</c:v>
                </c:pt>
                <c:pt idx="339">
                  <c:v>10.0855</c:v>
                </c:pt>
                <c:pt idx="340">
                  <c:v>10.109299999999999</c:v>
                </c:pt>
                <c:pt idx="341">
                  <c:v>10.1332</c:v>
                </c:pt>
                <c:pt idx="342">
                  <c:v>10.157</c:v>
                </c:pt>
                <c:pt idx="343">
                  <c:v>10.180899999999999</c:v>
                </c:pt>
                <c:pt idx="344">
                  <c:v>10.204700000000001</c:v>
                </c:pt>
                <c:pt idx="345">
                  <c:v>10.2286</c:v>
                </c:pt>
                <c:pt idx="346">
                  <c:v>10.2524</c:v>
                </c:pt>
                <c:pt idx="347">
                  <c:v>10.276300000000001</c:v>
                </c:pt>
                <c:pt idx="348">
                  <c:v>10.3001</c:v>
                </c:pt>
                <c:pt idx="349">
                  <c:v>10.324</c:v>
                </c:pt>
                <c:pt idx="350">
                  <c:v>10.347899999999999</c:v>
                </c:pt>
                <c:pt idx="351">
                  <c:v>10.371700000000001</c:v>
                </c:pt>
                <c:pt idx="352">
                  <c:v>10.3956</c:v>
                </c:pt>
                <c:pt idx="353">
                  <c:v>10.4194</c:v>
                </c:pt>
                <c:pt idx="354">
                  <c:v>10.443300000000001</c:v>
                </c:pt>
                <c:pt idx="355">
                  <c:v>10.4671</c:v>
                </c:pt>
                <c:pt idx="356">
                  <c:v>10.491</c:v>
                </c:pt>
                <c:pt idx="357">
                  <c:v>10.514799999999999</c:v>
                </c:pt>
                <c:pt idx="358">
                  <c:v>10.5387</c:v>
                </c:pt>
                <c:pt idx="359">
                  <c:v>10.5625</c:v>
                </c:pt>
                <c:pt idx="360">
                  <c:v>10.586399999999999</c:v>
                </c:pt>
                <c:pt idx="361">
                  <c:v>10.610200000000001</c:v>
                </c:pt>
                <c:pt idx="362">
                  <c:v>10.6341</c:v>
                </c:pt>
                <c:pt idx="363">
                  <c:v>10.6579</c:v>
                </c:pt>
                <c:pt idx="364">
                  <c:v>10.681800000000001</c:v>
                </c:pt>
                <c:pt idx="365">
                  <c:v>10.7056</c:v>
                </c:pt>
                <c:pt idx="366">
                  <c:v>10.7295</c:v>
                </c:pt>
                <c:pt idx="367">
                  <c:v>10.753299999999999</c:v>
                </c:pt>
                <c:pt idx="368">
                  <c:v>10.777200000000001</c:v>
                </c:pt>
                <c:pt idx="369">
                  <c:v>10.801</c:v>
                </c:pt>
                <c:pt idx="370">
                  <c:v>10.8249</c:v>
                </c:pt>
                <c:pt idx="371">
                  <c:v>10.848699999999999</c:v>
                </c:pt>
                <c:pt idx="372">
                  <c:v>10.8726</c:v>
                </c:pt>
                <c:pt idx="373">
                  <c:v>10.8964</c:v>
                </c:pt>
                <c:pt idx="374">
                  <c:v>10.920299999999999</c:v>
                </c:pt>
                <c:pt idx="375">
                  <c:v>10.944100000000001</c:v>
                </c:pt>
                <c:pt idx="376">
                  <c:v>10.968</c:v>
                </c:pt>
                <c:pt idx="377">
                  <c:v>10.9918</c:v>
                </c:pt>
                <c:pt idx="378">
                  <c:v>11.015700000000001</c:v>
                </c:pt>
                <c:pt idx="379">
                  <c:v>11.0395</c:v>
                </c:pt>
                <c:pt idx="380">
                  <c:v>11.0634</c:v>
                </c:pt>
                <c:pt idx="381">
                  <c:v>11.087199999999999</c:v>
                </c:pt>
                <c:pt idx="382">
                  <c:v>11.1111</c:v>
                </c:pt>
                <c:pt idx="383">
                  <c:v>11.1349</c:v>
                </c:pt>
                <c:pt idx="384">
                  <c:v>11.158799999999999</c:v>
                </c:pt>
                <c:pt idx="385">
                  <c:v>11.182600000000001</c:v>
                </c:pt>
                <c:pt idx="386">
                  <c:v>11.2065</c:v>
                </c:pt>
                <c:pt idx="387">
                  <c:v>11.2303</c:v>
                </c:pt>
                <c:pt idx="388">
                  <c:v>11.254200000000001</c:v>
                </c:pt>
                <c:pt idx="389">
                  <c:v>11.278</c:v>
                </c:pt>
                <c:pt idx="390">
                  <c:v>11.3019</c:v>
                </c:pt>
                <c:pt idx="391">
                  <c:v>11.325699999999999</c:v>
                </c:pt>
                <c:pt idx="392">
                  <c:v>11.349600000000001</c:v>
                </c:pt>
                <c:pt idx="393">
                  <c:v>11.3734</c:v>
                </c:pt>
                <c:pt idx="394">
                  <c:v>11.3973</c:v>
                </c:pt>
                <c:pt idx="395">
                  <c:v>11.421099999999999</c:v>
                </c:pt>
                <c:pt idx="396">
                  <c:v>11.445</c:v>
                </c:pt>
                <c:pt idx="397">
                  <c:v>11.4688</c:v>
                </c:pt>
                <c:pt idx="398">
                  <c:v>11.492699999999999</c:v>
                </c:pt>
                <c:pt idx="399">
                  <c:v>11.516500000000001</c:v>
                </c:pt>
                <c:pt idx="400">
                  <c:v>11.5404</c:v>
                </c:pt>
                <c:pt idx="401">
                  <c:v>11.564299999999999</c:v>
                </c:pt>
                <c:pt idx="402">
                  <c:v>11.588100000000001</c:v>
                </c:pt>
                <c:pt idx="403">
                  <c:v>11.612</c:v>
                </c:pt>
                <c:pt idx="404">
                  <c:v>11.6358</c:v>
                </c:pt>
                <c:pt idx="405">
                  <c:v>11.659700000000001</c:v>
                </c:pt>
                <c:pt idx="406">
                  <c:v>11.6835</c:v>
                </c:pt>
                <c:pt idx="407">
                  <c:v>11.7074</c:v>
                </c:pt>
                <c:pt idx="408">
                  <c:v>11.731199999999999</c:v>
                </c:pt>
                <c:pt idx="409">
                  <c:v>11.755100000000001</c:v>
                </c:pt>
                <c:pt idx="410">
                  <c:v>11.7789</c:v>
                </c:pt>
                <c:pt idx="411">
                  <c:v>11.8028</c:v>
                </c:pt>
                <c:pt idx="412">
                  <c:v>11.826599999999999</c:v>
                </c:pt>
                <c:pt idx="413">
                  <c:v>11.8505</c:v>
                </c:pt>
                <c:pt idx="414">
                  <c:v>11.8743</c:v>
                </c:pt>
                <c:pt idx="415">
                  <c:v>11.898199999999999</c:v>
                </c:pt>
                <c:pt idx="416">
                  <c:v>11.922000000000001</c:v>
                </c:pt>
                <c:pt idx="417">
                  <c:v>11.9459</c:v>
                </c:pt>
                <c:pt idx="418">
                  <c:v>11.9697</c:v>
                </c:pt>
                <c:pt idx="419">
                  <c:v>11.993600000000001</c:v>
                </c:pt>
                <c:pt idx="420">
                  <c:v>12.0174</c:v>
                </c:pt>
                <c:pt idx="421">
                  <c:v>12.0413</c:v>
                </c:pt>
                <c:pt idx="422">
                  <c:v>12.065099999999999</c:v>
                </c:pt>
                <c:pt idx="423">
                  <c:v>12.089</c:v>
                </c:pt>
                <c:pt idx="424">
                  <c:v>12.1128</c:v>
                </c:pt>
                <c:pt idx="425">
                  <c:v>12.136699999999999</c:v>
                </c:pt>
                <c:pt idx="426">
                  <c:v>12.160500000000001</c:v>
                </c:pt>
                <c:pt idx="427">
                  <c:v>12.1844</c:v>
                </c:pt>
                <c:pt idx="428">
                  <c:v>12.2082</c:v>
                </c:pt>
                <c:pt idx="429">
                  <c:v>12.232100000000001</c:v>
                </c:pt>
                <c:pt idx="430">
                  <c:v>12.2559</c:v>
                </c:pt>
                <c:pt idx="431">
                  <c:v>12.2798</c:v>
                </c:pt>
                <c:pt idx="432">
                  <c:v>12.303599999999999</c:v>
                </c:pt>
                <c:pt idx="433">
                  <c:v>12.327500000000001</c:v>
                </c:pt>
                <c:pt idx="434">
                  <c:v>12.3513</c:v>
                </c:pt>
                <c:pt idx="435">
                  <c:v>12.3752</c:v>
                </c:pt>
                <c:pt idx="436">
                  <c:v>12.398999999999999</c:v>
                </c:pt>
                <c:pt idx="437">
                  <c:v>12.4229</c:v>
                </c:pt>
                <c:pt idx="438">
                  <c:v>12.4467</c:v>
                </c:pt>
                <c:pt idx="439">
                  <c:v>12.470599999999999</c:v>
                </c:pt>
                <c:pt idx="440">
                  <c:v>12.494400000000001</c:v>
                </c:pt>
                <c:pt idx="441">
                  <c:v>12.5183</c:v>
                </c:pt>
                <c:pt idx="442">
                  <c:v>12.5421</c:v>
                </c:pt>
                <c:pt idx="443">
                  <c:v>12.566000000000001</c:v>
                </c:pt>
                <c:pt idx="444">
                  <c:v>12.5898</c:v>
                </c:pt>
                <c:pt idx="445">
                  <c:v>12.6137</c:v>
                </c:pt>
                <c:pt idx="446">
                  <c:v>12.637499999999999</c:v>
                </c:pt>
                <c:pt idx="447">
                  <c:v>12.6614</c:v>
                </c:pt>
                <c:pt idx="448">
                  <c:v>12.6852</c:v>
                </c:pt>
                <c:pt idx="449">
                  <c:v>12.709099999999999</c:v>
                </c:pt>
                <c:pt idx="450">
                  <c:v>12.733000000000001</c:v>
                </c:pt>
                <c:pt idx="451">
                  <c:v>12.7568</c:v>
                </c:pt>
                <c:pt idx="452">
                  <c:v>12.7807</c:v>
                </c:pt>
                <c:pt idx="453">
                  <c:v>12.804500000000001</c:v>
                </c:pt>
                <c:pt idx="454">
                  <c:v>12.8284</c:v>
                </c:pt>
                <c:pt idx="455">
                  <c:v>12.8522</c:v>
                </c:pt>
                <c:pt idx="456">
                  <c:v>12.876099999999999</c:v>
                </c:pt>
                <c:pt idx="457">
                  <c:v>12.899900000000001</c:v>
                </c:pt>
                <c:pt idx="458">
                  <c:v>12.9238</c:v>
                </c:pt>
                <c:pt idx="459">
                  <c:v>12.9476</c:v>
                </c:pt>
                <c:pt idx="460">
                  <c:v>12.971500000000001</c:v>
                </c:pt>
                <c:pt idx="461">
                  <c:v>12.9953</c:v>
                </c:pt>
                <c:pt idx="462">
                  <c:v>13.0192</c:v>
                </c:pt>
                <c:pt idx="463">
                  <c:v>13.042999999999999</c:v>
                </c:pt>
                <c:pt idx="464">
                  <c:v>13.0669</c:v>
                </c:pt>
                <c:pt idx="465">
                  <c:v>13.0907</c:v>
                </c:pt>
                <c:pt idx="466">
                  <c:v>13.114599999999999</c:v>
                </c:pt>
                <c:pt idx="467">
                  <c:v>13.138400000000001</c:v>
                </c:pt>
                <c:pt idx="468">
                  <c:v>13.1623</c:v>
                </c:pt>
                <c:pt idx="469">
                  <c:v>13.1861</c:v>
                </c:pt>
                <c:pt idx="470">
                  <c:v>13.21</c:v>
                </c:pt>
                <c:pt idx="471">
                  <c:v>13.2338</c:v>
                </c:pt>
                <c:pt idx="472">
                  <c:v>13.2577</c:v>
                </c:pt>
                <c:pt idx="473">
                  <c:v>13.281499999999999</c:v>
                </c:pt>
                <c:pt idx="474">
                  <c:v>13.305400000000001</c:v>
                </c:pt>
                <c:pt idx="475">
                  <c:v>13.3292</c:v>
                </c:pt>
                <c:pt idx="476">
                  <c:v>13.3531</c:v>
                </c:pt>
                <c:pt idx="477">
                  <c:v>13.376899999999999</c:v>
                </c:pt>
                <c:pt idx="478">
                  <c:v>13.4008</c:v>
                </c:pt>
                <c:pt idx="479">
                  <c:v>13.4246</c:v>
                </c:pt>
                <c:pt idx="480">
                  <c:v>13.448499999999999</c:v>
                </c:pt>
                <c:pt idx="481">
                  <c:v>13.472300000000001</c:v>
                </c:pt>
                <c:pt idx="482">
                  <c:v>13.4962</c:v>
                </c:pt>
                <c:pt idx="483">
                  <c:v>13.52</c:v>
                </c:pt>
                <c:pt idx="484">
                  <c:v>13.543900000000001</c:v>
                </c:pt>
                <c:pt idx="485">
                  <c:v>13.5677</c:v>
                </c:pt>
                <c:pt idx="486">
                  <c:v>13.5916</c:v>
                </c:pt>
                <c:pt idx="487">
                  <c:v>13.615399999999999</c:v>
                </c:pt>
                <c:pt idx="488">
                  <c:v>13.6393</c:v>
                </c:pt>
                <c:pt idx="489">
                  <c:v>13.6631</c:v>
                </c:pt>
                <c:pt idx="490">
                  <c:v>13.686999999999999</c:v>
                </c:pt>
                <c:pt idx="491">
                  <c:v>13.710800000000001</c:v>
                </c:pt>
                <c:pt idx="492">
                  <c:v>13.7347</c:v>
                </c:pt>
                <c:pt idx="493">
                  <c:v>13.7585</c:v>
                </c:pt>
                <c:pt idx="494">
                  <c:v>13.782400000000001</c:v>
                </c:pt>
                <c:pt idx="495">
                  <c:v>13.8062</c:v>
                </c:pt>
                <c:pt idx="496">
                  <c:v>13.8301</c:v>
                </c:pt>
                <c:pt idx="497">
                  <c:v>13.853899999999999</c:v>
                </c:pt>
                <c:pt idx="498">
                  <c:v>13.877800000000001</c:v>
                </c:pt>
                <c:pt idx="499">
                  <c:v>13.9016</c:v>
                </c:pt>
                <c:pt idx="500">
                  <c:v>13.9255</c:v>
                </c:pt>
                <c:pt idx="501">
                  <c:v>13.949400000000001</c:v>
                </c:pt>
                <c:pt idx="502">
                  <c:v>13.9732</c:v>
                </c:pt>
                <c:pt idx="503">
                  <c:v>13.9971</c:v>
                </c:pt>
                <c:pt idx="504">
                  <c:v>14.020899999999999</c:v>
                </c:pt>
                <c:pt idx="505">
                  <c:v>14.0448</c:v>
                </c:pt>
                <c:pt idx="506">
                  <c:v>14.0686</c:v>
                </c:pt>
                <c:pt idx="507">
                  <c:v>14.092499999999999</c:v>
                </c:pt>
                <c:pt idx="508">
                  <c:v>14.116300000000001</c:v>
                </c:pt>
                <c:pt idx="509">
                  <c:v>14.1402</c:v>
                </c:pt>
                <c:pt idx="510">
                  <c:v>14.164</c:v>
                </c:pt>
                <c:pt idx="511">
                  <c:v>14.187900000000001</c:v>
                </c:pt>
                <c:pt idx="512">
                  <c:v>14.2117</c:v>
                </c:pt>
                <c:pt idx="513">
                  <c:v>14.2356</c:v>
                </c:pt>
                <c:pt idx="514">
                  <c:v>14.259399999999999</c:v>
                </c:pt>
                <c:pt idx="515">
                  <c:v>14.283300000000001</c:v>
                </c:pt>
                <c:pt idx="516">
                  <c:v>14.3071</c:v>
                </c:pt>
                <c:pt idx="517">
                  <c:v>14.331</c:v>
                </c:pt>
                <c:pt idx="518">
                  <c:v>14.354799999999999</c:v>
                </c:pt>
                <c:pt idx="519">
                  <c:v>14.3787</c:v>
                </c:pt>
                <c:pt idx="520">
                  <c:v>14.4025</c:v>
                </c:pt>
                <c:pt idx="521">
                  <c:v>14.426399999999999</c:v>
                </c:pt>
                <c:pt idx="522">
                  <c:v>14.450200000000001</c:v>
                </c:pt>
                <c:pt idx="523">
                  <c:v>14.4741</c:v>
                </c:pt>
                <c:pt idx="524">
                  <c:v>14.4979</c:v>
                </c:pt>
                <c:pt idx="525">
                  <c:v>14.521800000000001</c:v>
                </c:pt>
                <c:pt idx="526">
                  <c:v>14.5456</c:v>
                </c:pt>
                <c:pt idx="527">
                  <c:v>14.5695</c:v>
                </c:pt>
                <c:pt idx="528">
                  <c:v>14.593299999999999</c:v>
                </c:pt>
                <c:pt idx="529">
                  <c:v>14.6172</c:v>
                </c:pt>
                <c:pt idx="530">
                  <c:v>14.641</c:v>
                </c:pt>
                <c:pt idx="531">
                  <c:v>14.664899999999999</c:v>
                </c:pt>
                <c:pt idx="532">
                  <c:v>14.688700000000001</c:v>
                </c:pt>
                <c:pt idx="533">
                  <c:v>14.7126</c:v>
                </c:pt>
                <c:pt idx="534">
                  <c:v>14.7364</c:v>
                </c:pt>
                <c:pt idx="535">
                  <c:v>14.760300000000001</c:v>
                </c:pt>
                <c:pt idx="536">
                  <c:v>14.7841</c:v>
                </c:pt>
                <c:pt idx="537">
                  <c:v>14.808</c:v>
                </c:pt>
                <c:pt idx="538">
                  <c:v>14.831799999999999</c:v>
                </c:pt>
                <c:pt idx="539">
                  <c:v>14.855700000000001</c:v>
                </c:pt>
                <c:pt idx="540">
                  <c:v>14.8795</c:v>
                </c:pt>
                <c:pt idx="541">
                  <c:v>14.9034</c:v>
                </c:pt>
                <c:pt idx="542">
                  <c:v>14.927199999999999</c:v>
                </c:pt>
                <c:pt idx="543">
                  <c:v>14.9511</c:v>
                </c:pt>
                <c:pt idx="544">
                  <c:v>14.9749</c:v>
                </c:pt>
                <c:pt idx="545">
                  <c:v>14.998799999999999</c:v>
                </c:pt>
                <c:pt idx="546">
                  <c:v>15.022600000000001</c:v>
                </c:pt>
                <c:pt idx="547">
                  <c:v>15.0465</c:v>
                </c:pt>
                <c:pt idx="548">
                  <c:v>15.0703</c:v>
                </c:pt>
                <c:pt idx="549">
                  <c:v>15.094200000000001</c:v>
                </c:pt>
                <c:pt idx="550">
                  <c:v>15.1181</c:v>
                </c:pt>
                <c:pt idx="551">
                  <c:v>15.1419</c:v>
                </c:pt>
                <c:pt idx="552">
                  <c:v>15.165800000000001</c:v>
                </c:pt>
                <c:pt idx="553">
                  <c:v>15.1896</c:v>
                </c:pt>
                <c:pt idx="554">
                  <c:v>15.2135</c:v>
                </c:pt>
                <c:pt idx="555">
                  <c:v>15.237299999999999</c:v>
                </c:pt>
                <c:pt idx="556">
                  <c:v>15.261200000000001</c:v>
                </c:pt>
                <c:pt idx="557">
                  <c:v>15.285</c:v>
                </c:pt>
                <c:pt idx="558">
                  <c:v>15.3089</c:v>
                </c:pt>
                <c:pt idx="559">
                  <c:v>15.332700000000001</c:v>
                </c:pt>
                <c:pt idx="560">
                  <c:v>15.3566</c:v>
                </c:pt>
                <c:pt idx="561">
                  <c:v>15.3804</c:v>
                </c:pt>
                <c:pt idx="562">
                  <c:v>15.404299999999999</c:v>
                </c:pt>
                <c:pt idx="563">
                  <c:v>15.428100000000001</c:v>
                </c:pt>
                <c:pt idx="564">
                  <c:v>15.452</c:v>
                </c:pt>
                <c:pt idx="565">
                  <c:v>15.4758</c:v>
                </c:pt>
                <c:pt idx="566">
                  <c:v>15.499700000000001</c:v>
                </c:pt>
                <c:pt idx="567">
                  <c:v>15.5235</c:v>
                </c:pt>
                <c:pt idx="568">
                  <c:v>15.5474</c:v>
                </c:pt>
                <c:pt idx="569">
                  <c:v>15.571199999999999</c:v>
                </c:pt>
                <c:pt idx="570">
                  <c:v>15.5951</c:v>
                </c:pt>
                <c:pt idx="571">
                  <c:v>15.6189</c:v>
                </c:pt>
                <c:pt idx="572">
                  <c:v>15.642799999999999</c:v>
                </c:pt>
                <c:pt idx="573">
                  <c:v>15.666600000000001</c:v>
                </c:pt>
                <c:pt idx="574">
                  <c:v>15.6905</c:v>
                </c:pt>
                <c:pt idx="575">
                  <c:v>15.7143</c:v>
                </c:pt>
                <c:pt idx="576">
                  <c:v>15.738200000000001</c:v>
                </c:pt>
                <c:pt idx="577">
                  <c:v>15.762</c:v>
                </c:pt>
                <c:pt idx="578">
                  <c:v>15.7859</c:v>
                </c:pt>
                <c:pt idx="579">
                  <c:v>15.809699999999999</c:v>
                </c:pt>
                <c:pt idx="580">
                  <c:v>15.833600000000001</c:v>
                </c:pt>
                <c:pt idx="581">
                  <c:v>15.8574</c:v>
                </c:pt>
                <c:pt idx="582">
                  <c:v>15.8813</c:v>
                </c:pt>
                <c:pt idx="583">
                  <c:v>15.905099999999999</c:v>
                </c:pt>
                <c:pt idx="584">
                  <c:v>15.929</c:v>
                </c:pt>
                <c:pt idx="585">
                  <c:v>15.9528</c:v>
                </c:pt>
                <c:pt idx="586">
                  <c:v>15.976699999999999</c:v>
                </c:pt>
                <c:pt idx="587">
                  <c:v>16.000499999999999</c:v>
                </c:pt>
                <c:pt idx="588">
                  <c:v>16.0244</c:v>
                </c:pt>
                <c:pt idx="589">
                  <c:v>16.048200000000001</c:v>
                </c:pt>
                <c:pt idx="590">
                  <c:v>16.072099999999999</c:v>
                </c:pt>
                <c:pt idx="591">
                  <c:v>16.0959</c:v>
                </c:pt>
                <c:pt idx="592">
                  <c:v>16.119800000000001</c:v>
                </c:pt>
                <c:pt idx="593">
                  <c:v>16.143599999999999</c:v>
                </c:pt>
                <c:pt idx="594">
                  <c:v>16.1675</c:v>
                </c:pt>
                <c:pt idx="595">
                  <c:v>16.191299999999998</c:v>
                </c:pt>
                <c:pt idx="596">
                  <c:v>16.215199999999999</c:v>
                </c:pt>
                <c:pt idx="597">
                  <c:v>16.239000000000001</c:v>
                </c:pt>
                <c:pt idx="598">
                  <c:v>16.262899999999998</c:v>
                </c:pt>
                <c:pt idx="599">
                  <c:v>16.2867</c:v>
                </c:pt>
                <c:pt idx="600">
                  <c:v>16.310600000000001</c:v>
                </c:pt>
                <c:pt idx="601">
                  <c:v>16.334499999999998</c:v>
                </c:pt>
                <c:pt idx="602">
                  <c:v>16.3583</c:v>
                </c:pt>
                <c:pt idx="603">
                  <c:v>16.382200000000001</c:v>
                </c:pt>
                <c:pt idx="604">
                  <c:v>16.405999999999999</c:v>
                </c:pt>
                <c:pt idx="605">
                  <c:v>16.4299</c:v>
                </c:pt>
                <c:pt idx="606">
                  <c:v>16.453700000000001</c:v>
                </c:pt>
                <c:pt idx="607">
                  <c:v>16.477599999999999</c:v>
                </c:pt>
                <c:pt idx="608">
                  <c:v>16.5014</c:v>
                </c:pt>
                <c:pt idx="609">
                  <c:v>16.525300000000001</c:v>
                </c:pt>
                <c:pt idx="610">
                  <c:v>16.549099999999999</c:v>
                </c:pt>
                <c:pt idx="611">
                  <c:v>16.573</c:v>
                </c:pt>
                <c:pt idx="612">
                  <c:v>16.596800000000002</c:v>
                </c:pt>
                <c:pt idx="613">
                  <c:v>16.620699999999999</c:v>
                </c:pt>
                <c:pt idx="614">
                  <c:v>16.644500000000001</c:v>
                </c:pt>
                <c:pt idx="615">
                  <c:v>16.668399999999998</c:v>
                </c:pt>
                <c:pt idx="616">
                  <c:v>16.6922</c:v>
                </c:pt>
                <c:pt idx="617">
                  <c:v>16.716100000000001</c:v>
                </c:pt>
                <c:pt idx="618">
                  <c:v>16.739899999999999</c:v>
                </c:pt>
                <c:pt idx="619">
                  <c:v>16.7638</c:v>
                </c:pt>
                <c:pt idx="620">
                  <c:v>16.787600000000001</c:v>
                </c:pt>
                <c:pt idx="621">
                  <c:v>16.811499999999999</c:v>
                </c:pt>
                <c:pt idx="622">
                  <c:v>16.8353</c:v>
                </c:pt>
                <c:pt idx="623">
                  <c:v>16.859200000000001</c:v>
                </c:pt>
                <c:pt idx="624">
                  <c:v>16.882999999999999</c:v>
                </c:pt>
                <c:pt idx="625">
                  <c:v>16.9069</c:v>
                </c:pt>
                <c:pt idx="626">
                  <c:v>16.930700000000002</c:v>
                </c:pt>
                <c:pt idx="627">
                  <c:v>16.954599999999999</c:v>
                </c:pt>
                <c:pt idx="628">
                  <c:v>16.978400000000001</c:v>
                </c:pt>
                <c:pt idx="629">
                  <c:v>17.002300000000002</c:v>
                </c:pt>
                <c:pt idx="630">
                  <c:v>17.0261</c:v>
                </c:pt>
                <c:pt idx="631">
                  <c:v>17.05</c:v>
                </c:pt>
                <c:pt idx="632">
                  <c:v>17.073799999999999</c:v>
                </c:pt>
                <c:pt idx="633">
                  <c:v>17.0977</c:v>
                </c:pt>
                <c:pt idx="634">
                  <c:v>17.121500000000001</c:v>
                </c:pt>
                <c:pt idx="635">
                  <c:v>17.145399999999999</c:v>
                </c:pt>
                <c:pt idx="636">
                  <c:v>17.1692</c:v>
                </c:pt>
                <c:pt idx="637">
                  <c:v>17.193100000000001</c:v>
                </c:pt>
                <c:pt idx="638">
                  <c:v>17.216899999999999</c:v>
                </c:pt>
                <c:pt idx="639">
                  <c:v>17.2408</c:v>
                </c:pt>
                <c:pt idx="640">
                  <c:v>17.264600000000002</c:v>
                </c:pt>
                <c:pt idx="641">
                  <c:v>17.288499999999999</c:v>
                </c:pt>
                <c:pt idx="642">
                  <c:v>17.3123</c:v>
                </c:pt>
                <c:pt idx="643">
                  <c:v>17.336200000000002</c:v>
                </c:pt>
                <c:pt idx="644">
                  <c:v>17.36</c:v>
                </c:pt>
                <c:pt idx="645">
                  <c:v>17.383900000000001</c:v>
                </c:pt>
                <c:pt idx="646">
                  <c:v>17.407699999999998</c:v>
                </c:pt>
                <c:pt idx="647">
                  <c:v>17.4316</c:v>
                </c:pt>
                <c:pt idx="648">
                  <c:v>17.455400000000001</c:v>
                </c:pt>
                <c:pt idx="649">
                  <c:v>17.479299999999999</c:v>
                </c:pt>
                <c:pt idx="650">
                  <c:v>17.5031</c:v>
                </c:pt>
                <c:pt idx="651">
                  <c:v>17.527000000000001</c:v>
                </c:pt>
                <c:pt idx="652">
                  <c:v>17.550899999999999</c:v>
                </c:pt>
                <c:pt idx="653">
                  <c:v>17.5747</c:v>
                </c:pt>
                <c:pt idx="654">
                  <c:v>17.598600000000001</c:v>
                </c:pt>
                <c:pt idx="655">
                  <c:v>17.622399999999999</c:v>
                </c:pt>
                <c:pt idx="656">
                  <c:v>17.6463</c:v>
                </c:pt>
                <c:pt idx="657">
                  <c:v>17.670100000000001</c:v>
                </c:pt>
                <c:pt idx="658">
                  <c:v>17.693999999999999</c:v>
                </c:pt>
                <c:pt idx="659">
                  <c:v>17.7178</c:v>
                </c:pt>
                <c:pt idx="660">
                  <c:v>17.741700000000002</c:v>
                </c:pt>
                <c:pt idx="661">
                  <c:v>17.765499999999999</c:v>
                </c:pt>
                <c:pt idx="662">
                  <c:v>17.789400000000001</c:v>
                </c:pt>
                <c:pt idx="663">
                  <c:v>17.813199999999998</c:v>
                </c:pt>
                <c:pt idx="664">
                  <c:v>17.8371</c:v>
                </c:pt>
                <c:pt idx="665">
                  <c:v>17.860900000000001</c:v>
                </c:pt>
                <c:pt idx="666">
                  <c:v>17.884799999999998</c:v>
                </c:pt>
                <c:pt idx="667">
                  <c:v>17.9086</c:v>
                </c:pt>
                <c:pt idx="668">
                  <c:v>17.932500000000001</c:v>
                </c:pt>
                <c:pt idx="669">
                  <c:v>17.956299999999999</c:v>
                </c:pt>
                <c:pt idx="670">
                  <c:v>17.9802</c:v>
                </c:pt>
                <c:pt idx="671">
                  <c:v>18.004000000000001</c:v>
                </c:pt>
                <c:pt idx="672">
                  <c:v>18.027899999999999</c:v>
                </c:pt>
                <c:pt idx="673">
                  <c:v>18.0517</c:v>
                </c:pt>
                <c:pt idx="674">
                  <c:v>18.075600000000001</c:v>
                </c:pt>
                <c:pt idx="675">
                  <c:v>18.099399999999999</c:v>
                </c:pt>
                <c:pt idx="676">
                  <c:v>18.1233</c:v>
                </c:pt>
                <c:pt idx="677">
                  <c:v>18.147099999999998</c:v>
                </c:pt>
                <c:pt idx="678">
                  <c:v>18.170999999999999</c:v>
                </c:pt>
                <c:pt idx="679">
                  <c:v>18.194800000000001</c:v>
                </c:pt>
                <c:pt idx="680">
                  <c:v>18.218699999999998</c:v>
                </c:pt>
                <c:pt idx="681">
                  <c:v>18.2425</c:v>
                </c:pt>
                <c:pt idx="682">
                  <c:v>18.266400000000001</c:v>
                </c:pt>
                <c:pt idx="683">
                  <c:v>18.290199999999999</c:v>
                </c:pt>
                <c:pt idx="684">
                  <c:v>18.3141</c:v>
                </c:pt>
                <c:pt idx="685">
                  <c:v>18.337900000000001</c:v>
                </c:pt>
                <c:pt idx="686">
                  <c:v>18.361799999999999</c:v>
                </c:pt>
                <c:pt idx="687">
                  <c:v>18.3856</c:v>
                </c:pt>
                <c:pt idx="688">
                  <c:v>18.409500000000001</c:v>
                </c:pt>
                <c:pt idx="689">
                  <c:v>18.433299999999999</c:v>
                </c:pt>
                <c:pt idx="690">
                  <c:v>18.4572</c:v>
                </c:pt>
                <c:pt idx="691">
                  <c:v>18.481000000000002</c:v>
                </c:pt>
                <c:pt idx="692">
                  <c:v>18.504899999999999</c:v>
                </c:pt>
                <c:pt idx="693">
                  <c:v>18.528700000000001</c:v>
                </c:pt>
                <c:pt idx="694">
                  <c:v>18.552600000000002</c:v>
                </c:pt>
                <c:pt idx="695">
                  <c:v>18.5764</c:v>
                </c:pt>
                <c:pt idx="696">
                  <c:v>18.600300000000001</c:v>
                </c:pt>
                <c:pt idx="697">
                  <c:v>18.624099999999999</c:v>
                </c:pt>
                <c:pt idx="698">
                  <c:v>18.648</c:v>
                </c:pt>
                <c:pt idx="699">
                  <c:v>18.671800000000001</c:v>
                </c:pt>
                <c:pt idx="700">
                  <c:v>18.695699999999999</c:v>
                </c:pt>
                <c:pt idx="701">
                  <c:v>18.7196</c:v>
                </c:pt>
                <c:pt idx="702">
                  <c:v>18.743400000000001</c:v>
                </c:pt>
                <c:pt idx="703">
                  <c:v>18.767299999999999</c:v>
                </c:pt>
                <c:pt idx="704">
                  <c:v>18.7911</c:v>
                </c:pt>
                <c:pt idx="705">
                  <c:v>18.815000000000001</c:v>
                </c:pt>
                <c:pt idx="706">
                  <c:v>18.838799999999999</c:v>
                </c:pt>
                <c:pt idx="707">
                  <c:v>18.8627</c:v>
                </c:pt>
                <c:pt idx="708">
                  <c:v>18.886500000000002</c:v>
                </c:pt>
                <c:pt idx="709">
                  <c:v>18.910399999999999</c:v>
                </c:pt>
                <c:pt idx="710">
                  <c:v>18.934200000000001</c:v>
                </c:pt>
                <c:pt idx="711">
                  <c:v>18.958100000000002</c:v>
                </c:pt>
                <c:pt idx="712">
                  <c:v>18.9819</c:v>
                </c:pt>
                <c:pt idx="713">
                  <c:v>19.005800000000001</c:v>
                </c:pt>
                <c:pt idx="714">
                  <c:v>19.029599999999999</c:v>
                </c:pt>
                <c:pt idx="715">
                  <c:v>19.0535</c:v>
                </c:pt>
                <c:pt idx="716">
                  <c:v>19.077300000000001</c:v>
                </c:pt>
                <c:pt idx="717">
                  <c:v>19.101199999999999</c:v>
                </c:pt>
                <c:pt idx="718">
                  <c:v>19.125</c:v>
                </c:pt>
                <c:pt idx="719">
                  <c:v>19.148900000000001</c:v>
                </c:pt>
                <c:pt idx="720">
                  <c:v>19.172699999999999</c:v>
                </c:pt>
                <c:pt idx="721">
                  <c:v>19.1966</c:v>
                </c:pt>
                <c:pt idx="722">
                  <c:v>19.220400000000001</c:v>
                </c:pt>
                <c:pt idx="723">
                  <c:v>19.244299999999999</c:v>
                </c:pt>
                <c:pt idx="724">
                  <c:v>19.2681</c:v>
                </c:pt>
                <c:pt idx="725">
                  <c:v>19.292000000000002</c:v>
                </c:pt>
                <c:pt idx="726">
                  <c:v>19.315799999999999</c:v>
                </c:pt>
                <c:pt idx="727">
                  <c:v>19.339700000000001</c:v>
                </c:pt>
                <c:pt idx="728">
                  <c:v>19.363499999999998</c:v>
                </c:pt>
                <c:pt idx="729">
                  <c:v>19.3874</c:v>
                </c:pt>
                <c:pt idx="730">
                  <c:v>19.411200000000001</c:v>
                </c:pt>
                <c:pt idx="731">
                  <c:v>19.435099999999998</c:v>
                </c:pt>
                <c:pt idx="732">
                  <c:v>19.4589</c:v>
                </c:pt>
                <c:pt idx="733">
                  <c:v>19.482800000000001</c:v>
                </c:pt>
                <c:pt idx="734">
                  <c:v>19.506599999999999</c:v>
                </c:pt>
                <c:pt idx="735">
                  <c:v>19.5305</c:v>
                </c:pt>
                <c:pt idx="736">
                  <c:v>19.554300000000001</c:v>
                </c:pt>
                <c:pt idx="737">
                  <c:v>19.578199999999999</c:v>
                </c:pt>
                <c:pt idx="738">
                  <c:v>19.602</c:v>
                </c:pt>
                <c:pt idx="739">
                  <c:v>19.625900000000001</c:v>
                </c:pt>
                <c:pt idx="740">
                  <c:v>19.649699999999999</c:v>
                </c:pt>
                <c:pt idx="741">
                  <c:v>19.6736</c:v>
                </c:pt>
                <c:pt idx="742">
                  <c:v>19.697399999999998</c:v>
                </c:pt>
                <c:pt idx="743">
                  <c:v>19.721299999999999</c:v>
                </c:pt>
                <c:pt idx="744">
                  <c:v>19.745100000000001</c:v>
                </c:pt>
                <c:pt idx="745">
                  <c:v>19.768999999999998</c:v>
                </c:pt>
                <c:pt idx="746">
                  <c:v>19.7928</c:v>
                </c:pt>
                <c:pt idx="747">
                  <c:v>19.816700000000001</c:v>
                </c:pt>
                <c:pt idx="748">
                  <c:v>19.840499999999999</c:v>
                </c:pt>
                <c:pt idx="749">
                  <c:v>19.8644</c:v>
                </c:pt>
                <c:pt idx="750">
                  <c:v>19.888200000000001</c:v>
                </c:pt>
                <c:pt idx="751">
                  <c:v>19.912099999999999</c:v>
                </c:pt>
                <c:pt idx="752">
                  <c:v>19.936</c:v>
                </c:pt>
                <c:pt idx="753">
                  <c:v>19.959800000000001</c:v>
                </c:pt>
                <c:pt idx="754">
                  <c:v>19.983699999999999</c:v>
                </c:pt>
                <c:pt idx="755">
                  <c:v>20.0075</c:v>
                </c:pt>
                <c:pt idx="756">
                  <c:v>20.031400000000001</c:v>
                </c:pt>
                <c:pt idx="757">
                  <c:v>20.055199999999999</c:v>
                </c:pt>
                <c:pt idx="758">
                  <c:v>20.0791</c:v>
                </c:pt>
                <c:pt idx="759">
                  <c:v>20.102900000000002</c:v>
                </c:pt>
                <c:pt idx="760">
                  <c:v>20.126799999999999</c:v>
                </c:pt>
                <c:pt idx="761">
                  <c:v>20.150600000000001</c:v>
                </c:pt>
                <c:pt idx="762">
                  <c:v>20.174499999999998</c:v>
                </c:pt>
                <c:pt idx="763">
                  <c:v>20.1983</c:v>
                </c:pt>
                <c:pt idx="764">
                  <c:v>20.222200000000001</c:v>
                </c:pt>
                <c:pt idx="765">
                  <c:v>20.245999999999999</c:v>
                </c:pt>
                <c:pt idx="766">
                  <c:v>20.2699</c:v>
                </c:pt>
                <c:pt idx="767">
                  <c:v>20.293700000000001</c:v>
                </c:pt>
                <c:pt idx="768">
                  <c:v>20.317599999999999</c:v>
                </c:pt>
                <c:pt idx="769">
                  <c:v>20.3414</c:v>
                </c:pt>
                <c:pt idx="770">
                  <c:v>20.365300000000001</c:v>
                </c:pt>
                <c:pt idx="771">
                  <c:v>20.389099999999999</c:v>
                </c:pt>
                <c:pt idx="772">
                  <c:v>20.413</c:v>
                </c:pt>
                <c:pt idx="773">
                  <c:v>20.436800000000002</c:v>
                </c:pt>
                <c:pt idx="774">
                  <c:v>20.460699999999999</c:v>
                </c:pt>
                <c:pt idx="775">
                  <c:v>20.484500000000001</c:v>
                </c:pt>
                <c:pt idx="776">
                  <c:v>20.508400000000002</c:v>
                </c:pt>
                <c:pt idx="777">
                  <c:v>20.5322</c:v>
                </c:pt>
                <c:pt idx="778">
                  <c:v>20.556100000000001</c:v>
                </c:pt>
                <c:pt idx="779">
                  <c:v>20.579899999999999</c:v>
                </c:pt>
                <c:pt idx="780">
                  <c:v>20.6038</c:v>
                </c:pt>
                <c:pt idx="781">
                  <c:v>20.627600000000001</c:v>
                </c:pt>
                <c:pt idx="782">
                  <c:v>20.651499999999999</c:v>
                </c:pt>
                <c:pt idx="783">
                  <c:v>20.6753</c:v>
                </c:pt>
                <c:pt idx="784">
                  <c:v>20.699200000000001</c:v>
                </c:pt>
                <c:pt idx="785">
                  <c:v>20.722999999999999</c:v>
                </c:pt>
                <c:pt idx="786">
                  <c:v>20.7469</c:v>
                </c:pt>
                <c:pt idx="787">
                  <c:v>20.770700000000001</c:v>
                </c:pt>
                <c:pt idx="788">
                  <c:v>20.794599999999999</c:v>
                </c:pt>
                <c:pt idx="789">
                  <c:v>20.8184</c:v>
                </c:pt>
                <c:pt idx="790">
                  <c:v>20.842300000000002</c:v>
                </c:pt>
                <c:pt idx="791">
                  <c:v>20.866099999999999</c:v>
                </c:pt>
                <c:pt idx="792">
                  <c:v>20.89</c:v>
                </c:pt>
                <c:pt idx="793">
                  <c:v>20.913799999999998</c:v>
                </c:pt>
                <c:pt idx="794">
                  <c:v>20.9377</c:v>
                </c:pt>
                <c:pt idx="795">
                  <c:v>20.961500000000001</c:v>
                </c:pt>
                <c:pt idx="796">
                  <c:v>20.985399999999998</c:v>
                </c:pt>
                <c:pt idx="797">
                  <c:v>21.0092</c:v>
                </c:pt>
                <c:pt idx="798">
                  <c:v>21.033100000000001</c:v>
                </c:pt>
                <c:pt idx="799">
                  <c:v>21.056899999999999</c:v>
                </c:pt>
                <c:pt idx="800">
                  <c:v>21.0808</c:v>
                </c:pt>
                <c:pt idx="801">
                  <c:v>21.104700000000001</c:v>
                </c:pt>
                <c:pt idx="802">
                  <c:v>21.128499999999999</c:v>
                </c:pt>
                <c:pt idx="803">
                  <c:v>21.1524</c:v>
                </c:pt>
                <c:pt idx="804">
                  <c:v>21.176200000000001</c:v>
                </c:pt>
                <c:pt idx="805">
                  <c:v>21.200099999999999</c:v>
                </c:pt>
                <c:pt idx="806">
                  <c:v>21.2239</c:v>
                </c:pt>
                <c:pt idx="807">
                  <c:v>21.247800000000002</c:v>
                </c:pt>
                <c:pt idx="808">
                  <c:v>21.271599999999999</c:v>
                </c:pt>
                <c:pt idx="809">
                  <c:v>21.295500000000001</c:v>
                </c:pt>
                <c:pt idx="810">
                  <c:v>21.319299999999998</c:v>
                </c:pt>
                <c:pt idx="811">
                  <c:v>21.3432</c:v>
                </c:pt>
                <c:pt idx="812">
                  <c:v>21.367000000000001</c:v>
                </c:pt>
                <c:pt idx="813">
                  <c:v>21.390899999999998</c:v>
                </c:pt>
                <c:pt idx="814">
                  <c:v>21.4147</c:v>
                </c:pt>
                <c:pt idx="815">
                  <c:v>21.438600000000001</c:v>
                </c:pt>
                <c:pt idx="816">
                  <c:v>21.462399999999999</c:v>
                </c:pt>
                <c:pt idx="817">
                  <c:v>21.4863</c:v>
                </c:pt>
                <c:pt idx="818">
                  <c:v>21.510100000000001</c:v>
                </c:pt>
                <c:pt idx="819">
                  <c:v>21.533999999999999</c:v>
                </c:pt>
                <c:pt idx="820">
                  <c:v>21.5578</c:v>
                </c:pt>
                <c:pt idx="821">
                  <c:v>21.581700000000001</c:v>
                </c:pt>
                <c:pt idx="822">
                  <c:v>21.605499999999999</c:v>
                </c:pt>
                <c:pt idx="823">
                  <c:v>21.6294</c:v>
                </c:pt>
                <c:pt idx="824">
                  <c:v>21.653199999999998</c:v>
                </c:pt>
                <c:pt idx="825">
                  <c:v>21.677099999999999</c:v>
                </c:pt>
                <c:pt idx="826">
                  <c:v>21.700900000000001</c:v>
                </c:pt>
                <c:pt idx="827">
                  <c:v>21.724799999999998</c:v>
                </c:pt>
                <c:pt idx="828">
                  <c:v>21.7486</c:v>
                </c:pt>
                <c:pt idx="829">
                  <c:v>21.772500000000001</c:v>
                </c:pt>
                <c:pt idx="830">
                  <c:v>21.796299999999999</c:v>
                </c:pt>
                <c:pt idx="831">
                  <c:v>21.8202</c:v>
                </c:pt>
                <c:pt idx="832">
                  <c:v>21.844000000000001</c:v>
                </c:pt>
                <c:pt idx="833">
                  <c:v>21.867899999999999</c:v>
                </c:pt>
                <c:pt idx="834">
                  <c:v>21.8917</c:v>
                </c:pt>
                <c:pt idx="835">
                  <c:v>21.915600000000001</c:v>
                </c:pt>
                <c:pt idx="836">
                  <c:v>21.939399999999999</c:v>
                </c:pt>
                <c:pt idx="837">
                  <c:v>21.9633</c:v>
                </c:pt>
                <c:pt idx="838">
                  <c:v>21.987100000000002</c:v>
                </c:pt>
                <c:pt idx="839">
                  <c:v>22.010999999999999</c:v>
                </c:pt>
                <c:pt idx="840">
                  <c:v>22.034800000000001</c:v>
                </c:pt>
                <c:pt idx="841">
                  <c:v>22.058700000000002</c:v>
                </c:pt>
                <c:pt idx="842">
                  <c:v>22.0825</c:v>
                </c:pt>
                <c:pt idx="843">
                  <c:v>22.106400000000001</c:v>
                </c:pt>
                <c:pt idx="844">
                  <c:v>22.130199999999999</c:v>
                </c:pt>
                <c:pt idx="845">
                  <c:v>22.1541</c:v>
                </c:pt>
                <c:pt idx="846">
                  <c:v>22.177900000000001</c:v>
                </c:pt>
                <c:pt idx="847">
                  <c:v>22.201799999999999</c:v>
                </c:pt>
                <c:pt idx="848">
                  <c:v>22.2256</c:v>
                </c:pt>
                <c:pt idx="849">
                  <c:v>22.249500000000001</c:v>
                </c:pt>
                <c:pt idx="850">
                  <c:v>22.273399999999999</c:v>
                </c:pt>
                <c:pt idx="851">
                  <c:v>22.2972</c:v>
                </c:pt>
                <c:pt idx="852">
                  <c:v>22.321100000000001</c:v>
                </c:pt>
                <c:pt idx="853">
                  <c:v>22.344899999999999</c:v>
                </c:pt>
                <c:pt idx="854">
                  <c:v>22.3688</c:v>
                </c:pt>
                <c:pt idx="855">
                  <c:v>22.392600000000002</c:v>
                </c:pt>
                <c:pt idx="856">
                  <c:v>22.416499999999999</c:v>
                </c:pt>
                <c:pt idx="857">
                  <c:v>22.440300000000001</c:v>
                </c:pt>
                <c:pt idx="858">
                  <c:v>22.464200000000002</c:v>
                </c:pt>
                <c:pt idx="859">
                  <c:v>22.488</c:v>
                </c:pt>
                <c:pt idx="860">
                  <c:v>22.511900000000001</c:v>
                </c:pt>
                <c:pt idx="861">
                  <c:v>22.535699999999999</c:v>
                </c:pt>
                <c:pt idx="862">
                  <c:v>22.5596</c:v>
                </c:pt>
                <c:pt idx="863">
                  <c:v>22.583400000000001</c:v>
                </c:pt>
                <c:pt idx="864">
                  <c:v>22.607299999999999</c:v>
                </c:pt>
                <c:pt idx="865">
                  <c:v>22.6311</c:v>
                </c:pt>
                <c:pt idx="866">
                  <c:v>22.655000000000001</c:v>
                </c:pt>
                <c:pt idx="867">
                  <c:v>22.678799999999999</c:v>
                </c:pt>
                <c:pt idx="868">
                  <c:v>22.7027</c:v>
                </c:pt>
                <c:pt idx="869">
                  <c:v>22.726500000000001</c:v>
                </c:pt>
                <c:pt idx="870">
                  <c:v>22.750399999999999</c:v>
                </c:pt>
                <c:pt idx="871">
                  <c:v>22.7742</c:v>
                </c:pt>
                <c:pt idx="872">
                  <c:v>22.798100000000002</c:v>
                </c:pt>
                <c:pt idx="873">
                  <c:v>22.821899999999999</c:v>
                </c:pt>
                <c:pt idx="874">
                  <c:v>22.845800000000001</c:v>
                </c:pt>
                <c:pt idx="875">
                  <c:v>22.869599999999998</c:v>
                </c:pt>
                <c:pt idx="876">
                  <c:v>22.8935</c:v>
                </c:pt>
                <c:pt idx="877">
                  <c:v>22.917300000000001</c:v>
                </c:pt>
                <c:pt idx="878">
                  <c:v>22.941199999999998</c:v>
                </c:pt>
                <c:pt idx="879">
                  <c:v>22.965</c:v>
                </c:pt>
                <c:pt idx="880">
                  <c:v>22.988900000000001</c:v>
                </c:pt>
                <c:pt idx="881">
                  <c:v>23.012699999999999</c:v>
                </c:pt>
                <c:pt idx="882">
                  <c:v>23.0366</c:v>
                </c:pt>
                <c:pt idx="883">
                  <c:v>23.060400000000001</c:v>
                </c:pt>
                <c:pt idx="884">
                  <c:v>23.084299999999999</c:v>
                </c:pt>
                <c:pt idx="885">
                  <c:v>23.1081</c:v>
                </c:pt>
                <c:pt idx="886">
                  <c:v>23.132000000000001</c:v>
                </c:pt>
                <c:pt idx="887">
                  <c:v>23.155799999999999</c:v>
                </c:pt>
                <c:pt idx="888">
                  <c:v>23.1797</c:v>
                </c:pt>
                <c:pt idx="889">
                  <c:v>23.203499999999998</c:v>
                </c:pt>
                <c:pt idx="890">
                  <c:v>23.227399999999999</c:v>
                </c:pt>
                <c:pt idx="891">
                  <c:v>23.251200000000001</c:v>
                </c:pt>
                <c:pt idx="892">
                  <c:v>23.275099999999998</c:v>
                </c:pt>
                <c:pt idx="893">
                  <c:v>23.2989</c:v>
                </c:pt>
                <c:pt idx="894">
                  <c:v>23.322800000000001</c:v>
                </c:pt>
                <c:pt idx="895">
                  <c:v>23.346599999999999</c:v>
                </c:pt>
                <c:pt idx="896">
                  <c:v>23.3705</c:v>
                </c:pt>
                <c:pt idx="897">
                  <c:v>23.394300000000001</c:v>
                </c:pt>
                <c:pt idx="898">
                  <c:v>23.418199999999999</c:v>
                </c:pt>
                <c:pt idx="899">
                  <c:v>23.442</c:v>
                </c:pt>
                <c:pt idx="900">
                  <c:v>23.465900000000001</c:v>
                </c:pt>
                <c:pt idx="901">
                  <c:v>23.489799999999999</c:v>
                </c:pt>
                <c:pt idx="902">
                  <c:v>23.5136</c:v>
                </c:pt>
                <c:pt idx="903">
                  <c:v>23.537500000000001</c:v>
                </c:pt>
                <c:pt idx="904">
                  <c:v>23.561299999999999</c:v>
                </c:pt>
                <c:pt idx="905">
                  <c:v>23.5852</c:v>
                </c:pt>
                <c:pt idx="906">
                  <c:v>23.609000000000002</c:v>
                </c:pt>
                <c:pt idx="907">
                  <c:v>23.632899999999999</c:v>
                </c:pt>
                <c:pt idx="908">
                  <c:v>23.656700000000001</c:v>
                </c:pt>
                <c:pt idx="909">
                  <c:v>23.680599999999998</c:v>
                </c:pt>
                <c:pt idx="910">
                  <c:v>23.7044</c:v>
                </c:pt>
                <c:pt idx="911">
                  <c:v>23.728300000000001</c:v>
                </c:pt>
                <c:pt idx="912">
                  <c:v>23.752099999999999</c:v>
                </c:pt>
                <c:pt idx="913">
                  <c:v>23.776</c:v>
                </c:pt>
                <c:pt idx="914">
                  <c:v>23.799800000000001</c:v>
                </c:pt>
                <c:pt idx="915">
                  <c:v>23.823699999999999</c:v>
                </c:pt>
                <c:pt idx="916">
                  <c:v>23.8475</c:v>
                </c:pt>
                <c:pt idx="917">
                  <c:v>23.871400000000001</c:v>
                </c:pt>
                <c:pt idx="918">
                  <c:v>23.895199999999999</c:v>
                </c:pt>
                <c:pt idx="919">
                  <c:v>23.9191</c:v>
                </c:pt>
                <c:pt idx="920">
                  <c:v>23.942900000000002</c:v>
                </c:pt>
                <c:pt idx="921">
                  <c:v>23.966799999999999</c:v>
                </c:pt>
                <c:pt idx="922">
                  <c:v>23.990600000000001</c:v>
                </c:pt>
                <c:pt idx="923">
                  <c:v>24.014500000000002</c:v>
                </c:pt>
                <c:pt idx="924">
                  <c:v>24.0383</c:v>
                </c:pt>
                <c:pt idx="925">
                  <c:v>24.062200000000001</c:v>
                </c:pt>
                <c:pt idx="926">
                  <c:v>24.085999999999999</c:v>
                </c:pt>
                <c:pt idx="927">
                  <c:v>24.1099</c:v>
                </c:pt>
                <c:pt idx="928">
                  <c:v>24.133700000000001</c:v>
                </c:pt>
                <c:pt idx="929">
                  <c:v>24.157599999999999</c:v>
                </c:pt>
                <c:pt idx="930">
                  <c:v>24.1814</c:v>
                </c:pt>
                <c:pt idx="931">
                  <c:v>24.205300000000001</c:v>
                </c:pt>
                <c:pt idx="932">
                  <c:v>24.229099999999999</c:v>
                </c:pt>
                <c:pt idx="933">
                  <c:v>24.253</c:v>
                </c:pt>
                <c:pt idx="934">
                  <c:v>24.276800000000001</c:v>
                </c:pt>
                <c:pt idx="935">
                  <c:v>24.300699999999999</c:v>
                </c:pt>
                <c:pt idx="936">
                  <c:v>24.3245</c:v>
                </c:pt>
                <c:pt idx="937">
                  <c:v>24.348400000000002</c:v>
                </c:pt>
                <c:pt idx="938">
                  <c:v>24.372199999999999</c:v>
                </c:pt>
                <c:pt idx="939">
                  <c:v>24.396100000000001</c:v>
                </c:pt>
                <c:pt idx="940">
                  <c:v>24.419899999999998</c:v>
                </c:pt>
                <c:pt idx="941">
                  <c:v>24.4438</c:v>
                </c:pt>
                <c:pt idx="942">
                  <c:v>24.467600000000001</c:v>
                </c:pt>
                <c:pt idx="943">
                  <c:v>24.491499999999998</c:v>
                </c:pt>
                <c:pt idx="944">
                  <c:v>24.5153</c:v>
                </c:pt>
                <c:pt idx="945">
                  <c:v>24.539200000000001</c:v>
                </c:pt>
                <c:pt idx="946">
                  <c:v>24.562999999999999</c:v>
                </c:pt>
                <c:pt idx="947">
                  <c:v>24.5869</c:v>
                </c:pt>
                <c:pt idx="948">
                  <c:v>24.610700000000001</c:v>
                </c:pt>
                <c:pt idx="949">
                  <c:v>24.634599999999999</c:v>
                </c:pt>
                <c:pt idx="950">
                  <c:v>24.6585</c:v>
                </c:pt>
                <c:pt idx="951">
                  <c:v>24.682300000000001</c:v>
                </c:pt>
                <c:pt idx="952">
                  <c:v>24.706199999999999</c:v>
                </c:pt>
                <c:pt idx="953">
                  <c:v>24.73</c:v>
                </c:pt>
                <c:pt idx="954">
                  <c:v>24.753900000000002</c:v>
                </c:pt>
                <c:pt idx="955">
                  <c:v>24.777699999999999</c:v>
                </c:pt>
                <c:pt idx="956">
                  <c:v>24.801600000000001</c:v>
                </c:pt>
                <c:pt idx="957">
                  <c:v>24.825399999999998</c:v>
                </c:pt>
                <c:pt idx="958">
                  <c:v>24.849299999999999</c:v>
                </c:pt>
                <c:pt idx="959">
                  <c:v>24.873100000000001</c:v>
                </c:pt>
                <c:pt idx="960">
                  <c:v>24.896999999999998</c:v>
                </c:pt>
                <c:pt idx="961">
                  <c:v>24.9208</c:v>
                </c:pt>
                <c:pt idx="962">
                  <c:v>24.944700000000001</c:v>
                </c:pt>
                <c:pt idx="963">
                  <c:v>24.968499999999999</c:v>
                </c:pt>
                <c:pt idx="964">
                  <c:v>24.9924</c:v>
                </c:pt>
                <c:pt idx="965">
                  <c:v>25.016200000000001</c:v>
                </c:pt>
                <c:pt idx="966">
                  <c:v>25.040099999999999</c:v>
                </c:pt>
                <c:pt idx="967">
                  <c:v>25.0639</c:v>
                </c:pt>
                <c:pt idx="968">
                  <c:v>25.087800000000001</c:v>
                </c:pt>
                <c:pt idx="969">
                  <c:v>25.111599999999999</c:v>
                </c:pt>
                <c:pt idx="970">
                  <c:v>25.1355</c:v>
                </c:pt>
                <c:pt idx="971">
                  <c:v>25.159300000000002</c:v>
                </c:pt>
                <c:pt idx="972">
                  <c:v>25.183199999999999</c:v>
                </c:pt>
                <c:pt idx="973">
                  <c:v>25.207000000000001</c:v>
                </c:pt>
                <c:pt idx="974">
                  <c:v>25.230899999999998</c:v>
                </c:pt>
                <c:pt idx="975">
                  <c:v>25.2547</c:v>
                </c:pt>
                <c:pt idx="976">
                  <c:v>25.278600000000001</c:v>
                </c:pt>
                <c:pt idx="977">
                  <c:v>25.302399999999999</c:v>
                </c:pt>
                <c:pt idx="978">
                  <c:v>25.3263</c:v>
                </c:pt>
                <c:pt idx="979">
                  <c:v>25.350100000000001</c:v>
                </c:pt>
                <c:pt idx="980">
                  <c:v>25.373999999999999</c:v>
                </c:pt>
                <c:pt idx="981">
                  <c:v>25.3978</c:v>
                </c:pt>
                <c:pt idx="982">
                  <c:v>25.421700000000001</c:v>
                </c:pt>
                <c:pt idx="983">
                  <c:v>25.445499999999999</c:v>
                </c:pt>
                <c:pt idx="984">
                  <c:v>25.4694</c:v>
                </c:pt>
                <c:pt idx="985">
                  <c:v>25.493200000000002</c:v>
                </c:pt>
                <c:pt idx="986">
                  <c:v>25.517099999999999</c:v>
                </c:pt>
                <c:pt idx="987">
                  <c:v>25.540900000000001</c:v>
                </c:pt>
                <c:pt idx="988">
                  <c:v>25.564800000000002</c:v>
                </c:pt>
                <c:pt idx="989">
                  <c:v>25.5886</c:v>
                </c:pt>
                <c:pt idx="990">
                  <c:v>25.612500000000001</c:v>
                </c:pt>
                <c:pt idx="991">
                  <c:v>25.636299999999999</c:v>
                </c:pt>
                <c:pt idx="992">
                  <c:v>25.6602</c:v>
                </c:pt>
                <c:pt idx="993">
                  <c:v>25.684000000000001</c:v>
                </c:pt>
                <c:pt idx="994">
                  <c:v>25.707899999999999</c:v>
                </c:pt>
                <c:pt idx="995">
                  <c:v>25.7317</c:v>
                </c:pt>
                <c:pt idx="996">
                  <c:v>25.755600000000001</c:v>
                </c:pt>
                <c:pt idx="997">
                  <c:v>25.779399999999999</c:v>
                </c:pt>
                <c:pt idx="998">
                  <c:v>25.8033</c:v>
                </c:pt>
                <c:pt idx="999">
                  <c:v>25.827100000000002</c:v>
                </c:pt>
                <c:pt idx="1000">
                  <c:v>25.850999999999999</c:v>
                </c:pt>
                <c:pt idx="1001">
                  <c:v>25.8749</c:v>
                </c:pt>
                <c:pt idx="1002">
                  <c:v>25.898700000000002</c:v>
                </c:pt>
                <c:pt idx="1003">
                  <c:v>25.922599999999999</c:v>
                </c:pt>
                <c:pt idx="1004">
                  <c:v>25.946400000000001</c:v>
                </c:pt>
                <c:pt idx="1005">
                  <c:v>25.970300000000002</c:v>
                </c:pt>
                <c:pt idx="1006">
                  <c:v>25.9941</c:v>
                </c:pt>
                <c:pt idx="1007">
                  <c:v>26.018000000000001</c:v>
                </c:pt>
                <c:pt idx="1008">
                  <c:v>26.041799999999999</c:v>
                </c:pt>
                <c:pt idx="1009">
                  <c:v>26.0657</c:v>
                </c:pt>
                <c:pt idx="1010">
                  <c:v>26.089500000000001</c:v>
                </c:pt>
                <c:pt idx="1011">
                  <c:v>26.113399999999999</c:v>
                </c:pt>
                <c:pt idx="1012">
                  <c:v>26.1372</c:v>
                </c:pt>
                <c:pt idx="1013">
                  <c:v>26.161100000000001</c:v>
                </c:pt>
                <c:pt idx="1014">
                  <c:v>26.184899999999999</c:v>
                </c:pt>
                <c:pt idx="1015">
                  <c:v>26.2088</c:v>
                </c:pt>
                <c:pt idx="1016">
                  <c:v>26.232600000000001</c:v>
                </c:pt>
                <c:pt idx="1017">
                  <c:v>26.256499999999999</c:v>
                </c:pt>
                <c:pt idx="1018">
                  <c:v>26.2803</c:v>
                </c:pt>
                <c:pt idx="1019">
                  <c:v>26.304200000000002</c:v>
                </c:pt>
                <c:pt idx="1020">
                  <c:v>26.327999999999999</c:v>
                </c:pt>
                <c:pt idx="1021">
                  <c:v>26.351900000000001</c:v>
                </c:pt>
                <c:pt idx="1022">
                  <c:v>26.375699999999998</c:v>
                </c:pt>
                <c:pt idx="1023">
                  <c:v>26.3996</c:v>
                </c:pt>
                <c:pt idx="1024">
                  <c:v>26.423400000000001</c:v>
                </c:pt>
                <c:pt idx="1025">
                  <c:v>26.447299999999998</c:v>
                </c:pt>
                <c:pt idx="1026">
                  <c:v>26.4711</c:v>
                </c:pt>
                <c:pt idx="1027">
                  <c:v>26.495000000000001</c:v>
                </c:pt>
                <c:pt idx="1028">
                  <c:v>26.518799999999999</c:v>
                </c:pt>
                <c:pt idx="1029">
                  <c:v>26.5427</c:v>
                </c:pt>
                <c:pt idx="1030">
                  <c:v>26.566500000000001</c:v>
                </c:pt>
                <c:pt idx="1031">
                  <c:v>26.590399999999999</c:v>
                </c:pt>
                <c:pt idx="1032">
                  <c:v>26.6142</c:v>
                </c:pt>
                <c:pt idx="1033">
                  <c:v>26.638100000000001</c:v>
                </c:pt>
                <c:pt idx="1034">
                  <c:v>26.661899999999999</c:v>
                </c:pt>
                <c:pt idx="1035">
                  <c:v>26.6858</c:v>
                </c:pt>
                <c:pt idx="1036">
                  <c:v>26.709599999999998</c:v>
                </c:pt>
                <c:pt idx="1037">
                  <c:v>26.733499999999999</c:v>
                </c:pt>
                <c:pt idx="1038">
                  <c:v>26.757300000000001</c:v>
                </c:pt>
                <c:pt idx="1039">
                  <c:v>26.781199999999998</c:v>
                </c:pt>
                <c:pt idx="1040">
                  <c:v>26.805</c:v>
                </c:pt>
                <c:pt idx="1041">
                  <c:v>26.828900000000001</c:v>
                </c:pt>
                <c:pt idx="1042">
                  <c:v>26.852699999999999</c:v>
                </c:pt>
                <c:pt idx="1043">
                  <c:v>26.8766</c:v>
                </c:pt>
                <c:pt idx="1044">
                  <c:v>26.900400000000001</c:v>
                </c:pt>
                <c:pt idx="1045">
                  <c:v>26.924299999999999</c:v>
                </c:pt>
                <c:pt idx="1046">
                  <c:v>26.9481</c:v>
                </c:pt>
                <c:pt idx="1047">
                  <c:v>26.972000000000001</c:v>
                </c:pt>
                <c:pt idx="1048">
                  <c:v>26.995799999999999</c:v>
                </c:pt>
                <c:pt idx="1049">
                  <c:v>27.0197</c:v>
                </c:pt>
                <c:pt idx="1050">
                  <c:v>27.043600000000001</c:v>
                </c:pt>
                <c:pt idx="1051">
                  <c:v>27.067399999999999</c:v>
                </c:pt>
                <c:pt idx="1052">
                  <c:v>27.0913</c:v>
                </c:pt>
                <c:pt idx="1053">
                  <c:v>27.115100000000002</c:v>
                </c:pt>
                <c:pt idx="1054">
                  <c:v>27.138999999999999</c:v>
                </c:pt>
                <c:pt idx="1055">
                  <c:v>27.162800000000001</c:v>
                </c:pt>
                <c:pt idx="1056">
                  <c:v>27.186699999999998</c:v>
                </c:pt>
                <c:pt idx="1057">
                  <c:v>27.2105</c:v>
                </c:pt>
                <c:pt idx="1058">
                  <c:v>27.234400000000001</c:v>
                </c:pt>
                <c:pt idx="1059">
                  <c:v>27.258199999999999</c:v>
                </c:pt>
                <c:pt idx="1060">
                  <c:v>27.2821</c:v>
                </c:pt>
                <c:pt idx="1061">
                  <c:v>27.305900000000001</c:v>
                </c:pt>
                <c:pt idx="1062">
                  <c:v>27.329799999999999</c:v>
                </c:pt>
                <c:pt idx="1063">
                  <c:v>27.3536</c:v>
                </c:pt>
                <c:pt idx="1064">
                  <c:v>27.377500000000001</c:v>
                </c:pt>
                <c:pt idx="1065">
                  <c:v>27.401299999999999</c:v>
                </c:pt>
                <c:pt idx="1066">
                  <c:v>27.4252</c:v>
                </c:pt>
                <c:pt idx="1067">
                  <c:v>27.449000000000002</c:v>
                </c:pt>
                <c:pt idx="1068">
                  <c:v>27.472899999999999</c:v>
                </c:pt>
                <c:pt idx="1069">
                  <c:v>27.496700000000001</c:v>
                </c:pt>
                <c:pt idx="1070">
                  <c:v>27.520600000000002</c:v>
                </c:pt>
                <c:pt idx="1071">
                  <c:v>27.5444</c:v>
                </c:pt>
                <c:pt idx="1072">
                  <c:v>27.568300000000001</c:v>
                </c:pt>
                <c:pt idx="1073">
                  <c:v>27.592099999999999</c:v>
                </c:pt>
                <c:pt idx="1074">
                  <c:v>27.616</c:v>
                </c:pt>
                <c:pt idx="1075">
                  <c:v>27.639800000000001</c:v>
                </c:pt>
                <c:pt idx="1076">
                  <c:v>27.663699999999999</c:v>
                </c:pt>
                <c:pt idx="1077">
                  <c:v>27.6875</c:v>
                </c:pt>
                <c:pt idx="1078">
                  <c:v>27.711400000000001</c:v>
                </c:pt>
                <c:pt idx="1079">
                  <c:v>27.735199999999999</c:v>
                </c:pt>
                <c:pt idx="1080">
                  <c:v>27.7591</c:v>
                </c:pt>
                <c:pt idx="1081">
                  <c:v>27.782900000000001</c:v>
                </c:pt>
                <c:pt idx="1082">
                  <c:v>27.806799999999999</c:v>
                </c:pt>
                <c:pt idx="1083">
                  <c:v>27.8306</c:v>
                </c:pt>
                <c:pt idx="1084">
                  <c:v>27.854500000000002</c:v>
                </c:pt>
                <c:pt idx="1085">
                  <c:v>27.878299999999999</c:v>
                </c:pt>
                <c:pt idx="1086">
                  <c:v>27.902200000000001</c:v>
                </c:pt>
                <c:pt idx="1087">
                  <c:v>27.925999999999998</c:v>
                </c:pt>
                <c:pt idx="1088">
                  <c:v>27.9499</c:v>
                </c:pt>
                <c:pt idx="1089">
                  <c:v>27.973700000000001</c:v>
                </c:pt>
                <c:pt idx="1090">
                  <c:v>27.997599999999998</c:v>
                </c:pt>
                <c:pt idx="1091">
                  <c:v>28.0214</c:v>
                </c:pt>
                <c:pt idx="1092">
                  <c:v>28.045300000000001</c:v>
                </c:pt>
                <c:pt idx="1093">
                  <c:v>28.069099999999999</c:v>
                </c:pt>
                <c:pt idx="1094">
                  <c:v>28.093</c:v>
                </c:pt>
                <c:pt idx="1095">
                  <c:v>28.116800000000001</c:v>
                </c:pt>
                <c:pt idx="1096">
                  <c:v>28.140699999999999</c:v>
                </c:pt>
                <c:pt idx="1097">
                  <c:v>28.1645</c:v>
                </c:pt>
                <c:pt idx="1098">
                  <c:v>28.188400000000001</c:v>
                </c:pt>
                <c:pt idx="1099">
                  <c:v>28.212199999999999</c:v>
                </c:pt>
                <c:pt idx="1100">
                  <c:v>28.2361</c:v>
                </c:pt>
                <c:pt idx="1101">
                  <c:v>28.26</c:v>
                </c:pt>
                <c:pt idx="1102">
                  <c:v>28.283799999999999</c:v>
                </c:pt>
                <c:pt idx="1103">
                  <c:v>28.307700000000001</c:v>
                </c:pt>
                <c:pt idx="1104">
                  <c:v>28.331499999999998</c:v>
                </c:pt>
                <c:pt idx="1105">
                  <c:v>28.355399999999999</c:v>
                </c:pt>
                <c:pt idx="1106">
                  <c:v>28.379200000000001</c:v>
                </c:pt>
                <c:pt idx="1107">
                  <c:v>28.403099999999998</c:v>
                </c:pt>
                <c:pt idx="1108">
                  <c:v>28.4269</c:v>
                </c:pt>
                <c:pt idx="1109">
                  <c:v>28.450800000000001</c:v>
                </c:pt>
                <c:pt idx="1110">
                  <c:v>28.474599999999999</c:v>
                </c:pt>
                <c:pt idx="1111">
                  <c:v>28.4985</c:v>
                </c:pt>
                <c:pt idx="1112">
                  <c:v>28.522300000000001</c:v>
                </c:pt>
                <c:pt idx="1113">
                  <c:v>28.546199999999999</c:v>
                </c:pt>
                <c:pt idx="1114">
                  <c:v>28.57</c:v>
                </c:pt>
                <c:pt idx="1115">
                  <c:v>28.593900000000001</c:v>
                </c:pt>
                <c:pt idx="1116">
                  <c:v>28.617699999999999</c:v>
                </c:pt>
                <c:pt idx="1117">
                  <c:v>28.6416</c:v>
                </c:pt>
                <c:pt idx="1118">
                  <c:v>28.665400000000002</c:v>
                </c:pt>
                <c:pt idx="1119">
                  <c:v>28.689299999999999</c:v>
                </c:pt>
                <c:pt idx="1120">
                  <c:v>28.713100000000001</c:v>
                </c:pt>
                <c:pt idx="1121">
                  <c:v>28.736999999999998</c:v>
                </c:pt>
                <c:pt idx="1122">
                  <c:v>28.7608</c:v>
                </c:pt>
                <c:pt idx="1123">
                  <c:v>28.784700000000001</c:v>
                </c:pt>
                <c:pt idx="1124">
                  <c:v>28.808499999999999</c:v>
                </c:pt>
                <c:pt idx="1125">
                  <c:v>28.8324</c:v>
                </c:pt>
                <c:pt idx="1126">
                  <c:v>28.856200000000001</c:v>
                </c:pt>
                <c:pt idx="1127">
                  <c:v>28.880099999999999</c:v>
                </c:pt>
                <c:pt idx="1128">
                  <c:v>28.9039</c:v>
                </c:pt>
                <c:pt idx="1129">
                  <c:v>28.927800000000001</c:v>
                </c:pt>
                <c:pt idx="1130">
                  <c:v>28.951599999999999</c:v>
                </c:pt>
                <c:pt idx="1131">
                  <c:v>28.9755</c:v>
                </c:pt>
                <c:pt idx="1132">
                  <c:v>28.999300000000002</c:v>
                </c:pt>
                <c:pt idx="1133">
                  <c:v>29.023199999999999</c:v>
                </c:pt>
                <c:pt idx="1134">
                  <c:v>29.047000000000001</c:v>
                </c:pt>
                <c:pt idx="1135">
                  <c:v>29.070900000000002</c:v>
                </c:pt>
                <c:pt idx="1136">
                  <c:v>29.0947</c:v>
                </c:pt>
                <c:pt idx="1137">
                  <c:v>29.118600000000001</c:v>
                </c:pt>
                <c:pt idx="1138">
                  <c:v>29.142399999999999</c:v>
                </c:pt>
                <c:pt idx="1139">
                  <c:v>29.1663</c:v>
                </c:pt>
                <c:pt idx="1140">
                  <c:v>29.190100000000001</c:v>
                </c:pt>
                <c:pt idx="1141">
                  <c:v>29.213999999999999</c:v>
                </c:pt>
                <c:pt idx="1142">
                  <c:v>29.2378</c:v>
                </c:pt>
                <c:pt idx="1143">
                  <c:v>29.261700000000001</c:v>
                </c:pt>
                <c:pt idx="1144">
                  <c:v>29.285499999999999</c:v>
                </c:pt>
                <c:pt idx="1145">
                  <c:v>29.3094</c:v>
                </c:pt>
                <c:pt idx="1146">
                  <c:v>29.333200000000001</c:v>
                </c:pt>
                <c:pt idx="1147">
                  <c:v>29.357099999999999</c:v>
                </c:pt>
                <c:pt idx="1148">
                  <c:v>29.3809</c:v>
                </c:pt>
                <c:pt idx="1149">
                  <c:v>29.404800000000002</c:v>
                </c:pt>
                <c:pt idx="1150">
                  <c:v>29.428699999999999</c:v>
                </c:pt>
                <c:pt idx="1151">
                  <c:v>29.452500000000001</c:v>
                </c:pt>
                <c:pt idx="1152">
                  <c:v>29.476400000000002</c:v>
                </c:pt>
                <c:pt idx="1153">
                  <c:v>29.5002</c:v>
                </c:pt>
                <c:pt idx="1154">
                  <c:v>29.524100000000001</c:v>
                </c:pt>
                <c:pt idx="1155">
                  <c:v>29.547899999999998</c:v>
                </c:pt>
                <c:pt idx="1156">
                  <c:v>29.5718</c:v>
                </c:pt>
                <c:pt idx="1157">
                  <c:v>29.595600000000001</c:v>
                </c:pt>
                <c:pt idx="1158">
                  <c:v>29.619499999999999</c:v>
                </c:pt>
                <c:pt idx="1159">
                  <c:v>29.6433</c:v>
                </c:pt>
                <c:pt idx="1160">
                  <c:v>29.667200000000001</c:v>
                </c:pt>
                <c:pt idx="1161">
                  <c:v>29.690999999999999</c:v>
                </c:pt>
                <c:pt idx="1162">
                  <c:v>29.7149</c:v>
                </c:pt>
                <c:pt idx="1163">
                  <c:v>29.738700000000001</c:v>
                </c:pt>
                <c:pt idx="1164">
                  <c:v>29.762599999999999</c:v>
                </c:pt>
                <c:pt idx="1165">
                  <c:v>29.7864</c:v>
                </c:pt>
                <c:pt idx="1166">
                  <c:v>29.810300000000002</c:v>
                </c:pt>
                <c:pt idx="1167">
                  <c:v>29.834099999999999</c:v>
                </c:pt>
                <c:pt idx="1168">
                  <c:v>29.858000000000001</c:v>
                </c:pt>
                <c:pt idx="1169">
                  <c:v>29.881799999999998</c:v>
                </c:pt>
                <c:pt idx="1170">
                  <c:v>29.9057</c:v>
                </c:pt>
                <c:pt idx="1171">
                  <c:v>29.929500000000001</c:v>
                </c:pt>
                <c:pt idx="1172">
                  <c:v>29.953399999999998</c:v>
                </c:pt>
                <c:pt idx="1173">
                  <c:v>29.9772</c:v>
                </c:pt>
                <c:pt idx="1174">
                  <c:v>30.001100000000001</c:v>
                </c:pt>
                <c:pt idx="1175">
                  <c:v>30.024899999999999</c:v>
                </c:pt>
                <c:pt idx="1176">
                  <c:v>30.0488</c:v>
                </c:pt>
                <c:pt idx="1177">
                  <c:v>30.072600000000001</c:v>
                </c:pt>
                <c:pt idx="1178">
                  <c:v>30.096499999999999</c:v>
                </c:pt>
                <c:pt idx="1179">
                  <c:v>30.1203</c:v>
                </c:pt>
                <c:pt idx="1180">
                  <c:v>30.144200000000001</c:v>
                </c:pt>
                <c:pt idx="1181">
                  <c:v>30.167999999999999</c:v>
                </c:pt>
                <c:pt idx="1182">
                  <c:v>30.1919</c:v>
                </c:pt>
                <c:pt idx="1183">
                  <c:v>30.215699999999998</c:v>
                </c:pt>
                <c:pt idx="1184">
                  <c:v>30.239599999999999</c:v>
                </c:pt>
                <c:pt idx="1185">
                  <c:v>30.263400000000001</c:v>
                </c:pt>
                <c:pt idx="1186">
                  <c:v>30.287299999999998</c:v>
                </c:pt>
                <c:pt idx="1187">
                  <c:v>30.3111</c:v>
                </c:pt>
                <c:pt idx="1188">
                  <c:v>30.335000000000001</c:v>
                </c:pt>
                <c:pt idx="1189">
                  <c:v>30.358799999999999</c:v>
                </c:pt>
                <c:pt idx="1190">
                  <c:v>30.3827</c:v>
                </c:pt>
                <c:pt idx="1191">
                  <c:v>30.406500000000001</c:v>
                </c:pt>
                <c:pt idx="1192">
                  <c:v>30.430399999999999</c:v>
                </c:pt>
                <c:pt idx="1193">
                  <c:v>30.4542</c:v>
                </c:pt>
                <c:pt idx="1194">
                  <c:v>30.478100000000001</c:v>
                </c:pt>
                <c:pt idx="1195">
                  <c:v>30.501899999999999</c:v>
                </c:pt>
                <c:pt idx="1196">
                  <c:v>30.5258</c:v>
                </c:pt>
                <c:pt idx="1197">
                  <c:v>30.549600000000002</c:v>
                </c:pt>
                <c:pt idx="1198">
                  <c:v>30.573499999999999</c:v>
                </c:pt>
                <c:pt idx="1199">
                  <c:v>30.597300000000001</c:v>
                </c:pt>
                <c:pt idx="1200">
                  <c:v>30.621200000000002</c:v>
                </c:pt>
                <c:pt idx="1201">
                  <c:v>30.645099999999999</c:v>
                </c:pt>
                <c:pt idx="1202">
                  <c:v>30.668900000000001</c:v>
                </c:pt>
                <c:pt idx="1203">
                  <c:v>30.692799999999998</c:v>
                </c:pt>
                <c:pt idx="1204">
                  <c:v>30.7166</c:v>
                </c:pt>
                <c:pt idx="1205">
                  <c:v>30.740500000000001</c:v>
                </c:pt>
                <c:pt idx="1206">
                  <c:v>30.764299999999999</c:v>
                </c:pt>
                <c:pt idx="1207">
                  <c:v>30.7882</c:v>
                </c:pt>
                <c:pt idx="1208">
                  <c:v>30.812000000000001</c:v>
                </c:pt>
                <c:pt idx="1209">
                  <c:v>30.835899999999999</c:v>
                </c:pt>
                <c:pt idx="1210">
                  <c:v>30.8597</c:v>
                </c:pt>
                <c:pt idx="1211">
                  <c:v>30.883600000000001</c:v>
                </c:pt>
                <c:pt idx="1212">
                  <c:v>30.907399999999999</c:v>
                </c:pt>
                <c:pt idx="1213">
                  <c:v>30.9313</c:v>
                </c:pt>
                <c:pt idx="1214">
                  <c:v>30.955100000000002</c:v>
                </c:pt>
                <c:pt idx="1215">
                  <c:v>30.978999999999999</c:v>
                </c:pt>
                <c:pt idx="1216">
                  <c:v>31.002800000000001</c:v>
                </c:pt>
                <c:pt idx="1217">
                  <c:v>31.026700000000002</c:v>
                </c:pt>
                <c:pt idx="1218">
                  <c:v>31.0505</c:v>
                </c:pt>
                <c:pt idx="1219">
                  <c:v>31.074400000000001</c:v>
                </c:pt>
                <c:pt idx="1220">
                  <c:v>31.098199999999999</c:v>
                </c:pt>
                <c:pt idx="1221">
                  <c:v>31.1221</c:v>
                </c:pt>
                <c:pt idx="1222">
                  <c:v>31.145900000000001</c:v>
                </c:pt>
                <c:pt idx="1223">
                  <c:v>31.169799999999999</c:v>
                </c:pt>
                <c:pt idx="1224">
                  <c:v>31.1936</c:v>
                </c:pt>
                <c:pt idx="1225">
                  <c:v>31.217500000000001</c:v>
                </c:pt>
                <c:pt idx="1226">
                  <c:v>31.241299999999999</c:v>
                </c:pt>
                <c:pt idx="1227">
                  <c:v>31.2652</c:v>
                </c:pt>
                <c:pt idx="1228">
                  <c:v>31.289000000000001</c:v>
                </c:pt>
                <c:pt idx="1229">
                  <c:v>31.312899999999999</c:v>
                </c:pt>
                <c:pt idx="1230">
                  <c:v>31.3367</c:v>
                </c:pt>
                <c:pt idx="1231">
                  <c:v>31.360600000000002</c:v>
                </c:pt>
                <c:pt idx="1232">
                  <c:v>31.384399999999999</c:v>
                </c:pt>
                <c:pt idx="1233">
                  <c:v>31.408300000000001</c:v>
                </c:pt>
                <c:pt idx="1234">
                  <c:v>31.432099999999998</c:v>
                </c:pt>
                <c:pt idx="1235">
                  <c:v>31.456</c:v>
                </c:pt>
                <c:pt idx="1236">
                  <c:v>31.479800000000001</c:v>
                </c:pt>
                <c:pt idx="1237">
                  <c:v>31.503699999999998</c:v>
                </c:pt>
                <c:pt idx="1238">
                  <c:v>31.5275</c:v>
                </c:pt>
                <c:pt idx="1239">
                  <c:v>31.551400000000001</c:v>
                </c:pt>
                <c:pt idx="1240">
                  <c:v>31.575199999999999</c:v>
                </c:pt>
                <c:pt idx="1241">
                  <c:v>31.5991</c:v>
                </c:pt>
                <c:pt idx="1242">
                  <c:v>31.622900000000001</c:v>
                </c:pt>
                <c:pt idx="1243">
                  <c:v>31.646799999999999</c:v>
                </c:pt>
                <c:pt idx="1244">
                  <c:v>31.6706</c:v>
                </c:pt>
                <c:pt idx="1245">
                  <c:v>31.694500000000001</c:v>
                </c:pt>
                <c:pt idx="1246">
                  <c:v>31.718299999999999</c:v>
                </c:pt>
                <c:pt idx="1247">
                  <c:v>31.7422</c:v>
                </c:pt>
                <c:pt idx="1248">
                  <c:v>31.765999999999998</c:v>
                </c:pt>
                <c:pt idx="1249">
                  <c:v>31.789899999999999</c:v>
                </c:pt>
                <c:pt idx="1250">
                  <c:v>31.813800000000001</c:v>
                </c:pt>
                <c:pt idx="1251">
                  <c:v>31.837599999999998</c:v>
                </c:pt>
                <c:pt idx="1252">
                  <c:v>31.861499999999999</c:v>
                </c:pt>
                <c:pt idx="1253">
                  <c:v>31.885300000000001</c:v>
                </c:pt>
                <c:pt idx="1254">
                  <c:v>31.909199999999998</c:v>
                </c:pt>
                <c:pt idx="1255">
                  <c:v>31.933</c:v>
                </c:pt>
                <c:pt idx="1256">
                  <c:v>31.956900000000001</c:v>
                </c:pt>
                <c:pt idx="1257">
                  <c:v>31.980699999999999</c:v>
                </c:pt>
                <c:pt idx="1258">
                  <c:v>32.004600000000003</c:v>
                </c:pt>
                <c:pt idx="1259">
                  <c:v>32.028399999999998</c:v>
                </c:pt>
                <c:pt idx="1260">
                  <c:v>32.052300000000002</c:v>
                </c:pt>
                <c:pt idx="1261">
                  <c:v>32.076099999999997</c:v>
                </c:pt>
                <c:pt idx="1262">
                  <c:v>32.1</c:v>
                </c:pt>
                <c:pt idx="1263">
                  <c:v>32.123800000000003</c:v>
                </c:pt>
                <c:pt idx="1264">
                  <c:v>32.1477</c:v>
                </c:pt>
                <c:pt idx="1265">
                  <c:v>32.171500000000002</c:v>
                </c:pt>
                <c:pt idx="1266">
                  <c:v>32.195399999999999</c:v>
                </c:pt>
                <c:pt idx="1267">
                  <c:v>32.219200000000001</c:v>
                </c:pt>
                <c:pt idx="1268">
                  <c:v>32.243099999999998</c:v>
                </c:pt>
                <c:pt idx="1269">
                  <c:v>32.2669</c:v>
                </c:pt>
                <c:pt idx="1270">
                  <c:v>32.290799999999997</c:v>
                </c:pt>
                <c:pt idx="1271">
                  <c:v>32.314599999999999</c:v>
                </c:pt>
                <c:pt idx="1272">
                  <c:v>32.338500000000003</c:v>
                </c:pt>
                <c:pt idx="1273">
                  <c:v>32.362299999999998</c:v>
                </c:pt>
                <c:pt idx="1274">
                  <c:v>32.386200000000002</c:v>
                </c:pt>
                <c:pt idx="1275">
                  <c:v>32.409999999999997</c:v>
                </c:pt>
                <c:pt idx="1276">
                  <c:v>32.433900000000001</c:v>
                </c:pt>
                <c:pt idx="1277">
                  <c:v>32.457700000000003</c:v>
                </c:pt>
                <c:pt idx="1278">
                  <c:v>32.4816</c:v>
                </c:pt>
                <c:pt idx="1279">
                  <c:v>32.505400000000002</c:v>
                </c:pt>
                <c:pt idx="1280">
                  <c:v>32.529299999999999</c:v>
                </c:pt>
                <c:pt idx="1281">
                  <c:v>32.553100000000001</c:v>
                </c:pt>
                <c:pt idx="1282">
                  <c:v>32.576999999999998</c:v>
                </c:pt>
                <c:pt idx="1283">
                  <c:v>32.6008</c:v>
                </c:pt>
                <c:pt idx="1284">
                  <c:v>32.624699999999997</c:v>
                </c:pt>
                <c:pt idx="1285">
                  <c:v>32.648499999999999</c:v>
                </c:pt>
                <c:pt idx="1286">
                  <c:v>32.672400000000003</c:v>
                </c:pt>
                <c:pt idx="1287">
                  <c:v>32.696199999999997</c:v>
                </c:pt>
                <c:pt idx="1288">
                  <c:v>32.720100000000002</c:v>
                </c:pt>
                <c:pt idx="1289">
                  <c:v>32.743899999999996</c:v>
                </c:pt>
                <c:pt idx="1290">
                  <c:v>32.767800000000001</c:v>
                </c:pt>
                <c:pt idx="1291">
                  <c:v>32.791600000000003</c:v>
                </c:pt>
                <c:pt idx="1292">
                  <c:v>32.8155</c:v>
                </c:pt>
                <c:pt idx="1293">
                  <c:v>32.839300000000001</c:v>
                </c:pt>
                <c:pt idx="1294">
                  <c:v>32.863199999999999</c:v>
                </c:pt>
                <c:pt idx="1295">
                  <c:v>32.887</c:v>
                </c:pt>
                <c:pt idx="1296">
                  <c:v>32.910899999999998</c:v>
                </c:pt>
                <c:pt idx="1297">
                  <c:v>32.934699999999999</c:v>
                </c:pt>
                <c:pt idx="1298">
                  <c:v>32.958599999999997</c:v>
                </c:pt>
                <c:pt idx="1299">
                  <c:v>32.982399999999998</c:v>
                </c:pt>
                <c:pt idx="1300">
                  <c:v>33.006300000000003</c:v>
                </c:pt>
                <c:pt idx="1301">
                  <c:v>33.030200000000001</c:v>
                </c:pt>
                <c:pt idx="1302">
                  <c:v>33.054000000000002</c:v>
                </c:pt>
                <c:pt idx="1303">
                  <c:v>33.0779</c:v>
                </c:pt>
                <c:pt idx="1304">
                  <c:v>33.101700000000001</c:v>
                </c:pt>
                <c:pt idx="1305">
                  <c:v>33.125599999999999</c:v>
                </c:pt>
                <c:pt idx="1306">
                  <c:v>33.1494</c:v>
                </c:pt>
                <c:pt idx="1307">
                  <c:v>33.173299999999998</c:v>
                </c:pt>
                <c:pt idx="1308">
                  <c:v>33.197099999999999</c:v>
                </c:pt>
                <c:pt idx="1309">
                  <c:v>33.220999999999997</c:v>
                </c:pt>
                <c:pt idx="1310">
                  <c:v>33.244799999999998</c:v>
                </c:pt>
                <c:pt idx="1311">
                  <c:v>33.268700000000003</c:v>
                </c:pt>
                <c:pt idx="1312">
                  <c:v>33.292499999999997</c:v>
                </c:pt>
                <c:pt idx="1313">
                  <c:v>33.316400000000002</c:v>
                </c:pt>
                <c:pt idx="1314">
                  <c:v>33.340200000000003</c:v>
                </c:pt>
                <c:pt idx="1315">
                  <c:v>33.364100000000001</c:v>
                </c:pt>
                <c:pt idx="1316">
                  <c:v>33.387900000000002</c:v>
                </c:pt>
                <c:pt idx="1317">
                  <c:v>33.411799999999999</c:v>
                </c:pt>
                <c:pt idx="1318">
                  <c:v>33.435600000000001</c:v>
                </c:pt>
                <c:pt idx="1319">
                  <c:v>33.459499999999998</c:v>
                </c:pt>
                <c:pt idx="1320">
                  <c:v>33.4833</c:v>
                </c:pt>
                <c:pt idx="1321">
                  <c:v>33.507199999999997</c:v>
                </c:pt>
                <c:pt idx="1322">
                  <c:v>33.530999999999999</c:v>
                </c:pt>
                <c:pt idx="1323">
                  <c:v>33.554900000000004</c:v>
                </c:pt>
                <c:pt idx="1324">
                  <c:v>33.578699999999998</c:v>
                </c:pt>
                <c:pt idx="1325">
                  <c:v>33.602600000000002</c:v>
                </c:pt>
                <c:pt idx="1326">
                  <c:v>33.626399999999997</c:v>
                </c:pt>
                <c:pt idx="1327">
                  <c:v>33.650300000000001</c:v>
                </c:pt>
                <c:pt idx="1328">
                  <c:v>33.674100000000003</c:v>
                </c:pt>
                <c:pt idx="1329">
                  <c:v>33.698</c:v>
                </c:pt>
                <c:pt idx="1330">
                  <c:v>33.721800000000002</c:v>
                </c:pt>
                <c:pt idx="1331">
                  <c:v>33.745699999999999</c:v>
                </c:pt>
                <c:pt idx="1332">
                  <c:v>33.769500000000001</c:v>
                </c:pt>
                <c:pt idx="1333">
                  <c:v>33.793399999999998</c:v>
                </c:pt>
                <c:pt idx="1334">
                  <c:v>33.8172</c:v>
                </c:pt>
                <c:pt idx="1335">
                  <c:v>33.841099999999997</c:v>
                </c:pt>
                <c:pt idx="1336">
                  <c:v>33.864899999999999</c:v>
                </c:pt>
                <c:pt idx="1337">
                  <c:v>33.888800000000003</c:v>
                </c:pt>
                <c:pt idx="1338">
                  <c:v>33.912599999999998</c:v>
                </c:pt>
                <c:pt idx="1339">
                  <c:v>33.936500000000002</c:v>
                </c:pt>
                <c:pt idx="1340">
                  <c:v>33.960299999999997</c:v>
                </c:pt>
                <c:pt idx="1341">
                  <c:v>33.984200000000001</c:v>
                </c:pt>
                <c:pt idx="1342">
                  <c:v>34.008000000000003</c:v>
                </c:pt>
                <c:pt idx="1343">
                  <c:v>34.0319</c:v>
                </c:pt>
                <c:pt idx="1344">
                  <c:v>34.055700000000002</c:v>
                </c:pt>
                <c:pt idx="1345">
                  <c:v>34.079599999999999</c:v>
                </c:pt>
                <c:pt idx="1346">
                  <c:v>34.103400000000001</c:v>
                </c:pt>
                <c:pt idx="1347">
                  <c:v>34.127299999999998</c:v>
                </c:pt>
                <c:pt idx="1348">
                  <c:v>34.1511</c:v>
                </c:pt>
                <c:pt idx="1349">
                  <c:v>34.174999999999997</c:v>
                </c:pt>
                <c:pt idx="1350">
                  <c:v>34.198900000000002</c:v>
                </c:pt>
                <c:pt idx="1351">
                  <c:v>34.222700000000003</c:v>
                </c:pt>
                <c:pt idx="1352">
                  <c:v>34.246600000000001</c:v>
                </c:pt>
                <c:pt idx="1353">
                  <c:v>34.270400000000002</c:v>
                </c:pt>
                <c:pt idx="1354">
                  <c:v>34.2943</c:v>
                </c:pt>
                <c:pt idx="1355">
                  <c:v>34.318100000000001</c:v>
                </c:pt>
                <c:pt idx="1356">
                  <c:v>34.341999999999999</c:v>
                </c:pt>
                <c:pt idx="1357">
                  <c:v>34.3658</c:v>
                </c:pt>
                <c:pt idx="1358">
                  <c:v>34.389699999999998</c:v>
                </c:pt>
                <c:pt idx="1359">
                  <c:v>34.413499999999999</c:v>
                </c:pt>
                <c:pt idx="1360">
                  <c:v>34.437399999999997</c:v>
                </c:pt>
                <c:pt idx="1361">
                  <c:v>34.461199999999998</c:v>
                </c:pt>
                <c:pt idx="1362">
                  <c:v>34.485100000000003</c:v>
                </c:pt>
                <c:pt idx="1363">
                  <c:v>34.508899999999997</c:v>
                </c:pt>
                <c:pt idx="1364">
                  <c:v>34.532800000000002</c:v>
                </c:pt>
                <c:pt idx="1365">
                  <c:v>34.556600000000003</c:v>
                </c:pt>
                <c:pt idx="1366">
                  <c:v>34.580500000000001</c:v>
                </c:pt>
                <c:pt idx="1367">
                  <c:v>34.604300000000002</c:v>
                </c:pt>
                <c:pt idx="1368">
                  <c:v>34.6282</c:v>
                </c:pt>
                <c:pt idx="1369">
                  <c:v>34.652000000000001</c:v>
                </c:pt>
                <c:pt idx="1370">
                  <c:v>34.675899999999999</c:v>
                </c:pt>
                <c:pt idx="1371">
                  <c:v>34.6997</c:v>
                </c:pt>
                <c:pt idx="1372">
                  <c:v>34.723599999999998</c:v>
                </c:pt>
                <c:pt idx="1373">
                  <c:v>34.747399999999999</c:v>
                </c:pt>
                <c:pt idx="1374">
                  <c:v>34.771299999999997</c:v>
                </c:pt>
                <c:pt idx="1375">
                  <c:v>34.795099999999998</c:v>
                </c:pt>
                <c:pt idx="1376">
                  <c:v>34.819000000000003</c:v>
                </c:pt>
                <c:pt idx="1377">
                  <c:v>34.842799999999997</c:v>
                </c:pt>
                <c:pt idx="1378">
                  <c:v>34.866700000000002</c:v>
                </c:pt>
                <c:pt idx="1379">
                  <c:v>34.890500000000003</c:v>
                </c:pt>
                <c:pt idx="1380">
                  <c:v>34.914400000000001</c:v>
                </c:pt>
                <c:pt idx="1381">
                  <c:v>34.938200000000002</c:v>
                </c:pt>
                <c:pt idx="1382">
                  <c:v>34.9621</c:v>
                </c:pt>
                <c:pt idx="1383">
                  <c:v>34.985900000000001</c:v>
                </c:pt>
                <c:pt idx="1384">
                  <c:v>35.009799999999998</c:v>
                </c:pt>
                <c:pt idx="1385">
                  <c:v>35.0336</c:v>
                </c:pt>
                <c:pt idx="1386">
                  <c:v>35.057499999999997</c:v>
                </c:pt>
                <c:pt idx="1387">
                  <c:v>35.081299999999999</c:v>
                </c:pt>
                <c:pt idx="1388">
                  <c:v>35.105200000000004</c:v>
                </c:pt>
                <c:pt idx="1389">
                  <c:v>35.128999999999998</c:v>
                </c:pt>
                <c:pt idx="1390">
                  <c:v>35.152900000000002</c:v>
                </c:pt>
                <c:pt idx="1391">
                  <c:v>35.176699999999997</c:v>
                </c:pt>
                <c:pt idx="1392">
                  <c:v>35.200600000000001</c:v>
                </c:pt>
                <c:pt idx="1393">
                  <c:v>35.224400000000003</c:v>
                </c:pt>
                <c:pt idx="1394">
                  <c:v>35.2483</c:v>
                </c:pt>
                <c:pt idx="1395">
                  <c:v>35.272100000000002</c:v>
                </c:pt>
                <c:pt idx="1396">
                  <c:v>35.295999999999999</c:v>
                </c:pt>
                <c:pt idx="1397">
                  <c:v>35.319800000000001</c:v>
                </c:pt>
                <c:pt idx="1398">
                  <c:v>35.343699999999998</c:v>
                </c:pt>
                <c:pt idx="1399">
                  <c:v>35.3675</c:v>
                </c:pt>
                <c:pt idx="1400">
                  <c:v>35.391399999999997</c:v>
                </c:pt>
                <c:pt idx="1401">
                  <c:v>35.415300000000002</c:v>
                </c:pt>
                <c:pt idx="1402">
                  <c:v>35.439100000000003</c:v>
                </c:pt>
                <c:pt idx="1403">
                  <c:v>35.463000000000001</c:v>
                </c:pt>
                <c:pt idx="1404">
                  <c:v>35.486800000000002</c:v>
                </c:pt>
                <c:pt idx="1405">
                  <c:v>35.5107</c:v>
                </c:pt>
                <c:pt idx="1406">
                  <c:v>35.534500000000001</c:v>
                </c:pt>
                <c:pt idx="1407">
                  <c:v>35.558399999999999</c:v>
                </c:pt>
                <c:pt idx="1408">
                  <c:v>35.5822</c:v>
                </c:pt>
                <c:pt idx="1409">
                  <c:v>35.606099999999998</c:v>
                </c:pt>
                <c:pt idx="1410">
                  <c:v>35.629899999999999</c:v>
                </c:pt>
                <c:pt idx="1411">
                  <c:v>35.653799999999997</c:v>
                </c:pt>
                <c:pt idx="1412">
                  <c:v>35.677599999999998</c:v>
                </c:pt>
                <c:pt idx="1413">
                  <c:v>35.701500000000003</c:v>
                </c:pt>
                <c:pt idx="1414">
                  <c:v>35.725299999999997</c:v>
                </c:pt>
                <c:pt idx="1415">
                  <c:v>35.749200000000002</c:v>
                </c:pt>
                <c:pt idx="1416">
                  <c:v>35.773000000000003</c:v>
                </c:pt>
                <c:pt idx="1417">
                  <c:v>35.796900000000001</c:v>
                </c:pt>
                <c:pt idx="1418">
                  <c:v>35.820700000000002</c:v>
                </c:pt>
                <c:pt idx="1419">
                  <c:v>35.8446</c:v>
                </c:pt>
                <c:pt idx="1420">
                  <c:v>35.868400000000001</c:v>
                </c:pt>
                <c:pt idx="1421">
                  <c:v>35.892299999999999</c:v>
                </c:pt>
                <c:pt idx="1422">
                  <c:v>35.9161</c:v>
                </c:pt>
                <c:pt idx="1423">
                  <c:v>35.94</c:v>
                </c:pt>
                <c:pt idx="1424">
                  <c:v>35.963799999999999</c:v>
                </c:pt>
                <c:pt idx="1425">
                  <c:v>35.987699999999997</c:v>
                </c:pt>
                <c:pt idx="1426">
                  <c:v>36.011499999999998</c:v>
                </c:pt>
                <c:pt idx="1427">
                  <c:v>36.035400000000003</c:v>
                </c:pt>
                <c:pt idx="1428">
                  <c:v>36.059199999999997</c:v>
                </c:pt>
                <c:pt idx="1429">
                  <c:v>36.083100000000002</c:v>
                </c:pt>
                <c:pt idx="1430">
                  <c:v>36.106900000000003</c:v>
                </c:pt>
                <c:pt idx="1431">
                  <c:v>36.130800000000001</c:v>
                </c:pt>
                <c:pt idx="1432">
                  <c:v>36.154600000000002</c:v>
                </c:pt>
                <c:pt idx="1433">
                  <c:v>36.1785</c:v>
                </c:pt>
                <c:pt idx="1434">
                  <c:v>36.202300000000001</c:v>
                </c:pt>
                <c:pt idx="1435">
                  <c:v>36.226199999999999</c:v>
                </c:pt>
                <c:pt idx="1436">
                  <c:v>36.25</c:v>
                </c:pt>
                <c:pt idx="1437">
                  <c:v>36.273899999999998</c:v>
                </c:pt>
                <c:pt idx="1438">
                  <c:v>36.297699999999999</c:v>
                </c:pt>
                <c:pt idx="1439">
                  <c:v>36.321599999999997</c:v>
                </c:pt>
                <c:pt idx="1440">
                  <c:v>36.345399999999998</c:v>
                </c:pt>
                <c:pt idx="1441">
                  <c:v>36.369300000000003</c:v>
                </c:pt>
                <c:pt idx="1442">
                  <c:v>36.393099999999997</c:v>
                </c:pt>
                <c:pt idx="1443">
                  <c:v>36.417000000000002</c:v>
                </c:pt>
                <c:pt idx="1444">
                  <c:v>36.440800000000003</c:v>
                </c:pt>
                <c:pt idx="1445">
                  <c:v>36.464700000000001</c:v>
                </c:pt>
                <c:pt idx="1446">
                  <c:v>36.488500000000002</c:v>
                </c:pt>
                <c:pt idx="1447">
                  <c:v>36.5124</c:v>
                </c:pt>
                <c:pt idx="1448">
                  <c:v>36.536200000000001</c:v>
                </c:pt>
                <c:pt idx="1449">
                  <c:v>36.560099999999998</c:v>
                </c:pt>
                <c:pt idx="1450">
                  <c:v>36.584000000000003</c:v>
                </c:pt>
                <c:pt idx="1451">
                  <c:v>36.607799999999997</c:v>
                </c:pt>
                <c:pt idx="1452">
                  <c:v>36.631700000000002</c:v>
                </c:pt>
                <c:pt idx="1453">
                  <c:v>36.655500000000004</c:v>
                </c:pt>
                <c:pt idx="1454">
                  <c:v>36.679400000000001</c:v>
                </c:pt>
                <c:pt idx="1455">
                  <c:v>36.703200000000002</c:v>
                </c:pt>
                <c:pt idx="1456">
                  <c:v>36.7271</c:v>
                </c:pt>
                <c:pt idx="1457">
                  <c:v>36.750900000000001</c:v>
                </c:pt>
                <c:pt idx="1458">
                  <c:v>36.774799999999999</c:v>
                </c:pt>
                <c:pt idx="1459">
                  <c:v>36.7986</c:v>
                </c:pt>
                <c:pt idx="1460">
                  <c:v>36.822499999999998</c:v>
                </c:pt>
                <c:pt idx="1461">
                  <c:v>36.846299999999999</c:v>
                </c:pt>
                <c:pt idx="1462">
                  <c:v>36.870199999999997</c:v>
                </c:pt>
                <c:pt idx="1463">
                  <c:v>36.893999999999998</c:v>
                </c:pt>
                <c:pt idx="1464">
                  <c:v>36.917900000000003</c:v>
                </c:pt>
                <c:pt idx="1465">
                  <c:v>36.941699999999997</c:v>
                </c:pt>
                <c:pt idx="1466">
                  <c:v>36.965600000000002</c:v>
                </c:pt>
                <c:pt idx="1467">
                  <c:v>36.989400000000003</c:v>
                </c:pt>
                <c:pt idx="1468">
                  <c:v>37.013300000000001</c:v>
                </c:pt>
                <c:pt idx="1469">
                  <c:v>37.037100000000002</c:v>
                </c:pt>
                <c:pt idx="1470">
                  <c:v>37.061</c:v>
                </c:pt>
                <c:pt idx="1471">
                  <c:v>37.084800000000001</c:v>
                </c:pt>
                <c:pt idx="1472">
                  <c:v>37.108699999999999</c:v>
                </c:pt>
                <c:pt idx="1473">
                  <c:v>37.1325</c:v>
                </c:pt>
                <c:pt idx="1474">
                  <c:v>37.156399999999998</c:v>
                </c:pt>
                <c:pt idx="1475">
                  <c:v>37.180199999999999</c:v>
                </c:pt>
                <c:pt idx="1476">
                  <c:v>37.204099999999997</c:v>
                </c:pt>
                <c:pt idx="1477">
                  <c:v>37.227899999999998</c:v>
                </c:pt>
                <c:pt idx="1478">
                  <c:v>37.251800000000003</c:v>
                </c:pt>
                <c:pt idx="1479">
                  <c:v>37.275599999999997</c:v>
                </c:pt>
                <c:pt idx="1480">
                  <c:v>37.299500000000002</c:v>
                </c:pt>
                <c:pt idx="1481">
                  <c:v>37.323300000000003</c:v>
                </c:pt>
                <c:pt idx="1482">
                  <c:v>37.347200000000001</c:v>
                </c:pt>
                <c:pt idx="1483">
                  <c:v>37.371000000000002</c:v>
                </c:pt>
                <c:pt idx="1484">
                  <c:v>37.3949</c:v>
                </c:pt>
                <c:pt idx="1485">
                  <c:v>37.418700000000001</c:v>
                </c:pt>
                <c:pt idx="1486">
                  <c:v>37.442599999999999</c:v>
                </c:pt>
                <c:pt idx="1487">
                  <c:v>37.4664</c:v>
                </c:pt>
                <c:pt idx="1488">
                  <c:v>37.490299999999998</c:v>
                </c:pt>
                <c:pt idx="1489">
                  <c:v>37.514099999999999</c:v>
                </c:pt>
                <c:pt idx="1490">
                  <c:v>37.537999999999997</c:v>
                </c:pt>
                <c:pt idx="1491">
                  <c:v>37.561799999999998</c:v>
                </c:pt>
                <c:pt idx="1492">
                  <c:v>37.585700000000003</c:v>
                </c:pt>
                <c:pt idx="1493">
                  <c:v>37.609499999999997</c:v>
                </c:pt>
                <c:pt idx="1494">
                  <c:v>37.633400000000002</c:v>
                </c:pt>
                <c:pt idx="1495">
                  <c:v>37.657200000000003</c:v>
                </c:pt>
                <c:pt idx="1496">
                  <c:v>37.681100000000001</c:v>
                </c:pt>
                <c:pt idx="1497">
                  <c:v>37.704900000000002</c:v>
                </c:pt>
                <c:pt idx="1498">
                  <c:v>37.7288</c:v>
                </c:pt>
                <c:pt idx="1499">
                  <c:v>37.752600000000001</c:v>
                </c:pt>
                <c:pt idx="1500">
                  <c:v>37.776499999999999</c:v>
                </c:pt>
                <c:pt idx="1501">
                  <c:v>37.800400000000003</c:v>
                </c:pt>
                <c:pt idx="1502">
                  <c:v>37.824199999999998</c:v>
                </c:pt>
                <c:pt idx="1503">
                  <c:v>37.848100000000002</c:v>
                </c:pt>
                <c:pt idx="1504">
                  <c:v>37.871899999999997</c:v>
                </c:pt>
                <c:pt idx="1505">
                  <c:v>37.895800000000001</c:v>
                </c:pt>
                <c:pt idx="1506">
                  <c:v>37.919600000000003</c:v>
                </c:pt>
                <c:pt idx="1507">
                  <c:v>37.9435</c:v>
                </c:pt>
                <c:pt idx="1508">
                  <c:v>37.967300000000002</c:v>
                </c:pt>
                <c:pt idx="1509">
                  <c:v>37.991199999999999</c:v>
                </c:pt>
                <c:pt idx="1510">
                  <c:v>38.015000000000001</c:v>
                </c:pt>
                <c:pt idx="1511">
                  <c:v>38.038899999999998</c:v>
                </c:pt>
                <c:pt idx="1512">
                  <c:v>38.0627</c:v>
                </c:pt>
                <c:pt idx="1513">
                  <c:v>38.086599999999997</c:v>
                </c:pt>
                <c:pt idx="1514">
                  <c:v>38.110399999999998</c:v>
                </c:pt>
                <c:pt idx="1515">
                  <c:v>38.134300000000003</c:v>
                </c:pt>
                <c:pt idx="1516">
                  <c:v>38.158099999999997</c:v>
                </c:pt>
                <c:pt idx="1517">
                  <c:v>38.182000000000002</c:v>
                </c:pt>
                <c:pt idx="1518">
                  <c:v>38.205800000000004</c:v>
                </c:pt>
                <c:pt idx="1519">
                  <c:v>38.229700000000001</c:v>
                </c:pt>
                <c:pt idx="1520">
                  <c:v>38.253500000000003</c:v>
                </c:pt>
                <c:pt idx="1521">
                  <c:v>38.2774</c:v>
                </c:pt>
                <c:pt idx="1522">
                  <c:v>38.301200000000001</c:v>
                </c:pt>
                <c:pt idx="1523">
                  <c:v>38.325099999999999</c:v>
                </c:pt>
                <c:pt idx="1524">
                  <c:v>38.3489</c:v>
                </c:pt>
                <c:pt idx="1525">
                  <c:v>38.372799999999998</c:v>
                </c:pt>
                <c:pt idx="1526">
                  <c:v>38.396599999999999</c:v>
                </c:pt>
                <c:pt idx="1527">
                  <c:v>38.420499999999997</c:v>
                </c:pt>
                <c:pt idx="1528">
                  <c:v>38.444299999999998</c:v>
                </c:pt>
                <c:pt idx="1529">
                  <c:v>38.468200000000003</c:v>
                </c:pt>
                <c:pt idx="1530">
                  <c:v>38.491999999999997</c:v>
                </c:pt>
                <c:pt idx="1531">
                  <c:v>38.515900000000002</c:v>
                </c:pt>
                <c:pt idx="1532">
                  <c:v>38.539700000000003</c:v>
                </c:pt>
                <c:pt idx="1533">
                  <c:v>38.563600000000001</c:v>
                </c:pt>
                <c:pt idx="1534">
                  <c:v>38.587400000000002</c:v>
                </c:pt>
                <c:pt idx="1535">
                  <c:v>38.6113</c:v>
                </c:pt>
                <c:pt idx="1536">
                  <c:v>38.635100000000001</c:v>
                </c:pt>
                <c:pt idx="1537">
                  <c:v>38.658999999999999</c:v>
                </c:pt>
                <c:pt idx="1538">
                  <c:v>38.6828</c:v>
                </c:pt>
                <c:pt idx="1539">
                  <c:v>38.706699999999998</c:v>
                </c:pt>
                <c:pt idx="1540">
                  <c:v>38.730499999999999</c:v>
                </c:pt>
                <c:pt idx="1541">
                  <c:v>38.754399999999997</c:v>
                </c:pt>
                <c:pt idx="1542">
                  <c:v>38.778199999999998</c:v>
                </c:pt>
                <c:pt idx="1543">
                  <c:v>38.802100000000003</c:v>
                </c:pt>
                <c:pt idx="1544">
                  <c:v>38.825899999999997</c:v>
                </c:pt>
                <c:pt idx="1545">
                  <c:v>38.849800000000002</c:v>
                </c:pt>
                <c:pt idx="1546">
                  <c:v>38.873600000000003</c:v>
                </c:pt>
                <c:pt idx="1547">
                  <c:v>38.897500000000001</c:v>
                </c:pt>
                <c:pt idx="1548">
                  <c:v>38.921300000000002</c:v>
                </c:pt>
                <c:pt idx="1549">
                  <c:v>38.9452</c:v>
                </c:pt>
                <c:pt idx="1550">
                  <c:v>38.969099999999997</c:v>
                </c:pt>
                <c:pt idx="1551">
                  <c:v>38.992899999999999</c:v>
                </c:pt>
                <c:pt idx="1552">
                  <c:v>39.016800000000003</c:v>
                </c:pt>
                <c:pt idx="1553">
                  <c:v>39.040599999999998</c:v>
                </c:pt>
                <c:pt idx="1554">
                  <c:v>39.064500000000002</c:v>
                </c:pt>
                <c:pt idx="1555">
                  <c:v>39.088299999999997</c:v>
                </c:pt>
                <c:pt idx="1556">
                  <c:v>39.112200000000001</c:v>
                </c:pt>
                <c:pt idx="1557">
                  <c:v>39.136000000000003</c:v>
                </c:pt>
                <c:pt idx="1558">
                  <c:v>39.1599</c:v>
                </c:pt>
                <c:pt idx="1559">
                  <c:v>39.183700000000002</c:v>
                </c:pt>
                <c:pt idx="1560">
                  <c:v>39.207599999999999</c:v>
                </c:pt>
                <c:pt idx="1561">
                  <c:v>39.231400000000001</c:v>
                </c:pt>
                <c:pt idx="1562">
                  <c:v>39.255299999999998</c:v>
                </c:pt>
                <c:pt idx="1563">
                  <c:v>39.2791</c:v>
                </c:pt>
                <c:pt idx="1564">
                  <c:v>39.302999999999997</c:v>
                </c:pt>
                <c:pt idx="1565">
                  <c:v>39.326799999999999</c:v>
                </c:pt>
                <c:pt idx="1566">
                  <c:v>39.350700000000003</c:v>
                </c:pt>
                <c:pt idx="1567">
                  <c:v>39.374499999999998</c:v>
                </c:pt>
                <c:pt idx="1568">
                  <c:v>39.398400000000002</c:v>
                </c:pt>
                <c:pt idx="1569">
                  <c:v>39.422199999999997</c:v>
                </c:pt>
                <c:pt idx="1570">
                  <c:v>39.446100000000001</c:v>
                </c:pt>
                <c:pt idx="1571">
                  <c:v>39.469900000000003</c:v>
                </c:pt>
                <c:pt idx="1572">
                  <c:v>39.4938</c:v>
                </c:pt>
                <c:pt idx="1573">
                  <c:v>39.517600000000002</c:v>
                </c:pt>
                <c:pt idx="1574">
                  <c:v>39.541499999999999</c:v>
                </c:pt>
                <c:pt idx="1575">
                  <c:v>39.565300000000001</c:v>
                </c:pt>
                <c:pt idx="1576">
                  <c:v>39.589199999999998</c:v>
                </c:pt>
                <c:pt idx="1577">
                  <c:v>39.613</c:v>
                </c:pt>
                <c:pt idx="1578">
                  <c:v>39.636899999999997</c:v>
                </c:pt>
                <c:pt idx="1579">
                  <c:v>39.660699999999999</c:v>
                </c:pt>
                <c:pt idx="1580">
                  <c:v>39.684600000000003</c:v>
                </c:pt>
                <c:pt idx="1581">
                  <c:v>39.708399999999997</c:v>
                </c:pt>
                <c:pt idx="1582">
                  <c:v>39.732300000000002</c:v>
                </c:pt>
                <c:pt idx="1583">
                  <c:v>39.756100000000004</c:v>
                </c:pt>
                <c:pt idx="1584">
                  <c:v>39.78</c:v>
                </c:pt>
                <c:pt idx="1585">
                  <c:v>39.803800000000003</c:v>
                </c:pt>
                <c:pt idx="1586">
                  <c:v>39.8277</c:v>
                </c:pt>
                <c:pt idx="1587">
                  <c:v>39.851500000000001</c:v>
                </c:pt>
                <c:pt idx="1588">
                  <c:v>39.875399999999999</c:v>
                </c:pt>
                <c:pt idx="1589">
                  <c:v>39.8992</c:v>
                </c:pt>
                <c:pt idx="1590">
                  <c:v>39.923099999999998</c:v>
                </c:pt>
                <c:pt idx="1591">
                  <c:v>39.946899999999999</c:v>
                </c:pt>
                <c:pt idx="1592">
                  <c:v>39.970799999999997</c:v>
                </c:pt>
                <c:pt idx="1593">
                  <c:v>39.994599999999998</c:v>
                </c:pt>
                <c:pt idx="1594">
                  <c:v>40.018500000000003</c:v>
                </c:pt>
                <c:pt idx="1595">
                  <c:v>40.042299999999997</c:v>
                </c:pt>
                <c:pt idx="1596">
                  <c:v>40.066200000000002</c:v>
                </c:pt>
                <c:pt idx="1597">
                  <c:v>40.090000000000003</c:v>
                </c:pt>
                <c:pt idx="1598">
                  <c:v>40.113900000000001</c:v>
                </c:pt>
                <c:pt idx="1599">
                  <c:v>40.137700000000002</c:v>
                </c:pt>
                <c:pt idx="1600">
                  <c:v>40.1616</c:v>
                </c:pt>
                <c:pt idx="1601">
                  <c:v>40.185499999999998</c:v>
                </c:pt>
                <c:pt idx="1602">
                  <c:v>40.209299999999999</c:v>
                </c:pt>
                <c:pt idx="1603">
                  <c:v>40.233199999999997</c:v>
                </c:pt>
                <c:pt idx="1604">
                  <c:v>40.256999999999998</c:v>
                </c:pt>
                <c:pt idx="1605">
                  <c:v>40.280900000000003</c:v>
                </c:pt>
                <c:pt idx="1606">
                  <c:v>40.304699999999997</c:v>
                </c:pt>
                <c:pt idx="1607">
                  <c:v>40.328600000000002</c:v>
                </c:pt>
                <c:pt idx="1608">
                  <c:v>40.352400000000003</c:v>
                </c:pt>
                <c:pt idx="1609">
                  <c:v>40.376300000000001</c:v>
                </c:pt>
                <c:pt idx="1610">
                  <c:v>40.400100000000002</c:v>
                </c:pt>
                <c:pt idx="1611">
                  <c:v>40.423999999999999</c:v>
                </c:pt>
                <c:pt idx="1612">
                  <c:v>40.447800000000001</c:v>
                </c:pt>
                <c:pt idx="1613">
                  <c:v>40.471699999999998</c:v>
                </c:pt>
                <c:pt idx="1614">
                  <c:v>40.4955</c:v>
                </c:pt>
                <c:pt idx="1615">
                  <c:v>40.519399999999997</c:v>
                </c:pt>
                <c:pt idx="1616">
                  <c:v>40.543199999999999</c:v>
                </c:pt>
                <c:pt idx="1617">
                  <c:v>40.567100000000003</c:v>
                </c:pt>
                <c:pt idx="1618">
                  <c:v>40.590899999999998</c:v>
                </c:pt>
                <c:pt idx="1619">
                  <c:v>40.614800000000002</c:v>
                </c:pt>
                <c:pt idx="1620">
                  <c:v>40.638599999999997</c:v>
                </c:pt>
                <c:pt idx="1621">
                  <c:v>40.662500000000001</c:v>
                </c:pt>
                <c:pt idx="1622">
                  <c:v>40.686300000000003</c:v>
                </c:pt>
                <c:pt idx="1623">
                  <c:v>40.7102</c:v>
                </c:pt>
                <c:pt idx="1624">
                  <c:v>40.734000000000002</c:v>
                </c:pt>
                <c:pt idx="1625">
                  <c:v>40.757899999999999</c:v>
                </c:pt>
                <c:pt idx="1626">
                  <c:v>40.781700000000001</c:v>
                </c:pt>
                <c:pt idx="1627">
                  <c:v>40.805599999999998</c:v>
                </c:pt>
                <c:pt idx="1628">
                  <c:v>40.8294</c:v>
                </c:pt>
                <c:pt idx="1629">
                  <c:v>40.853299999999997</c:v>
                </c:pt>
                <c:pt idx="1630">
                  <c:v>40.877099999999999</c:v>
                </c:pt>
                <c:pt idx="1631">
                  <c:v>40.901000000000003</c:v>
                </c:pt>
                <c:pt idx="1632">
                  <c:v>40.924799999999998</c:v>
                </c:pt>
                <c:pt idx="1633">
                  <c:v>40.948700000000002</c:v>
                </c:pt>
                <c:pt idx="1634">
                  <c:v>40.972499999999997</c:v>
                </c:pt>
                <c:pt idx="1635">
                  <c:v>40.996400000000001</c:v>
                </c:pt>
                <c:pt idx="1636">
                  <c:v>41.020200000000003</c:v>
                </c:pt>
                <c:pt idx="1637">
                  <c:v>41.0441</c:v>
                </c:pt>
                <c:pt idx="1638">
                  <c:v>41.067900000000002</c:v>
                </c:pt>
                <c:pt idx="1639">
                  <c:v>41.091799999999999</c:v>
                </c:pt>
                <c:pt idx="1640">
                  <c:v>41.115600000000001</c:v>
                </c:pt>
                <c:pt idx="1641">
                  <c:v>41.139499999999998</c:v>
                </c:pt>
                <c:pt idx="1642">
                  <c:v>41.1633</c:v>
                </c:pt>
                <c:pt idx="1643">
                  <c:v>41.187199999999997</c:v>
                </c:pt>
                <c:pt idx="1644">
                  <c:v>41.210999999999999</c:v>
                </c:pt>
                <c:pt idx="1645">
                  <c:v>41.234900000000003</c:v>
                </c:pt>
                <c:pt idx="1646">
                  <c:v>41.258699999999997</c:v>
                </c:pt>
                <c:pt idx="1647">
                  <c:v>41.282600000000002</c:v>
                </c:pt>
                <c:pt idx="1648">
                  <c:v>41.306399999999996</c:v>
                </c:pt>
                <c:pt idx="1649">
                  <c:v>41.330300000000001</c:v>
                </c:pt>
                <c:pt idx="1650">
                  <c:v>41.354199999999999</c:v>
                </c:pt>
                <c:pt idx="1651">
                  <c:v>41.378</c:v>
                </c:pt>
                <c:pt idx="1652">
                  <c:v>41.401899999999998</c:v>
                </c:pt>
                <c:pt idx="1653">
                  <c:v>41.425699999999999</c:v>
                </c:pt>
                <c:pt idx="1654">
                  <c:v>41.449599999999997</c:v>
                </c:pt>
                <c:pt idx="1655">
                  <c:v>41.473399999999998</c:v>
                </c:pt>
                <c:pt idx="1656">
                  <c:v>41.497300000000003</c:v>
                </c:pt>
                <c:pt idx="1657">
                  <c:v>41.521099999999997</c:v>
                </c:pt>
                <c:pt idx="1658">
                  <c:v>41.545000000000002</c:v>
                </c:pt>
                <c:pt idx="1659">
                  <c:v>41.568800000000003</c:v>
                </c:pt>
                <c:pt idx="1660">
                  <c:v>41.592700000000001</c:v>
                </c:pt>
                <c:pt idx="1661">
                  <c:v>41.616500000000002</c:v>
                </c:pt>
                <c:pt idx="1662">
                  <c:v>41.6404</c:v>
                </c:pt>
                <c:pt idx="1663">
                  <c:v>41.664200000000001</c:v>
                </c:pt>
                <c:pt idx="1664">
                  <c:v>41.688099999999999</c:v>
                </c:pt>
                <c:pt idx="1665">
                  <c:v>41.7119</c:v>
                </c:pt>
                <c:pt idx="1666">
                  <c:v>41.735799999999998</c:v>
                </c:pt>
                <c:pt idx="1667">
                  <c:v>41.759599999999999</c:v>
                </c:pt>
                <c:pt idx="1668">
                  <c:v>41.783499999999997</c:v>
                </c:pt>
                <c:pt idx="1669">
                  <c:v>41.807299999999998</c:v>
                </c:pt>
                <c:pt idx="1670">
                  <c:v>41.831200000000003</c:v>
                </c:pt>
                <c:pt idx="1671">
                  <c:v>41.854999999999997</c:v>
                </c:pt>
                <c:pt idx="1672">
                  <c:v>41.878900000000002</c:v>
                </c:pt>
                <c:pt idx="1673">
                  <c:v>41.902700000000003</c:v>
                </c:pt>
                <c:pt idx="1674">
                  <c:v>41.926600000000001</c:v>
                </c:pt>
                <c:pt idx="1675">
                  <c:v>41.950400000000002</c:v>
                </c:pt>
                <c:pt idx="1676">
                  <c:v>41.974299999999999</c:v>
                </c:pt>
                <c:pt idx="1677">
                  <c:v>41.998100000000001</c:v>
                </c:pt>
                <c:pt idx="1678">
                  <c:v>42.021999999999998</c:v>
                </c:pt>
                <c:pt idx="1679">
                  <c:v>42.0458</c:v>
                </c:pt>
                <c:pt idx="1680">
                  <c:v>42.069699999999997</c:v>
                </c:pt>
                <c:pt idx="1681">
                  <c:v>42.093499999999999</c:v>
                </c:pt>
                <c:pt idx="1682">
                  <c:v>42.117400000000004</c:v>
                </c:pt>
                <c:pt idx="1683">
                  <c:v>42.141199999999998</c:v>
                </c:pt>
                <c:pt idx="1684">
                  <c:v>42.165100000000002</c:v>
                </c:pt>
                <c:pt idx="1685">
                  <c:v>42.188899999999997</c:v>
                </c:pt>
                <c:pt idx="1686">
                  <c:v>42.212800000000001</c:v>
                </c:pt>
                <c:pt idx="1687">
                  <c:v>42.236600000000003</c:v>
                </c:pt>
                <c:pt idx="1688">
                  <c:v>42.2605</c:v>
                </c:pt>
                <c:pt idx="1689">
                  <c:v>42.284300000000002</c:v>
                </c:pt>
                <c:pt idx="1690">
                  <c:v>42.308199999999999</c:v>
                </c:pt>
                <c:pt idx="1691">
                  <c:v>42.332000000000001</c:v>
                </c:pt>
                <c:pt idx="1692">
                  <c:v>42.355899999999998</c:v>
                </c:pt>
                <c:pt idx="1693">
                  <c:v>42.3797</c:v>
                </c:pt>
                <c:pt idx="1694">
                  <c:v>42.403599999999997</c:v>
                </c:pt>
                <c:pt idx="1695">
                  <c:v>42.427399999999999</c:v>
                </c:pt>
                <c:pt idx="1696">
                  <c:v>42.451300000000003</c:v>
                </c:pt>
                <c:pt idx="1697">
                  <c:v>42.475099999999998</c:v>
                </c:pt>
                <c:pt idx="1698">
                  <c:v>42.499000000000002</c:v>
                </c:pt>
                <c:pt idx="1699">
                  <c:v>42.522799999999997</c:v>
                </c:pt>
                <c:pt idx="1700">
                  <c:v>42.546700000000001</c:v>
                </c:pt>
                <c:pt idx="1701">
                  <c:v>42.570599999999999</c:v>
                </c:pt>
                <c:pt idx="1702">
                  <c:v>42.5944</c:v>
                </c:pt>
                <c:pt idx="1703">
                  <c:v>42.618299999999998</c:v>
                </c:pt>
                <c:pt idx="1704">
                  <c:v>42.642099999999999</c:v>
                </c:pt>
                <c:pt idx="1705">
                  <c:v>42.665999999999997</c:v>
                </c:pt>
                <c:pt idx="1706">
                  <c:v>42.689799999999998</c:v>
                </c:pt>
                <c:pt idx="1707">
                  <c:v>42.713700000000003</c:v>
                </c:pt>
                <c:pt idx="1708">
                  <c:v>42.737499999999997</c:v>
                </c:pt>
                <c:pt idx="1709">
                  <c:v>42.761400000000002</c:v>
                </c:pt>
                <c:pt idx="1710">
                  <c:v>42.785200000000003</c:v>
                </c:pt>
                <c:pt idx="1711">
                  <c:v>42.809100000000001</c:v>
                </c:pt>
                <c:pt idx="1712">
                  <c:v>42.832900000000002</c:v>
                </c:pt>
                <c:pt idx="1713">
                  <c:v>42.8568</c:v>
                </c:pt>
                <c:pt idx="1714">
                  <c:v>42.880600000000001</c:v>
                </c:pt>
                <c:pt idx="1715">
                  <c:v>42.904499999999999</c:v>
                </c:pt>
                <c:pt idx="1716">
                  <c:v>42.9283</c:v>
                </c:pt>
                <c:pt idx="1717">
                  <c:v>42.952199999999998</c:v>
                </c:pt>
                <c:pt idx="1718">
                  <c:v>42.975999999999999</c:v>
                </c:pt>
                <c:pt idx="1719">
                  <c:v>42.999899999999997</c:v>
                </c:pt>
                <c:pt idx="1720">
                  <c:v>43.023699999999998</c:v>
                </c:pt>
                <c:pt idx="1721">
                  <c:v>43.047600000000003</c:v>
                </c:pt>
                <c:pt idx="1722">
                  <c:v>43.071399999999997</c:v>
                </c:pt>
                <c:pt idx="1723">
                  <c:v>43.095300000000002</c:v>
                </c:pt>
                <c:pt idx="1724">
                  <c:v>43.119100000000003</c:v>
                </c:pt>
                <c:pt idx="1725">
                  <c:v>43.143000000000001</c:v>
                </c:pt>
                <c:pt idx="1726">
                  <c:v>43.166800000000002</c:v>
                </c:pt>
                <c:pt idx="1727">
                  <c:v>43.1907</c:v>
                </c:pt>
                <c:pt idx="1728">
                  <c:v>43.214500000000001</c:v>
                </c:pt>
                <c:pt idx="1729">
                  <c:v>43.238399999999999</c:v>
                </c:pt>
                <c:pt idx="1730">
                  <c:v>43.2622</c:v>
                </c:pt>
                <c:pt idx="1731">
                  <c:v>43.286099999999998</c:v>
                </c:pt>
                <c:pt idx="1732">
                  <c:v>43.309899999999999</c:v>
                </c:pt>
                <c:pt idx="1733">
                  <c:v>43.333799999999997</c:v>
                </c:pt>
                <c:pt idx="1734">
                  <c:v>43.357599999999998</c:v>
                </c:pt>
                <c:pt idx="1735">
                  <c:v>43.381500000000003</c:v>
                </c:pt>
                <c:pt idx="1736">
                  <c:v>43.405299999999997</c:v>
                </c:pt>
                <c:pt idx="1737">
                  <c:v>43.429200000000002</c:v>
                </c:pt>
                <c:pt idx="1738">
                  <c:v>43.453000000000003</c:v>
                </c:pt>
                <c:pt idx="1739">
                  <c:v>43.476900000000001</c:v>
                </c:pt>
                <c:pt idx="1740">
                  <c:v>43.500700000000002</c:v>
                </c:pt>
                <c:pt idx="1741">
                  <c:v>43.5246</c:v>
                </c:pt>
                <c:pt idx="1742">
                  <c:v>43.548400000000001</c:v>
                </c:pt>
                <c:pt idx="1743">
                  <c:v>43.572299999999998</c:v>
                </c:pt>
                <c:pt idx="1744">
                  <c:v>43.5961</c:v>
                </c:pt>
                <c:pt idx="1745">
                  <c:v>43.62</c:v>
                </c:pt>
                <c:pt idx="1746">
                  <c:v>43.643799999999999</c:v>
                </c:pt>
                <c:pt idx="1747">
                  <c:v>43.667700000000004</c:v>
                </c:pt>
                <c:pt idx="1748">
                  <c:v>43.691499999999998</c:v>
                </c:pt>
                <c:pt idx="1749">
                  <c:v>43.715400000000002</c:v>
                </c:pt>
                <c:pt idx="1750">
                  <c:v>43.739199999999997</c:v>
                </c:pt>
                <c:pt idx="1751">
                  <c:v>43.763100000000001</c:v>
                </c:pt>
                <c:pt idx="1752">
                  <c:v>43.786999999999999</c:v>
                </c:pt>
                <c:pt idx="1753">
                  <c:v>43.8108</c:v>
                </c:pt>
                <c:pt idx="1754">
                  <c:v>43.834699999999998</c:v>
                </c:pt>
                <c:pt idx="1755">
                  <c:v>43.858499999999999</c:v>
                </c:pt>
                <c:pt idx="1756">
                  <c:v>43.882399999999997</c:v>
                </c:pt>
                <c:pt idx="1757">
                  <c:v>43.906199999999998</c:v>
                </c:pt>
                <c:pt idx="1758">
                  <c:v>43.930100000000003</c:v>
                </c:pt>
                <c:pt idx="1759">
                  <c:v>43.953899999999997</c:v>
                </c:pt>
                <c:pt idx="1760">
                  <c:v>43.977800000000002</c:v>
                </c:pt>
                <c:pt idx="1761">
                  <c:v>44.001600000000003</c:v>
                </c:pt>
                <c:pt idx="1762">
                  <c:v>44.025500000000001</c:v>
                </c:pt>
                <c:pt idx="1763">
                  <c:v>44.049300000000002</c:v>
                </c:pt>
                <c:pt idx="1764">
                  <c:v>44.0732</c:v>
                </c:pt>
                <c:pt idx="1765">
                  <c:v>44.097000000000001</c:v>
                </c:pt>
                <c:pt idx="1766">
                  <c:v>44.120899999999999</c:v>
                </c:pt>
                <c:pt idx="1767">
                  <c:v>44.1447</c:v>
                </c:pt>
                <c:pt idx="1768">
                  <c:v>44.168599999999998</c:v>
                </c:pt>
                <c:pt idx="1769">
                  <c:v>44.192399999999999</c:v>
                </c:pt>
                <c:pt idx="1770">
                  <c:v>44.216299999999997</c:v>
                </c:pt>
                <c:pt idx="1771">
                  <c:v>44.240099999999998</c:v>
                </c:pt>
                <c:pt idx="1772">
                  <c:v>44.264000000000003</c:v>
                </c:pt>
                <c:pt idx="1773">
                  <c:v>44.287799999999997</c:v>
                </c:pt>
                <c:pt idx="1774">
                  <c:v>44.311700000000002</c:v>
                </c:pt>
                <c:pt idx="1775">
                  <c:v>44.335500000000003</c:v>
                </c:pt>
                <c:pt idx="1776">
                  <c:v>44.359400000000001</c:v>
                </c:pt>
                <c:pt idx="1777">
                  <c:v>44.383200000000002</c:v>
                </c:pt>
                <c:pt idx="1778">
                  <c:v>44.4071</c:v>
                </c:pt>
                <c:pt idx="1779">
                  <c:v>44.430900000000001</c:v>
                </c:pt>
                <c:pt idx="1780">
                  <c:v>44.454799999999999</c:v>
                </c:pt>
                <c:pt idx="1781">
                  <c:v>44.4786</c:v>
                </c:pt>
                <c:pt idx="1782">
                  <c:v>44.502499999999998</c:v>
                </c:pt>
                <c:pt idx="1783">
                  <c:v>44.526299999999999</c:v>
                </c:pt>
                <c:pt idx="1784">
                  <c:v>44.550199999999997</c:v>
                </c:pt>
                <c:pt idx="1785">
                  <c:v>44.573999999999998</c:v>
                </c:pt>
                <c:pt idx="1786">
                  <c:v>44.597900000000003</c:v>
                </c:pt>
                <c:pt idx="1787">
                  <c:v>44.621699999999997</c:v>
                </c:pt>
                <c:pt idx="1788">
                  <c:v>44.645600000000002</c:v>
                </c:pt>
                <c:pt idx="1789">
                  <c:v>44.669400000000003</c:v>
                </c:pt>
                <c:pt idx="1790">
                  <c:v>44.693300000000001</c:v>
                </c:pt>
                <c:pt idx="1791">
                  <c:v>44.717100000000002</c:v>
                </c:pt>
                <c:pt idx="1792">
                  <c:v>44.741</c:v>
                </c:pt>
                <c:pt idx="1793">
                  <c:v>44.764800000000001</c:v>
                </c:pt>
                <c:pt idx="1794">
                  <c:v>44.788699999999999</c:v>
                </c:pt>
                <c:pt idx="1795">
                  <c:v>44.8125</c:v>
                </c:pt>
                <c:pt idx="1796">
                  <c:v>44.836399999999998</c:v>
                </c:pt>
                <c:pt idx="1797">
                  <c:v>44.860199999999999</c:v>
                </c:pt>
                <c:pt idx="1798">
                  <c:v>44.884099999999997</c:v>
                </c:pt>
                <c:pt idx="1799">
                  <c:v>44.907899999999998</c:v>
                </c:pt>
                <c:pt idx="1800">
                  <c:v>44.931800000000003</c:v>
                </c:pt>
                <c:pt idx="1801">
                  <c:v>44.9557</c:v>
                </c:pt>
                <c:pt idx="1802">
                  <c:v>44.979500000000002</c:v>
                </c:pt>
                <c:pt idx="1803">
                  <c:v>45.003399999999999</c:v>
                </c:pt>
                <c:pt idx="1804">
                  <c:v>45.027200000000001</c:v>
                </c:pt>
                <c:pt idx="1805">
                  <c:v>45.051099999999998</c:v>
                </c:pt>
                <c:pt idx="1806">
                  <c:v>45.0749</c:v>
                </c:pt>
                <c:pt idx="1807">
                  <c:v>45.098799999999997</c:v>
                </c:pt>
                <c:pt idx="1808">
                  <c:v>45.122599999999998</c:v>
                </c:pt>
                <c:pt idx="1809">
                  <c:v>45.146500000000003</c:v>
                </c:pt>
                <c:pt idx="1810">
                  <c:v>45.170299999999997</c:v>
                </c:pt>
                <c:pt idx="1811">
                  <c:v>45.194200000000002</c:v>
                </c:pt>
                <c:pt idx="1812">
                  <c:v>45.218000000000004</c:v>
                </c:pt>
                <c:pt idx="1813">
                  <c:v>45.241900000000001</c:v>
                </c:pt>
                <c:pt idx="1814">
                  <c:v>45.265700000000002</c:v>
                </c:pt>
                <c:pt idx="1815">
                  <c:v>45.2896</c:v>
                </c:pt>
                <c:pt idx="1816">
                  <c:v>45.313400000000001</c:v>
                </c:pt>
                <c:pt idx="1817">
                  <c:v>45.337299999999999</c:v>
                </c:pt>
                <c:pt idx="1818">
                  <c:v>45.3611</c:v>
                </c:pt>
                <c:pt idx="1819">
                  <c:v>45.384999999999998</c:v>
                </c:pt>
                <c:pt idx="1820">
                  <c:v>45.408799999999999</c:v>
                </c:pt>
                <c:pt idx="1821">
                  <c:v>45.432699999999997</c:v>
                </c:pt>
                <c:pt idx="1822">
                  <c:v>45.456499999999998</c:v>
                </c:pt>
                <c:pt idx="1823">
                  <c:v>45.480400000000003</c:v>
                </c:pt>
                <c:pt idx="1824">
                  <c:v>45.504199999999997</c:v>
                </c:pt>
                <c:pt idx="1825">
                  <c:v>45.528100000000002</c:v>
                </c:pt>
                <c:pt idx="1826">
                  <c:v>45.551900000000003</c:v>
                </c:pt>
                <c:pt idx="1827">
                  <c:v>45.575800000000001</c:v>
                </c:pt>
                <c:pt idx="1828">
                  <c:v>45.599600000000002</c:v>
                </c:pt>
                <c:pt idx="1829">
                  <c:v>45.6235</c:v>
                </c:pt>
                <c:pt idx="1830">
                  <c:v>45.647300000000001</c:v>
                </c:pt>
                <c:pt idx="1831">
                  <c:v>45.671199999999999</c:v>
                </c:pt>
                <c:pt idx="1832">
                  <c:v>45.695</c:v>
                </c:pt>
                <c:pt idx="1833">
                  <c:v>45.718899999999998</c:v>
                </c:pt>
                <c:pt idx="1834">
                  <c:v>45.742699999999999</c:v>
                </c:pt>
                <c:pt idx="1835">
                  <c:v>45.766599999999997</c:v>
                </c:pt>
                <c:pt idx="1836">
                  <c:v>45.790399999999998</c:v>
                </c:pt>
                <c:pt idx="1837">
                  <c:v>45.814300000000003</c:v>
                </c:pt>
                <c:pt idx="1838">
                  <c:v>45.838099999999997</c:v>
                </c:pt>
                <c:pt idx="1839">
                  <c:v>45.862000000000002</c:v>
                </c:pt>
                <c:pt idx="1840">
                  <c:v>45.885800000000003</c:v>
                </c:pt>
                <c:pt idx="1841">
                  <c:v>45.909700000000001</c:v>
                </c:pt>
                <c:pt idx="1842">
                  <c:v>45.933500000000002</c:v>
                </c:pt>
                <c:pt idx="1843">
                  <c:v>45.9574</c:v>
                </c:pt>
                <c:pt idx="1844">
                  <c:v>45.981200000000001</c:v>
                </c:pt>
                <c:pt idx="1845">
                  <c:v>46.005099999999999</c:v>
                </c:pt>
                <c:pt idx="1846">
                  <c:v>46.0289</c:v>
                </c:pt>
                <c:pt idx="1847">
                  <c:v>46.052799999999998</c:v>
                </c:pt>
                <c:pt idx="1848">
                  <c:v>46.076599999999999</c:v>
                </c:pt>
                <c:pt idx="1849">
                  <c:v>46.100499999999997</c:v>
                </c:pt>
                <c:pt idx="1850">
                  <c:v>46.124400000000001</c:v>
                </c:pt>
                <c:pt idx="1851">
                  <c:v>46.148200000000003</c:v>
                </c:pt>
                <c:pt idx="1852">
                  <c:v>46.1721</c:v>
                </c:pt>
                <c:pt idx="1853">
                  <c:v>46.195900000000002</c:v>
                </c:pt>
                <c:pt idx="1854">
                  <c:v>46.219799999999999</c:v>
                </c:pt>
                <c:pt idx="1855">
                  <c:v>46.243600000000001</c:v>
                </c:pt>
                <c:pt idx="1856">
                  <c:v>46.267499999999998</c:v>
                </c:pt>
                <c:pt idx="1857">
                  <c:v>46.2913</c:v>
                </c:pt>
                <c:pt idx="1858">
                  <c:v>46.315199999999997</c:v>
                </c:pt>
                <c:pt idx="1859">
                  <c:v>46.338999999999999</c:v>
                </c:pt>
                <c:pt idx="1860">
                  <c:v>46.362900000000003</c:v>
                </c:pt>
                <c:pt idx="1861">
                  <c:v>46.386699999999998</c:v>
                </c:pt>
                <c:pt idx="1862">
                  <c:v>46.410600000000002</c:v>
                </c:pt>
                <c:pt idx="1863">
                  <c:v>46.434399999999997</c:v>
                </c:pt>
                <c:pt idx="1864">
                  <c:v>46.458300000000001</c:v>
                </c:pt>
                <c:pt idx="1865">
                  <c:v>46.482100000000003</c:v>
                </c:pt>
                <c:pt idx="1866">
                  <c:v>46.506</c:v>
                </c:pt>
                <c:pt idx="1867">
                  <c:v>46.529800000000002</c:v>
                </c:pt>
                <c:pt idx="1868">
                  <c:v>46.553699999999999</c:v>
                </c:pt>
                <c:pt idx="1869">
                  <c:v>46.577500000000001</c:v>
                </c:pt>
                <c:pt idx="1870">
                  <c:v>46.601399999999998</c:v>
                </c:pt>
                <c:pt idx="1871">
                  <c:v>46.6252</c:v>
                </c:pt>
                <c:pt idx="1872">
                  <c:v>46.649099999999997</c:v>
                </c:pt>
                <c:pt idx="1873">
                  <c:v>46.672899999999998</c:v>
                </c:pt>
                <c:pt idx="1874">
                  <c:v>46.696800000000003</c:v>
                </c:pt>
                <c:pt idx="1875">
                  <c:v>46.720599999999997</c:v>
                </c:pt>
                <c:pt idx="1876">
                  <c:v>46.744500000000002</c:v>
                </c:pt>
                <c:pt idx="1877">
                  <c:v>46.768300000000004</c:v>
                </c:pt>
                <c:pt idx="1878">
                  <c:v>46.792200000000001</c:v>
                </c:pt>
                <c:pt idx="1879">
                  <c:v>46.816000000000003</c:v>
                </c:pt>
                <c:pt idx="1880">
                  <c:v>46.8399</c:v>
                </c:pt>
                <c:pt idx="1881">
                  <c:v>46.863700000000001</c:v>
                </c:pt>
                <c:pt idx="1882">
                  <c:v>46.887599999999999</c:v>
                </c:pt>
                <c:pt idx="1883">
                  <c:v>46.9114</c:v>
                </c:pt>
                <c:pt idx="1884">
                  <c:v>46.935299999999998</c:v>
                </c:pt>
                <c:pt idx="1885">
                  <c:v>46.959099999999999</c:v>
                </c:pt>
                <c:pt idx="1886">
                  <c:v>46.982999999999997</c:v>
                </c:pt>
                <c:pt idx="1887">
                  <c:v>47.006799999999998</c:v>
                </c:pt>
                <c:pt idx="1888">
                  <c:v>47.030700000000003</c:v>
                </c:pt>
                <c:pt idx="1889">
                  <c:v>47.054499999999997</c:v>
                </c:pt>
                <c:pt idx="1890">
                  <c:v>47.078400000000002</c:v>
                </c:pt>
                <c:pt idx="1891">
                  <c:v>47.102200000000003</c:v>
                </c:pt>
                <c:pt idx="1892">
                  <c:v>47.126100000000001</c:v>
                </c:pt>
                <c:pt idx="1893">
                  <c:v>47.149900000000002</c:v>
                </c:pt>
                <c:pt idx="1894">
                  <c:v>47.1738</c:v>
                </c:pt>
                <c:pt idx="1895">
                  <c:v>47.197600000000001</c:v>
                </c:pt>
                <c:pt idx="1896">
                  <c:v>47.221499999999999</c:v>
                </c:pt>
                <c:pt idx="1897">
                  <c:v>47.2453</c:v>
                </c:pt>
                <c:pt idx="1898">
                  <c:v>47.269199999999998</c:v>
                </c:pt>
                <c:pt idx="1899">
                  <c:v>47.292999999999999</c:v>
                </c:pt>
                <c:pt idx="1900">
                  <c:v>47.316899999999997</c:v>
                </c:pt>
                <c:pt idx="1901">
                  <c:v>47.340800000000002</c:v>
                </c:pt>
                <c:pt idx="1902">
                  <c:v>47.364600000000003</c:v>
                </c:pt>
                <c:pt idx="1903">
                  <c:v>47.388500000000001</c:v>
                </c:pt>
                <c:pt idx="1904">
                  <c:v>47.412300000000002</c:v>
                </c:pt>
                <c:pt idx="1905">
                  <c:v>47.436199999999999</c:v>
                </c:pt>
                <c:pt idx="1906">
                  <c:v>47.46</c:v>
                </c:pt>
                <c:pt idx="1907">
                  <c:v>47.483899999999998</c:v>
                </c:pt>
                <c:pt idx="1908">
                  <c:v>47.5077</c:v>
                </c:pt>
                <c:pt idx="1909">
                  <c:v>47.531599999999997</c:v>
                </c:pt>
                <c:pt idx="1910">
                  <c:v>47.555399999999999</c:v>
                </c:pt>
                <c:pt idx="1911">
                  <c:v>47.579300000000003</c:v>
                </c:pt>
                <c:pt idx="1912">
                  <c:v>47.603099999999998</c:v>
                </c:pt>
                <c:pt idx="1913">
                  <c:v>47.627000000000002</c:v>
                </c:pt>
                <c:pt idx="1914">
                  <c:v>47.650799999999997</c:v>
                </c:pt>
                <c:pt idx="1915">
                  <c:v>47.674700000000001</c:v>
                </c:pt>
                <c:pt idx="1916">
                  <c:v>47.698500000000003</c:v>
                </c:pt>
                <c:pt idx="1917">
                  <c:v>47.7224</c:v>
                </c:pt>
                <c:pt idx="1918">
                  <c:v>47.746200000000002</c:v>
                </c:pt>
                <c:pt idx="1919">
                  <c:v>47.770099999999999</c:v>
                </c:pt>
                <c:pt idx="1920">
                  <c:v>47.793900000000001</c:v>
                </c:pt>
                <c:pt idx="1921">
                  <c:v>47.817799999999998</c:v>
                </c:pt>
                <c:pt idx="1922">
                  <c:v>47.8416</c:v>
                </c:pt>
                <c:pt idx="1923">
                  <c:v>47.865499999999997</c:v>
                </c:pt>
                <c:pt idx="1924">
                  <c:v>47.889299999999999</c:v>
                </c:pt>
                <c:pt idx="1925">
                  <c:v>47.913200000000003</c:v>
                </c:pt>
                <c:pt idx="1926">
                  <c:v>47.936999999999998</c:v>
                </c:pt>
                <c:pt idx="1927">
                  <c:v>47.960900000000002</c:v>
                </c:pt>
                <c:pt idx="1928">
                  <c:v>47.984699999999997</c:v>
                </c:pt>
                <c:pt idx="1929">
                  <c:v>48.008600000000001</c:v>
                </c:pt>
                <c:pt idx="1930">
                  <c:v>48.032400000000003</c:v>
                </c:pt>
                <c:pt idx="1931">
                  <c:v>48.0563</c:v>
                </c:pt>
                <c:pt idx="1932">
                  <c:v>48.080100000000002</c:v>
                </c:pt>
                <c:pt idx="1933">
                  <c:v>48.103999999999999</c:v>
                </c:pt>
                <c:pt idx="1934">
                  <c:v>48.127800000000001</c:v>
                </c:pt>
                <c:pt idx="1935">
                  <c:v>48.151699999999998</c:v>
                </c:pt>
                <c:pt idx="1936">
                  <c:v>48.1755</c:v>
                </c:pt>
                <c:pt idx="1937">
                  <c:v>48.199399999999997</c:v>
                </c:pt>
                <c:pt idx="1938">
                  <c:v>48.223199999999999</c:v>
                </c:pt>
                <c:pt idx="1939">
                  <c:v>48.247100000000003</c:v>
                </c:pt>
                <c:pt idx="1940">
                  <c:v>48.270899999999997</c:v>
                </c:pt>
                <c:pt idx="1941">
                  <c:v>48.294800000000002</c:v>
                </c:pt>
                <c:pt idx="1942">
                  <c:v>48.318600000000004</c:v>
                </c:pt>
                <c:pt idx="1943">
                  <c:v>48.342500000000001</c:v>
                </c:pt>
                <c:pt idx="1944">
                  <c:v>48.366300000000003</c:v>
                </c:pt>
                <c:pt idx="1945">
                  <c:v>48.3902</c:v>
                </c:pt>
                <c:pt idx="1946">
                  <c:v>48.414000000000001</c:v>
                </c:pt>
                <c:pt idx="1947">
                  <c:v>48.437899999999999</c:v>
                </c:pt>
                <c:pt idx="1948">
                  <c:v>48.4617</c:v>
                </c:pt>
                <c:pt idx="1949">
                  <c:v>48.485599999999998</c:v>
                </c:pt>
                <c:pt idx="1950">
                  <c:v>48.509500000000003</c:v>
                </c:pt>
                <c:pt idx="1951">
                  <c:v>48.533299999999997</c:v>
                </c:pt>
                <c:pt idx="1952">
                  <c:v>48.557200000000002</c:v>
                </c:pt>
                <c:pt idx="1953">
                  <c:v>48.581000000000003</c:v>
                </c:pt>
                <c:pt idx="1954">
                  <c:v>48.604900000000001</c:v>
                </c:pt>
                <c:pt idx="1955">
                  <c:v>48.628700000000002</c:v>
                </c:pt>
                <c:pt idx="1956">
                  <c:v>48.6526</c:v>
                </c:pt>
                <c:pt idx="1957">
                  <c:v>48.676400000000001</c:v>
                </c:pt>
                <c:pt idx="1958">
                  <c:v>48.700299999999999</c:v>
                </c:pt>
                <c:pt idx="1959">
                  <c:v>48.7241</c:v>
                </c:pt>
                <c:pt idx="1960">
                  <c:v>48.747999999999998</c:v>
                </c:pt>
                <c:pt idx="1961">
                  <c:v>48.771799999999999</c:v>
                </c:pt>
                <c:pt idx="1962">
                  <c:v>48.795699999999997</c:v>
                </c:pt>
                <c:pt idx="1963">
                  <c:v>48.819499999999998</c:v>
                </c:pt>
                <c:pt idx="1964">
                  <c:v>48.843400000000003</c:v>
                </c:pt>
                <c:pt idx="1965">
                  <c:v>48.867199999999997</c:v>
                </c:pt>
                <c:pt idx="1966">
                  <c:v>48.891100000000002</c:v>
                </c:pt>
                <c:pt idx="1967">
                  <c:v>48.914900000000003</c:v>
                </c:pt>
                <c:pt idx="1968">
                  <c:v>48.938800000000001</c:v>
                </c:pt>
                <c:pt idx="1969">
                  <c:v>48.962600000000002</c:v>
                </c:pt>
                <c:pt idx="1970">
                  <c:v>48.986499999999999</c:v>
                </c:pt>
                <c:pt idx="1971">
                  <c:v>49.010300000000001</c:v>
                </c:pt>
                <c:pt idx="1972">
                  <c:v>49.034199999999998</c:v>
                </c:pt>
                <c:pt idx="1973">
                  <c:v>49.058</c:v>
                </c:pt>
                <c:pt idx="1974">
                  <c:v>49.081899999999997</c:v>
                </c:pt>
                <c:pt idx="1975">
                  <c:v>49.105699999999999</c:v>
                </c:pt>
                <c:pt idx="1976">
                  <c:v>49.129600000000003</c:v>
                </c:pt>
                <c:pt idx="1977">
                  <c:v>49.153399999999998</c:v>
                </c:pt>
                <c:pt idx="1978">
                  <c:v>49.177300000000002</c:v>
                </c:pt>
                <c:pt idx="1979">
                  <c:v>49.201099999999997</c:v>
                </c:pt>
                <c:pt idx="1980">
                  <c:v>49.225000000000001</c:v>
                </c:pt>
                <c:pt idx="1981">
                  <c:v>49.248800000000003</c:v>
                </c:pt>
                <c:pt idx="1982">
                  <c:v>49.2727</c:v>
                </c:pt>
                <c:pt idx="1983">
                  <c:v>49.296500000000002</c:v>
                </c:pt>
                <c:pt idx="1984">
                  <c:v>49.320399999999999</c:v>
                </c:pt>
                <c:pt idx="1985">
                  <c:v>49.344200000000001</c:v>
                </c:pt>
                <c:pt idx="1986">
                  <c:v>49.368099999999998</c:v>
                </c:pt>
                <c:pt idx="1987">
                  <c:v>49.3919</c:v>
                </c:pt>
                <c:pt idx="1988">
                  <c:v>49.415799999999997</c:v>
                </c:pt>
                <c:pt idx="1989">
                  <c:v>49.439599999999999</c:v>
                </c:pt>
                <c:pt idx="1990">
                  <c:v>49.463500000000003</c:v>
                </c:pt>
                <c:pt idx="1991">
                  <c:v>49.487299999999998</c:v>
                </c:pt>
                <c:pt idx="1992">
                  <c:v>49.511200000000002</c:v>
                </c:pt>
                <c:pt idx="1993">
                  <c:v>49.534999999999997</c:v>
                </c:pt>
                <c:pt idx="1994">
                  <c:v>49.558900000000001</c:v>
                </c:pt>
                <c:pt idx="1995">
                  <c:v>49.582700000000003</c:v>
                </c:pt>
                <c:pt idx="1996">
                  <c:v>49.6066</c:v>
                </c:pt>
                <c:pt idx="1997">
                  <c:v>49.630400000000002</c:v>
                </c:pt>
                <c:pt idx="1998">
                  <c:v>49.654299999999999</c:v>
                </c:pt>
                <c:pt idx="1999">
                  <c:v>49.678100000000001</c:v>
                </c:pt>
                <c:pt idx="2000">
                  <c:v>49.701999999999998</c:v>
                </c:pt>
                <c:pt idx="2001">
                  <c:v>49.725900000000003</c:v>
                </c:pt>
                <c:pt idx="2002">
                  <c:v>49.749699999999997</c:v>
                </c:pt>
                <c:pt idx="2003">
                  <c:v>49.773600000000002</c:v>
                </c:pt>
                <c:pt idx="2004">
                  <c:v>49.797400000000003</c:v>
                </c:pt>
                <c:pt idx="2005">
                  <c:v>49.821300000000001</c:v>
                </c:pt>
                <c:pt idx="2006">
                  <c:v>49.845100000000002</c:v>
                </c:pt>
                <c:pt idx="2007">
                  <c:v>49.869</c:v>
                </c:pt>
                <c:pt idx="2008">
                  <c:v>49.892800000000001</c:v>
                </c:pt>
                <c:pt idx="2009">
                  <c:v>49.916699999999999</c:v>
                </c:pt>
                <c:pt idx="2010">
                  <c:v>49.9405</c:v>
                </c:pt>
                <c:pt idx="2011">
                  <c:v>49.964399999999998</c:v>
                </c:pt>
                <c:pt idx="2012">
                  <c:v>49.988199999999999</c:v>
                </c:pt>
                <c:pt idx="2013">
                  <c:v>50.012099999999997</c:v>
                </c:pt>
                <c:pt idx="2014">
                  <c:v>50.035899999999998</c:v>
                </c:pt>
                <c:pt idx="2015">
                  <c:v>50.059800000000003</c:v>
                </c:pt>
                <c:pt idx="2016">
                  <c:v>50.083599999999997</c:v>
                </c:pt>
                <c:pt idx="2017">
                  <c:v>50.107500000000002</c:v>
                </c:pt>
                <c:pt idx="2018">
                  <c:v>50.131300000000003</c:v>
                </c:pt>
                <c:pt idx="2019">
                  <c:v>50.155200000000001</c:v>
                </c:pt>
                <c:pt idx="2020">
                  <c:v>50.179000000000002</c:v>
                </c:pt>
                <c:pt idx="2021">
                  <c:v>50.2029</c:v>
                </c:pt>
                <c:pt idx="2022">
                  <c:v>50.226700000000001</c:v>
                </c:pt>
                <c:pt idx="2023">
                  <c:v>50.250599999999999</c:v>
                </c:pt>
                <c:pt idx="2024">
                  <c:v>50.2744</c:v>
                </c:pt>
                <c:pt idx="2025">
                  <c:v>50.298299999999998</c:v>
                </c:pt>
                <c:pt idx="2026">
                  <c:v>50.322099999999999</c:v>
                </c:pt>
                <c:pt idx="2027">
                  <c:v>50.345999999999997</c:v>
                </c:pt>
                <c:pt idx="2028">
                  <c:v>50.369799999999998</c:v>
                </c:pt>
                <c:pt idx="2029">
                  <c:v>50.393700000000003</c:v>
                </c:pt>
                <c:pt idx="2030">
                  <c:v>50.417499999999997</c:v>
                </c:pt>
                <c:pt idx="2031">
                  <c:v>50.441400000000002</c:v>
                </c:pt>
                <c:pt idx="2032">
                  <c:v>50.465200000000003</c:v>
                </c:pt>
                <c:pt idx="2033">
                  <c:v>50.489100000000001</c:v>
                </c:pt>
                <c:pt idx="2034">
                  <c:v>50.512900000000002</c:v>
                </c:pt>
                <c:pt idx="2035">
                  <c:v>50.536799999999999</c:v>
                </c:pt>
                <c:pt idx="2036">
                  <c:v>50.560600000000001</c:v>
                </c:pt>
                <c:pt idx="2037">
                  <c:v>50.584499999999998</c:v>
                </c:pt>
                <c:pt idx="2038">
                  <c:v>50.6083</c:v>
                </c:pt>
                <c:pt idx="2039">
                  <c:v>50.632199999999997</c:v>
                </c:pt>
                <c:pt idx="2040">
                  <c:v>50.655999999999999</c:v>
                </c:pt>
                <c:pt idx="2041">
                  <c:v>50.679900000000004</c:v>
                </c:pt>
                <c:pt idx="2042">
                  <c:v>50.703699999999998</c:v>
                </c:pt>
                <c:pt idx="2043">
                  <c:v>50.727600000000002</c:v>
                </c:pt>
                <c:pt idx="2044">
                  <c:v>50.751399999999997</c:v>
                </c:pt>
                <c:pt idx="2045">
                  <c:v>50.775300000000001</c:v>
                </c:pt>
                <c:pt idx="2046">
                  <c:v>50.799100000000003</c:v>
                </c:pt>
                <c:pt idx="2047">
                  <c:v>50.823</c:v>
                </c:pt>
                <c:pt idx="2048">
                  <c:v>50.846800000000002</c:v>
                </c:pt>
                <c:pt idx="2049">
                  <c:v>50.870699999999999</c:v>
                </c:pt>
                <c:pt idx="2050">
                  <c:v>50.894599999999997</c:v>
                </c:pt>
                <c:pt idx="2051">
                  <c:v>50.918399999999998</c:v>
                </c:pt>
                <c:pt idx="2052">
                  <c:v>50.942300000000003</c:v>
                </c:pt>
                <c:pt idx="2053">
                  <c:v>50.966099999999997</c:v>
                </c:pt>
                <c:pt idx="2054">
                  <c:v>50.99</c:v>
                </c:pt>
                <c:pt idx="2055">
                  <c:v>51.013800000000003</c:v>
                </c:pt>
                <c:pt idx="2056">
                  <c:v>51.037700000000001</c:v>
                </c:pt>
                <c:pt idx="2057">
                  <c:v>51.061500000000002</c:v>
                </c:pt>
                <c:pt idx="2058">
                  <c:v>51.0854</c:v>
                </c:pt>
                <c:pt idx="2059">
                  <c:v>51.109200000000001</c:v>
                </c:pt>
                <c:pt idx="2060">
                  <c:v>51.133099999999999</c:v>
                </c:pt>
                <c:pt idx="2061">
                  <c:v>51.1569</c:v>
                </c:pt>
                <c:pt idx="2062">
                  <c:v>51.180799999999998</c:v>
                </c:pt>
                <c:pt idx="2063">
                  <c:v>51.204599999999999</c:v>
                </c:pt>
                <c:pt idx="2064">
                  <c:v>51.228499999999997</c:v>
                </c:pt>
                <c:pt idx="2065">
                  <c:v>51.252299999999998</c:v>
                </c:pt>
                <c:pt idx="2066">
                  <c:v>51.276200000000003</c:v>
                </c:pt>
                <c:pt idx="2067">
                  <c:v>51.3</c:v>
                </c:pt>
                <c:pt idx="2068">
                  <c:v>51.323900000000002</c:v>
                </c:pt>
                <c:pt idx="2069">
                  <c:v>51.347700000000003</c:v>
                </c:pt>
                <c:pt idx="2070">
                  <c:v>51.371600000000001</c:v>
                </c:pt>
                <c:pt idx="2071">
                  <c:v>51.395400000000002</c:v>
                </c:pt>
                <c:pt idx="2072">
                  <c:v>51.4193</c:v>
                </c:pt>
                <c:pt idx="2073">
                  <c:v>51.443100000000001</c:v>
                </c:pt>
                <c:pt idx="2074">
                  <c:v>51.466999999999999</c:v>
                </c:pt>
                <c:pt idx="2075">
                  <c:v>51.4908</c:v>
                </c:pt>
                <c:pt idx="2076">
                  <c:v>51.514699999999998</c:v>
                </c:pt>
                <c:pt idx="2077">
                  <c:v>51.538499999999999</c:v>
                </c:pt>
                <c:pt idx="2078">
                  <c:v>51.562399999999997</c:v>
                </c:pt>
                <c:pt idx="2079">
                  <c:v>51.586199999999998</c:v>
                </c:pt>
                <c:pt idx="2080">
                  <c:v>51.610100000000003</c:v>
                </c:pt>
                <c:pt idx="2081">
                  <c:v>51.633899999999997</c:v>
                </c:pt>
                <c:pt idx="2082">
                  <c:v>51.657800000000002</c:v>
                </c:pt>
                <c:pt idx="2083">
                  <c:v>51.681600000000003</c:v>
                </c:pt>
                <c:pt idx="2084">
                  <c:v>51.705500000000001</c:v>
                </c:pt>
                <c:pt idx="2085">
                  <c:v>51.729300000000002</c:v>
                </c:pt>
                <c:pt idx="2086">
                  <c:v>51.7532</c:v>
                </c:pt>
                <c:pt idx="2087">
                  <c:v>51.777000000000001</c:v>
                </c:pt>
                <c:pt idx="2088">
                  <c:v>51.800899999999999</c:v>
                </c:pt>
                <c:pt idx="2089">
                  <c:v>51.8247</c:v>
                </c:pt>
                <c:pt idx="2090">
                  <c:v>51.848599999999998</c:v>
                </c:pt>
                <c:pt idx="2091">
                  <c:v>51.872399999999999</c:v>
                </c:pt>
                <c:pt idx="2092">
                  <c:v>51.896299999999997</c:v>
                </c:pt>
                <c:pt idx="2093">
                  <c:v>51.920099999999998</c:v>
                </c:pt>
                <c:pt idx="2094">
                  <c:v>51.944000000000003</c:v>
                </c:pt>
                <c:pt idx="2095">
                  <c:v>51.967799999999997</c:v>
                </c:pt>
                <c:pt idx="2096">
                  <c:v>51.991700000000002</c:v>
                </c:pt>
                <c:pt idx="2097">
                  <c:v>52.015500000000003</c:v>
                </c:pt>
                <c:pt idx="2098">
                  <c:v>52.039400000000001</c:v>
                </c:pt>
                <c:pt idx="2099">
                  <c:v>52.063200000000002</c:v>
                </c:pt>
                <c:pt idx="2100">
                  <c:v>52.0871</c:v>
                </c:pt>
                <c:pt idx="2101">
                  <c:v>52.110999999999997</c:v>
                </c:pt>
                <c:pt idx="2102">
                  <c:v>52.134799999999998</c:v>
                </c:pt>
                <c:pt idx="2103">
                  <c:v>52.158700000000003</c:v>
                </c:pt>
                <c:pt idx="2104">
                  <c:v>52.182499999999997</c:v>
                </c:pt>
                <c:pt idx="2105">
                  <c:v>52.206400000000002</c:v>
                </c:pt>
                <c:pt idx="2106">
                  <c:v>52.230200000000004</c:v>
                </c:pt>
                <c:pt idx="2107">
                  <c:v>52.254100000000001</c:v>
                </c:pt>
                <c:pt idx="2108">
                  <c:v>52.277900000000002</c:v>
                </c:pt>
                <c:pt idx="2109">
                  <c:v>52.3018</c:v>
                </c:pt>
                <c:pt idx="2110">
                  <c:v>52.325600000000001</c:v>
                </c:pt>
                <c:pt idx="2111">
                  <c:v>52.349499999999999</c:v>
                </c:pt>
                <c:pt idx="2112">
                  <c:v>52.3733</c:v>
                </c:pt>
                <c:pt idx="2113">
                  <c:v>52.397199999999998</c:v>
                </c:pt>
                <c:pt idx="2114">
                  <c:v>52.420999999999999</c:v>
                </c:pt>
                <c:pt idx="2115">
                  <c:v>52.444899999999997</c:v>
                </c:pt>
                <c:pt idx="2116">
                  <c:v>52.468699999999998</c:v>
                </c:pt>
                <c:pt idx="2117">
                  <c:v>52.492600000000003</c:v>
                </c:pt>
                <c:pt idx="2118">
                  <c:v>52.516399999999997</c:v>
                </c:pt>
                <c:pt idx="2119">
                  <c:v>52.540300000000002</c:v>
                </c:pt>
                <c:pt idx="2120">
                  <c:v>52.564100000000003</c:v>
                </c:pt>
                <c:pt idx="2121">
                  <c:v>52.588000000000001</c:v>
                </c:pt>
                <c:pt idx="2122">
                  <c:v>52.611800000000002</c:v>
                </c:pt>
                <c:pt idx="2123">
                  <c:v>52.6357</c:v>
                </c:pt>
                <c:pt idx="2124">
                  <c:v>52.659500000000001</c:v>
                </c:pt>
                <c:pt idx="2125">
                  <c:v>52.683399999999999</c:v>
                </c:pt>
                <c:pt idx="2126">
                  <c:v>52.7072</c:v>
                </c:pt>
                <c:pt idx="2127">
                  <c:v>52.731099999999998</c:v>
                </c:pt>
                <c:pt idx="2128">
                  <c:v>52.754899999999999</c:v>
                </c:pt>
                <c:pt idx="2129">
                  <c:v>52.778799999999997</c:v>
                </c:pt>
                <c:pt idx="2130">
                  <c:v>52.802599999999998</c:v>
                </c:pt>
                <c:pt idx="2131">
                  <c:v>52.826500000000003</c:v>
                </c:pt>
                <c:pt idx="2132">
                  <c:v>52.850299999999997</c:v>
                </c:pt>
                <c:pt idx="2133">
                  <c:v>52.874200000000002</c:v>
                </c:pt>
                <c:pt idx="2134">
                  <c:v>52.898000000000003</c:v>
                </c:pt>
                <c:pt idx="2135">
                  <c:v>52.921900000000001</c:v>
                </c:pt>
                <c:pt idx="2136">
                  <c:v>52.945700000000002</c:v>
                </c:pt>
                <c:pt idx="2137">
                  <c:v>52.9696</c:v>
                </c:pt>
                <c:pt idx="2138">
                  <c:v>52.993400000000001</c:v>
                </c:pt>
                <c:pt idx="2139">
                  <c:v>53.017299999999999</c:v>
                </c:pt>
                <c:pt idx="2140">
                  <c:v>53.0411</c:v>
                </c:pt>
                <c:pt idx="2141">
                  <c:v>53.064999999999998</c:v>
                </c:pt>
                <c:pt idx="2142">
                  <c:v>53.088799999999999</c:v>
                </c:pt>
                <c:pt idx="2143">
                  <c:v>53.112699999999997</c:v>
                </c:pt>
                <c:pt idx="2144">
                  <c:v>53.136499999999998</c:v>
                </c:pt>
                <c:pt idx="2145">
                  <c:v>53.160400000000003</c:v>
                </c:pt>
                <c:pt idx="2146">
                  <c:v>53.184199999999997</c:v>
                </c:pt>
                <c:pt idx="2147">
                  <c:v>53.208100000000002</c:v>
                </c:pt>
                <c:pt idx="2148">
                  <c:v>53.231900000000003</c:v>
                </c:pt>
                <c:pt idx="2149">
                  <c:v>53.255800000000001</c:v>
                </c:pt>
                <c:pt idx="2150">
                  <c:v>53.279699999999998</c:v>
                </c:pt>
                <c:pt idx="2151">
                  <c:v>53.3035</c:v>
                </c:pt>
                <c:pt idx="2152">
                  <c:v>53.327399999999997</c:v>
                </c:pt>
                <c:pt idx="2153">
                  <c:v>53.351199999999999</c:v>
                </c:pt>
                <c:pt idx="2154">
                  <c:v>53.375100000000003</c:v>
                </c:pt>
                <c:pt idx="2155">
                  <c:v>53.398899999999998</c:v>
                </c:pt>
                <c:pt idx="2156">
                  <c:v>53.422800000000002</c:v>
                </c:pt>
                <c:pt idx="2157">
                  <c:v>53.446599999999997</c:v>
                </c:pt>
                <c:pt idx="2158">
                  <c:v>53.470500000000001</c:v>
                </c:pt>
                <c:pt idx="2159">
                  <c:v>53.494300000000003</c:v>
                </c:pt>
                <c:pt idx="2160">
                  <c:v>53.5182</c:v>
                </c:pt>
                <c:pt idx="2161">
                  <c:v>53.542000000000002</c:v>
                </c:pt>
                <c:pt idx="2162">
                  <c:v>53.565899999999999</c:v>
                </c:pt>
                <c:pt idx="2163">
                  <c:v>53.589700000000001</c:v>
                </c:pt>
                <c:pt idx="2164">
                  <c:v>53.613599999999998</c:v>
                </c:pt>
                <c:pt idx="2165">
                  <c:v>53.6374</c:v>
                </c:pt>
                <c:pt idx="2166">
                  <c:v>53.661299999999997</c:v>
                </c:pt>
                <c:pt idx="2167">
                  <c:v>53.685099999999998</c:v>
                </c:pt>
                <c:pt idx="2168">
                  <c:v>53.709000000000003</c:v>
                </c:pt>
                <c:pt idx="2169">
                  <c:v>53.732799999999997</c:v>
                </c:pt>
                <c:pt idx="2170">
                  <c:v>53.756700000000002</c:v>
                </c:pt>
                <c:pt idx="2171">
                  <c:v>53.780500000000004</c:v>
                </c:pt>
                <c:pt idx="2172">
                  <c:v>53.804400000000001</c:v>
                </c:pt>
                <c:pt idx="2173">
                  <c:v>53.828200000000002</c:v>
                </c:pt>
                <c:pt idx="2174">
                  <c:v>53.8521</c:v>
                </c:pt>
                <c:pt idx="2175">
                  <c:v>53.875900000000001</c:v>
                </c:pt>
                <c:pt idx="2176">
                  <c:v>53.899799999999999</c:v>
                </c:pt>
                <c:pt idx="2177">
                  <c:v>53.9236</c:v>
                </c:pt>
                <c:pt idx="2178">
                  <c:v>53.947499999999998</c:v>
                </c:pt>
                <c:pt idx="2179">
                  <c:v>53.971299999999999</c:v>
                </c:pt>
                <c:pt idx="2180">
                  <c:v>53.995199999999997</c:v>
                </c:pt>
                <c:pt idx="2181">
                  <c:v>54.018999999999998</c:v>
                </c:pt>
                <c:pt idx="2182">
                  <c:v>54.042900000000003</c:v>
                </c:pt>
                <c:pt idx="2183">
                  <c:v>54.066699999999997</c:v>
                </c:pt>
                <c:pt idx="2184">
                  <c:v>54.090600000000002</c:v>
                </c:pt>
                <c:pt idx="2185">
                  <c:v>54.114400000000003</c:v>
                </c:pt>
                <c:pt idx="2186">
                  <c:v>54.138300000000001</c:v>
                </c:pt>
                <c:pt idx="2187">
                  <c:v>54.162100000000002</c:v>
                </c:pt>
                <c:pt idx="2188">
                  <c:v>54.186</c:v>
                </c:pt>
                <c:pt idx="2189">
                  <c:v>54.209800000000001</c:v>
                </c:pt>
                <c:pt idx="2190">
                  <c:v>54.233699999999999</c:v>
                </c:pt>
                <c:pt idx="2191">
                  <c:v>54.2575</c:v>
                </c:pt>
                <c:pt idx="2192">
                  <c:v>54.281399999999998</c:v>
                </c:pt>
                <c:pt idx="2193">
                  <c:v>54.305199999999999</c:v>
                </c:pt>
                <c:pt idx="2194">
                  <c:v>54.329099999999997</c:v>
                </c:pt>
                <c:pt idx="2195">
                  <c:v>54.352899999999998</c:v>
                </c:pt>
                <c:pt idx="2196">
                  <c:v>54.376800000000003</c:v>
                </c:pt>
                <c:pt idx="2197">
                  <c:v>54.400599999999997</c:v>
                </c:pt>
                <c:pt idx="2198">
                  <c:v>54.424500000000002</c:v>
                </c:pt>
                <c:pt idx="2199">
                  <c:v>54.448300000000003</c:v>
                </c:pt>
                <c:pt idx="2200">
                  <c:v>54.472200000000001</c:v>
                </c:pt>
                <c:pt idx="2201">
                  <c:v>54.496099999999998</c:v>
                </c:pt>
                <c:pt idx="2202">
                  <c:v>54.5199</c:v>
                </c:pt>
                <c:pt idx="2203">
                  <c:v>54.543799999999997</c:v>
                </c:pt>
                <c:pt idx="2204">
                  <c:v>54.567599999999999</c:v>
                </c:pt>
                <c:pt idx="2205">
                  <c:v>54.591500000000003</c:v>
                </c:pt>
                <c:pt idx="2206">
                  <c:v>54.615299999999998</c:v>
                </c:pt>
                <c:pt idx="2207">
                  <c:v>54.639200000000002</c:v>
                </c:pt>
                <c:pt idx="2208">
                  <c:v>54.662999999999997</c:v>
                </c:pt>
                <c:pt idx="2209">
                  <c:v>54.686900000000001</c:v>
                </c:pt>
                <c:pt idx="2210">
                  <c:v>54.710700000000003</c:v>
                </c:pt>
                <c:pt idx="2211">
                  <c:v>54.7346</c:v>
                </c:pt>
                <c:pt idx="2212">
                  <c:v>54.758400000000002</c:v>
                </c:pt>
                <c:pt idx="2213">
                  <c:v>54.782299999999999</c:v>
                </c:pt>
                <c:pt idx="2214">
                  <c:v>54.806100000000001</c:v>
                </c:pt>
                <c:pt idx="2215">
                  <c:v>54.83</c:v>
                </c:pt>
                <c:pt idx="2216">
                  <c:v>54.8538</c:v>
                </c:pt>
                <c:pt idx="2217">
                  <c:v>54.877699999999997</c:v>
                </c:pt>
                <c:pt idx="2218">
                  <c:v>54.901499999999999</c:v>
                </c:pt>
                <c:pt idx="2219">
                  <c:v>54.925400000000003</c:v>
                </c:pt>
                <c:pt idx="2220">
                  <c:v>54.949199999999998</c:v>
                </c:pt>
                <c:pt idx="2221">
                  <c:v>54.973100000000002</c:v>
                </c:pt>
                <c:pt idx="2222">
                  <c:v>54.996899999999997</c:v>
                </c:pt>
                <c:pt idx="2223">
                  <c:v>55.020800000000001</c:v>
                </c:pt>
                <c:pt idx="2224">
                  <c:v>55.044600000000003</c:v>
                </c:pt>
                <c:pt idx="2225">
                  <c:v>55.0685</c:v>
                </c:pt>
                <c:pt idx="2226">
                  <c:v>55.092300000000002</c:v>
                </c:pt>
                <c:pt idx="2227">
                  <c:v>55.116199999999999</c:v>
                </c:pt>
                <c:pt idx="2228">
                  <c:v>55.14</c:v>
                </c:pt>
                <c:pt idx="2229">
                  <c:v>55.163899999999998</c:v>
                </c:pt>
                <c:pt idx="2230">
                  <c:v>55.1877</c:v>
                </c:pt>
                <c:pt idx="2231">
                  <c:v>55.211599999999997</c:v>
                </c:pt>
                <c:pt idx="2232">
                  <c:v>55.235399999999998</c:v>
                </c:pt>
                <c:pt idx="2233">
                  <c:v>55.259300000000003</c:v>
                </c:pt>
                <c:pt idx="2234">
                  <c:v>55.283099999999997</c:v>
                </c:pt>
                <c:pt idx="2235">
                  <c:v>55.307000000000002</c:v>
                </c:pt>
                <c:pt idx="2236">
                  <c:v>55.330800000000004</c:v>
                </c:pt>
                <c:pt idx="2237">
                  <c:v>55.354700000000001</c:v>
                </c:pt>
                <c:pt idx="2238">
                  <c:v>55.378500000000003</c:v>
                </c:pt>
                <c:pt idx="2239">
                  <c:v>55.4024</c:v>
                </c:pt>
                <c:pt idx="2240">
                  <c:v>55.426200000000001</c:v>
                </c:pt>
                <c:pt idx="2241">
                  <c:v>55.450099999999999</c:v>
                </c:pt>
                <c:pt idx="2242">
                  <c:v>55.4739</c:v>
                </c:pt>
                <c:pt idx="2243">
                  <c:v>55.497799999999998</c:v>
                </c:pt>
                <c:pt idx="2244">
                  <c:v>55.521599999999999</c:v>
                </c:pt>
                <c:pt idx="2245">
                  <c:v>55.545499999999997</c:v>
                </c:pt>
                <c:pt idx="2246">
                  <c:v>55.569299999999998</c:v>
                </c:pt>
                <c:pt idx="2247">
                  <c:v>55.593200000000003</c:v>
                </c:pt>
                <c:pt idx="2248">
                  <c:v>55.616999999999997</c:v>
                </c:pt>
                <c:pt idx="2249">
                  <c:v>55.640900000000002</c:v>
                </c:pt>
                <c:pt idx="2250">
                  <c:v>55.6648</c:v>
                </c:pt>
                <c:pt idx="2251">
                  <c:v>55.688600000000001</c:v>
                </c:pt>
                <c:pt idx="2252">
                  <c:v>55.712499999999999</c:v>
                </c:pt>
                <c:pt idx="2253">
                  <c:v>55.7363</c:v>
                </c:pt>
                <c:pt idx="2254">
                  <c:v>55.760199999999998</c:v>
                </c:pt>
                <c:pt idx="2255">
                  <c:v>55.783999999999999</c:v>
                </c:pt>
                <c:pt idx="2256">
                  <c:v>55.807899999999997</c:v>
                </c:pt>
                <c:pt idx="2257">
                  <c:v>55.831699999999998</c:v>
                </c:pt>
                <c:pt idx="2258">
                  <c:v>55.855600000000003</c:v>
                </c:pt>
                <c:pt idx="2259">
                  <c:v>55.879399999999997</c:v>
                </c:pt>
                <c:pt idx="2260">
                  <c:v>55.903300000000002</c:v>
                </c:pt>
                <c:pt idx="2261">
                  <c:v>55.927100000000003</c:v>
                </c:pt>
                <c:pt idx="2262">
                  <c:v>55.951000000000001</c:v>
                </c:pt>
                <c:pt idx="2263">
                  <c:v>55.974800000000002</c:v>
                </c:pt>
                <c:pt idx="2264">
                  <c:v>55.998699999999999</c:v>
                </c:pt>
                <c:pt idx="2265">
                  <c:v>56.022500000000001</c:v>
                </c:pt>
                <c:pt idx="2266">
                  <c:v>56.046399999999998</c:v>
                </c:pt>
                <c:pt idx="2267">
                  <c:v>56.0702</c:v>
                </c:pt>
                <c:pt idx="2268">
                  <c:v>56.094099999999997</c:v>
                </c:pt>
                <c:pt idx="2269">
                  <c:v>56.117899999999999</c:v>
                </c:pt>
                <c:pt idx="2270">
                  <c:v>56.141800000000003</c:v>
                </c:pt>
                <c:pt idx="2271">
                  <c:v>56.165599999999998</c:v>
                </c:pt>
                <c:pt idx="2272">
                  <c:v>56.189500000000002</c:v>
                </c:pt>
                <c:pt idx="2273">
                  <c:v>56.213299999999997</c:v>
                </c:pt>
                <c:pt idx="2274">
                  <c:v>56.237200000000001</c:v>
                </c:pt>
                <c:pt idx="2275">
                  <c:v>56.261000000000003</c:v>
                </c:pt>
                <c:pt idx="2276">
                  <c:v>56.2849</c:v>
                </c:pt>
                <c:pt idx="2277">
                  <c:v>56.308700000000002</c:v>
                </c:pt>
                <c:pt idx="2278">
                  <c:v>56.332599999999999</c:v>
                </c:pt>
                <c:pt idx="2279">
                  <c:v>56.356400000000001</c:v>
                </c:pt>
                <c:pt idx="2280">
                  <c:v>56.380299999999998</c:v>
                </c:pt>
                <c:pt idx="2281">
                  <c:v>56.4041</c:v>
                </c:pt>
                <c:pt idx="2282">
                  <c:v>56.427999999999997</c:v>
                </c:pt>
                <c:pt idx="2283">
                  <c:v>56.451799999999999</c:v>
                </c:pt>
                <c:pt idx="2284">
                  <c:v>56.475700000000003</c:v>
                </c:pt>
                <c:pt idx="2285">
                  <c:v>56.499499999999998</c:v>
                </c:pt>
                <c:pt idx="2286">
                  <c:v>56.523400000000002</c:v>
                </c:pt>
                <c:pt idx="2287">
                  <c:v>56.547199999999997</c:v>
                </c:pt>
                <c:pt idx="2288">
                  <c:v>56.571100000000001</c:v>
                </c:pt>
                <c:pt idx="2289">
                  <c:v>56.594900000000003</c:v>
                </c:pt>
                <c:pt idx="2290">
                  <c:v>56.6188</c:v>
                </c:pt>
                <c:pt idx="2291">
                  <c:v>56.642600000000002</c:v>
                </c:pt>
                <c:pt idx="2292">
                  <c:v>56.666499999999999</c:v>
                </c:pt>
                <c:pt idx="2293">
                  <c:v>56.690300000000001</c:v>
                </c:pt>
                <c:pt idx="2294">
                  <c:v>56.714199999999998</c:v>
                </c:pt>
                <c:pt idx="2295">
                  <c:v>56.738</c:v>
                </c:pt>
                <c:pt idx="2296">
                  <c:v>56.761899999999997</c:v>
                </c:pt>
                <c:pt idx="2297">
                  <c:v>56.785699999999999</c:v>
                </c:pt>
                <c:pt idx="2298">
                  <c:v>56.809600000000003</c:v>
                </c:pt>
                <c:pt idx="2299">
                  <c:v>56.833399999999997</c:v>
                </c:pt>
                <c:pt idx="2300">
                  <c:v>56.857300000000002</c:v>
                </c:pt>
                <c:pt idx="2301">
                  <c:v>56.8812</c:v>
                </c:pt>
                <c:pt idx="2302">
                  <c:v>56.905000000000001</c:v>
                </c:pt>
                <c:pt idx="2303">
                  <c:v>56.928899999999999</c:v>
                </c:pt>
                <c:pt idx="2304">
                  <c:v>56.9527</c:v>
                </c:pt>
                <c:pt idx="2305">
                  <c:v>56.976599999999998</c:v>
                </c:pt>
                <c:pt idx="2306">
                  <c:v>57.000399999999999</c:v>
                </c:pt>
                <c:pt idx="2307">
                  <c:v>57.024299999999997</c:v>
                </c:pt>
                <c:pt idx="2308">
                  <c:v>57.048099999999998</c:v>
                </c:pt>
                <c:pt idx="2309">
                  <c:v>57.072000000000003</c:v>
                </c:pt>
                <c:pt idx="2310">
                  <c:v>57.095799999999997</c:v>
                </c:pt>
                <c:pt idx="2311">
                  <c:v>57.119700000000002</c:v>
                </c:pt>
                <c:pt idx="2312">
                  <c:v>57.143500000000003</c:v>
                </c:pt>
                <c:pt idx="2313">
                  <c:v>57.167400000000001</c:v>
                </c:pt>
                <c:pt idx="2314">
                  <c:v>57.191200000000002</c:v>
                </c:pt>
                <c:pt idx="2315">
                  <c:v>57.2151</c:v>
                </c:pt>
                <c:pt idx="2316">
                  <c:v>57.238900000000001</c:v>
                </c:pt>
                <c:pt idx="2317">
                  <c:v>57.262799999999999</c:v>
                </c:pt>
                <c:pt idx="2318">
                  <c:v>57.2866</c:v>
                </c:pt>
                <c:pt idx="2319">
                  <c:v>57.310499999999998</c:v>
                </c:pt>
                <c:pt idx="2320">
                  <c:v>57.334299999999999</c:v>
                </c:pt>
                <c:pt idx="2321">
                  <c:v>57.358199999999997</c:v>
                </c:pt>
                <c:pt idx="2322">
                  <c:v>57.381999999999998</c:v>
                </c:pt>
                <c:pt idx="2323">
                  <c:v>57.405900000000003</c:v>
                </c:pt>
                <c:pt idx="2324">
                  <c:v>57.429699999999997</c:v>
                </c:pt>
                <c:pt idx="2325">
                  <c:v>57.453600000000002</c:v>
                </c:pt>
                <c:pt idx="2326">
                  <c:v>57.477400000000003</c:v>
                </c:pt>
                <c:pt idx="2327">
                  <c:v>57.501300000000001</c:v>
                </c:pt>
                <c:pt idx="2328">
                  <c:v>57.525100000000002</c:v>
                </c:pt>
                <c:pt idx="2329">
                  <c:v>57.548999999999999</c:v>
                </c:pt>
                <c:pt idx="2330">
                  <c:v>57.572800000000001</c:v>
                </c:pt>
                <c:pt idx="2331">
                  <c:v>57.596699999999998</c:v>
                </c:pt>
                <c:pt idx="2332">
                  <c:v>57.6205</c:v>
                </c:pt>
                <c:pt idx="2333">
                  <c:v>57.644399999999997</c:v>
                </c:pt>
                <c:pt idx="2334">
                  <c:v>57.668199999999999</c:v>
                </c:pt>
                <c:pt idx="2335">
                  <c:v>57.692100000000003</c:v>
                </c:pt>
                <c:pt idx="2336">
                  <c:v>57.715899999999998</c:v>
                </c:pt>
                <c:pt idx="2337">
                  <c:v>57.739800000000002</c:v>
                </c:pt>
                <c:pt idx="2338">
                  <c:v>57.763599999999997</c:v>
                </c:pt>
                <c:pt idx="2339">
                  <c:v>57.787500000000001</c:v>
                </c:pt>
                <c:pt idx="2340">
                  <c:v>57.811300000000003</c:v>
                </c:pt>
                <c:pt idx="2341">
                  <c:v>57.8352</c:v>
                </c:pt>
                <c:pt idx="2342">
                  <c:v>57.859000000000002</c:v>
                </c:pt>
                <c:pt idx="2343">
                  <c:v>57.882899999999999</c:v>
                </c:pt>
                <c:pt idx="2344">
                  <c:v>57.906700000000001</c:v>
                </c:pt>
                <c:pt idx="2345">
                  <c:v>57.930599999999998</c:v>
                </c:pt>
                <c:pt idx="2346">
                  <c:v>57.9544</c:v>
                </c:pt>
                <c:pt idx="2347">
                  <c:v>57.978299999999997</c:v>
                </c:pt>
                <c:pt idx="2348">
                  <c:v>58.002099999999999</c:v>
                </c:pt>
                <c:pt idx="2349">
                  <c:v>58.026000000000003</c:v>
                </c:pt>
                <c:pt idx="2350">
                  <c:v>58.049799999999998</c:v>
                </c:pt>
                <c:pt idx="2351">
                  <c:v>58.073700000000002</c:v>
                </c:pt>
                <c:pt idx="2352">
                  <c:v>58.0976</c:v>
                </c:pt>
                <c:pt idx="2353">
                  <c:v>58.121400000000001</c:v>
                </c:pt>
                <c:pt idx="2354">
                  <c:v>58.145299999999999</c:v>
                </c:pt>
                <c:pt idx="2355">
                  <c:v>58.1691</c:v>
                </c:pt>
                <c:pt idx="2356">
                  <c:v>58.192999999999998</c:v>
                </c:pt>
                <c:pt idx="2357">
                  <c:v>58.216799999999999</c:v>
                </c:pt>
                <c:pt idx="2358">
                  <c:v>58.240699999999997</c:v>
                </c:pt>
                <c:pt idx="2359">
                  <c:v>58.264499999999998</c:v>
                </c:pt>
                <c:pt idx="2360">
                  <c:v>58.288400000000003</c:v>
                </c:pt>
                <c:pt idx="2361">
                  <c:v>58.312199999999997</c:v>
                </c:pt>
                <c:pt idx="2362">
                  <c:v>58.336100000000002</c:v>
                </c:pt>
                <c:pt idx="2363">
                  <c:v>58.359900000000003</c:v>
                </c:pt>
                <c:pt idx="2364">
                  <c:v>58.383800000000001</c:v>
                </c:pt>
                <c:pt idx="2365">
                  <c:v>58.407600000000002</c:v>
                </c:pt>
                <c:pt idx="2366">
                  <c:v>58.4315</c:v>
                </c:pt>
                <c:pt idx="2367">
                  <c:v>58.455300000000001</c:v>
                </c:pt>
                <c:pt idx="2368">
                  <c:v>58.479199999999999</c:v>
                </c:pt>
                <c:pt idx="2369">
                  <c:v>58.503</c:v>
                </c:pt>
                <c:pt idx="2370">
                  <c:v>58.526899999999998</c:v>
                </c:pt>
                <c:pt idx="2371">
                  <c:v>58.550699999999999</c:v>
                </c:pt>
                <c:pt idx="2372">
                  <c:v>58.574599999999997</c:v>
                </c:pt>
                <c:pt idx="2373">
                  <c:v>58.598399999999998</c:v>
                </c:pt>
                <c:pt idx="2374">
                  <c:v>58.622300000000003</c:v>
                </c:pt>
                <c:pt idx="2375">
                  <c:v>58.646099999999997</c:v>
                </c:pt>
                <c:pt idx="2376">
                  <c:v>58.67</c:v>
                </c:pt>
                <c:pt idx="2377">
                  <c:v>58.693800000000003</c:v>
                </c:pt>
                <c:pt idx="2378">
                  <c:v>58.717700000000001</c:v>
                </c:pt>
                <c:pt idx="2379">
                  <c:v>58.741500000000002</c:v>
                </c:pt>
                <c:pt idx="2380">
                  <c:v>58.7654</c:v>
                </c:pt>
                <c:pt idx="2381">
                  <c:v>58.789200000000001</c:v>
                </c:pt>
                <c:pt idx="2382">
                  <c:v>58.813099999999999</c:v>
                </c:pt>
                <c:pt idx="2383">
                  <c:v>58.8369</c:v>
                </c:pt>
                <c:pt idx="2384">
                  <c:v>58.860799999999998</c:v>
                </c:pt>
                <c:pt idx="2385">
                  <c:v>58.884599999999999</c:v>
                </c:pt>
                <c:pt idx="2386">
                  <c:v>58.908499999999997</c:v>
                </c:pt>
                <c:pt idx="2387">
                  <c:v>58.932299999999998</c:v>
                </c:pt>
                <c:pt idx="2388">
                  <c:v>58.956200000000003</c:v>
                </c:pt>
                <c:pt idx="2389">
                  <c:v>58.98</c:v>
                </c:pt>
                <c:pt idx="2390">
                  <c:v>59.003900000000002</c:v>
                </c:pt>
                <c:pt idx="2391">
                  <c:v>59.027700000000003</c:v>
                </c:pt>
                <c:pt idx="2392">
                  <c:v>59.051600000000001</c:v>
                </c:pt>
                <c:pt idx="2393">
                  <c:v>59.075400000000002</c:v>
                </c:pt>
                <c:pt idx="2394">
                  <c:v>59.099299999999999</c:v>
                </c:pt>
                <c:pt idx="2395">
                  <c:v>59.123100000000001</c:v>
                </c:pt>
                <c:pt idx="2396">
                  <c:v>59.146999999999998</c:v>
                </c:pt>
                <c:pt idx="2397">
                  <c:v>59.1708</c:v>
                </c:pt>
                <c:pt idx="2398">
                  <c:v>59.194699999999997</c:v>
                </c:pt>
                <c:pt idx="2399">
                  <c:v>59.218499999999999</c:v>
                </c:pt>
                <c:pt idx="2400">
                  <c:v>59.242400000000004</c:v>
                </c:pt>
                <c:pt idx="2401">
                  <c:v>59.266300000000001</c:v>
                </c:pt>
                <c:pt idx="2402">
                  <c:v>59.290100000000002</c:v>
                </c:pt>
                <c:pt idx="2403">
                  <c:v>59.314</c:v>
                </c:pt>
                <c:pt idx="2404">
                  <c:v>59.337800000000001</c:v>
                </c:pt>
                <c:pt idx="2405">
                  <c:v>59.361699999999999</c:v>
                </c:pt>
                <c:pt idx="2406">
                  <c:v>59.3855</c:v>
                </c:pt>
                <c:pt idx="2407">
                  <c:v>59.409399999999998</c:v>
                </c:pt>
                <c:pt idx="2408">
                  <c:v>59.433199999999999</c:v>
                </c:pt>
                <c:pt idx="2409">
                  <c:v>59.457099999999997</c:v>
                </c:pt>
                <c:pt idx="2410">
                  <c:v>59.480899999999998</c:v>
                </c:pt>
                <c:pt idx="2411">
                  <c:v>59.504800000000003</c:v>
                </c:pt>
                <c:pt idx="2412">
                  <c:v>59.528599999999997</c:v>
                </c:pt>
                <c:pt idx="2413">
                  <c:v>59.552500000000002</c:v>
                </c:pt>
                <c:pt idx="2414">
                  <c:v>59.576300000000003</c:v>
                </c:pt>
                <c:pt idx="2415">
                  <c:v>59.600200000000001</c:v>
                </c:pt>
                <c:pt idx="2416">
                  <c:v>59.624000000000002</c:v>
                </c:pt>
                <c:pt idx="2417">
                  <c:v>59.6479</c:v>
                </c:pt>
                <c:pt idx="2418">
                  <c:v>59.671700000000001</c:v>
                </c:pt>
                <c:pt idx="2419">
                  <c:v>59.695599999999999</c:v>
                </c:pt>
                <c:pt idx="2420">
                  <c:v>59.7194</c:v>
                </c:pt>
                <c:pt idx="2421">
                  <c:v>59.743299999999998</c:v>
                </c:pt>
                <c:pt idx="2422">
                  <c:v>59.767099999999999</c:v>
                </c:pt>
                <c:pt idx="2423">
                  <c:v>59.790999999999997</c:v>
                </c:pt>
                <c:pt idx="2424">
                  <c:v>59.814799999999998</c:v>
                </c:pt>
                <c:pt idx="2425">
                  <c:v>59.838700000000003</c:v>
                </c:pt>
                <c:pt idx="2426">
                  <c:v>59.862499999999997</c:v>
                </c:pt>
                <c:pt idx="2427">
                  <c:v>59.886400000000002</c:v>
                </c:pt>
                <c:pt idx="2428">
                  <c:v>59.910200000000003</c:v>
                </c:pt>
                <c:pt idx="2429">
                  <c:v>59.934100000000001</c:v>
                </c:pt>
                <c:pt idx="2430">
                  <c:v>59.957900000000002</c:v>
                </c:pt>
                <c:pt idx="2431">
                  <c:v>59.9818</c:v>
                </c:pt>
                <c:pt idx="2432">
                  <c:v>60.005600000000001</c:v>
                </c:pt>
                <c:pt idx="2433">
                  <c:v>60.029499999999999</c:v>
                </c:pt>
                <c:pt idx="2434">
                  <c:v>60.0533</c:v>
                </c:pt>
                <c:pt idx="2435">
                  <c:v>60.077199999999998</c:v>
                </c:pt>
                <c:pt idx="2436">
                  <c:v>60.100999999999999</c:v>
                </c:pt>
                <c:pt idx="2437">
                  <c:v>60.124899999999997</c:v>
                </c:pt>
                <c:pt idx="2438">
                  <c:v>60.148699999999998</c:v>
                </c:pt>
                <c:pt idx="2439">
                  <c:v>60.172600000000003</c:v>
                </c:pt>
                <c:pt idx="2440">
                  <c:v>60.196399999999997</c:v>
                </c:pt>
                <c:pt idx="2441">
                  <c:v>60.220300000000002</c:v>
                </c:pt>
                <c:pt idx="2442">
                  <c:v>60.244100000000003</c:v>
                </c:pt>
                <c:pt idx="2443">
                  <c:v>60.268000000000001</c:v>
                </c:pt>
                <c:pt idx="2444">
                  <c:v>60.291800000000002</c:v>
                </c:pt>
                <c:pt idx="2445">
                  <c:v>60.3157</c:v>
                </c:pt>
                <c:pt idx="2446">
                  <c:v>60.339500000000001</c:v>
                </c:pt>
                <c:pt idx="2447">
                  <c:v>60.363399999999999</c:v>
                </c:pt>
                <c:pt idx="2448">
                  <c:v>60.3872</c:v>
                </c:pt>
                <c:pt idx="2449">
                  <c:v>60.411099999999998</c:v>
                </c:pt>
                <c:pt idx="2450">
                  <c:v>60.435000000000002</c:v>
                </c:pt>
                <c:pt idx="2451">
                  <c:v>60.458799999999997</c:v>
                </c:pt>
                <c:pt idx="2452">
                  <c:v>60.482700000000001</c:v>
                </c:pt>
                <c:pt idx="2453">
                  <c:v>60.506500000000003</c:v>
                </c:pt>
                <c:pt idx="2454">
                  <c:v>60.5304</c:v>
                </c:pt>
                <c:pt idx="2455">
                  <c:v>60.554200000000002</c:v>
                </c:pt>
                <c:pt idx="2456">
                  <c:v>60.578099999999999</c:v>
                </c:pt>
                <c:pt idx="2457">
                  <c:v>60.601900000000001</c:v>
                </c:pt>
                <c:pt idx="2458">
                  <c:v>60.625799999999998</c:v>
                </c:pt>
                <c:pt idx="2459">
                  <c:v>60.6496</c:v>
                </c:pt>
                <c:pt idx="2460">
                  <c:v>60.673499999999997</c:v>
                </c:pt>
                <c:pt idx="2461">
                  <c:v>60.697299999999998</c:v>
                </c:pt>
                <c:pt idx="2462">
                  <c:v>60.721200000000003</c:v>
                </c:pt>
                <c:pt idx="2463">
                  <c:v>60.744999999999997</c:v>
                </c:pt>
                <c:pt idx="2464">
                  <c:v>60.768900000000002</c:v>
                </c:pt>
                <c:pt idx="2465">
                  <c:v>60.792700000000004</c:v>
                </c:pt>
                <c:pt idx="2466">
                  <c:v>60.816600000000001</c:v>
                </c:pt>
                <c:pt idx="2467">
                  <c:v>60.840400000000002</c:v>
                </c:pt>
                <c:pt idx="2468">
                  <c:v>60.8643</c:v>
                </c:pt>
                <c:pt idx="2469">
                  <c:v>60.888100000000001</c:v>
                </c:pt>
                <c:pt idx="2470">
                  <c:v>60.911999999999999</c:v>
                </c:pt>
                <c:pt idx="2471">
                  <c:v>60.9358</c:v>
                </c:pt>
                <c:pt idx="2472">
                  <c:v>60.959699999999998</c:v>
                </c:pt>
                <c:pt idx="2473">
                  <c:v>60.983499999999999</c:v>
                </c:pt>
                <c:pt idx="2474">
                  <c:v>61.007399999999997</c:v>
                </c:pt>
                <c:pt idx="2475">
                  <c:v>61.031199999999998</c:v>
                </c:pt>
                <c:pt idx="2476">
                  <c:v>61.055100000000003</c:v>
                </c:pt>
                <c:pt idx="2477">
                  <c:v>61.078899999999997</c:v>
                </c:pt>
                <c:pt idx="2478">
                  <c:v>61.102800000000002</c:v>
                </c:pt>
                <c:pt idx="2479">
                  <c:v>61.126600000000003</c:v>
                </c:pt>
                <c:pt idx="2480">
                  <c:v>61.150500000000001</c:v>
                </c:pt>
                <c:pt idx="2481">
                  <c:v>61.174300000000002</c:v>
                </c:pt>
                <c:pt idx="2482">
                  <c:v>61.1982</c:v>
                </c:pt>
                <c:pt idx="2483">
                  <c:v>61.222000000000001</c:v>
                </c:pt>
                <c:pt idx="2484">
                  <c:v>61.245899999999999</c:v>
                </c:pt>
                <c:pt idx="2485">
                  <c:v>61.2697</c:v>
                </c:pt>
                <c:pt idx="2486">
                  <c:v>61.293599999999998</c:v>
                </c:pt>
                <c:pt idx="2487">
                  <c:v>61.317399999999999</c:v>
                </c:pt>
                <c:pt idx="2488">
                  <c:v>61.341299999999997</c:v>
                </c:pt>
                <c:pt idx="2489">
                  <c:v>61.365099999999998</c:v>
                </c:pt>
                <c:pt idx="2490">
                  <c:v>61.389000000000003</c:v>
                </c:pt>
                <c:pt idx="2491">
                  <c:v>61.412799999999997</c:v>
                </c:pt>
                <c:pt idx="2492">
                  <c:v>61.436700000000002</c:v>
                </c:pt>
                <c:pt idx="2493">
                  <c:v>61.460500000000003</c:v>
                </c:pt>
                <c:pt idx="2494">
                  <c:v>61.484400000000001</c:v>
                </c:pt>
                <c:pt idx="2495">
                  <c:v>61.508200000000002</c:v>
                </c:pt>
                <c:pt idx="2496">
                  <c:v>61.5321</c:v>
                </c:pt>
                <c:pt idx="2497">
                  <c:v>61.555900000000001</c:v>
                </c:pt>
                <c:pt idx="2498">
                  <c:v>61.579799999999999</c:v>
                </c:pt>
                <c:pt idx="2499">
                  <c:v>61.6036</c:v>
                </c:pt>
                <c:pt idx="2500">
                  <c:v>61.627499999999998</c:v>
                </c:pt>
                <c:pt idx="2501">
                  <c:v>61.651400000000002</c:v>
                </c:pt>
                <c:pt idx="2502">
                  <c:v>61.675199999999997</c:v>
                </c:pt>
                <c:pt idx="2503">
                  <c:v>61.699100000000001</c:v>
                </c:pt>
                <c:pt idx="2504">
                  <c:v>61.722900000000003</c:v>
                </c:pt>
                <c:pt idx="2505">
                  <c:v>61.7468</c:v>
                </c:pt>
                <c:pt idx="2506">
                  <c:v>61.770600000000002</c:v>
                </c:pt>
                <c:pt idx="2507">
                  <c:v>61.794499999999999</c:v>
                </c:pt>
                <c:pt idx="2508">
                  <c:v>61.818300000000001</c:v>
                </c:pt>
                <c:pt idx="2509">
                  <c:v>61.842199999999998</c:v>
                </c:pt>
                <c:pt idx="2510">
                  <c:v>61.866</c:v>
                </c:pt>
                <c:pt idx="2511">
                  <c:v>61.889899999999997</c:v>
                </c:pt>
                <c:pt idx="2512">
                  <c:v>61.913699999999999</c:v>
                </c:pt>
                <c:pt idx="2513">
                  <c:v>61.937600000000003</c:v>
                </c:pt>
                <c:pt idx="2514">
                  <c:v>61.961399999999998</c:v>
                </c:pt>
                <c:pt idx="2515">
                  <c:v>61.985300000000002</c:v>
                </c:pt>
                <c:pt idx="2516">
                  <c:v>62.009099999999997</c:v>
                </c:pt>
                <c:pt idx="2517">
                  <c:v>62.033000000000001</c:v>
                </c:pt>
                <c:pt idx="2518">
                  <c:v>62.056800000000003</c:v>
                </c:pt>
                <c:pt idx="2519">
                  <c:v>62.0807</c:v>
                </c:pt>
                <c:pt idx="2520">
                  <c:v>62.104500000000002</c:v>
                </c:pt>
                <c:pt idx="2521">
                  <c:v>62.128399999999999</c:v>
                </c:pt>
                <c:pt idx="2522">
                  <c:v>62.152200000000001</c:v>
                </c:pt>
                <c:pt idx="2523">
                  <c:v>62.176099999999998</c:v>
                </c:pt>
                <c:pt idx="2524">
                  <c:v>62.1999</c:v>
                </c:pt>
                <c:pt idx="2525">
                  <c:v>62.223799999999997</c:v>
                </c:pt>
                <c:pt idx="2526">
                  <c:v>62.247599999999998</c:v>
                </c:pt>
                <c:pt idx="2527">
                  <c:v>62.271500000000003</c:v>
                </c:pt>
                <c:pt idx="2528">
                  <c:v>62.295299999999997</c:v>
                </c:pt>
                <c:pt idx="2529">
                  <c:v>62.319200000000002</c:v>
                </c:pt>
                <c:pt idx="2530">
                  <c:v>62.343000000000004</c:v>
                </c:pt>
                <c:pt idx="2531">
                  <c:v>62.366900000000001</c:v>
                </c:pt>
                <c:pt idx="2532">
                  <c:v>62.390700000000002</c:v>
                </c:pt>
                <c:pt idx="2533">
                  <c:v>62.4146</c:v>
                </c:pt>
                <c:pt idx="2534">
                  <c:v>62.438400000000001</c:v>
                </c:pt>
                <c:pt idx="2535">
                  <c:v>62.462299999999999</c:v>
                </c:pt>
                <c:pt idx="2536">
                  <c:v>62.4861</c:v>
                </c:pt>
                <c:pt idx="2537">
                  <c:v>62.51</c:v>
                </c:pt>
                <c:pt idx="2538">
                  <c:v>62.533799999999999</c:v>
                </c:pt>
                <c:pt idx="2539">
                  <c:v>62.557699999999997</c:v>
                </c:pt>
                <c:pt idx="2540">
                  <c:v>62.581499999999998</c:v>
                </c:pt>
                <c:pt idx="2541">
                  <c:v>62.605400000000003</c:v>
                </c:pt>
                <c:pt idx="2542">
                  <c:v>62.629199999999997</c:v>
                </c:pt>
                <c:pt idx="2543">
                  <c:v>62.653100000000002</c:v>
                </c:pt>
                <c:pt idx="2544">
                  <c:v>62.676900000000003</c:v>
                </c:pt>
                <c:pt idx="2545">
                  <c:v>62.700800000000001</c:v>
                </c:pt>
                <c:pt idx="2546">
                  <c:v>62.724600000000002</c:v>
                </c:pt>
                <c:pt idx="2547">
                  <c:v>62.7485</c:v>
                </c:pt>
                <c:pt idx="2548">
                  <c:v>62.772300000000001</c:v>
                </c:pt>
                <c:pt idx="2549">
                  <c:v>62.796199999999999</c:v>
                </c:pt>
                <c:pt idx="2550">
                  <c:v>62.820099999999996</c:v>
                </c:pt>
                <c:pt idx="2551">
                  <c:v>62.843899999999998</c:v>
                </c:pt>
                <c:pt idx="2552">
                  <c:v>62.867800000000003</c:v>
                </c:pt>
                <c:pt idx="2553">
                  <c:v>62.891599999999997</c:v>
                </c:pt>
                <c:pt idx="2554">
                  <c:v>62.915500000000002</c:v>
                </c:pt>
                <c:pt idx="2555">
                  <c:v>62.939300000000003</c:v>
                </c:pt>
                <c:pt idx="2556">
                  <c:v>62.963200000000001</c:v>
                </c:pt>
                <c:pt idx="2557">
                  <c:v>62.987000000000002</c:v>
                </c:pt>
                <c:pt idx="2558">
                  <c:v>63.010899999999999</c:v>
                </c:pt>
                <c:pt idx="2559">
                  <c:v>63.034700000000001</c:v>
                </c:pt>
                <c:pt idx="2560">
                  <c:v>63.058599999999998</c:v>
                </c:pt>
                <c:pt idx="2561">
                  <c:v>63.0824</c:v>
                </c:pt>
                <c:pt idx="2562">
                  <c:v>63.106299999999997</c:v>
                </c:pt>
                <c:pt idx="2563">
                  <c:v>63.130099999999999</c:v>
                </c:pt>
                <c:pt idx="2564">
                  <c:v>63.154000000000003</c:v>
                </c:pt>
                <c:pt idx="2565">
                  <c:v>63.177799999999998</c:v>
                </c:pt>
                <c:pt idx="2566">
                  <c:v>63.201700000000002</c:v>
                </c:pt>
                <c:pt idx="2567">
                  <c:v>63.225499999999997</c:v>
                </c:pt>
                <c:pt idx="2568">
                  <c:v>63.249400000000001</c:v>
                </c:pt>
                <c:pt idx="2569">
                  <c:v>63.273200000000003</c:v>
                </c:pt>
                <c:pt idx="2570">
                  <c:v>63.2971</c:v>
                </c:pt>
                <c:pt idx="2571">
                  <c:v>63.320900000000002</c:v>
                </c:pt>
                <c:pt idx="2572">
                  <c:v>63.344799999999999</c:v>
                </c:pt>
                <c:pt idx="2573">
                  <c:v>63.368600000000001</c:v>
                </c:pt>
                <c:pt idx="2574">
                  <c:v>63.392499999999998</c:v>
                </c:pt>
                <c:pt idx="2575">
                  <c:v>63.4163</c:v>
                </c:pt>
                <c:pt idx="2576">
                  <c:v>63.440199999999997</c:v>
                </c:pt>
                <c:pt idx="2577">
                  <c:v>63.463999999999999</c:v>
                </c:pt>
                <c:pt idx="2578">
                  <c:v>63.487900000000003</c:v>
                </c:pt>
                <c:pt idx="2579">
                  <c:v>63.511699999999998</c:v>
                </c:pt>
                <c:pt idx="2580">
                  <c:v>63.535600000000002</c:v>
                </c:pt>
                <c:pt idx="2581">
                  <c:v>63.559399999999997</c:v>
                </c:pt>
                <c:pt idx="2582">
                  <c:v>63.583300000000001</c:v>
                </c:pt>
                <c:pt idx="2583">
                  <c:v>63.607100000000003</c:v>
                </c:pt>
                <c:pt idx="2584">
                  <c:v>63.631</c:v>
                </c:pt>
                <c:pt idx="2585">
                  <c:v>63.654800000000002</c:v>
                </c:pt>
                <c:pt idx="2586">
                  <c:v>63.678699999999999</c:v>
                </c:pt>
                <c:pt idx="2587">
                  <c:v>63.702500000000001</c:v>
                </c:pt>
                <c:pt idx="2588">
                  <c:v>63.726399999999998</c:v>
                </c:pt>
                <c:pt idx="2589">
                  <c:v>63.7502</c:v>
                </c:pt>
                <c:pt idx="2590">
                  <c:v>63.774099999999997</c:v>
                </c:pt>
                <c:pt idx="2591">
                  <c:v>63.797899999999998</c:v>
                </c:pt>
                <c:pt idx="2592">
                  <c:v>63.821800000000003</c:v>
                </c:pt>
                <c:pt idx="2593">
                  <c:v>63.845599999999997</c:v>
                </c:pt>
                <c:pt idx="2594">
                  <c:v>63.869500000000002</c:v>
                </c:pt>
                <c:pt idx="2595">
                  <c:v>63.893300000000004</c:v>
                </c:pt>
                <c:pt idx="2596">
                  <c:v>63.917200000000001</c:v>
                </c:pt>
                <c:pt idx="2597">
                  <c:v>63.941000000000003</c:v>
                </c:pt>
                <c:pt idx="2598">
                  <c:v>63.9649</c:v>
                </c:pt>
                <c:pt idx="2599">
                  <c:v>63.988700000000001</c:v>
                </c:pt>
                <c:pt idx="2600">
                  <c:v>64.012600000000006</c:v>
                </c:pt>
                <c:pt idx="2601">
                  <c:v>64.036500000000004</c:v>
                </c:pt>
                <c:pt idx="2602">
                  <c:v>64.060299999999998</c:v>
                </c:pt>
                <c:pt idx="2603">
                  <c:v>64.084199999999996</c:v>
                </c:pt>
                <c:pt idx="2604">
                  <c:v>64.108000000000004</c:v>
                </c:pt>
                <c:pt idx="2605">
                  <c:v>64.131900000000002</c:v>
                </c:pt>
                <c:pt idx="2606">
                  <c:v>64.155699999999996</c:v>
                </c:pt>
                <c:pt idx="2607">
                  <c:v>64.179599999999994</c:v>
                </c:pt>
                <c:pt idx="2608">
                  <c:v>64.203400000000002</c:v>
                </c:pt>
                <c:pt idx="2609">
                  <c:v>64.2273</c:v>
                </c:pt>
                <c:pt idx="2610">
                  <c:v>64.251099999999994</c:v>
                </c:pt>
                <c:pt idx="2611">
                  <c:v>64.275000000000006</c:v>
                </c:pt>
                <c:pt idx="2612">
                  <c:v>64.2988</c:v>
                </c:pt>
                <c:pt idx="2613">
                  <c:v>64.322699999999998</c:v>
                </c:pt>
                <c:pt idx="2614">
                  <c:v>64.346500000000006</c:v>
                </c:pt>
                <c:pt idx="2615">
                  <c:v>64.370400000000004</c:v>
                </c:pt>
                <c:pt idx="2616">
                  <c:v>64.394199999999998</c:v>
                </c:pt>
                <c:pt idx="2617">
                  <c:v>64.418099999999995</c:v>
                </c:pt>
                <c:pt idx="2618">
                  <c:v>64.441900000000004</c:v>
                </c:pt>
                <c:pt idx="2619">
                  <c:v>64.465800000000002</c:v>
                </c:pt>
                <c:pt idx="2620">
                  <c:v>64.489599999999996</c:v>
                </c:pt>
                <c:pt idx="2621">
                  <c:v>64.513499999999993</c:v>
                </c:pt>
                <c:pt idx="2622">
                  <c:v>64.537300000000002</c:v>
                </c:pt>
                <c:pt idx="2623">
                  <c:v>64.561199999999999</c:v>
                </c:pt>
                <c:pt idx="2624">
                  <c:v>64.584999999999994</c:v>
                </c:pt>
                <c:pt idx="2625">
                  <c:v>64.608900000000006</c:v>
                </c:pt>
                <c:pt idx="2626">
                  <c:v>64.6327</c:v>
                </c:pt>
                <c:pt idx="2627">
                  <c:v>64.656599999999997</c:v>
                </c:pt>
                <c:pt idx="2628">
                  <c:v>64.680400000000006</c:v>
                </c:pt>
                <c:pt idx="2629">
                  <c:v>64.704300000000003</c:v>
                </c:pt>
                <c:pt idx="2630">
                  <c:v>64.728099999999998</c:v>
                </c:pt>
                <c:pt idx="2631">
                  <c:v>64.751999999999995</c:v>
                </c:pt>
                <c:pt idx="2632">
                  <c:v>64.775800000000004</c:v>
                </c:pt>
                <c:pt idx="2633">
                  <c:v>64.799700000000001</c:v>
                </c:pt>
                <c:pt idx="2634">
                  <c:v>64.823499999999996</c:v>
                </c:pt>
                <c:pt idx="2635">
                  <c:v>64.847399999999993</c:v>
                </c:pt>
                <c:pt idx="2636">
                  <c:v>64.871200000000002</c:v>
                </c:pt>
                <c:pt idx="2637">
                  <c:v>64.895099999999999</c:v>
                </c:pt>
                <c:pt idx="2638">
                  <c:v>64.918899999999994</c:v>
                </c:pt>
                <c:pt idx="2639">
                  <c:v>64.942800000000005</c:v>
                </c:pt>
                <c:pt idx="2640">
                  <c:v>64.9666</c:v>
                </c:pt>
                <c:pt idx="2641">
                  <c:v>64.990499999999997</c:v>
                </c:pt>
                <c:pt idx="2642">
                  <c:v>65.014300000000006</c:v>
                </c:pt>
                <c:pt idx="2643">
                  <c:v>65.038200000000003</c:v>
                </c:pt>
                <c:pt idx="2644">
                  <c:v>65.061999999999998</c:v>
                </c:pt>
                <c:pt idx="2645">
                  <c:v>65.085899999999995</c:v>
                </c:pt>
                <c:pt idx="2646">
                  <c:v>65.109700000000004</c:v>
                </c:pt>
                <c:pt idx="2647">
                  <c:v>65.133600000000001</c:v>
                </c:pt>
                <c:pt idx="2648">
                  <c:v>65.157399999999996</c:v>
                </c:pt>
                <c:pt idx="2649">
                  <c:v>65.181299999999993</c:v>
                </c:pt>
                <c:pt idx="2650">
                  <c:v>65.205200000000005</c:v>
                </c:pt>
                <c:pt idx="2651">
                  <c:v>65.228999999999999</c:v>
                </c:pt>
                <c:pt idx="2652">
                  <c:v>65.252899999999997</c:v>
                </c:pt>
                <c:pt idx="2653">
                  <c:v>65.276700000000005</c:v>
                </c:pt>
                <c:pt idx="2654">
                  <c:v>65.300600000000003</c:v>
                </c:pt>
                <c:pt idx="2655">
                  <c:v>65.324399999999997</c:v>
                </c:pt>
                <c:pt idx="2656">
                  <c:v>65.348299999999995</c:v>
                </c:pt>
                <c:pt idx="2657">
                  <c:v>65.372100000000003</c:v>
                </c:pt>
                <c:pt idx="2658">
                  <c:v>65.396000000000001</c:v>
                </c:pt>
                <c:pt idx="2659">
                  <c:v>65.419799999999995</c:v>
                </c:pt>
                <c:pt idx="2660">
                  <c:v>65.443700000000007</c:v>
                </c:pt>
                <c:pt idx="2661">
                  <c:v>65.467500000000001</c:v>
                </c:pt>
                <c:pt idx="2662">
                  <c:v>65.491399999999999</c:v>
                </c:pt>
                <c:pt idx="2663">
                  <c:v>65.515199999999993</c:v>
                </c:pt>
                <c:pt idx="2664">
                  <c:v>65.539100000000005</c:v>
                </c:pt>
                <c:pt idx="2665">
                  <c:v>65.562899999999999</c:v>
                </c:pt>
                <c:pt idx="2666">
                  <c:v>65.586799999999997</c:v>
                </c:pt>
                <c:pt idx="2667">
                  <c:v>65.610600000000005</c:v>
                </c:pt>
                <c:pt idx="2668">
                  <c:v>65.634500000000003</c:v>
                </c:pt>
                <c:pt idx="2669">
                  <c:v>65.658299999999997</c:v>
                </c:pt>
                <c:pt idx="2670">
                  <c:v>65.682199999999995</c:v>
                </c:pt>
                <c:pt idx="2671">
                  <c:v>65.706000000000003</c:v>
                </c:pt>
                <c:pt idx="2672">
                  <c:v>65.729900000000001</c:v>
                </c:pt>
                <c:pt idx="2673">
                  <c:v>65.753699999999995</c:v>
                </c:pt>
                <c:pt idx="2674">
                  <c:v>65.777600000000007</c:v>
                </c:pt>
                <c:pt idx="2675">
                  <c:v>65.801400000000001</c:v>
                </c:pt>
                <c:pt idx="2676">
                  <c:v>65.825299999999999</c:v>
                </c:pt>
                <c:pt idx="2677">
                  <c:v>65.849100000000007</c:v>
                </c:pt>
                <c:pt idx="2678">
                  <c:v>65.873000000000005</c:v>
                </c:pt>
                <c:pt idx="2679">
                  <c:v>65.896799999999999</c:v>
                </c:pt>
                <c:pt idx="2680">
                  <c:v>65.920699999999997</c:v>
                </c:pt>
                <c:pt idx="2681">
                  <c:v>65.944500000000005</c:v>
                </c:pt>
                <c:pt idx="2682">
                  <c:v>65.968400000000003</c:v>
                </c:pt>
                <c:pt idx="2683">
                  <c:v>65.992199999999997</c:v>
                </c:pt>
                <c:pt idx="2684">
                  <c:v>66.016099999999994</c:v>
                </c:pt>
                <c:pt idx="2685">
                  <c:v>66.039900000000003</c:v>
                </c:pt>
                <c:pt idx="2686">
                  <c:v>66.063800000000001</c:v>
                </c:pt>
                <c:pt idx="2687">
                  <c:v>66.087599999999995</c:v>
                </c:pt>
                <c:pt idx="2688">
                  <c:v>66.111500000000007</c:v>
                </c:pt>
                <c:pt idx="2689">
                  <c:v>66.135300000000001</c:v>
                </c:pt>
                <c:pt idx="2690">
                  <c:v>66.159199999999998</c:v>
                </c:pt>
                <c:pt idx="2691">
                  <c:v>66.183000000000007</c:v>
                </c:pt>
                <c:pt idx="2692">
                  <c:v>66.206900000000005</c:v>
                </c:pt>
                <c:pt idx="2693">
                  <c:v>66.230699999999999</c:v>
                </c:pt>
                <c:pt idx="2694">
                  <c:v>66.254599999999996</c:v>
                </c:pt>
                <c:pt idx="2695">
                  <c:v>66.278400000000005</c:v>
                </c:pt>
                <c:pt idx="2696">
                  <c:v>66.302300000000002</c:v>
                </c:pt>
                <c:pt idx="2697">
                  <c:v>66.326099999999997</c:v>
                </c:pt>
                <c:pt idx="2698">
                  <c:v>66.349999999999994</c:v>
                </c:pt>
                <c:pt idx="2699">
                  <c:v>66.373800000000003</c:v>
                </c:pt>
                <c:pt idx="2700">
                  <c:v>66.3977</c:v>
                </c:pt>
                <c:pt idx="2701">
                  <c:v>66.421599999999998</c:v>
                </c:pt>
                <c:pt idx="2702">
                  <c:v>66.445400000000006</c:v>
                </c:pt>
                <c:pt idx="2703">
                  <c:v>66.469300000000004</c:v>
                </c:pt>
                <c:pt idx="2704">
                  <c:v>66.493099999999998</c:v>
                </c:pt>
                <c:pt idx="2705">
                  <c:v>66.516999999999996</c:v>
                </c:pt>
                <c:pt idx="2706">
                  <c:v>66.540800000000004</c:v>
                </c:pt>
                <c:pt idx="2707">
                  <c:v>66.564700000000002</c:v>
                </c:pt>
                <c:pt idx="2708">
                  <c:v>66.588499999999996</c:v>
                </c:pt>
                <c:pt idx="2709">
                  <c:v>66.612399999999994</c:v>
                </c:pt>
                <c:pt idx="2710">
                  <c:v>66.636200000000002</c:v>
                </c:pt>
                <c:pt idx="2711">
                  <c:v>66.6601</c:v>
                </c:pt>
                <c:pt idx="2712">
                  <c:v>66.683899999999994</c:v>
                </c:pt>
                <c:pt idx="2713">
                  <c:v>66.707800000000006</c:v>
                </c:pt>
                <c:pt idx="2714">
                  <c:v>66.7316</c:v>
                </c:pt>
                <c:pt idx="2715">
                  <c:v>66.755499999999998</c:v>
                </c:pt>
                <c:pt idx="2716">
                  <c:v>66.779300000000006</c:v>
                </c:pt>
                <c:pt idx="2717">
                  <c:v>66.803200000000004</c:v>
                </c:pt>
                <c:pt idx="2718">
                  <c:v>66.826999999999998</c:v>
                </c:pt>
                <c:pt idx="2719">
                  <c:v>66.850899999999996</c:v>
                </c:pt>
                <c:pt idx="2720">
                  <c:v>66.874700000000004</c:v>
                </c:pt>
                <c:pt idx="2721">
                  <c:v>66.898600000000002</c:v>
                </c:pt>
                <c:pt idx="2722">
                  <c:v>66.922399999999996</c:v>
                </c:pt>
                <c:pt idx="2723">
                  <c:v>66.946299999999994</c:v>
                </c:pt>
                <c:pt idx="2724">
                  <c:v>66.970100000000002</c:v>
                </c:pt>
                <c:pt idx="2725">
                  <c:v>66.994</c:v>
                </c:pt>
                <c:pt idx="2726">
                  <c:v>67.017799999999994</c:v>
                </c:pt>
                <c:pt idx="2727">
                  <c:v>67.041700000000006</c:v>
                </c:pt>
                <c:pt idx="2728">
                  <c:v>67.0655</c:v>
                </c:pt>
                <c:pt idx="2729">
                  <c:v>67.089399999999998</c:v>
                </c:pt>
                <c:pt idx="2730">
                  <c:v>67.113200000000006</c:v>
                </c:pt>
                <c:pt idx="2731">
                  <c:v>67.137100000000004</c:v>
                </c:pt>
                <c:pt idx="2732">
                  <c:v>67.160899999999998</c:v>
                </c:pt>
                <c:pt idx="2733">
                  <c:v>67.184799999999996</c:v>
                </c:pt>
                <c:pt idx="2734">
                  <c:v>67.208600000000004</c:v>
                </c:pt>
                <c:pt idx="2735">
                  <c:v>67.232500000000002</c:v>
                </c:pt>
                <c:pt idx="2736">
                  <c:v>67.256299999999996</c:v>
                </c:pt>
                <c:pt idx="2737">
                  <c:v>67.280199999999994</c:v>
                </c:pt>
                <c:pt idx="2738">
                  <c:v>67.304000000000002</c:v>
                </c:pt>
                <c:pt idx="2739">
                  <c:v>67.3279</c:v>
                </c:pt>
                <c:pt idx="2740">
                  <c:v>67.351699999999994</c:v>
                </c:pt>
                <c:pt idx="2741">
                  <c:v>67.375600000000006</c:v>
                </c:pt>
                <c:pt idx="2742">
                  <c:v>67.3994</c:v>
                </c:pt>
                <c:pt idx="2743">
                  <c:v>67.423299999999998</c:v>
                </c:pt>
                <c:pt idx="2744">
                  <c:v>67.447100000000006</c:v>
                </c:pt>
                <c:pt idx="2745">
                  <c:v>67.471000000000004</c:v>
                </c:pt>
                <c:pt idx="2746">
                  <c:v>67.494799999999998</c:v>
                </c:pt>
                <c:pt idx="2747">
                  <c:v>67.518699999999995</c:v>
                </c:pt>
                <c:pt idx="2748">
                  <c:v>67.542500000000004</c:v>
                </c:pt>
                <c:pt idx="2749">
                  <c:v>67.566400000000002</c:v>
                </c:pt>
                <c:pt idx="2750">
                  <c:v>67.590199999999996</c:v>
                </c:pt>
                <c:pt idx="2751">
                  <c:v>67.614099999999993</c:v>
                </c:pt>
                <c:pt idx="2752">
                  <c:v>67.638000000000005</c:v>
                </c:pt>
                <c:pt idx="2753">
                  <c:v>67.661799999999999</c:v>
                </c:pt>
                <c:pt idx="2754">
                  <c:v>67.685699999999997</c:v>
                </c:pt>
                <c:pt idx="2755">
                  <c:v>67.709500000000006</c:v>
                </c:pt>
                <c:pt idx="2756">
                  <c:v>67.733400000000003</c:v>
                </c:pt>
                <c:pt idx="2757">
                  <c:v>67.757199999999997</c:v>
                </c:pt>
                <c:pt idx="2758">
                  <c:v>67.781099999999995</c:v>
                </c:pt>
                <c:pt idx="2759">
                  <c:v>67.804900000000004</c:v>
                </c:pt>
                <c:pt idx="2760">
                  <c:v>67.828800000000001</c:v>
                </c:pt>
                <c:pt idx="2761">
                  <c:v>67.852599999999995</c:v>
                </c:pt>
                <c:pt idx="2762">
                  <c:v>67.876499999999993</c:v>
                </c:pt>
                <c:pt idx="2763">
                  <c:v>67.900300000000001</c:v>
                </c:pt>
                <c:pt idx="2764">
                  <c:v>67.924199999999999</c:v>
                </c:pt>
                <c:pt idx="2765">
                  <c:v>67.947999999999993</c:v>
                </c:pt>
                <c:pt idx="2766">
                  <c:v>67.971900000000005</c:v>
                </c:pt>
                <c:pt idx="2767">
                  <c:v>67.995699999999999</c:v>
                </c:pt>
                <c:pt idx="2768">
                  <c:v>68.019599999999997</c:v>
                </c:pt>
                <c:pt idx="2769">
                  <c:v>68.043400000000005</c:v>
                </c:pt>
                <c:pt idx="2770">
                  <c:v>68.067300000000003</c:v>
                </c:pt>
                <c:pt idx="2771">
                  <c:v>68.091099999999997</c:v>
                </c:pt>
                <c:pt idx="2772">
                  <c:v>68.114999999999995</c:v>
                </c:pt>
                <c:pt idx="2773">
                  <c:v>68.138800000000003</c:v>
                </c:pt>
                <c:pt idx="2774">
                  <c:v>68.162700000000001</c:v>
                </c:pt>
                <c:pt idx="2775">
                  <c:v>68.186499999999995</c:v>
                </c:pt>
                <c:pt idx="2776">
                  <c:v>68.210400000000007</c:v>
                </c:pt>
                <c:pt idx="2777">
                  <c:v>68.234200000000001</c:v>
                </c:pt>
                <c:pt idx="2778">
                  <c:v>68.258099999999999</c:v>
                </c:pt>
                <c:pt idx="2779">
                  <c:v>68.281899999999993</c:v>
                </c:pt>
                <c:pt idx="2780">
                  <c:v>68.305800000000005</c:v>
                </c:pt>
                <c:pt idx="2781">
                  <c:v>68.329599999999999</c:v>
                </c:pt>
                <c:pt idx="2782">
                  <c:v>68.353499999999997</c:v>
                </c:pt>
                <c:pt idx="2783">
                  <c:v>68.377300000000005</c:v>
                </c:pt>
                <c:pt idx="2784">
                  <c:v>68.401200000000003</c:v>
                </c:pt>
                <c:pt idx="2785">
                  <c:v>68.424999999999997</c:v>
                </c:pt>
                <c:pt idx="2786">
                  <c:v>68.448899999999995</c:v>
                </c:pt>
                <c:pt idx="2787">
                  <c:v>68.472700000000003</c:v>
                </c:pt>
                <c:pt idx="2788">
                  <c:v>68.496600000000001</c:v>
                </c:pt>
                <c:pt idx="2789">
                  <c:v>68.520399999999995</c:v>
                </c:pt>
                <c:pt idx="2790">
                  <c:v>68.544300000000007</c:v>
                </c:pt>
                <c:pt idx="2791">
                  <c:v>68.568100000000001</c:v>
                </c:pt>
                <c:pt idx="2792">
                  <c:v>68.591999999999999</c:v>
                </c:pt>
                <c:pt idx="2793">
                  <c:v>68.615799999999993</c:v>
                </c:pt>
                <c:pt idx="2794">
                  <c:v>68.639700000000005</c:v>
                </c:pt>
                <c:pt idx="2795">
                  <c:v>68.663499999999999</c:v>
                </c:pt>
                <c:pt idx="2796">
                  <c:v>68.687399999999997</c:v>
                </c:pt>
                <c:pt idx="2797">
                  <c:v>68.711200000000005</c:v>
                </c:pt>
                <c:pt idx="2798">
                  <c:v>68.735100000000003</c:v>
                </c:pt>
                <c:pt idx="2799">
                  <c:v>68.758899999999997</c:v>
                </c:pt>
                <c:pt idx="2800">
                  <c:v>68.782799999999995</c:v>
                </c:pt>
                <c:pt idx="2801">
                  <c:v>68.806700000000006</c:v>
                </c:pt>
                <c:pt idx="2802">
                  <c:v>68.830500000000001</c:v>
                </c:pt>
                <c:pt idx="2803">
                  <c:v>68.854399999999998</c:v>
                </c:pt>
                <c:pt idx="2804">
                  <c:v>68.878200000000007</c:v>
                </c:pt>
                <c:pt idx="2805">
                  <c:v>68.902100000000004</c:v>
                </c:pt>
                <c:pt idx="2806">
                  <c:v>68.925899999999999</c:v>
                </c:pt>
                <c:pt idx="2807">
                  <c:v>68.949799999999996</c:v>
                </c:pt>
                <c:pt idx="2808">
                  <c:v>68.973600000000005</c:v>
                </c:pt>
                <c:pt idx="2809">
                  <c:v>68.997500000000002</c:v>
                </c:pt>
                <c:pt idx="2810">
                  <c:v>69.021299999999997</c:v>
                </c:pt>
                <c:pt idx="2811">
                  <c:v>69.045199999999994</c:v>
                </c:pt>
                <c:pt idx="2812">
                  <c:v>69.069000000000003</c:v>
                </c:pt>
                <c:pt idx="2813">
                  <c:v>69.0929</c:v>
                </c:pt>
                <c:pt idx="2814">
                  <c:v>69.116699999999994</c:v>
                </c:pt>
                <c:pt idx="2815">
                  <c:v>69.140600000000006</c:v>
                </c:pt>
                <c:pt idx="2816">
                  <c:v>69.164400000000001</c:v>
                </c:pt>
                <c:pt idx="2817">
                  <c:v>69.188299999999998</c:v>
                </c:pt>
                <c:pt idx="2818">
                  <c:v>69.212100000000007</c:v>
                </c:pt>
                <c:pt idx="2819">
                  <c:v>69.236000000000004</c:v>
                </c:pt>
                <c:pt idx="2820">
                  <c:v>69.259799999999998</c:v>
                </c:pt>
                <c:pt idx="2821">
                  <c:v>69.283699999999996</c:v>
                </c:pt>
                <c:pt idx="2822">
                  <c:v>69.307500000000005</c:v>
                </c:pt>
                <c:pt idx="2823">
                  <c:v>69.331400000000002</c:v>
                </c:pt>
                <c:pt idx="2824">
                  <c:v>69.355199999999996</c:v>
                </c:pt>
                <c:pt idx="2825">
                  <c:v>69.379099999999994</c:v>
                </c:pt>
                <c:pt idx="2826">
                  <c:v>69.402900000000002</c:v>
                </c:pt>
                <c:pt idx="2827">
                  <c:v>69.4268</c:v>
                </c:pt>
                <c:pt idx="2828">
                  <c:v>69.450599999999994</c:v>
                </c:pt>
                <c:pt idx="2829">
                  <c:v>69.474500000000006</c:v>
                </c:pt>
                <c:pt idx="2830">
                  <c:v>69.4983</c:v>
                </c:pt>
                <c:pt idx="2831">
                  <c:v>69.522199999999998</c:v>
                </c:pt>
                <c:pt idx="2832">
                  <c:v>69.546000000000006</c:v>
                </c:pt>
                <c:pt idx="2833">
                  <c:v>69.569900000000004</c:v>
                </c:pt>
                <c:pt idx="2834">
                  <c:v>69.593699999999998</c:v>
                </c:pt>
                <c:pt idx="2835">
                  <c:v>69.617599999999996</c:v>
                </c:pt>
                <c:pt idx="2836">
                  <c:v>69.641400000000004</c:v>
                </c:pt>
                <c:pt idx="2837">
                  <c:v>69.665300000000002</c:v>
                </c:pt>
                <c:pt idx="2838">
                  <c:v>69.689099999999996</c:v>
                </c:pt>
                <c:pt idx="2839">
                  <c:v>69.712999999999994</c:v>
                </c:pt>
                <c:pt idx="2840">
                  <c:v>69.736800000000002</c:v>
                </c:pt>
                <c:pt idx="2841">
                  <c:v>69.7607</c:v>
                </c:pt>
                <c:pt idx="2842">
                  <c:v>69.784499999999994</c:v>
                </c:pt>
                <c:pt idx="2843">
                  <c:v>69.808400000000006</c:v>
                </c:pt>
                <c:pt idx="2844">
                  <c:v>69.8322</c:v>
                </c:pt>
                <c:pt idx="2845">
                  <c:v>69.856099999999998</c:v>
                </c:pt>
                <c:pt idx="2846">
                  <c:v>69.879900000000006</c:v>
                </c:pt>
                <c:pt idx="2847">
                  <c:v>69.903800000000004</c:v>
                </c:pt>
                <c:pt idx="2848">
                  <c:v>69.927599999999998</c:v>
                </c:pt>
                <c:pt idx="2849">
                  <c:v>69.951499999999996</c:v>
                </c:pt>
                <c:pt idx="2850">
                  <c:v>69.975399999999993</c:v>
                </c:pt>
                <c:pt idx="2851">
                  <c:v>69.999200000000002</c:v>
                </c:pt>
                <c:pt idx="2852">
                  <c:v>70.023099999999999</c:v>
                </c:pt>
                <c:pt idx="2853">
                  <c:v>70.046899999999994</c:v>
                </c:pt>
                <c:pt idx="2854">
                  <c:v>70.070800000000006</c:v>
                </c:pt>
                <c:pt idx="2855">
                  <c:v>70.0946</c:v>
                </c:pt>
                <c:pt idx="2856">
                  <c:v>70.118499999999997</c:v>
                </c:pt>
                <c:pt idx="2857">
                  <c:v>70.142300000000006</c:v>
                </c:pt>
                <c:pt idx="2858">
                  <c:v>70.166200000000003</c:v>
                </c:pt>
                <c:pt idx="2859">
                  <c:v>70.19</c:v>
                </c:pt>
                <c:pt idx="2860">
                  <c:v>70.213899999999995</c:v>
                </c:pt>
                <c:pt idx="2861">
                  <c:v>70.237700000000004</c:v>
                </c:pt>
                <c:pt idx="2862">
                  <c:v>70.261600000000001</c:v>
                </c:pt>
                <c:pt idx="2863">
                  <c:v>70.285399999999996</c:v>
                </c:pt>
                <c:pt idx="2864">
                  <c:v>70.309299999999993</c:v>
                </c:pt>
                <c:pt idx="2865">
                  <c:v>70.333100000000002</c:v>
                </c:pt>
                <c:pt idx="2866">
                  <c:v>70.356999999999999</c:v>
                </c:pt>
                <c:pt idx="2867">
                  <c:v>70.380799999999994</c:v>
                </c:pt>
                <c:pt idx="2868">
                  <c:v>70.404700000000005</c:v>
                </c:pt>
                <c:pt idx="2869">
                  <c:v>70.4285</c:v>
                </c:pt>
                <c:pt idx="2870">
                  <c:v>70.452399999999997</c:v>
                </c:pt>
                <c:pt idx="2871">
                  <c:v>70.476200000000006</c:v>
                </c:pt>
                <c:pt idx="2872">
                  <c:v>70.500100000000003</c:v>
                </c:pt>
                <c:pt idx="2873">
                  <c:v>70.523899999999998</c:v>
                </c:pt>
                <c:pt idx="2874">
                  <c:v>70.547799999999995</c:v>
                </c:pt>
                <c:pt idx="2875">
                  <c:v>70.571600000000004</c:v>
                </c:pt>
                <c:pt idx="2876">
                  <c:v>70.595500000000001</c:v>
                </c:pt>
                <c:pt idx="2877">
                  <c:v>70.619299999999996</c:v>
                </c:pt>
                <c:pt idx="2878">
                  <c:v>70.643199999999993</c:v>
                </c:pt>
                <c:pt idx="2879">
                  <c:v>70.667000000000002</c:v>
                </c:pt>
                <c:pt idx="2880">
                  <c:v>70.690899999999999</c:v>
                </c:pt>
                <c:pt idx="2881">
                  <c:v>70.714699999999993</c:v>
                </c:pt>
                <c:pt idx="2882">
                  <c:v>70.738600000000005</c:v>
                </c:pt>
                <c:pt idx="2883">
                  <c:v>70.7624</c:v>
                </c:pt>
                <c:pt idx="2884">
                  <c:v>70.786299999999997</c:v>
                </c:pt>
                <c:pt idx="2885">
                  <c:v>70.810100000000006</c:v>
                </c:pt>
                <c:pt idx="2886">
                  <c:v>70.834000000000003</c:v>
                </c:pt>
                <c:pt idx="2887">
                  <c:v>70.857799999999997</c:v>
                </c:pt>
                <c:pt idx="2888">
                  <c:v>70.881699999999995</c:v>
                </c:pt>
                <c:pt idx="2889">
                  <c:v>70.905500000000004</c:v>
                </c:pt>
                <c:pt idx="2890">
                  <c:v>70.929400000000001</c:v>
                </c:pt>
                <c:pt idx="2891">
                  <c:v>70.953199999999995</c:v>
                </c:pt>
                <c:pt idx="2892">
                  <c:v>70.977099999999993</c:v>
                </c:pt>
                <c:pt idx="2893">
                  <c:v>71.000900000000001</c:v>
                </c:pt>
                <c:pt idx="2894">
                  <c:v>71.024799999999999</c:v>
                </c:pt>
                <c:pt idx="2895">
                  <c:v>71.048599999999993</c:v>
                </c:pt>
                <c:pt idx="2896">
                  <c:v>71.072500000000005</c:v>
                </c:pt>
                <c:pt idx="2897">
                  <c:v>71.096299999999999</c:v>
                </c:pt>
                <c:pt idx="2898">
                  <c:v>71.120199999999997</c:v>
                </c:pt>
                <c:pt idx="2899">
                  <c:v>71.144000000000005</c:v>
                </c:pt>
                <c:pt idx="2900">
                  <c:v>71.167900000000003</c:v>
                </c:pt>
                <c:pt idx="2901">
                  <c:v>71.191800000000001</c:v>
                </c:pt>
                <c:pt idx="2902">
                  <c:v>71.215599999999995</c:v>
                </c:pt>
                <c:pt idx="2903">
                  <c:v>71.239500000000007</c:v>
                </c:pt>
                <c:pt idx="2904">
                  <c:v>71.263300000000001</c:v>
                </c:pt>
                <c:pt idx="2905">
                  <c:v>71.287199999999999</c:v>
                </c:pt>
                <c:pt idx="2906">
                  <c:v>71.311000000000007</c:v>
                </c:pt>
                <c:pt idx="2907">
                  <c:v>71.334900000000005</c:v>
                </c:pt>
                <c:pt idx="2908">
                  <c:v>71.358699999999999</c:v>
                </c:pt>
                <c:pt idx="2909">
                  <c:v>71.382599999999996</c:v>
                </c:pt>
                <c:pt idx="2910">
                  <c:v>71.406400000000005</c:v>
                </c:pt>
                <c:pt idx="2911">
                  <c:v>71.430300000000003</c:v>
                </c:pt>
                <c:pt idx="2912">
                  <c:v>71.454099999999997</c:v>
                </c:pt>
                <c:pt idx="2913">
                  <c:v>71.477999999999994</c:v>
                </c:pt>
                <c:pt idx="2914">
                  <c:v>71.501800000000003</c:v>
                </c:pt>
                <c:pt idx="2915">
                  <c:v>71.525700000000001</c:v>
                </c:pt>
                <c:pt idx="2916">
                  <c:v>71.549499999999995</c:v>
                </c:pt>
                <c:pt idx="2917">
                  <c:v>71.573400000000007</c:v>
                </c:pt>
                <c:pt idx="2918">
                  <c:v>71.597200000000001</c:v>
                </c:pt>
                <c:pt idx="2919">
                  <c:v>71.621099999999998</c:v>
                </c:pt>
                <c:pt idx="2920">
                  <c:v>71.644900000000007</c:v>
                </c:pt>
                <c:pt idx="2921">
                  <c:v>71.668800000000005</c:v>
                </c:pt>
                <c:pt idx="2922">
                  <c:v>71.692599999999999</c:v>
                </c:pt>
                <c:pt idx="2923">
                  <c:v>71.716499999999996</c:v>
                </c:pt>
                <c:pt idx="2924">
                  <c:v>71.740300000000005</c:v>
                </c:pt>
                <c:pt idx="2925">
                  <c:v>71.764200000000002</c:v>
                </c:pt>
                <c:pt idx="2926">
                  <c:v>71.787999999999997</c:v>
                </c:pt>
                <c:pt idx="2927">
                  <c:v>71.811899999999994</c:v>
                </c:pt>
                <c:pt idx="2928">
                  <c:v>71.835700000000003</c:v>
                </c:pt>
                <c:pt idx="2929">
                  <c:v>71.8596</c:v>
                </c:pt>
                <c:pt idx="2930">
                  <c:v>71.883399999999995</c:v>
                </c:pt>
                <c:pt idx="2931">
                  <c:v>71.907300000000006</c:v>
                </c:pt>
                <c:pt idx="2932">
                  <c:v>71.931100000000001</c:v>
                </c:pt>
                <c:pt idx="2933">
                  <c:v>71.954999999999998</c:v>
                </c:pt>
                <c:pt idx="2934">
                  <c:v>71.978800000000007</c:v>
                </c:pt>
                <c:pt idx="2935">
                  <c:v>72.002700000000004</c:v>
                </c:pt>
                <c:pt idx="2936">
                  <c:v>72.026499999999999</c:v>
                </c:pt>
                <c:pt idx="2937">
                  <c:v>72.050399999999996</c:v>
                </c:pt>
                <c:pt idx="2938">
                  <c:v>72.074200000000005</c:v>
                </c:pt>
                <c:pt idx="2939">
                  <c:v>72.098100000000002</c:v>
                </c:pt>
                <c:pt idx="2940">
                  <c:v>72.121899999999997</c:v>
                </c:pt>
                <c:pt idx="2941">
                  <c:v>72.145799999999994</c:v>
                </c:pt>
                <c:pt idx="2942">
                  <c:v>72.169600000000003</c:v>
                </c:pt>
                <c:pt idx="2943">
                  <c:v>72.1935</c:v>
                </c:pt>
                <c:pt idx="2944">
                  <c:v>72.217299999999994</c:v>
                </c:pt>
                <c:pt idx="2945">
                  <c:v>72.241200000000006</c:v>
                </c:pt>
                <c:pt idx="2946">
                  <c:v>72.265000000000001</c:v>
                </c:pt>
                <c:pt idx="2947">
                  <c:v>72.288899999999998</c:v>
                </c:pt>
                <c:pt idx="2948">
                  <c:v>72.312700000000007</c:v>
                </c:pt>
                <c:pt idx="2949">
                  <c:v>72.336600000000004</c:v>
                </c:pt>
                <c:pt idx="2950">
                  <c:v>72.360500000000002</c:v>
                </c:pt>
                <c:pt idx="2951">
                  <c:v>72.384299999999996</c:v>
                </c:pt>
                <c:pt idx="2952">
                  <c:v>72.408199999999994</c:v>
                </c:pt>
                <c:pt idx="2953">
                  <c:v>72.432000000000002</c:v>
                </c:pt>
                <c:pt idx="2954">
                  <c:v>72.4559</c:v>
                </c:pt>
                <c:pt idx="2955">
                  <c:v>72.479699999999994</c:v>
                </c:pt>
                <c:pt idx="2956">
                  <c:v>72.503600000000006</c:v>
                </c:pt>
                <c:pt idx="2957">
                  <c:v>72.5274</c:v>
                </c:pt>
                <c:pt idx="2958">
                  <c:v>72.551299999999998</c:v>
                </c:pt>
                <c:pt idx="2959">
                  <c:v>72.575100000000006</c:v>
                </c:pt>
                <c:pt idx="2960">
                  <c:v>72.599000000000004</c:v>
                </c:pt>
                <c:pt idx="2961">
                  <c:v>72.622799999999998</c:v>
                </c:pt>
                <c:pt idx="2962">
                  <c:v>72.646699999999996</c:v>
                </c:pt>
                <c:pt idx="2963">
                  <c:v>72.670500000000004</c:v>
                </c:pt>
                <c:pt idx="2964">
                  <c:v>72.694400000000002</c:v>
                </c:pt>
                <c:pt idx="2965">
                  <c:v>72.718199999999996</c:v>
                </c:pt>
                <c:pt idx="2966">
                  <c:v>72.742099999999994</c:v>
                </c:pt>
                <c:pt idx="2967">
                  <c:v>72.765900000000002</c:v>
                </c:pt>
                <c:pt idx="2968">
                  <c:v>72.7898</c:v>
                </c:pt>
                <c:pt idx="2969">
                  <c:v>72.813599999999994</c:v>
                </c:pt>
                <c:pt idx="2970">
                  <c:v>72.837500000000006</c:v>
                </c:pt>
                <c:pt idx="2971">
                  <c:v>72.8613</c:v>
                </c:pt>
                <c:pt idx="2972">
                  <c:v>72.885199999999998</c:v>
                </c:pt>
                <c:pt idx="2973">
                  <c:v>72.909000000000006</c:v>
                </c:pt>
                <c:pt idx="2974">
                  <c:v>72.932900000000004</c:v>
                </c:pt>
                <c:pt idx="2975">
                  <c:v>72.956699999999998</c:v>
                </c:pt>
                <c:pt idx="2976">
                  <c:v>72.980599999999995</c:v>
                </c:pt>
                <c:pt idx="2977">
                  <c:v>73.004400000000004</c:v>
                </c:pt>
                <c:pt idx="2978">
                  <c:v>73.028300000000002</c:v>
                </c:pt>
                <c:pt idx="2979">
                  <c:v>73.052099999999996</c:v>
                </c:pt>
                <c:pt idx="2980">
                  <c:v>73.075999999999993</c:v>
                </c:pt>
                <c:pt idx="2981">
                  <c:v>73.099800000000002</c:v>
                </c:pt>
                <c:pt idx="2982">
                  <c:v>73.123699999999999</c:v>
                </c:pt>
                <c:pt idx="2983">
                  <c:v>73.147499999999994</c:v>
                </c:pt>
                <c:pt idx="2984">
                  <c:v>73.171400000000006</c:v>
                </c:pt>
                <c:pt idx="2985">
                  <c:v>73.1952</c:v>
                </c:pt>
                <c:pt idx="2986">
                  <c:v>73.219099999999997</c:v>
                </c:pt>
                <c:pt idx="2987">
                  <c:v>73.242900000000006</c:v>
                </c:pt>
                <c:pt idx="2988">
                  <c:v>73.266800000000003</c:v>
                </c:pt>
                <c:pt idx="2989">
                  <c:v>73.290599999999998</c:v>
                </c:pt>
                <c:pt idx="2990">
                  <c:v>73.314499999999995</c:v>
                </c:pt>
                <c:pt idx="2991">
                  <c:v>73.338300000000004</c:v>
                </c:pt>
                <c:pt idx="2992">
                  <c:v>73.362200000000001</c:v>
                </c:pt>
                <c:pt idx="2993">
                  <c:v>73.385999999999996</c:v>
                </c:pt>
                <c:pt idx="2994">
                  <c:v>73.409899999999993</c:v>
                </c:pt>
                <c:pt idx="2995">
                  <c:v>73.433700000000002</c:v>
                </c:pt>
                <c:pt idx="2996">
                  <c:v>73.457599999999999</c:v>
                </c:pt>
                <c:pt idx="2997">
                  <c:v>73.481399999999994</c:v>
                </c:pt>
                <c:pt idx="2998">
                  <c:v>73.505300000000005</c:v>
                </c:pt>
                <c:pt idx="2999">
                  <c:v>73.5291</c:v>
                </c:pt>
                <c:pt idx="3000">
                  <c:v>73.552999999999997</c:v>
                </c:pt>
                <c:pt idx="3001">
                  <c:v>73.576899999999995</c:v>
                </c:pt>
                <c:pt idx="3002">
                  <c:v>73.600700000000003</c:v>
                </c:pt>
                <c:pt idx="3003">
                  <c:v>73.624600000000001</c:v>
                </c:pt>
                <c:pt idx="3004">
                  <c:v>73.648399999999995</c:v>
                </c:pt>
                <c:pt idx="3005">
                  <c:v>73.672300000000007</c:v>
                </c:pt>
                <c:pt idx="3006">
                  <c:v>73.696100000000001</c:v>
                </c:pt>
                <c:pt idx="3007">
                  <c:v>73.72</c:v>
                </c:pt>
                <c:pt idx="3008">
                  <c:v>73.743799999999993</c:v>
                </c:pt>
                <c:pt idx="3009">
                  <c:v>73.767700000000005</c:v>
                </c:pt>
                <c:pt idx="3010">
                  <c:v>73.791499999999999</c:v>
                </c:pt>
                <c:pt idx="3011">
                  <c:v>73.815399999999997</c:v>
                </c:pt>
                <c:pt idx="3012">
                  <c:v>73.839200000000005</c:v>
                </c:pt>
                <c:pt idx="3013">
                  <c:v>73.863100000000003</c:v>
                </c:pt>
                <c:pt idx="3014">
                  <c:v>73.886899999999997</c:v>
                </c:pt>
                <c:pt idx="3015">
                  <c:v>73.910799999999995</c:v>
                </c:pt>
                <c:pt idx="3016">
                  <c:v>73.934600000000003</c:v>
                </c:pt>
                <c:pt idx="3017">
                  <c:v>73.958500000000001</c:v>
                </c:pt>
                <c:pt idx="3018">
                  <c:v>73.982299999999995</c:v>
                </c:pt>
                <c:pt idx="3019">
                  <c:v>74.006200000000007</c:v>
                </c:pt>
                <c:pt idx="3020">
                  <c:v>74.03</c:v>
                </c:pt>
                <c:pt idx="3021">
                  <c:v>74.053899999999999</c:v>
                </c:pt>
                <c:pt idx="3022">
                  <c:v>74.077699999999993</c:v>
                </c:pt>
                <c:pt idx="3023">
                  <c:v>74.101600000000005</c:v>
                </c:pt>
                <c:pt idx="3024">
                  <c:v>74.125399999999999</c:v>
                </c:pt>
                <c:pt idx="3025">
                  <c:v>74.149299999999997</c:v>
                </c:pt>
                <c:pt idx="3026">
                  <c:v>74.173100000000005</c:v>
                </c:pt>
                <c:pt idx="3027">
                  <c:v>74.197000000000003</c:v>
                </c:pt>
                <c:pt idx="3028">
                  <c:v>74.220799999999997</c:v>
                </c:pt>
                <c:pt idx="3029">
                  <c:v>74.244699999999995</c:v>
                </c:pt>
                <c:pt idx="3030">
                  <c:v>74.268500000000003</c:v>
                </c:pt>
                <c:pt idx="3031">
                  <c:v>74.292400000000001</c:v>
                </c:pt>
                <c:pt idx="3032">
                  <c:v>74.316199999999995</c:v>
                </c:pt>
                <c:pt idx="3033">
                  <c:v>74.340100000000007</c:v>
                </c:pt>
                <c:pt idx="3034">
                  <c:v>74.363900000000001</c:v>
                </c:pt>
                <c:pt idx="3035">
                  <c:v>74.387799999999999</c:v>
                </c:pt>
                <c:pt idx="3036">
                  <c:v>74.411600000000007</c:v>
                </c:pt>
                <c:pt idx="3037">
                  <c:v>74.435500000000005</c:v>
                </c:pt>
                <c:pt idx="3038">
                  <c:v>74.459299999999999</c:v>
                </c:pt>
                <c:pt idx="3039">
                  <c:v>74.483199999999997</c:v>
                </c:pt>
                <c:pt idx="3040">
                  <c:v>74.507000000000005</c:v>
                </c:pt>
                <c:pt idx="3041">
                  <c:v>74.530900000000003</c:v>
                </c:pt>
                <c:pt idx="3042">
                  <c:v>74.554699999999997</c:v>
                </c:pt>
                <c:pt idx="3043">
                  <c:v>74.578599999999994</c:v>
                </c:pt>
                <c:pt idx="3044">
                  <c:v>74.602400000000003</c:v>
                </c:pt>
                <c:pt idx="3045">
                  <c:v>74.626300000000001</c:v>
                </c:pt>
                <c:pt idx="3046">
                  <c:v>74.650099999999995</c:v>
                </c:pt>
                <c:pt idx="3047">
                  <c:v>74.674000000000007</c:v>
                </c:pt>
                <c:pt idx="3048">
                  <c:v>74.697800000000001</c:v>
                </c:pt>
                <c:pt idx="3049">
                  <c:v>74.721699999999998</c:v>
                </c:pt>
                <c:pt idx="3050">
                  <c:v>74.745599999999996</c:v>
                </c:pt>
                <c:pt idx="3051">
                  <c:v>74.769400000000005</c:v>
                </c:pt>
                <c:pt idx="3052">
                  <c:v>74.793300000000002</c:v>
                </c:pt>
                <c:pt idx="3053">
                  <c:v>74.817099999999996</c:v>
                </c:pt>
                <c:pt idx="3054">
                  <c:v>74.840999999999994</c:v>
                </c:pt>
                <c:pt idx="3055">
                  <c:v>74.864800000000002</c:v>
                </c:pt>
                <c:pt idx="3056">
                  <c:v>74.8887</c:v>
                </c:pt>
                <c:pt idx="3057">
                  <c:v>74.912499999999994</c:v>
                </c:pt>
                <c:pt idx="3058">
                  <c:v>74.936400000000006</c:v>
                </c:pt>
                <c:pt idx="3059">
                  <c:v>74.9602</c:v>
                </c:pt>
                <c:pt idx="3060">
                  <c:v>74.984099999999998</c:v>
                </c:pt>
                <c:pt idx="3061">
                  <c:v>75.007900000000006</c:v>
                </c:pt>
                <c:pt idx="3062">
                  <c:v>75.031800000000004</c:v>
                </c:pt>
                <c:pt idx="3063">
                  <c:v>75.055599999999998</c:v>
                </c:pt>
                <c:pt idx="3064">
                  <c:v>75.079499999999996</c:v>
                </c:pt>
                <c:pt idx="3065">
                  <c:v>75.103300000000004</c:v>
                </c:pt>
                <c:pt idx="3066">
                  <c:v>75.127200000000002</c:v>
                </c:pt>
                <c:pt idx="3067">
                  <c:v>75.150999999999996</c:v>
                </c:pt>
                <c:pt idx="3068">
                  <c:v>75.174899999999994</c:v>
                </c:pt>
                <c:pt idx="3069">
                  <c:v>75.198700000000002</c:v>
                </c:pt>
                <c:pt idx="3070">
                  <c:v>75.2226</c:v>
                </c:pt>
                <c:pt idx="3071">
                  <c:v>75.246399999999994</c:v>
                </c:pt>
                <c:pt idx="3072">
                  <c:v>75.270300000000006</c:v>
                </c:pt>
                <c:pt idx="3073">
                  <c:v>75.2941</c:v>
                </c:pt>
                <c:pt idx="3074">
                  <c:v>75.317999999999998</c:v>
                </c:pt>
                <c:pt idx="3075">
                  <c:v>75.341800000000006</c:v>
                </c:pt>
                <c:pt idx="3076">
                  <c:v>75.365700000000004</c:v>
                </c:pt>
                <c:pt idx="3077">
                  <c:v>75.389499999999998</c:v>
                </c:pt>
                <c:pt idx="3078">
                  <c:v>75.413399999999996</c:v>
                </c:pt>
                <c:pt idx="3079">
                  <c:v>75.437200000000004</c:v>
                </c:pt>
                <c:pt idx="3080">
                  <c:v>75.461100000000002</c:v>
                </c:pt>
                <c:pt idx="3081">
                  <c:v>75.484899999999996</c:v>
                </c:pt>
                <c:pt idx="3082">
                  <c:v>75.508799999999994</c:v>
                </c:pt>
                <c:pt idx="3083">
                  <c:v>75.532600000000002</c:v>
                </c:pt>
                <c:pt idx="3084">
                  <c:v>75.5565</c:v>
                </c:pt>
                <c:pt idx="3085">
                  <c:v>75.580299999999994</c:v>
                </c:pt>
                <c:pt idx="3086">
                  <c:v>75.604200000000006</c:v>
                </c:pt>
                <c:pt idx="3087">
                  <c:v>75.628</c:v>
                </c:pt>
                <c:pt idx="3088">
                  <c:v>75.651899999999998</c:v>
                </c:pt>
                <c:pt idx="3089">
                  <c:v>75.675700000000006</c:v>
                </c:pt>
                <c:pt idx="3090">
                  <c:v>75.699600000000004</c:v>
                </c:pt>
                <c:pt idx="3091">
                  <c:v>75.723399999999998</c:v>
                </c:pt>
                <c:pt idx="3092">
                  <c:v>75.747299999999996</c:v>
                </c:pt>
                <c:pt idx="3093">
                  <c:v>75.771100000000004</c:v>
                </c:pt>
                <c:pt idx="3094">
                  <c:v>75.795000000000002</c:v>
                </c:pt>
                <c:pt idx="3095">
                  <c:v>75.818799999999996</c:v>
                </c:pt>
                <c:pt idx="3096">
                  <c:v>75.842699999999994</c:v>
                </c:pt>
                <c:pt idx="3097">
                  <c:v>75.866500000000002</c:v>
                </c:pt>
                <c:pt idx="3098">
                  <c:v>75.8904</c:v>
                </c:pt>
                <c:pt idx="3099">
                  <c:v>75.914199999999994</c:v>
                </c:pt>
                <c:pt idx="3100">
                  <c:v>75.938100000000006</c:v>
                </c:pt>
                <c:pt idx="3101">
                  <c:v>75.962000000000003</c:v>
                </c:pt>
                <c:pt idx="3102">
                  <c:v>75.985799999999998</c:v>
                </c:pt>
                <c:pt idx="3103">
                  <c:v>76.009699999999995</c:v>
                </c:pt>
                <c:pt idx="3104">
                  <c:v>76.033500000000004</c:v>
                </c:pt>
                <c:pt idx="3105">
                  <c:v>76.057400000000001</c:v>
                </c:pt>
                <c:pt idx="3106">
                  <c:v>76.081199999999995</c:v>
                </c:pt>
                <c:pt idx="3107">
                  <c:v>76.105099999999993</c:v>
                </c:pt>
                <c:pt idx="3108">
                  <c:v>76.128900000000002</c:v>
                </c:pt>
                <c:pt idx="3109">
                  <c:v>76.152799999999999</c:v>
                </c:pt>
                <c:pt idx="3110">
                  <c:v>76.176599999999993</c:v>
                </c:pt>
                <c:pt idx="3111">
                  <c:v>76.200500000000005</c:v>
                </c:pt>
                <c:pt idx="3112">
                  <c:v>76.224299999999999</c:v>
                </c:pt>
                <c:pt idx="3113">
                  <c:v>76.248199999999997</c:v>
                </c:pt>
                <c:pt idx="3114">
                  <c:v>76.272000000000006</c:v>
                </c:pt>
                <c:pt idx="3115">
                  <c:v>76.295900000000003</c:v>
                </c:pt>
                <c:pt idx="3116">
                  <c:v>76.319699999999997</c:v>
                </c:pt>
                <c:pt idx="3117">
                  <c:v>76.343599999999995</c:v>
                </c:pt>
                <c:pt idx="3118">
                  <c:v>76.367400000000004</c:v>
                </c:pt>
                <c:pt idx="3119">
                  <c:v>76.391300000000001</c:v>
                </c:pt>
                <c:pt idx="3120">
                  <c:v>76.415099999999995</c:v>
                </c:pt>
                <c:pt idx="3121">
                  <c:v>76.438999999999993</c:v>
                </c:pt>
                <c:pt idx="3122">
                  <c:v>76.462800000000001</c:v>
                </c:pt>
                <c:pt idx="3123">
                  <c:v>76.486699999999999</c:v>
                </c:pt>
                <c:pt idx="3124">
                  <c:v>76.510499999999993</c:v>
                </c:pt>
                <c:pt idx="3125">
                  <c:v>76.534400000000005</c:v>
                </c:pt>
                <c:pt idx="3126">
                  <c:v>76.558199999999999</c:v>
                </c:pt>
                <c:pt idx="3127">
                  <c:v>76.582099999999997</c:v>
                </c:pt>
                <c:pt idx="3128">
                  <c:v>76.605900000000005</c:v>
                </c:pt>
                <c:pt idx="3129">
                  <c:v>76.629800000000003</c:v>
                </c:pt>
                <c:pt idx="3130">
                  <c:v>76.653599999999997</c:v>
                </c:pt>
                <c:pt idx="3131">
                  <c:v>76.677499999999995</c:v>
                </c:pt>
                <c:pt idx="3132">
                  <c:v>76.701300000000003</c:v>
                </c:pt>
                <c:pt idx="3133">
                  <c:v>76.725200000000001</c:v>
                </c:pt>
                <c:pt idx="3134">
                  <c:v>76.748999999999995</c:v>
                </c:pt>
                <c:pt idx="3135">
                  <c:v>76.772900000000007</c:v>
                </c:pt>
                <c:pt idx="3136">
                  <c:v>76.796700000000001</c:v>
                </c:pt>
                <c:pt idx="3137">
                  <c:v>76.820599999999999</c:v>
                </c:pt>
                <c:pt idx="3138">
                  <c:v>76.844399999999993</c:v>
                </c:pt>
                <c:pt idx="3139">
                  <c:v>76.868300000000005</c:v>
                </c:pt>
                <c:pt idx="3140">
                  <c:v>76.892099999999999</c:v>
                </c:pt>
                <c:pt idx="3141">
                  <c:v>76.915999999999997</c:v>
                </c:pt>
                <c:pt idx="3142">
                  <c:v>76.939800000000005</c:v>
                </c:pt>
                <c:pt idx="3143">
                  <c:v>76.963700000000003</c:v>
                </c:pt>
                <c:pt idx="3144">
                  <c:v>76.987499999999997</c:v>
                </c:pt>
                <c:pt idx="3145">
                  <c:v>77.011399999999995</c:v>
                </c:pt>
                <c:pt idx="3146">
                  <c:v>77.035200000000003</c:v>
                </c:pt>
                <c:pt idx="3147">
                  <c:v>77.059100000000001</c:v>
                </c:pt>
                <c:pt idx="3148">
                  <c:v>77.082899999999995</c:v>
                </c:pt>
                <c:pt idx="3149">
                  <c:v>77.106800000000007</c:v>
                </c:pt>
                <c:pt idx="3150">
                  <c:v>77.130700000000004</c:v>
                </c:pt>
                <c:pt idx="3151">
                  <c:v>77.154499999999999</c:v>
                </c:pt>
                <c:pt idx="3152">
                  <c:v>77.178399999999996</c:v>
                </c:pt>
                <c:pt idx="3153">
                  <c:v>77.202200000000005</c:v>
                </c:pt>
                <c:pt idx="3154">
                  <c:v>77.226100000000002</c:v>
                </c:pt>
                <c:pt idx="3155">
                  <c:v>77.249899999999997</c:v>
                </c:pt>
                <c:pt idx="3156">
                  <c:v>77.273799999999994</c:v>
                </c:pt>
                <c:pt idx="3157">
                  <c:v>77.297600000000003</c:v>
                </c:pt>
                <c:pt idx="3158">
                  <c:v>77.3215</c:v>
                </c:pt>
                <c:pt idx="3159">
                  <c:v>77.345299999999995</c:v>
                </c:pt>
                <c:pt idx="3160">
                  <c:v>77.369200000000006</c:v>
                </c:pt>
                <c:pt idx="3161">
                  <c:v>77.393000000000001</c:v>
                </c:pt>
                <c:pt idx="3162">
                  <c:v>77.416899999999998</c:v>
                </c:pt>
                <c:pt idx="3163">
                  <c:v>77.440700000000007</c:v>
                </c:pt>
                <c:pt idx="3164">
                  <c:v>77.464600000000004</c:v>
                </c:pt>
                <c:pt idx="3165">
                  <c:v>77.488399999999999</c:v>
                </c:pt>
                <c:pt idx="3166">
                  <c:v>77.512299999999996</c:v>
                </c:pt>
                <c:pt idx="3167">
                  <c:v>77.536100000000005</c:v>
                </c:pt>
                <c:pt idx="3168">
                  <c:v>77.56</c:v>
                </c:pt>
                <c:pt idx="3169">
                  <c:v>77.583799999999997</c:v>
                </c:pt>
                <c:pt idx="3170">
                  <c:v>77.607699999999994</c:v>
                </c:pt>
                <c:pt idx="3171">
                  <c:v>77.631500000000003</c:v>
                </c:pt>
                <c:pt idx="3172">
                  <c:v>77.6554</c:v>
                </c:pt>
                <c:pt idx="3173">
                  <c:v>77.679199999999994</c:v>
                </c:pt>
                <c:pt idx="3174">
                  <c:v>77.703100000000006</c:v>
                </c:pt>
                <c:pt idx="3175">
                  <c:v>77.726900000000001</c:v>
                </c:pt>
                <c:pt idx="3176">
                  <c:v>77.750799999999998</c:v>
                </c:pt>
                <c:pt idx="3177">
                  <c:v>77.774600000000007</c:v>
                </c:pt>
                <c:pt idx="3178">
                  <c:v>77.798500000000004</c:v>
                </c:pt>
                <c:pt idx="3179">
                  <c:v>77.822299999999998</c:v>
                </c:pt>
                <c:pt idx="3180">
                  <c:v>77.846199999999996</c:v>
                </c:pt>
                <c:pt idx="3181">
                  <c:v>77.87</c:v>
                </c:pt>
                <c:pt idx="3182">
                  <c:v>77.893900000000002</c:v>
                </c:pt>
                <c:pt idx="3183">
                  <c:v>77.917699999999996</c:v>
                </c:pt>
                <c:pt idx="3184">
                  <c:v>77.941599999999994</c:v>
                </c:pt>
                <c:pt idx="3185">
                  <c:v>77.965400000000002</c:v>
                </c:pt>
                <c:pt idx="3186">
                  <c:v>77.9893</c:v>
                </c:pt>
                <c:pt idx="3187">
                  <c:v>78.013099999999994</c:v>
                </c:pt>
                <c:pt idx="3188">
                  <c:v>78.037000000000006</c:v>
                </c:pt>
                <c:pt idx="3189">
                  <c:v>78.0608</c:v>
                </c:pt>
                <c:pt idx="3190">
                  <c:v>78.084699999999998</c:v>
                </c:pt>
                <c:pt idx="3191">
                  <c:v>78.108500000000006</c:v>
                </c:pt>
                <c:pt idx="3192">
                  <c:v>78.132400000000004</c:v>
                </c:pt>
                <c:pt idx="3193">
                  <c:v>78.156199999999998</c:v>
                </c:pt>
                <c:pt idx="3194">
                  <c:v>78.180099999999996</c:v>
                </c:pt>
                <c:pt idx="3195">
                  <c:v>78.203900000000004</c:v>
                </c:pt>
                <c:pt idx="3196">
                  <c:v>78.227800000000002</c:v>
                </c:pt>
                <c:pt idx="3197">
                  <c:v>78.251599999999996</c:v>
                </c:pt>
                <c:pt idx="3198">
                  <c:v>78.275499999999994</c:v>
                </c:pt>
                <c:pt idx="3199">
                  <c:v>78.299300000000002</c:v>
                </c:pt>
                <c:pt idx="3200">
                  <c:v>78.3232</c:v>
                </c:pt>
                <c:pt idx="3201">
                  <c:v>78.347099999999998</c:v>
                </c:pt>
                <c:pt idx="3202">
                  <c:v>78.370900000000006</c:v>
                </c:pt>
                <c:pt idx="3203">
                  <c:v>78.394800000000004</c:v>
                </c:pt>
                <c:pt idx="3204">
                  <c:v>78.418599999999998</c:v>
                </c:pt>
                <c:pt idx="3205">
                  <c:v>78.442499999999995</c:v>
                </c:pt>
                <c:pt idx="3206">
                  <c:v>78.466300000000004</c:v>
                </c:pt>
                <c:pt idx="3207">
                  <c:v>78.490200000000002</c:v>
                </c:pt>
                <c:pt idx="3208">
                  <c:v>78.513999999999996</c:v>
                </c:pt>
                <c:pt idx="3209">
                  <c:v>78.537899999999993</c:v>
                </c:pt>
                <c:pt idx="3210">
                  <c:v>78.561700000000002</c:v>
                </c:pt>
                <c:pt idx="3211">
                  <c:v>78.585599999999999</c:v>
                </c:pt>
                <c:pt idx="3212">
                  <c:v>78.609399999999994</c:v>
                </c:pt>
                <c:pt idx="3213">
                  <c:v>78.633300000000006</c:v>
                </c:pt>
                <c:pt idx="3214">
                  <c:v>78.6571</c:v>
                </c:pt>
                <c:pt idx="3215">
                  <c:v>78.680999999999997</c:v>
                </c:pt>
                <c:pt idx="3216">
                  <c:v>78.704800000000006</c:v>
                </c:pt>
                <c:pt idx="3217">
                  <c:v>78.728700000000003</c:v>
                </c:pt>
                <c:pt idx="3218">
                  <c:v>78.752499999999998</c:v>
                </c:pt>
                <c:pt idx="3219">
                  <c:v>78.776399999999995</c:v>
                </c:pt>
                <c:pt idx="3220">
                  <c:v>78.800200000000004</c:v>
                </c:pt>
                <c:pt idx="3221">
                  <c:v>78.824100000000001</c:v>
                </c:pt>
                <c:pt idx="3222">
                  <c:v>78.847899999999996</c:v>
                </c:pt>
                <c:pt idx="3223">
                  <c:v>78.871799999999993</c:v>
                </c:pt>
                <c:pt idx="3224">
                  <c:v>78.895600000000002</c:v>
                </c:pt>
                <c:pt idx="3225">
                  <c:v>78.919499999999999</c:v>
                </c:pt>
                <c:pt idx="3226">
                  <c:v>78.943299999999994</c:v>
                </c:pt>
                <c:pt idx="3227">
                  <c:v>78.967200000000005</c:v>
                </c:pt>
                <c:pt idx="3228">
                  <c:v>78.991</c:v>
                </c:pt>
                <c:pt idx="3229">
                  <c:v>79.014899999999997</c:v>
                </c:pt>
                <c:pt idx="3230">
                  <c:v>79.038700000000006</c:v>
                </c:pt>
                <c:pt idx="3231">
                  <c:v>79.062600000000003</c:v>
                </c:pt>
                <c:pt idx="3232">
                  <c:v>79.086399999999998</c:v>
                </c:pt>
                <c:pt idx="3233">
                  <c:v>79.110299999999995</c:v>
                </c:pt>
                <c:pt idx="3234">
                  <c:v>79.134100000000004</c:v>
                </c:pt>
                <c:pt idx="3235">
                  <c:v>79.158000000000001</c:v>
                </c:pt>
                <c:pt idx="3236">
                  <c:v>79.181799999999996</c:v>
                </c:pt>
                <c:pt idx="3237">
                  <c:v>79.205699999999993</c:v>
                </c:pt>
                <c:pt idx="3238">
                  <c:v>79.229500000000002</c:v>
                </c:pt>
                <c:pt idx="3239">
                  <c:v>79.253399999999999</c:v>
                </c:pt>
                <c:pt idx="3240">
                  <c:v>79.277199999999993</c:v>
                </c:pt>
                <c:pt idx="3241">
                  <c:v>79.301100000000005</c:v>
                </c:pt>
                <c:pt idx="3242">
                  <c:v>79.3249</c:v>
                </c:pt>
                <c:pt idx="3243">
                  <c:v>79.348799999999997</c:v>
                </c:pt>
                <c:pt idx="3244">
                  <c:v>79.372600000000006</c:v>
                </c:pt>
                <c:pt idx="3245">
                  <c:v>79.396500000000003</c:v>
                </c:pt>
                <c:pt idx="3246">
                  <c:v>79.420299999999997</c:v>
                </c:pt>
                <c:pt idx="3247">
                  <c:v>79.444199999999995</c:v>
                </c:pt>
                <c:pt idx="3248">
                  <c:v>79.468000000000004</c:v>
                </c:pt>
                <c:pt idx="3249">
                  <c:v>79.491900000000001</c:v>
                </c:pt>
                <c:pt idx="3250">
                  <c:v>79.515699999999995</c:v>
                </c:pt>
                <c:pt idx="3251">
                  <c:v>79.539599999999993</c:v>
                </c:pt>
                <c:pt idx="3252">
                  <c:v>79.563500000000005</c:v>
                </c:pt>
                <c:pt idx="3253">
                  <c:v>79.587299999999999</c:v>
                </c:pt>
                <c:pt idx="3254">
                  <c:v>79.611199999999997</c:v>
                </c:pt>
                <c:pt idx="3255">
                  <c:v>79.635000000000005</c:v>
                </c:pt>
                <c:pt idx="3256">
                  <c:v>79.658900000000003</c:v>
                </c:pt>
                <c:pt idx="3257">
                  <c:v>79.682699999999997</c:v>
                </c:pt>
                <c:pt idx="3258">
                  <c:v>79.706599999999995</c:v>
                </c:pt>
                <c:pt idx="3259">
                  <c:v>79.730400000000003</c:v>
                </c:pt>
                <c:pt idx="3260">
                  <c:v>79.754300000000001</c:v>
                </c:pt>
                <c:pt idx="3261">
                  <c:v>79.778099999999995</c:v>
                </c:pt>
                <c:pt idx="3262">
                  <c:v>79.802000000000007</c:v>
                </c:pt>
                <c:pt idx="3263">
                  <c:v>79.825800000000001</c:v>
                </c:pt>
                <c:pt idx="3264">
                  <c:v>79.849699999999999</c:v>
                </c:pt>
                <c:pt idx="3265">
                  <c:v>79.873500000000007</c:v>
                </c:pt>
                <c:pt idx="3266">
                  <c:v>79.897400000000005</c:v>
                </c:pt>
                <c:pt idx="3267">
                  <c:v>79.921199999999999</c:v>
                </c:pt>
                <c:pt idx="3268">
                  <c:v>79.945099999999996</c:v>
                </c:pt>
                <c:pt idx="3269">
                  <c:v>79.968900000000005</c:v>
                </c:pt>
                <c:pt idx="3270">
                  <c:v>79.992800000000003</c:v>
                </c:pt>
              </c:numCache>
            </c:numRef>
          </c:xVal>
          <c:yVal>
            <c:numRef>
              <c:f>Farmaco!$H$4:$H$3274</c:f>
              <c:numCache>
                <c:formatCode>General</c:formatCode>
                <c:ptCount val="3271"/>
                <c:pt idx="0">
                  <c:v>13946</c:v>
                </c:pt>
                <c:pt idx="1">
                  <c:v>13887</c:v>
                </c:pt>
                <c:pt idx="2">
                  <c:v>13815</c:v>
                </c:pt>
                <c:pt idx="3">
                  <c:v>13750</c:v>
                </c:pt>
                <c:pt idx="4">
                  <c:v>13764</c:v>
                </c:pt>
                <c:pt idx="5">
                  <c:v>13655</c:v>
                </c:pt>
                <c:pt idx="6">
                  <c:v>13620</c:v>
                </c:pt>
                <c:pt idx="7">
                  <c:v>13713</c:v>
                </c:pt>
                <c:pt idx="8">
                  <c:v>13589</c:v>
                </c:pt>
                <c:pt idx="9">
                  <c:v>13576</c:v>
                </c:pt>
                <c:pt idx="10">
                  <c:v>13467</c:v>
                </c:pt>
                <c:pt idx="11">
                  <c:v>13537</c:v>
                </c:pt>
                <c:pt idx="12">
                  <c:v>13462</c:v>
                </c:pt>
                <c:pt idx="13">
                  <c:v>13381</c:v>
                </c:pt>
                <c:pt idx="14">
                  <c:v>13339</c:v>
                </c:pt>
                <c:pt idx="15">
                  <c:v>13377</c:v>
                </c:pt>
                <c:pt idx="16">
                  <c:v>13363</c:v>
                </c:pt>
                <c:pt idx="17">
                  <c:v>13321</c:v>
                </c:pt>
                <c:pt idx="18">
                  <c:v>13234</c:v>
                </c:pt>
                <c:pt idx="19">
                  <c:v>13187</c:v>
                </c:pt>
                <c:pt idx="20">
                  <c:v>13169</c:v>
                </c:pt>
                <c:pt idx="21">
                  <c:v>13238</c:v>
                </c:pt>
                <c:pt idx="22">
                  <c:v>13169</c:v>
                </c:pt>
                <c:pt idx="23">
                  <c:v>13114</c:v>
                </c:pt>
                <c:pt idx="24">
                  <c:v>13127</c:v>
                </c:pt>
                <c:pt idx="25">
                  <c:v>13121</c:v>
                </c:pt>
                <c:pt idx="26">
                  <c:v>13041</c:v>
                </c:pt>
                <c:pt idx="27">
                  <c:v>13018</c:v>
                </c:pt>
                <c:pt idx="28">
                  <c:v>13062</c:v>
                </c:pt>
                <c:pt idx="29">
                  <c:v>13029</c:v>
                </c:pt>
                <c:pt idx="30">
                  <c:v>13006</c:v>
                </c:pt>
                <c:pt idx="31">
                  <c:v>13040</c:v>
                </c:pt>
                <c:pt idx="32">
                  <c:v>12990</c:v>
                </c:pt>
                <c:pt idx="33">
                  <c:v>12997</c:v>
                </c:pt>
                <c:pt idx="34">
                  <c:v>12961</c:v>
                </c:pt>
                <c:pt idx="35">
                  <c:v>12993</c:v>
                </c:pt>
                <c:pt idx="36">
                  <c:v>12911</c:v>
                </c:pt>
                <c:pt idx="37">
                  <c:v>12915</c:v>
                </c:pt>
                <c:pt idx="38">
                  <c:v>12953</c:v>
                </c:pt>
                <c:pt idx="39">
                  <c:v>12864</c:v>
                </c:pt>
                <c:pt idx="40">
                  <c:v>12928</c:v>
                </c:pt>
                <c:pt idx="41">
                  <c:v>12887</c:v>
                </c:pt>
                <c:pt idx="42">
                  <c:v>12858</c:v>
                </c:pt>
                <c:pt idx="43">
                  <c:v>12806</c:v>
                </c:pt>
                <c:pt idx="44">
                  <c:v>12855</c:v>
                </c:pt>
                <c:pt idx="45">
                  <c:v>12825</c:v>
                </c:pt>
                <c:pt idx="46">
                  <c:v>12794</c:v>
                </c:pt>
                <c:pt idx="47">
                  <c:v>12748</c:v>
                </c:pt>
                <c:pt idx="48">
                  <c:v>12782</c:v>
                </c:pt>
                <c:pt idx="49">
                  <c:v>12815</c:v>
                </c:pt>
                <c:pt idx="50">
                  <c:v>12720</c:v>
                </c:pt>
                <c:pt idx="51">
                  <c:v>12745</c:v>
                </c:pt>
                <c:pt idx="52">
                  <c:v>12762</c:v>
                </c:pt>
                <c:pt idx="53">
                  <c:v>12734</c:v>
                </c:pt>
                <c:pt idx="54">
                  <c:v>12739</c:v>
                </c:pt>
                <c:pt idx="55">
                  <c:v>12743</c:v>
                </c:pt>
                <c:pt idx="56">
                  <c:v>12715</c:v>
                </c:pt>
                <c:pt idx="57">
                  <c:v>12720</c:v>
                </c:pt>
                <c:pt idx="58">
                  <c:v>12706</c:v>
                </c:pt>
                <c:pt idx="59">
                  <c:v>12675</c:v>
                </c:pt>
                <c:pt idx="60">
                  <c:v>12712</c:v>
                </c:pt>
                <c:pt idx="61">
                  <c:v>12738</c:v>
                </c:pt>
                <c:pt idx="62">
                  <c:v>12720</c:v>
                </c:pt>
                <c:pt idx="63">
                  <c:v>12685</c:v>
                </c:pt>
                <c:pt idx="64">
                  <c:v>12674</c:v>
                </c:pt>
                <c:pt idx="65">
                  <c:v>12673</c:v>
                </c:pt>
                <c:pt idx="66">
                  <c:v>12654</c:v>
                </c:pt>
                <c:pt idx="67">
                  <c:v>12645</c:v>
                </c:pt>
                <c:pt idx="68">
                  <c:v>12668</c:v>
                </c:pt>
                <c:pt idx="69">
                  <c:v>12596</c:v>
                </c:pt>
                <c:pt idx="70">
                  <c:v>12672</c:v>
                </c:pt>
                <c:pt idx="71">
                  <c:v>12630</c:v>
                </c:pt>
                <c:pt idx="72">
                  <c:v>12672</c:v>
                </c:pt>
                <c:pt idx="73">
                  <c:v>12618</c:v>
                </c:pt>
                <c:pt idx="74">
                  <c:v>12599</c:v>
                </c:pt>
                <c:pt idx="75">
                  <c:v>12588</c:v>
                </c:pt>
                <c:pt idx="76">
                  <c:v>12646</c:v>
                </c:pt>
                <c:pt idx="77">
                  <c:v>12643</c:v>
                </c:pt>
                <c:pt idx="78">
                  <c:v>12617</c:v>
                </c:pt>
                <c:pt idx="79">
                  <c:v>12626</c:v>
                </c:pt>
                <c:pt idx="80">
                  <c:v>12647</c:v>
                </c:pt>
                <c:pt idx="81">
                  <c:v>12620</c:v>
                </c:pt>
                <c:pt idx="82">
                  <c:v>12598</c:v>
                </c:pt>
                <c:pt idx="83">
                  <c:v>12581</c:v>
                </c:pt>
                <c:pt idx="84">
                  <c:v>12612</c:v>
                </c:pt>
                <c:pt idx="85">
                  <c:v>12650</c:v>
                </c:pt>
                <c:pt idx="86">
                  <c:v>12630</c:v>
                </c:pt>
                <c:pt idx="87">
                  <c:v>12624</c:v>
                </c:pt>
                <c:pt idx="88">
                  <c:v>12611</c:v>
                </c:pt>
                <c:pt idx="89">
                  <c:v>12628</c:v>
                </c:pt>
                <c:pt idx="90">
                  <c:v>12591</c:v>
                </c:pt>
                <c:pt idx="91">
                  <c:v>12616</c:v>
                </c:pt>
                <c:pt idx="92">
                  <c:v>12618</c:v>
                </c:pt>
                <c:pt idx="93">
                  <c:v>12649</c:v>
                </c:pt>
                <c:pt idx="94">
                  <c:v>12606</c:v>
                </c:pt>
                <c:pt idx="95">
                  <c:v>12635</c:v>
                </c:pt>
                <c:pt idx="96">
                  <c:v>12674</c:v>
                </c:pt>
                <c:pt idx="97">
                  <c:v>12647</c:v>
                </c:pt>
                <c:pt idx="98">
                  <c:v>12701</c:v>
                </c:pt>
                <c:pt idx="99">
                  <c:v>12674</c:v>
                </c:pt>
                <c:pt idx="100">
                  <c:v>12715</c:v>
                </c:pt>
                <c:pt idx="101">
                  <c:v>12760</c:v>
                </c:pt>
                <c:pt idx="102">
                  <c:v>12798</c:v>
                </c:pt>
                <c:pt idx="103">
                  <c:v>12815</c:v>
                </c:pt>
                <c:pt idx="104">
                  <c:v>12935</c:v>
                </c:pt>
                <c:pt idx="105">
                  <c:v>12609.6</c:v>
                </c:pt>
                <c:pt idx="106">
                  <c:v>12650.4</c:v>
                </c:pt>
                <c:pt idx="107">
                  <c:v>12682.8</c:v>
                </c:pt>
                <c:pt idx="108">
                  <c:v>12786</c:v>
                </c:pt>
                <c:pt idx="109">
                  <c:v>12833.4</c:v>
                </c:pt>
                <c:pt idx="110">
                  <c:v>12952.8</c:v>
                </c:pt>
                <c:pt idx="111">
                  <c:v>13069.2</c:v>
                </c:pt>
                <c:pt idx="112">
                  <c:v>13267.8</c:v>
                </c:pt>
                <c:pt idx="113">
                  <c:v>13423.8</c:v>
                </c:pt>
                <c:pt idx="114">
                  <c:v>13739.4</c:v>
                </c:pt>
                <c:pt idx="115">
                  <c:v>14007.6</c:v>
                </c:pt>
                <c:pt idx="116">
                  <c:v>14078.4</c:v>
                </c:pt>
                <c:pt idx="117">
                  <c:v>14186.4</c:v>
                </c:pt>
                <c:pt idx="118">
                  <c:v>14082</c:v>
                </c:pt>
                <c:pt idx="119">
                  <c:v>13881</c:v>
                </c:pt>
                <c:pt idx="120">
                  <c:v>13670.4</c:v>
                </c:pt>
                <c:pt idx="121">
                  <c:v>13359</c:v>
                </c:pt>
                <c:pt idx="122">
                  <c:v>12982.8</c:v>
                </c:pt>
                <c:pt idx="123">
                  <c:v>12752.4</c:v>
                </c:pt>
                <c:pt idx="124">
                  <c:v>12573</c:v>
                </c:pt>
                <c:pt idx="125">
                  <c:v>12737</c:v>
                </c:pt>
                <c:pt idx="126">
                  <c:v>12642</c:v>
                </c:pt>
                <c:pt idx="127">
                  <c:v>12599</c:v>
                </c:pt>
                <c:pt idx="128">
                  <c:v>12552</c:v>
                </c:pt>
                <c:pt idx="129">
                  <c:v>12590</c:v>
                </c:pt>
                <c:pt idx="130">
                  <c:v>12552</c:v>
                </c:pt>
                <c:pt idx="131">
                  <c:v>12531</c:v>
                </c:pt>
                <c:pt idx="132">
                  <c:v>12541</c:v>
                </c:pt>
                <c:pt idx="133">
                  <c:v>12517</c:v>
                </c:pt>
                <c:pt idx="134">
                  <c:v>12530</c:v>
                </c:pt>
                <c:pt idx="135">
                  <c:v>12493</c:v>
                </c:pt>
                <c:pt idx="136">
                  <c:v>12530</c:v>
                </c:pt>
                <c:pt idx="137">
                  <c:v>12494</c:v>
                </c:pt>
                <c:pt idx="138">
                  <c:v>12478</c:v>
                </c:pt>
                <c:pt idx="139">
                  <c:v>12491</c:v>
                </c:pt>
                <c:pt idx="140">
                  <c:v>12487</c:v>
                </c:pt>
                <c:pt idx="141">
                  <c:v>12471</c:v>
                </c:pt>
                <c:pt idx="142">
                  <c:v>12466</c:v>
                </c:pt>
                <c:pt idx="143">
                  <c:v>12491</c:v>
                </c:pt>
                <c:pt idx="144">
                  <c:v>12493</c:v>
                </c:pt>
                <c:pt idx="145">
                  <c:v>12500</c:v>
                </c:pt>
                <c:pt idx="146">
                  <c:v>12449</c:v>
                </c:pt>
                <c:pt idx="147">
                  <c:v>12455</c:v>
                </c:pt>
                <c:pt idx="148">
                  <c:v>12474</c:v>
                </c:pt>
                <c:pt idx="149">
                  <c:v>12481</c:v>
                </c:pt>
                <c:pt idx="150">
                  <c:v>12479</c:v>
                </c:pt>
                <c:pt idx="151">
                  <c:v>12467</c:v>
                </c:pt>
                <c:pt idx="152">
                  <c:v>12468</c:v>
                </c:pt>
                <c:pt idx="153">
                  <c:v>12463</c:v>
                </c:pt>
                <c:pt idx="154">
                  <c:v>12434</c:v>
                </c:pt>
                <c:pt idx="155">
                  <c:v>12449</c:v>
                </c:pt>
                <c:pt idx="156">
                  <c:v>12469</c:v>
                </c:pt>
                <c:pt idx="157">
                  <c:v>12447</c:v>
                </c:pt>
                <c:pt idx="158">
                  <c:v>12471</c:v>
                </c:pt>
                <c:pt idx="159">
                  <c:v>12455</c:v>
                </c:pt>
                <c:pt idx="160">
                  <c:v>12473</c:v>
                </c:pt>
                <c:pt idx="161">
                  <c:v>12447</c:v>
                </c:pt>
                <c:pt idx="162">
                  <c:v>12426</c:v>
                </c:pt>
                <c:pt idx="163">
                  <c:v>12466</c:v>
                </c:pt>
                <c:pt idx="164">
                  <c:v>12446</c:v>
                </c:pt>
                <c:pt idx="165">
                  <c:v>12444</c:v>
                </c:pt>
                <c:pt idx="166">
                  <c:v>12453</c:v>
                </c:pt>
                <c:pt idx="167">
                  <c:v>12475</c:v>
                </c:pt>
                <c:pt idx="168">
                  <c:v>12436</c:v>
                </c:pt>
                <c:pt idx="169">
                  <c:v>12444</c:v>
                </c:pt>
                <c:pt idx="170">
                  <c:v>12448</c:v>
                </c:pt>
                <c:pt idx="171">
                  <c:v>12449</c:v>
                </c:pt>
                <c:pt idx="172">
                  <c:v>12430</c:v>
                </c:pt>
                <c:pt idx="173">
                  <c:v>12440</c:v>
                </c:pt>
                <c:pt idx="174">
                  <c:v>12428</c:v>
                </c:pt>
                <c:pt idx="175">
                  <c:v>12422</c:v>
                </c:pt>
                <c:pt idx="176">
                  <c:v>12482</c:v>
                </c:pt>
                <c:pt idx="177">
                  <c:v>12469</c:v>
                </c:pt>
                <c:pt idx="178">
                  <c:v>12410</c:v>
                </c:pt>
                <c:pt idx="179">
                  <c:v>12461</c:v>
                </c:pt>
                <c:pt idx="180">
                  <c:v>12449</c:v>
                </c:pt>
                <c:pt idx="181">
                  <c:v>12476</c:v>
                </c:pt>
                <c:pt idx="182">
                  <c:v>12450</c:v>
                </c:pt>
                <c:pt idx="183">
                  <c:v>12448</c:v>
                </c:pt>
                <c:pt idx="184">
                  <c:v>12418</c:v>
                </c:pt>
                <c:pt idx="185">
                  <c:v>12433</c:v>
                </c:pt>
                <c:pt idx="186">
                  <c:v>12384</c:v>
                </c:pt>
                <c:pt idx="187">
                  <c:v>12459</c:v>
                </c:pt>
                <c:pt idx="188">
                  <c:v>12441</c:v>
                </c:pt>
                <c:pt idx="189">
                  <c:v>12449</c:v>
                </c:pt>
                <c:pt idx="190">
                  <c:v>12446</c:v>
                </c:pt>
                <c:pt idx="191">
                  <c:v>12402</c:v>
                </c:pt>
                <c:pt idx="192">
                  <c:v>12460</c:v>
                </c:pt>
                <c:pt idx="193">
                  <c:v>12473</c:v>
                </c:pt>
                <c:pt idx="194">
                  <c:v>12472</c:v>
                </c:pt>
                <c:pt idx="195">
                  <c:v>12439</c:v>
                </c:pt>
                <c:pt idx="196">
                  <c:v>12398</c:v>
                </c:pt>
                <c:pt idx="197">
                  <c:v>12451</c:v>
                </c:pt>
                <c:pt idx="198">
                  <c:v>12401</c:v>
                </c:pt>
                <c:pt idx="199">
                  <c:v>12432</c:v>
                </c:pt>
                <c:pt idx="200">
                  <c:v>12441</c:v>
                </c:pt>
                <c:pt idx="201">
                  <c:v>12450</c:v>
                </c:pt>
                <c:pt idx="202">
                  <c:v>12443</c:v>
                </c:pt>
                <c:pt idx="203">
                  <c:v>12451</c:v>
                </c:pt>
                <c:pt idx="204">
                  <c:v>12401</c:v>
                </c:pt>
                <c:pt idx="205">
                  <c:v>12405</c:v>
                </c:pt>
                <c:pt idx="206">
                  <c:v>12460</c:v>
                </c:pt>
                <c:pt idx="207">
                  <c:v>12443</c:v>
                </c:pt>
                <c:pt idx="208">
                  <c:v>12411</c:v>
                </c:pt>
                <c:pt idx="209">
                  <c:v>12400</c:v>
                </c:pt>
                <c:pt idx="210">
                  <c:v>12445</c:v>
                </c:pt>
                <c:pt idx="211">
                  <c:v>12407</c:v>
                </c:pt>
                <c:pt idx="212">
                  <c:v>12461</c:v>
                </c:pt>
                <c:pt idx="213">
                  <c:v>12454</c:v>
                </c:pt>
                <c:pt idx="214">
                  <c:v>12437</c:v>
                </c:pt>
                <c:pt idx="215">
                  <c:v>12412</c:v>
                </c:pt>
                <c:pt idx="216">
                  <c:v>12466</c:v>
                </c:pt>
                <c:pt idx="217">
                  <c:v>12449</c:v>
                </c:pt>
                <c:pt idx="218">
                  <c:v>12450</c:v>
                </c:pt>
                <c:pt idx="219">
                  <c:v>12427</c:v>
                </c:pt>
                <c:pt idx="220">
                  <c:v>12480</c:v>
                </c:pt>
                <c:pt idx="221">
                  <c:v>12438</c:v>
                </c:pt>
                <c:pt idx="222">
                  <c:v>12478</c:v>
                </c:pt>
                <c:pt idx="223">
                  <c:v>12406</c:v>
                </c:pt>
                <c:pt idx="224">
                  <c:v>12440</c:v>
                </c:pt>
                <c:pt idx="225">
                  <c:v>12454</c:v>
                </c:pt>
                <c:pt idx="226">
                  <c:v>12442</c:v>
                </c:pt>
                <c:pt idx="227">
                  <c:v>12436</c:v>
                </c:pt>
                <c:pt idx="228">
                  <c:v>12452</c:v>
                </c:pt>
                <c:pt idx="229">
                  <c:v>12416</c:v>
                </c:pt>
                <c:pt idx="230">
                  <c:v>12426</c:v>
                </c:pt>
                <c:pt idx="231">
                  <c:v>12458</c:v>
                </c:pt>
                <c:pt idx="232">
                  <c:v>12442</c:v>
                </c:pt>
                <c:pt idx="233">
                  <c:v>12453</c:v>
                </c:pt>
                <c:pt idx="234">
                  <c:v>12486</c:v>
                </c:pt>
                <c:pt idx="235">
                  <c:v>12422</c:v>
                </c:pt>
                <c:pt idx="236">
                  <c:v>12466</c:v>
                </c:pt>
                <c:pt idx="237">
                  <c:v>12449</c:v>
                </c:pt>
                <c:pt idx="238">
                  <c:v>12462</c:v>
                </c:pt>
                <c:pt idx="239">
                  <c:v>12465</c:v>
                </c:pt>
                <c:pt idx="240">
                  <c:v>12434</c:v>
                </c:pt>
                <c:pt idx="241">
                  <c:v>12501</c:v>
                </c:pt>
                <c:pt idx="242">
                  <c:v>12496</c:v>
                </c:pt>
                <c:pt idx="243">
                  <c:v>12468</c:v>
                </c:pt>
                <c:pt idx="244">
                  <c:v>12471</c:v>
                </c:pt>
                <c:pt idx="245">
                  <c:v>12481</c:v>
                </c:pt>
                <c:pt idx="246">
                  <c:v>12507</c:v>
                </c:pt>
                <c:pt idx="247">
                  <c:v>12475</c:v>
                </c:pt>
                <c:pt idx="248">
                  <c:v>12472</c:v>
                </c:pt>
                <c:pt idx="249">
                  <c:v>12526</c:v>
                </c:pt>
                <c:pt idx="250">
                  <c:v>12492</c:v>
                </c:pt>
                <c:pt idx="251">
                  <c:v>12490</c:v>
                </c:pt>
                <c:pt idx="252">
                  <c:v>12462</c:v>
                </c:pt>
                <c:pt idx="253">
                  <c:v>12520</c:v>
                </c:pt>
                <c:pt idx="254">
                  <c:v>12489</c:v>
                </c:pt>
                <c:pt idx="255">
                  <c:v>12518</c:v>
                </c:pt>
                <c:pt idx="256">
                  <c:v>12520</c:v>
                </c:pt>
                <c:pt idx="257">
                  <c:v>12521</c:v>
                </c:pt>
                <c:pt idx="258">
                  <c:v>12519</c:v>
                </c:pt>
                <c:pt idx="259">
                  <c:v>12494</c:v>
                </c:pt>
                <c:pt idx="260">
                  <c:v>12502</c:v>
                </c:pt>
                <c:pt idx="261">
                  <c:v>12514</c:v>
                </c:pt>
                <c:pt idx="262">
                  <c:v>12494</c:v>
                </c:pt>
                <c:pt idx="263">
                  <c:v>12557</c:v>
                </c:pt>
                <c:pt idx="264">
                  <c:v>12508</c:v>
                </c:pt>
                <c:pt idx="265">
                  <c:v>12516</c:v>
                </c:pt>
                <c:pt idx="266">
                  <c:v>12521</c:v>
                </c:pt>
                <c:pt idx="267">
                  <c:v>12510</c:v>
                </c:pt>
                <c:pt idx="268">
                  <c:v>12522</c:v>
                </c:pt>
                <c:pt idx="269">
                  <c:v>12527</c:v>
                </c:pt>
                <c:pt idx="270">
                  <c:v>12529</c:v>
                </c:pt>
                <c:pt idx="271">
                  <c:v>12506</c:v>
                </c:pt>
                <c:pt idx="272">
                  <c:v>12528</c:v>
                </c:pt>
                <c:pt idx="273">
                  <c:v>12513</c:v>
                </c:pt>
                <c:pt idx="274">
                  <c:v>12538</c:v>
                </c:pt>
                <c:pt idx="275">
                  <c:v>12515</c:v>
                </c:pt>
                <c:pt idx="276">
                  <c:v>12566</c:v>
                </c:pt>
                <c:pt idx="277">
                  <c:v>12520</c:v>
                </c:pt>
                <c:pt idx="278">
                  <c:v>12536</c:v>
                </c:pt>
                <c:pt idx="279">
                  <c:v>12491</c:v>
                </c:pt>
                <c:pt idx="280">
                  <c:v>12492</c:v>
                </c:pt>
                <c:pt idx="281">
                  <c:v>12485</c:v>
                </c:pt>
                <c:pt idx="282">
                  <c:v>12501</c:v>
                </c:pt>
                <c:pt idx="283">
                  <c:v>12538</c:v>
                </c:pt>
                <c:pt idx="284">
                  <c:v>12529</c:v>
                </c:pt>
                <c:pt idx="285">
                  <c:v>12506</c:v>
                </c:pt>
                <c:pt idx="286">
                  <c:v>12550</c:v>
                </c:pt>
                <c:pt idx="287">
                  <c:v>12498</c:v>
                </c:pt>
                <c:pt idx="288">
                  <c:v>12518</c:v>
                </c:pt>
                <c:pt idx="289">
                  <c:v>12576</c:v>
                </c:pt>
                <c:pt idx="290">
                  <c:v>12476</c:v>
                </c:pt>
                <c:pt idx="291">
                  <c:v>12520</c:v>
                </c:pt>
                <c:pt idx="292">
                  <c:v>12539</c:v>
                </c:pt>
                <c:pt idx="293">
                  <c:v>12504</c:v>
                </c:pt>
                <c:pt idx="294">
                  <c:v>12506</c:v>
                </c:pt>
                <c:pt idx="295">
                  <c:v>12490</c:v>
                </c:pt>
                <c:pt idx="296">
                  <c:v>12495</c:v>
                </c:pt>
                <c:pt idx="297">
                  <c:v>12488</c:v>
                </c:pt>
                <c:pt idx="298">
                  <c:v>12487</c:v>
                </c:pt>
                <c:pt idx="299">
                  <c:v>12482</c:v>
                </c:pt>
                <c:pt idx="300">
                  <c:v>12474</c:v>
                </c:pt>
                <c:pt idx="301">
                  <c:v>12464</c:v>
                </c:pt>
                <c:pt idx="302">
                  <c:v>12472</c:v>
                </c:pt>
                <c:pt idx="303">
                  <c:v>12469</c:v>
                </c:pt>
                <c:pt idx="304">
                  <c:v>12486</c:v>
                </c:pt>
                <c:pt idx="305">
                  <c:v>12489</c:v>
                </c:pt>
                <c:pt idx="306">
                  <c:v>12474</c:v>
                </c:pt>
                <c:pt idx="307">
                  <c:v>12533</c:v>
                </c:pt>
                <c:pt idx="308">
                  <c:v>12492</c:v>
                </c:pt>
                <c:pt idx="309">
                  <c:v>12482</c:v>
                </c:pt>
                <c:pt idx="310">
                  <c:v>12447</c:v>
                </c:pt>
                <c:pt idx="311">
                  <c:v>12474</c:v>
                </c:pt>
                <c:pt idx="312">
                  <c:v>12498</c:v>
                </c:pt>
                <c:pt idx="313">
                  <c:v>12517</c:v>
                </c:pt>
                <c:pt idx="314">
                  <c:v>12520</c:v>
                </c:pt>
                <c:pt idx="315">
                  <c:v>12511</c:v>
                </c:pt>
                <c:pt idx="316">
                  <c:v>12483</c:v>
                </c:pt>
                <c:pt idx="317">
                  <c:v>12471</c:v>
                </c:pt>
                <c:pt idx="318">
                  <c:v>12478</c:v>
                </c:pt>
                <c:pt idx="319">
                  <c:v>12506</c:v>
                </c:pt>
                <c:pt idx="320">
                  <c:v>12497</c:v>
                </c:pt>
                <c:pt idx="321">
                  <c:v>12465</c:v>
                </c:pt>
                <c:pt idx="322">
                  <c:v>12482</c:v>
                </c:pt>
                <c:pt idx="323">
                  <c:v>12502</c:v>
                </c:pt>
                <c:pt idx="324">
                  <c:v>12488</c:v>
                </c:pt>
                <c:pt idx="325">
                  <c:v>12435</c:v>
                </c:pt>
                <c:pt idx="326">
                  <c:v>12470</c:v>
                </c:pt>
                <c:pt idx="327">
                  <c:v>12450</c:v>
                </c:pt>
                <c:pt idx="328">
                  <c:v>12468</c:v>
                </c:pt>
                <c:pt idx="329">
                  <c:v>12438</c:v>
                </c:pt>
                <c:pt idx="330">
                  <c:v>12416</c:v>
                </c:pt>
                <c:pt idx="331">
                  <c:v>12473</c:v>
                </c:pt>
                <c:pt idx="332">
                  <c:v>12420</c:v>
                </c:pt>
                <c:pt idx="333">
                  <c:v>12422</c:v>
                </c:pt>
                <c:pt idx="334">
                  <c:v>12468</c:v>
                </c:pt>
                <c:pt idx="335">
                  <c:v>12452</c:v>
                </c:pt>
                <c:pt idx="336">
                  <c:v>12466</c:v>
                </c:pt>
                <c:pt idx="337">
                  <c:v>12468</c:v>
                </c:pt>
                <c:pt idx="338">
                  <c:v>12483</c:v>
                </c:pt>
                <c:pt idx="339">
                  <c:v>12480</c:v>
                </c:pt>
                <c:pt idx="340">
                  <c:v>12452</c:v>
                </c:pt>
                <c:pt idx="341">
                  <c:v>12497</c:v>
                </c:pt>
                <c:pt idx="342">
                  <c:v>12523</c:v>
                </c:pt>
                <c:pt idx="343">
                  <c:v>12504</c:v>
                </c:pt>
                <c:pt idx="344">
                  <c:v>12568</c:v>
                </c:pt>
                <c:pt idx="345">
                  <c:v>12644</c:v>
                </c:pt>
                <c:pt idx="346">
                  <c:v>12738</c:v>
                </c:pt>
                <c:pt idx="347">
                  <c:v>12825</c:v>
                </c:pt>
                <c:pt idx="348">
                  <c:v>12903</c:v>
                </c:pt>
                <c:pt idx="349">
                  <c:v>12969</c:v>
                </c:pt>
                <c:pt idx="350">
                  <c:v>13019</c:v>
                </c:pt>
                <c:pt idx="351">
                  <c:v>12996</c:v>
                </c:pt>
                <c:pt idx="352">
                  <c:v>13002</c:v>
                </c:pt>
                <c:pt idx="353">
                  <c:v>13101</c:v>
                </c:pt>
                <c:pt idx="354">
                  <c:v>13166</c:v>
                </c:pt>
                <c:pt idx="355">
                  <c:v>13122</c:v>
                </c:pt>
                <c:pt idx="356">
                  <c:v>13076</c:v>
                </c:pt>
                <c:pt idx="357">
                  <c:v>13084</c:v>
                </c:pt>
                <c:pt idx="358">
                  <c:v>12949</c:v>
                </c:pt>
                <c:pt idx="359">
                  <c:v>12814</c:v>
                </c:pt>
                <c:pt idx="360">
                  <c:v>12695</c:v>
                </c:pt>
                <c:pt idx="361">
                  <c:v>12572</c:v>
                </c:pt>
                <c:pt idx="362">
                  <c:v>12520</c:v>
                </c:pt>
                <c:pt idx="363">
                  <c:v>12467</c:v>
                </c:pt>
                <c:pt idx="364">
                  <c:v>12492</c:v>
                </c:pt>
                <c:pt idx="365">
                  <c:v>12450</c:v>
                </c:pt>
                <c:pt idx="366">
                  <c:v>12478</c:v>
                </c:pt>
                <c:pt idx="367">
                  <c:v>12405</c:v>
                </c:pt>
                <c:pt idx="368">
                  <c:v>12431</c:v>
                </c:pt>
                <c:pt idx="369">
                  <c:v>12440</c:v>
                </c:pt>
                <c:pt idx="370">
                  <c:v>12394</c:v>
                </c:pt>
                <c:pt idx="371">
                  <c:v>12362</c:v>
                </c:pt>
                <c:pt idx="372">
                  <c:v>12401</c:v>
                </c:pt>
                <c:pt idx="373">
                  <c:v>12404</c:v>
                </c:pt>
                <c:pt idx="374">
                  <c:v>12405</c:v>
                </c:pt>
                <c:pt idx="375">
                  <c:v>12431</c:v>
                </c:pt>
                <c:pt idx="376">
                  <c:v>12408</c:v>
                </c:pt>
                <c:pt idx="377">
                  <c:v>12396</c:v>
                </c:pt>
                <c:pt idx="378">
                  <c:v>12392</c:v>
                </c:pt>
                <c:pt idx="379">
                  <c:v>12421</c:v>
                </c:pt>
                <c:pt idx="380">
                  <c:v>12404</c:v>
                </c:pt>
                <c:pt idx="381">
                  <c:v>12429</c:v>
                </c:pt>
                <c:pt idx="382">
                  <c:v>12403</c:v>
                </c:pt>
                <c:pt idx="383">
                  <c:v>12426</c:v>
                </c:pt>
                <c:pt idx="384">
                  <c:v>12438</c:v>
                </c:pt>
                <c:pt idx="385">
                  <c:v>12461</c:v>
                </c:pt>
                <c:pt idx="386">
                  <c:v>12411</c:v>
                </c:pt>
                <c:pt idx="387">
                  <c:v>12429</c:v>
                </c:pt>
                <c:pt idx="388">
                  <c:v>12451</c:v>
                </c:pt>
                <c:pt idx="389">
                  <c:v>12405</c:v>
                </c:pt>
                <c:pt idx="390">
                  <c:v>12374</c:v>
                </c:pt>
                <c:pt idx="391">
                  <c:v>12418</c:v>
                </c:pt>
                <c:pt idx="392">
                  <c:v>12420</c:v>
                </c:pt>
                <c:pt idx="393">
                  <c:v>12405</c:v>
                </c:pt>
                <c:pt idx="394">
                  <c:v>12390</c:v>
                </c:pt>
                <c:pt idx="395">
                  <c:v>12398</c:v>
                </c:pt>
                <c:pt idx="396">
                  <c:v>12426</c:v>
                </c:pt>
                <c:pt idx="397">
                  <c:v>12400</c:v>
                </c:pt>
                <c:pt idx="398">
                  <c:v>12417</c:v>
                </c:pt>
                <c:pt idx="399">
                  <c:v>12380</c:v>
                </c:pt>
                <c:pt idx="400">
                  <c:v>12427</c:v>
                </c:pt>
                <c:pt idx="401">
                  <c:v>12401</c:v>
                </c:pt>
                <c:pt idx="402">
                  <c:v>12400</c:v>
                </c:pt>
                <c:pt idx="403">
                  <c:v>12409</c:v>
                </c:pt>
                <c:pt idx="404">
                  <c:v>12402</c:v>
                </c:pt>
                <c:pt idx="405">
                  <c:v>12467</c:v>
                </c:pt>
                <c:pt idx="406">
                  <c:v>12426</c:v>
                </c:pt>
                <c:pt idx="407">
                  <c:v>12430</c:v>
                </c:pt>
                <c:pt idx="408">
                  <c:v>12427</c:v>
                </c:pt>
                <c:pt idx="409">
                  <c:v>12400</c:v>
                </c:pt>
                <c:pt idx="410">
                  <c:v>12393</c:v>
                </c:pt>
                <c:pt idx="411">
                  <c:v>12400</c:v>
                </c:pt>
                <c:pt idx="412">
                  <c:v>12417</c:v>
                </c:pt>
                <c:pt idx="413">
                  <c:v>12377</c:v>
                </c:pt>
                <c:pt idx="414">
                  <c:v>12479</c:v>
                </c:pt>
                <c:pt idx="415">
                  <c:v>12412</c:v>
                </c:pt>
                <c:pt idx="416">
                  <c:v>12380</c:v>
                </c:pt>
                <c:pt idx="417">
                  <c:v>12404</c:v>
                </c:pt>
                <c:pt idx="418">
                  <c:v>12412</c:v>
                </c:pt>
                <c:pt idx="419">
                  <c:v>12412</c:v>
                </c:pt>
                <c:pt idx="420">
                  <c:v>12402</c:v>
                </c:pt>
                <c:pt idx="421">
                  <c:v>12455</c:v>
                </c:pt>
                <c:pt idx="422">
                  <c:v>12460</c:v>
                </c:pt>
                <c:pt idx="423">
                  <c:v>12411</c:v>
                </c:pt>
                <c:pt idx="424">
                  <c:v>12440</c:v>
                </c:pt>
                <c:pt idx="425">
                  <c:v>12437</c:v>
                </c:pt>
                <c:pt idx="426">
                  <c:v>12419</c:v>
                </c:pt>
                <c:pt idx="427">
                  <c:v>12405</c:v>
                </c:pt>
                <c:pt idx="428">
                  <c:v>12410</c:v>
                </c:pt>
                <c:pt idx="429">
                  <c:v>12413</c:v>
                </c:pt>
                <c:pt idx="430">
                  <c:v>12421</c:v>
                </c:pt>
                <c:pt idx="431">
                  <c:v>12434</c:v>
                </c:pt>
                <c:pt idx="432">
                  <c:v>12437</c:v>
                </c:pt>
                <c:pt idx="433">
                  <c:v>12447</c:v>
                </c:pt>
                <c:pt idx="434">
                  <c:v>12407</c:v>
                </c:pt>
                <c:pt idx="435">
                  <c:v>12430</c:v>
                </c:pt>
                <c:pt idx="436">
                  <c:v>12430</c:v>
                </c:pt>
                <c:pt idx="437">
                  <c:v>12455</c:v>
                </c:pt>
                <c:pt idx="438">
                  <c:v>12421</c:v>
                </c:pt>
                <c:pt idx="439">
                  <c:v>12451</c:v>
                </c:pt>
                <c:pt idx="440">
                  <c:v>12432</c:v>
                </c:pt>
                <c:pt idx="441">
                  <c:v>12425</c:v>
                </c:pt>
                <c:pt idx="442">
                  <c:v>12422</c:v>
                </c:pt>
                <c:pt idx="443">
                  <c:v>12411</c:v>
                </c:pt>
                <c:pt idx="444">
                  <c:v>12429</c:v>
                </c:pt>
                <c:pt idx="445">
                  <c:v>12433</c:v>
                </c:pt>
                <c:pt idx="446">
                  <c:v>12409</c:v>
                </c:pt>
                <c:pt idx="447">
                  <c:v>12428</c:v>
                </c:pt>
                <c:pt idx="448">
                  <c:v>12431</c:v>
                </c:pt>
                <c:pt idx="449">
                  <c:v>12437</c:v>
                </c:pt>
                <c:pt idx="450">
                  <c:v>12411</c:v>
                </c:pt>
                <c:pt idx="451">
                  <c:v>12421</c:v>
                </c:pt>
                <c:pt idx="452">
                  <c:v>12456</c:v>
                </c:pt>
                <c:pt idx="453">
                  <c:v>12406</c:v>
                </c:pt>
                <c:pt idx="454">
                  <c:v>12460</c:v>
                </c:pt>
                <c:pt idx="455">
                  <c:v>12482</c:v>
                </c:pt>
                <c:pt idx="456">
                  <c:v>12454</c:v>
                </c:pt>
                <c:pt idx="457">
                  <c:v>12419</c:v>
                </c:pt>
                <c:pt idx="458">
                  <c:v>12440</c:v>
                </c:pt>
                <c:pt idx="459">
                  <c:v>12472</c:v>
                </c:pt>
                <c:pt idx="460">
                  <c:v>12437</c:v>
                </c:pt>
                <c:pt idx="461">
                  <c:v>12422</c:v>
                </c:pt>
                <c:pt idx="462">
                  <c:v>12439</c:v>
                </c:pt>
                <c:pt idx="463">
                  <c:v>12430</c:v>
                </c:pt>
                <c:pt idx="464">
                  <c:v>12474</c:v>
                </c:pt>
                <c:pt idx="465">
                  <c:v>12450</c:v>
                </c:pt>
                <c:pt idx="466">
                  <c:v>12478</c:v>
                </c:pt>
                <c:pt idx="467">
                  <c:v>12478</c:v>
                </c:pt>
                <c:pt idx="468">
                  <c:v>12457</c:v>
                </c:pt>
                <c:pt idx="469">
                  <c:v>12460</c:v>
                </c:pt>
                <c:pt idx="470">
                  <c:v>12476</c:v>
                </c:pt>
                <c:pt idx="471">
                  <c:v>12461</c:v>
                </c:pt>
                <c:pt idx="472">
                  <c:v>12455</c:v>
                </c:pt>
                <c:pt idx="473">
                  <c:v>12478</c:v>
                </c:pt>
                <c:pt idx="474">
                  <c:v>12485</c:v>
                </c:pt>
                <c:pt idx="475">
                  <c:v>12481</c:v>
                </c:pt>
                <c:pt idx="476">
                  <c:v>12462</c:v>
                </c:pt>
                <c:pt idx="477">
                  <c:v>12482</c:v>
                </c:pt>
                <c:pt idx="478">
                  <c:v>12480</c:v>
                </c:pt>
                <c:pt idx="479">
                  <c:v>12533</c:v>
                </c:pt>
                <c:pt idx="480">
                  <c:v>12489</c:v>
                </c:pt>
                <c:pt idx="481">
                  <c:v>12497</c:v>
                </c:pt>
                <c:pt idx="482">
                  <c:v>12502</c:v>
                </c:pt>
                <c:pt idx="483">
                  <c:v>12449</c:v>
                </c:pt>
                <c:pt idx="484">
                  <c:v>12451</c:v>
                </c:pt>
                <c:pt idx="485">
                  <c:v>12489</c:v>
                </c:pt>
                <c:pt idx="486">
                  <c:v>12480</c:v>
                </c:pt>
                <c:pt idx="487">
                  <c:v>12493</c:v>
                </c:pt>
                <c:pt idx="488">
                  <c:v>12498</c:v>
                </c:pt>
                <c:pt idx="489">
                  <c:v>12480</c:v>
                </c:pt>
                <c:pt idx="490">
                  <c:v>12445</c:v>
                </c:pt>
                <c:pt idx="491">
                  <c:v>12477</c:v>
                </c:pt>
                <c:pt idx="492">
                  <c:v>12492</c:v>
                </c:pt>
                <c:pt idx="493">
                  <c:v>12484</c:v>
                </c:pt>
                <c:pt idx="494">
                  <c:v>12505</c:v>
                </c:pt>
                <c:pt idx="495">
                  <c:v>12468</c:v>
                </c:pt>
                <c:pt idx="496">
                  <c:v>12474</c:v>
                </c:pt>
                <c:pt idx="497">
                  <c:v>12484</c:v>
                </c:pt>
                <c:pt idx="498">
                  <c:v>12471</c:v>
                </c:pt>
                <c:pt idx="499">
                  <c:v>12471</c:v>
                </c:pt>
                <c:pt idx="500">
                  <c:v>12450</c:v>
                </c:pt>
                <c:pt idx="501">
                  <c:v>12479</c:v>
                </c:pt>
                <c:pt idx="502">
                  <c:v>12544</c:v>
                </c:pt>
                <c:pt idx="503">
                  <c:v>12468</c:v>
                </c:pt>
                <c:pt idx="504">
                  <c:v>12496</c:v>
                </c:pt>
                <c:pt idx="505">
                  <c:v>12490</c:v>
                </c:pt>
                <c:pt idx="506">
                  <c:v>12486</c:v>
                </c:pt>
                <c:pt idx="507">
                  <c:v>12483</c:v>
                </c:pt>
                <c:pt idx="508">
                  <c:v>12506</c:v>
                </c:pt>
                <c:pt idx="509">
                  <c:v>12512</c:v>
                </c:pt>
                <c:pt idx="510">
                  <c:v>12476</c:v>
                </c:pt>
                <c:pt idx="511">
                  <c:v>12517</c:v>
                </c:pt>
                <c:pt idx="512">
                  <c:v>12469</c:v>
                </c:pt>
                <c:pt idx="513">
                  <c:v>12527</c:v>
                </c:pt>
                <c:pt idx="514">
                  <c:v>12494</c:v>
                </c:pt>
                <c:pt idx="515">
                  <c:v>12497</c:v>
                </c:pt>
                <c:pt idx="516">
                  <c:v>12507</c:v>
                </c:pt>
                <c:pt idx="517">
                  <c:v>12515</c:v>
                </c:pt>
                <c:pt idx="518">
                  <c:v>12548</c:v>
                </c:pt>
                <c:pt idx="519">
                  <c:v>12495</c:v>
                </c:pt>
                <c:pt idx="520">
                  <c:v>12505</c:v>
                </c:pt>
                <c:pt idx="521">
                  <c:v>12542</c:v>
                </c:pt>
                <c:pt idx="522">
                  <c:v>12509</c:v>
                </c:pt>
                <c:pt idx="523">
                  <c:v>12490</c:v>
                </c:pt>
                <c:pt idx="524">
                  <c:v>12508</c:v>
                </c:pt>
                <c:pt idx="525">
                  <c:v>12497</c:v>
                </c:pt>
                <c:pt idx="526">
                  <c:v>12496</c:v>
                </c:pt>
                <c:pt idx="527">
                  <c:v>12511</c:v>
                </c:pt>
                <c:pt idx="528">
                  <c:v>12487</c:v>
                </c:pt>
                <c:pt idx="529">
                  <c:v>12542</c:v>
                </c:pt>
                <c:pt idx="530">
                  <c:v>12481</c:v>
                </c:pt>
                <c:pt idx="531">
                  <c:v>12548</c:v>
                </c:pt>
                <c:pt idx="532">
                  <c:v>12466</c:v>
                </c:pt>
                <c:pt idx="533">
                  <c:v>12447</c:v>
                </c:pt>
                <c:pt idx="534">
                  <c:v>12524</c:v>
                </c:pt>
                <c:pt idx="535">
                  <c:v>12489</c:v>
                </c:pt>
                <c:pt idx="536">
                  <c:v>12479</c:v>
                </c:pt>
                <c:pt idx="537">
                  <c:v>12483</c:v>
                </c:pt>
                <c:pt idx="538">
                  <c:v>12503</c:v>
                </c:pt>
                <c:pt idx="539">
                  <c:v>12534</c:v>
                </c:pt>
                <c:pt idx="540">
                  <c:v>12511</c:v>
                </c:pt>
                <c:pt idx="541">
                  <c:v>12491</c:v>
                </c:pt>
                <c:pt idx="542">
                  <c:v>12497</c:v>
                </c:pt>
                <c:pt idx="543">
                  <c:v>12517</c:v>
                </c:pt>
                <c:pt idx="544">
                  <c:v>12505</c:v>
                </c:pt>
                <c:pt idx="545">
                  <c:v>12521</c:v>
                </c:pt>
                <c:pt idx="546">
                  <c:v>12520</c:v>
                </c:pt>
                <c:pt idx="547">
                  <c:v>12497</c:v>
                </c:pt>
                <c:pt idx="548">
                  <c:v>12515</c:v>
                </c:pt>
                <c:pt idx="549">
                  <c:v>12535</c:v>
                </c:pt>
                <c:pt idx="550">
                  <c:v>12591</c:v>
                </c:pt>
                <c:pt idx="551">
                  <c:v>12539</c:v>
                </c:pt>
                <c:pt idx="552">
                  <c:v>12511</c:v>
                </c:pt>
                <c:pt idx="553">
                  <c:v>12546</c:v>
                </c:pt>
                <c:pt idx="554">
                  <c:v>12540</c:v>
                </c:pt>
                <c:pt idx="555">
                  <c:v>12521</c:v>
                </c:pt>
                <c:pt idx="556">
                  <c:v>12549</c:v>
                </c:pt>
                <c:pt idx="557">
                  <c:v>12541</c:v>
                </c:pt>
                <c:pt idx="558">
                  <c:v>12509</c:v>
                </c:pt>
                <c:pt idx="559">
                  <c:v>12606</c:v>
                </c:pt>
                <c:pt idx="560">
                  <c:v>12552</c:v>
                </c:pt>
                <c:pt idx="561">
                  <c:v>12583</c:v>
                </c:pt>
                <c:pt idx="562">
                  <c:v>12560</c:v>
                </c:pt>
                <c:pt idx="563">
                  <c:v>12563</c:v>
                </c:pt>
                <c:pt idx="564">
                  <c:v>12617</c:v>
                </c:pt>
                <c:pt idx="565">
                  <c:v>12614</c:v>
                </c:pt>
                <c:pt idx="566">
                  <c:v>12568</c:v>
                </c:pt>
                <c:pt idx="567">
                  <c:v>12590</c:v>
                </c:pt>
                <c:pt idx="568">
                  <c:v>12577</c:v>
                </c:pt>
                <c:pt idx="569">
                  <c:v>12546</c:v>
                </c:pt>
                <c:pt idx="570">
                  <c:v>12557</c:v>
                </c:pt>
                <c:pt idx="571">
                  <c:v>12567</c:v>
                </c:pt>
                <c:pt idx="572">
                  <c:v>12605</c:v>
                </c:pt>
                <c:pt idx="573">
                  <c:v>12589</c:v>
                </c:pt>
                <c:pt idx="574">
                  <c:v>12558</c:v>
                </c:pt>
                <c:pt idx="575">
                  <c:v>12561</c:v>
                </c:pt>
                <c:pt idx="576">
                  <c:v>12548</c:v>
                </c:pt>
                <c:pt idx="577">
                  <c:v>12524</c:v>
                </c:pt>
                <c:pt idx="578">
                  <c:v>12545</c:v>
                </c:pt>
                <c:pt idx="579">
                  <c:v>12506</c:v>
                </c:pt>
                <c:pt idx="580">
                  <c:v>12541</c:v>
                </c:pt>
                <c:pt idx="581">
                  <c:v>12540</c:v>
                </c:pt>
                <c:pt idx="582">
                  <c:v>12540</c:v>
                </c:pt>
                <c:pt idx="583">
                  <c:v>12547</c:v>
                </c:pt>
                <c:pt idx="584">
                  <c:v>12524</c:v>
                </c:pt>
                <c:pt idx="585">
                  <c:v>12497</c:v>
                </c:pt>
                <c:pt idx="586">
                  <c:v>12589</c:v>
                </c:pt>
                <c:pt idx="587">
                  <c:v>12500</c:v>
                </c:pt>
                <c:pt idx="588">
                  <c:v>12596</c:v>
                </c:pt>
                <c:pt idx="589">
                  <c:v>12515</c:v>
                </c:pt>
                <c:pt idx="590">
                  <c:v>12557</c:v>
                </c:pt>
                <c:pt idx="591">
                  <c:v>12554</c:v>
                </c:pt>
                <c:pt idx="592">
                  <c:v>12606</c:v>
                </c:pt>
                <c:pt idx="593">
                  <c:v>12568</c:v>
                </c:pt>
                <c:pt idx="594">
                  <c:v>12590</c:v>
                </c:pt>
                <c:pt idx="595">
                  <c:v>12615</c:v>
                </c:pt>
                <c:pt idx="596">
                  <c:v>12572</c:v>
                </c:pt>
                <c:pt idx="597">
                  <c:v>12611</c:v>
                </c:pt>
                <c:pt idx="598">
                  <c:v>12642</c:v>
                </c:pt>
                <c:pt idx="599">
                  <c:v>12674</c:v>
                </c:pt>
                <c:pt idx="600">
                  <c:v>12664</c:v>
                </c:pt>
                <c:pt idx="601">
                  <c:v>12679</c:v>
                </c:pt>
                <c:pt idx="602">
                  <c:v>12637</c:v>
                </c:pt>
                <c:pt idx="603">
                  <c:v>12688</c:v>
                </c:pt>
                <c:pt idx="604">
                  <c:v>12654</c:v>
                </c:pt>
                <c:pt idx="605">
                  <c:v>12641</c:v>
                </c:pt>
                <c:pt idx="606">
                  <c:v>12598</c:v>
                </c:pt>
                <c:pt idx="607">
                  <c:v>12594</c:v>
                </c:pt>
                <c:pt idx="608">
                  <c:v>12574</c:v>
                </c:pt>
                <c:pt idx="609">
                  <c:v>12544</c:v>
                </c:pt>
                <c:pt idx="610">
                  <c:v>12604</c:v>
                </c:pt>
                <c:pt idx="611">
                  <c:v>12606</c:v>
                </c:pt>
                <c:pt idx="612">
                  <c:v>12571</c:v>
                </c:pt>
                <c:pt idx="613">
                  <c:v>12589</c:v>
                </c:pt>
                <c:pt idx="614">
                  <c:v>12523</c:v>
                </c:pt>
                <c:pt idx="615">
                  <c:v>12592</c:v>
                </c:pt>
                <c:pt idx="616">
                  <c:v>12558</c:v>
                </c:pt>
                <c:pt idx="617">
                  <c:v>12519</c:v>
                </c:pt>
                <c:pt idx="618">
                  <c:v>12571</c:v>
                </c:pt>
                <c:pt idx="619">
                  <c:v>12555</c:v>
                </c:pt>
                <c:pt idx="620">
                  <c:v>12563</c:v>
                </c:pt>
                <c:pt idx="621">
                  <c:v>12575</c:v>
                </c:pt>
                <c:pt idx="622">
                  <c:v>12595</c:v>
                </c:pt>
                <c:pt idx="623">
                  <c:v>12578</c:v>
                </c:pt>
                <c:pt idx="624">
                  <c:v>12596</c:v>
                </c:pt>
                <c:pt idx="625">
                  <c:v>12583</c:v>
                </c:pt>
                <c:pt idx="626">
                  <c:v>12522</c:v>
                </c:pt>
                <c:pt idx="627">
                  <c:v>12557</c:v>
                </c:pt>
                <c:pt idx="628">
                  <c:v>12557</c:v>
                </c:pt>
                <c:pt idx="629">
                  <c:v>12599</c:v>
                </c:pt>
                <c:pt idx="630">
                  <c:v>12579</c:v>
                </c:pt>
                <c:pt idx="631">
                  <c:v>12575</c:v>
                </c:pt>
                <c:pt idx="632">
                  <c:v>12594</c:v>
                </c:pt>
                <c:pt idx="633">
                  <c:v>12591</c:v>
                </c:pt>
                <c:pt idx="634">
                  <c:v>12587</c:v>
                </c:pt>
                <c:pt idx="635">
                  <c:v>12591</c:v>
                </c:pt>
                <c:pt idx="636">
                  <c:v>12574</c:v>
                </c:pt>
                <c:pt idx="637">
                  <c:v>12610</c:v>
                </c:pt>
                <c:pt idx="638">
                  <c:v>12623</c:v>
                </c:pt>
                <c:pt idx="639">
                  <c:v>12568</c:v>
                </c:pt>
                <c:pt idx="640">
                  <c:v>12565</c:v>
                </c:pt>
                <c:pt idx="641">
                  <c:v>12636</c:v>
                </c:pt>
                <c:pt idx="642">
                  <c:v>12647</c:v>
                </c:pt>
                <c:pt idx="643">
                  <c:v>12588</c:v>
                </c:pt>
                <c:pt idx="644">
                  <c:v>12589</c:v>
                </c:pt>
                <c:pt idx="645">
                  <c:v>12574</c:v>
                </c:pt>
                <c:pt idx="646">
                  <c:v>12622</c:v>
                </c:pt>
                <c:pt idx="647">
                  <c:v>12606</c:v>
                </c:pt>
                <c:pt idx="648">
                  <c:v>12604</c:v>
                </c:pt>
                <c:pt idx="649">
                  <c:v>12597</c:v>
                </c:pt>
                <c:pt idx="650">
                  <c:v>12602</c:v>
                </c:pt>
                <c:pt idx="651">
                  <c:v>12578</c:v>
                </c:pt>
                <c:pt idx="652">
                  <c:v>12557</c:v>
                </c:pt>
                <c:pt idx="653">
                  <c:v>12659</c:v>
                </c:pt>
                <c:pt idx="654">
                  <c:v>12649</c:v>
                </c:pt>
                <c:pt idx="655">
                  <c:v>12672</c:v>
                </c:pt>
                <c:pt idx="656">
                  <c:v>12726</c:v>
                </c:pt>
                <c:pt idx="657">
                  <c:v>12708</c:v>
                </c:pt>
                <c:pt idx="658">
                  <c:v>12706</c:v>
                </c:pt>
                <c:pt idx="659">
                  <c:v>12735</c:v>
                </c:pt>
                <c:pt idx="660">
                  <c:v>12718</c:v>
                </c:pt>
                <c:pt idx="661">
                  <c:v>12817</c:v>
                </c:pt>
                <c:pt idx="662">
                  <c:v>12773</c:v>
                </c:pt>
                <c:pt idx="663">
                  <c:v>12856</c:v>
                </c:pt>
                <c:pt idx="664">
                  <c:v>12869</c:v>
                </c:pt>
                <c:pt idx="665">
                  <c:v>12839</c:v>
                </c:pt>
                <c:pt idx="666">
                  <c:v>12803</c:v>
                </c:pt>
                <c:pt idx="667">
                  <c:v>12873</c:v>
                </c:pt>
                <c:pt idx="668">
                  <c:v>12832</c:v>
                </c:pt>
                <c:pt idx="669">
                  <c:v>12830</c:v>
                </c:pt>
                <c:pt idx="670">
                  <c:v>12782</c:v>
                </c:pt>
                <c:pt idx="671">
                  <c:v>12679</c:v>
                </c:pt>
                <c:pt idx="672">
                  <c:v>12699</c:v>
                </c:pt>
                <c:pt idx="673">
                  <c:v>12710</c:v>
                </c:pt>
                <c:pt idx="674">
                  <c:v>12634</c:v>
                </c:pt>
                <c:pt idx="675">
                  <c:v>12661</c:v>
                </c:pt>
                <c:pt idx="676">
                  <c:v>12685</c:v>
                </c:pt>
                <c:pt idx="677">
                  <c:v>12681</c:v>
                </c:pt>
                <c:pt idx="678">
                  <c:v>12691</c:v>
                </c:pt>
                <c:pt idx="679">
                  <c:v>12654</c:v>
                </c:pt>
                <c:pt idx="680">
                  <c:v>12639</c:v>
                </c:pt>
                <c:pt idx="681">
                  <c:v>12666</c:v>
                </c:pt>
                <c:pt idx="682">
                  <c:v>12633</c:v>
                </c:pt>
                <c:pt idx="683">
                  <c:v>12650</c:v>
                </c:pt>
                <c:pt idx="684">
                  <c:v>12644</c:v>
                </c:pt>
                <c:pt idx="685">
                  <c:v>12642</c:v>
                </c:pt>
                <c:pt idx="686">
                  <c:v>12616</c:v>
                </c:pt>
                <c:pt idx="687">
                  <c:v>12647</c:v>
                </c:pt>
                <c:pt idx="688">
                  <c:v>12624</c:v>
                </c:pt>
                <c:pt idx="689">
                  <c:v>12635</c:v>
                </c:pt>
                <c:pt idx="690">
                  <c:v>12624</c:v>
                </c:pt>
                <c:pt idx="691">
                  <c:v>12669</c:v>
                </c:pt>
                <c:pt idx="692">
                  <c:v>12634</c:v>
                </c:pt>
                <c:pt idx="693">
                  <c:v>12642</c:v>
                </c:pt>
                <c:pt idx="694">
                  <c:v>12668</c:v>
                </c:pt>
                <c:pt idx="695">
                  <c:v>12649</c:v>
                </c:pt>
                <c:pt idx="696">
                  <c:v>12637</c:v>
                </c:pt>
                <c:pt idx="697">
                  <c:v>12658</c:v>
                </c:pt>
                <c:pt idx="698">
                  <c:v>12612</c:v>
                </c:pt>
                <c:pt idx="699">
                  <c:v>12620</c:v>
                </c:pt>
                <c:pt idx="700">
                  <c:v>12633</c:v>
                </c:pt>
                <c:pt idx="701">
                  <c:v>12629</c:v>
                </c:pt>
                <c:pt idx="702">
                  <c:v>12649</c:v>
                </c:pt>
                <c:pt idx="703">
                  <c:v>12615</c:v>
                </c:pt>
                <c:pt idx="704">
                  <c:v>12664</c:v>
                </c:pt>
                <c:pt idx="705">
                  <c:v>12673</c:v>
                </c:pt>
                <c:pt idx="706">
                  <c:v>12661</c:v>
                </c:pt>
                <c:pt idx="707">
                  <c:v>12663</c:v>
                </c:pt>
                <c:pt idx="708">
                  <c:v>12616</c:v>
                </c:pt>
                <c:pt idx="709">
                  <c:v>12656</c:v>
                </c:pt>
                <c:pt idx="710">
                  <c:v>12661</c:v>
                </c:pt>
                <c:pt idx="711">
                  <c:v>12658</c:v>
                </c:pt>
                <c:pt idx="712">
                  <c:v>12705</c:v>
                </c:pt>
                <c:pt idx="713">
                  <c:v>12697</c:v>
                </c:pt>
                <c:pt idx="714">
                  <c:v>12645</c:v>
                </c:pt>
                <c:pt idx="715">
                  <c:v>12733</c:v>
                </c:pt>
                <c:pt idx="716">
                  <c:v>12668</c:v>
                </c:pt>
                <c:pt idx="717">
                  <c:v>12738</c:v>
                </c:pt>
                <c:pt idx="718">
                  <c:v>12766</c:v>
                </c:pt>
                <c:pt idx="719">
                  <c:v>12760</c:v>
                </c:pt>
                <c:pt idx="720">
                  <c:v>12780</c:v>
                </c:pt>
                <c:pt idx="721">
                  <c:v>12810</c:v>
                </c:pt>
                <c:pt idx="722">
                  <c:v>12817</c:v>
                </c:pt>
                <c:pt idx="723">
                  <c:v>12868</c:v>
                </c:pt>
                <c:pt idx="724">
                  <c:v>12932</c:v>
                </c:pt>
                <c:pt idx="725">
                  <c:v>12932</c:v>
                </c:pt>
                <c:pt idx="726">
                  <c:v>12932</c:v>
                </c:pt>
                <c:pt idx="727">
                  <c:v>12967</c:v>
                </c:pt>
                <c:pt idx="728">
                  <c:v>12942</c:v>
                </c:pt>
                <c:pt idx="729">
                  <c:v>12920</c:v>
                </c:pt>
                <c:pt idx="730">
                  <c:v>12934</c:v>
                </c:pt>
                <c:pt idx="731">
                  <c:v>12908</c:v>
                </c:pt>
                <c:pt idx="732">
                  <c:v>12935</c:v>
                </c:pt>
                <c:pt idx="733">
                  <c:v>12909</c:v>
                </c:pt>
                <c:pt idx="734">
                  <c:v>12829</c:v>
                </c:pt>
                <c:pt idx="735">
                  <c:v>12793</c:v>
                </c:pt>
                <c:pt idx="736">
                  <c:v>12778</c:v>
                </c:pt>
                <c:pt idx="737">
                  <c:v>12748</c:v>
                </c:pt>
                <c:pt idx="738">
                  <c:v>12691</c:v>
                </c:pt>
                <c:pt idx="739">
                  <c:v>12703</c:v>
                </c:pt>
                <c:pt idx="740">
                  <c:v>12713</c:v>
                </c:pt>
                <c:pt idx="741">
                  <c:v>12672</c:v>
                </c:pt>
                <c:pt idx="742">
                  <c:v>12696</c:v>
                </c:pt>
                <c:pt idx="743">
                  <c:v>12667</c:v>
                </c:pt>
                <c:pt idx="744">
                  <c:v>12688</c:v>
                </c:pt>
                <c:pt idx="745">
                  <c:v>12714</c:v>
                </c:pt>
                <c:pt idx="746">
                  <c:v>12729</c:v>
                </c:pt>
                <c:pt idx="747">
                  <c:v>12709</c:v>
                </c:pt>
                <c:pt idx="748">
                  <c:v>12716</c:v>
                </c:pt>
                <c:pt idx="749">
                  <c:v>12690</c:v>
                </c:pt>
                <c:pt idx="750">
                  <c:v>12683</c:v>
                </c:pt>
                <c:pt idx="751">
                  <c:v>12755</c:v>
                </c:pt>
                <c:pt idx="752">
                  <c:v>12699</c:v>
                </c:pt>
                <c:pt idx="753">
                  <c:v>12685</c:v>
                </c:pt>
                <c:pt idx="754">
                  <c:v>12766</c:v>
                </c:pt>
                <c:pt idx="755">
                  <c:v>12704</c:v>
                </c:pt>
                <c:pt idx="756">
                  <c:v>12716</c:v>
                </c:pt>
                <c:pt idx="757">
                  <c:v>12732</c:v>
                </c:pt>
                <c:pt idx="758">
                  <c:v>12713</c:v>
                </c:pt>
                <c:pt idx="759">
                  <c:v>12748</c:v>
                </c:pt>
                <c:pt idx="760">
                  <c:v>12754</c:v>
                </c:pt>
                <c:pt idx="761">
                  <c:v>12755</c:v>
                </c:pt>
                <c:pt idx="762">
                  <c:v>12768</c:v>
                </c:pt>
                <c:pt idx="763">
                  <c:v>12818</c:v>
                </c:pt>
                <c:pt idx="764">
                  <c:v>12806</c:v>
                </c:pt>
                <c:pt idx="765">
                  <c:v>12782</c:v>
                </c:pt>
                <c:pt idx="766">
                  <c:v>12773</c:v>
                </c:pt>
                <c:pt idx="767">
                  <c:v>12742</c:v>
                </c:pt>
                <c:pt idx="768">
                  <c:v>12729</c:v>
                </c:pt>
                <c:pt idx="769">
                  <c:v>12745</c:v>
                </c:pt>
                <c:pt idx="770">
                  <c:v>12772</c:v>
                </c:pt>
                <c:pt idx="771">
                  <c:v>12694</c:v>
                </c:pt>
                <c:pt idx="772">
                  <c:v>12734</c:v>
                </c:pt>
                <c:pt idx="773">
                  <c:v>12674</c:v>
                </c:pt>
                <c:pt idx="774">
                  <c:v>12741</c:v>
                </c:pt>
                <c:pt idx="775">
                  <c:v>12676</c:v>
                </c:pt>
                <c:pt idx="776">
                  <c:v>12709</c:v>
                </c:pt>
                <c:pt idx="777">
                  <c:v>12735</c:v>
                </c:pt>
                <c:pt idx="778">
                  <c:v>12736</c:v>
                </c:pt>
                <c:pt idx="779">
                  <c:v>12703</c:v>
                </c:pt>
                <c:pt idx="780">
                  <c:v>12706</c:v>
                </c:pt>
                <c:pt idx="781">
                  <c:v>12742</c:v>
                </c:pt>
                <c:pt idx="782">
                  <c:v>12775</c:v>
                </c:pt>
                <c:pt idx="783">
                  <c:v>12679</c:v>
                </c:pt>
                <c:pt idx="784">
                  <c:v>12668</c:v>
                </c:pt>
                <c:pt idx="785">
                  <c:v>12664</c:v>
                </c:pt>
                <c:pt idx="786">
                  <c:v>12695</c:v>
                </c:pt>
                <c:pt idx="787">
                  <c:v>12749</c:v>
                </c:pt>
                <c:pt idx="788">
                  <c:v>12725</c:v>
                </c:pt>
                <c:pt idx="789">
                  <c:v>12722</c:v>
                </c:pt>
                <c:pt idx="790">
                  <c:v>12690</c:v>
                </c:pt>
                <c:pt idx="791">
                  <c:v>12703</c:v>
                </c:pt>
                <c:pt idx="792">
                  <c:v>12701</c:v>
                </c:pt>
                <c:pt idx="793">
                  <c:v>12709</c:v>
                </c:pt>
                <c:pt idx="794">
                  <c:v>12727</c:v>
                </c:pt>
                <c:pt idx="795">
                  <c:v>12741</c:v>
                </c:pt>
                <c:pt idx="796">
                  <c:v>12692</c:v>
                </c:pt>
                <c:pt idx="797">
                  <c:v>12736</c:v>
                </c:pt>
                <c:pt idx="798">
                  <c:v>12713</c:v>
                </c:pt>
                <c:pt idx="799">
                  <c:v>12721</c:v>
                </c:pt>
                <c:pt idx="800">
                  <c:v>12745</c:v>
                </c:pt>
                <c:pt idx="801">
                  <c:v>12684</c:v>
                </c:pt>
                <c:pt idx="802">
                  <c:v>12725</c:v>
                </c:pt>
                <c:pt idx="803">
                  <c:v>12680</c:v>
                </c:pt>
                <c:pt idx="804">
                  <c:v>12709</c:v>
                </c:pt>
                <c:pt idx="805">
                  <c:v>12714</c:v>
                </c:pt>
                <c:pt idx="806">
                  <c:v>12721</c:v>
                </c:pt>
                <c:pt idx="807">
                  <c:v>12742</c:v>
                </c:pt>
                <c:pt idx="808">
                  <c:v>12733</c:v>
                </c:pt>
                <c:pt idx="809">
                  <c:v>12714</c:v>
                </c:pt>
                <c:pt idx="810">
                  <c:v>12730</c:v>
                </c:pt>
                <c:pt idx="811">
                  <c:v>12711</c:v>
                </c:pt>
                <c:pt idx="812">
                  <c:v>12712</c:v>
                </c:pt>
                <c:pt idx="813">
                  <c:v>12696</c:v>
                </c:pt>
                <c:pt idx="814">
                  <c:v>12718</c:v>
                </c:pt>
                <c:pt idx="815">
                  <c:v>12721</c:v>
                </c:pt>
                <c:pt idx="816">
                  <c:v>12733</c:v>
                </c:pt>
                <c:pt idx="817">
                  <c:v>12740</c:v>
                </c:pt>
                <c:pt idx="818">
                  <c:v>12756</c:v>
                </c:pt>
                <c:pt idx="819">
                  <c:v>12748</c:v>
                </c:pt>
                <c:pt idx="820">
                  <c:v>12741</c:v>
                </c:pt>
                <c:pt idx="821">
                  <c:v>12788</c:v>
                </c:pt>
                <c:pt idx="822">
                  <c:v>12730</c:v>
                </c:pt>
                <c:pt idx="823">
                  <c:v>12749</c:v>
                </c:pt>
                <c:pt idx="824">
                  <c:v>12735</c:v>
                </c:pt>
                <c:pt idx="825">
                  <c:v>12784</c:v>
                </c:pt>
                <c:pt idx="826">
                  <c:v>12717</c:v>
                </c:pt>
                <c:pt idx="827">
                  <c:v>12768</c:v>
                </c:pt>
                <c:pt idx="828">
                  <c:v>12774</c:v>
                </c:pt>
                <c:pt idx="829">
                  <c:v>12682</c:v>
                </c:pt>
                <c:pt idx="830">
                  <c:v>12730</c:v>
                </c:pt>
                <c:pt idx="831">
                  <c:v>12801</c:v>
                </c:pt>
                <c:pt idx="832">
                  <c:v>12737</c:v>
                </c:pt>
                <c:pt idx="833">
                  <c:v>12732</c:v>
                </c:pt>
                <c:pt idx="834">
                  <c:v>12749</c:v>
                </c:pt>
                <c:pt idx="835">
                  <c:v>12740</c:v>
                </c:pt>
                <c:pt idx="836">
                  <c:v>12775</c:v>
                </c:pt>
                <c:pt idx="837">
                  <c:v>12688</c:v>
                </c:pt>
                <c:pt idx="838">
                  <c:v>12707</c:v>
                </c:pt>
                <c:pt idx="839">
                  <c:v>12718</c:v>
                </c:pt>
                <c:pt idx="840">
                  <c:v>12755</c:v>
                </c:pt>
                <c:pt idx="841">
                  <c:v>12660</c:v>
                </c:pt>
                <c:pt idx="842">
                  <c:v>12653</c:v>
                </c:pt>
                <c:pt idx="843">
                  <c:v>12690</c:v>
                </c:pt>
                <c:pt idx="844">
                  <c:v>12685</c:v>
                </c:pt>
                <c:pt idx="845">
                  <c:v>12710</c:v>
                </c:pt>
                <c:pt idx="846">
                  <c:v>12703</c:v>
                </c:pt>
                <c:pt idx="847">
                  <c:v>12662</c:v>
                </c:pt>
                <c:pt idx="848">
                  <c:v>12702</c:v>
                </c:pt>
                <c:pt idx="849">
                  <c:v>12630</c:v>
                </c:pt>
                <c:pt idx="850">
                  <c:v>12662</c:v>
                </c:pt>
                <c:pt idx="851">
                  <c:v>12700</c:v>
                </c:pt>
                <c:pt idx="852">
                  <c:v>12644</c:v>
                </c:pt>
                <c:pt idx="853">
                  <c:v>12695</c:v>
                </c:pt>
                <c:pt idx="854">
                  <c:v>12672</c:v>
                </c:pt>
                <c:pt idx="855">
                  <c:v>12696</c:v>
                </c:pt>
                <c:pt idx="856">
                  <c:v>12671</c:v>
                </c:pt>
                <c:pt idx="857">
                  <c:v>12699</c:v>
                </c:pt>
                <c:pt idx="858">
                  <c:v>12647</c:v>
                </c:pt>
                <c:pt idx="859">
                  <c:v>12642</c:v>
                </c:pt>
                <c:pt idx="860">
                  <c:v>12641</c:v>
                </c:pt>
                <c:pt idx="861">
                  <c:v>12706</c:v>
                </c:pt>
                <c:pt idx="862">
                  <c:v>12725</c:v>
                </c:pt>
                <c:pt idx="863">
                  <c:v>12648</c:v>
                </c:pt>
                <c:pt idx="864">
                  <c:v>12721</c:v>
                </c:pt>
                <c:pt idx="865">
                  <c:v>12680</c:v>
                </c:pt>
                <c:pt idx="866">
                  <c:v>12646</c:v>
                </c:pt>
                <c:pt idx="867">
                  <c:v>12696</c:v>
                </c:pt>
                <c:pt idx="868">
                  <c:v>12709</c:v>
                </c:pt>
                <c:pt idx="869">
                  <c:v>12679</c:v>
                </c:pt>
                <c:pt idx="870">
                  <c:v>12649</c:v>
                </c:pt>
                <c:pt idx="871">
                  <c:v>12664</c:v>
                </c:pt>
                <c:pt idx="872">
                  <c:v>12641</c:v>
                </c:pt>
                <c:pt idx="873">
                  <c:v>12655</c:v>
                </c:pt>
                <c:pt idx="874">
                  <c:v>12695</c:v>
                </c:pt>
                <c:pt idx="875">
                  <c:v>12651</c:v>
                </c:pt>
                <c:pt idx="876">
                  <c:v>12650</c:v>
                </c:pt>
                <c:pt idx="877">
                  <c:v>12691</c:v>
                </c:pt>
                <c:pt idx="878">
                  <c:v>12601</c:v>
                </c:pt>
                <c:pt idx="879">
                  <c:v>12646</c:v>
                </c:pt>
                <c:pt idx="880">
                  <c:v>12645</c:v>
                </c:pt>
                <c:pt idx="881">
                  <c:v>12657</c:v>
                </c:pt>
                <c:pt idx="882">
                  <c:v>12678</c:v>
                </c:pt>
                <c:pt idx="883">
                  <c:v>12629</c:v>
                </c:pt>
                <c:pt idx="884">
                  <c:v>12661</c:v>
                </c:pt>
                <c:pt idx="885">
                  <c:v>12583</c:v>
                </c:pt>
                <c:pt idx="886">
                  <c:v>12628</c:v>
                </c:pt>
                <c:pt idx="887">
                  <c:v>12585</c:v>
                </c:pt>
                <c:pt idx="888">
                  <c:v>12618</c:v>
                </c:pt>
                <c:pt idx="889">
                  <c:v>12656</c:v>
                </c:pt>
                <c:pt idx="890">
                  <c:v>12599</c:v>
                </c:pt>
                <c:pt idx="891">
                  <c:v>12600</c:v>
                </c:pt>
                <c:pt idx="892">
                  <c:v>12614</c:v>
                </c:pt>
                <c:pt idx="893">
                  <c:v>12624</c:v>
                </c:pt>
                <c:pt idx="894">
                  <c:v>12633</c:v>
                </c:pt>
                <c:pt idx="895">
                  <c:v>12592</c:v>
                </c:pt>
                <c:pt idx="896">
                  <c:v>12623</c:v>
                </c:pt>
                <c:pt idx="897">
                  <c:v>12584</c:v>
                </c:pt>
                <c:pt idx="898">
                  <c:v>12551</c:v>
                </c:pt>
                <c:pt idx="899">
                  <c:v>12607</c:v>
                </c:pt>
                <c:pt idx="900">
                  <c:v>12596</c:v>
                </c:pt>
                <c:pt idx="901">
                  <c:v>12589</c:v>
                </c:pt>
                <c:pt idx="902">
                  <c:v>12557</c:v>
                </c:pt>
                <c:pt idx="903">
                  <c:v>12558</c:v>
                </c:pt>
                <c:pt idx="904">
                  <c:v>12624</c:v>
                </c:pt>
                <c:pt idx="905">
                  <c:v>12623</c:v>
                </c:pt>
                <c:pt idx="906">
                  <c:v>12561</c:v>
                </c:pt>
                <c:pt idx="907">
                  <c:v>12591</c:v>
                </c:pt>
                <c:pt idx="908">
                  <c:v>12581</c:v>
                </c:pt>
                <c:pt idx="909">
                  <c:v>12580</c:v>
                </c:pt>
                <c:pt idx="910">
                  <c:v>12568</c:v>
                </c:pt>
                <c:pt idx="911">
                  <c:v>12616</c:v>
                </c:pt>
                <c:pt idx="912">
                  <c:v>12592</c:v>
                </c:pt>
                <c:pt idx="913">
                  <c:v>12552</c:v>
                </c:pt>
                <c:pt idx="914">
                  <c:v>12577</c:v>
                </c:pt>
                <c:pt idx="915">
                  <c:v>12555</c:v>
                </c:pt>
                <c:pt idx="916">
                  <c:v>12556</c:v>
                </c:pt>
                <c:pt idx="917">
                  <c:v>12610</c:v>
                </c:pt>
                <c:pt idx="918">
                  <c:v>12619</c:v>
                </c:pt>
                <c:pt idx="919">
                  <c:v>12544</c:v>
                </c:pt>
                <c:pt idx="920">
                  <c:v>12586</c:v>
                </c:pt>
                <c:pt idx="921">
                  <c:v>12560</c:v>
                </c:pt>
                <c:pt idx="922">
                  <c:v>12562</c:v>
                </c:pt>
                <c:pt idx="923">
                  <c:v>12570</c:v>
                </c:pt>
                <c:pt idx="924">
                  <c:v>12533</c:v>
                </c:pt>
                <c:pt idx="925">
                  <c:v>12554</c:v>
                </c:pt>
                <c:pt idx="926">
                  <c:v>12571</c:v>
                </c:pt>
                <c:pt idx="927">
                  <c:v>12588</c:v>
                </c:pt>
                <c:pt idx="928">
                  <c:v>12626</c:v>
                </c:pt>
                <c:pt idx="929">
                  <c:v>12602</c:v>
                </c:pt>
                <c:pt idx="930">
                  <c:v>12591</c:v>
                </c:pt>
                <c:pt idx="931">
                  <c:v>12558</c:v>
                </c:pt>
                <c:pt idx="932">
                  <c:v>12633</c:v>
                </c:pt>
                <c:pt idx="933">
                  <c:v>12551</c:v>
                </c:pt>
                <c:pt idx="934">
                  <c:v>12684</c:v>
                </c:pt>
                <c:pt idx="935">
                  <c:v>12690</c:v>
                </c:pt>
                <c:pt idx="936">
                  <c:v>12639</c:v>
                </c:pt>
                <c:pt idx="937">
                  <c:v>12738</c:v>
                </c:pt>
                <c:pt idx="938">
                  <c:v>12726</c:v>
                </c:pt>
                <c:pt idx="939">
                  <c:v>12751</c:v>
                </c:pt>
                <c:pt idx="940">
                  <c:v>12741</c:v>
                </c:pt>
                <c:pt idx="941">
                  <c:v>12794</c:v>
                </c:pt>
                <c:pt idx="942">
                  <c:v>12803</c:v>
                </c:pt>
                <c:pt idx="943">
                  <c:v>12750</c:v>
                </c:pt>
                <c:pt idx="944">
                  <c:v>12869</c:v>
                </c:pt>
                <c:pt idx="945">
                  <c:v>12901</c:v>
                </c:pt>
                <c:pt idx="946">
                  <c:v>12908</c:v>
                </c:pt>
                <c:pt idx="947">
                  <c:v>13001</c:v>
                </c:pt>
                <c:pt idx="948">
                  <c:v>12943</c:v>
                </c:pt>
                <c:pt idx="949">
                  <c:v>12927</c:v>
                </c:pt>
                <c:pt idx="950">
                  <c:v>12836</c:v>
                </c:pt>
                <c:pt idx="951">
                  <c:v>12762</c:v>
                </c:pt>
                <c:pt idx="952">
                  <c:v>12727</c:v>
                </c:pt>
                <c:pt idx="953">
                  <c:v>12717</c:v>
                </c:pt>
                <c:pt idx="954">
                  <c:v>12612</c:v>
                </c:pt>
                <c:pt idx="955">
                  <c:v>12612</c:v>
                </c:pt>
                <c:pt idx="956">
                  <c:v>12597</c:v>
                </c:pt>
                <c:pt idx="957">
                  <c:v>12562</c:v>
                </c:pt>
                <c:pt idx="958">
                  <c:v>12523</c:v>
                </c:pt>
                <c:pt idx="959">
                  <c:v>12545</c:v>
                </c:pt>
                <c:pt idx="960">
                  <c:v>12501</c:v>
                </c:pt>
                <c:pt idx="961">
                  <c:v>12565</c:v>
                </c:pt>
                <c:pt idx="962">
                  <c:v>12509</c:v>
                </c:pt>
                <c:pt idx="963">
                  <c:v>12527</c:v>
                </c:pt>
                <c:pt idx="964">
                  <c:v>12526</c:v>
                </c:pt>
                <c:pt idx="965">
                  <c:v>12517</c:v>
                </c:pt>
                <c:pt idx="966">
                  <c:v>12534</c:v>
                </c:pt>
                <c:pt idx="967">
                  <c:v>12512</c:v>
                </c:pt>
                <c:pt idx="968">
                  <c:v>12510</c:v>
                </c:pt>
                <c:pt idx="969">
                  <c:v>12505</c:v>
                </c:pt>
                <c:pt idx="970">
                  <c:v>12492</c:v>
                </c:pt>
                <c:pt idx="971">
                  <c:v>12498</c:v>
                </c:pt>
                <c:pt idx="972">
                  <c:v>12461</c:v>
                </c:pt>
                <c:pt idx="973">
                  <c:v>12491</c:v>
                </c:pt>
                <c:pt idx="974">
                  <c:v>12502</c:v>
                </c:pt>
                <c:pt idx="975">
                  <c:v>12573</c:v>
                </c:pt>
                <c:pt idx="976">
                  <c:v>12506</c:v>
                </c:pt>
                <c:pt idx="977">
                  <c:v>12479</c:v>
                </c:pt>
                <c:pt idx="978">
                  <c:v>12480</c:v>
                </c:pt>
                <c:pt idx="979">
                  <c:v>12460</c:v>
                </c:pt>
                <c:pt idx="980">
                  <c:v>12458</c:v>
                </c:pt>
                <c:pt idx="981">
                  <c:v>12431</c:v>
                </c:pt>
                <c:pt idx="982">
                  <c:v>12487</c:v>
                </c:pt>
                <c:pt idx="983">
                  <c:v>12463</c:v>
                </c:pt>
                <c:pt idx="984">
                  <c:v>12490</c:v>
                </c:pt>
                <c:pt idx="985">
                  <c:v>12460</c:v>
                </c:pt>
                <c:pt idx="986">
                  <c:v>12449</c:v>
                </c:pt>
                <c:pt idx="987">
                  <c:v>12506</c:v>
                </c:pt>
                <c:pt idx="988">
                  <c:v>12492</c:v>
                </c:pt>
                <c:pt idx="989">
                  <c:v>12432</c:v>
                </c:pt>
                <c:pt idx="990">
                  <c:v>12484</c:v>
                </c:pt>
                <c:pt idx="991">
                  <c:v>12469</c:v>
                </c:pt>
                <c:pt idx="992">
                  <c:v>12466</c:v>
                </c:pt>
                <c:pt idx="993">
                  <c:v>12461</c:v>
                </c:pt>
                <c:pt idx="994">
                  <c:v>12459</c:v>
                </c:pt>
                <c:pt idx="995">
                  <c:v>12504</c:v>
                </c:pt>
                <c:pt idx="996">
                  <c:v>12444</c:v>
                </c:pt>
                <c:pt idx="997">
                  <c:v>12496</c:v>
                </c:pt>
                <c:pt idx="998">
                  <c:v>12494</c:v>
                </c:pt>
                <c:pt idx="999">
                  <c:v>12439</c:v>
                </c:pt>
                <c:pt idx="1000">
                  <c:v>12487</c:v>
                </c:pt>
                <c:pt idx="1001">
                  <c:v>12440</c:v>
                </c:pt>
                <c:pt idx="1002">
                  <c:v>12488</c:v>
                </c:pt>
                <c:pt idx="1003">
                  <c:v>12451</c:v>
                </c:pt>
                <c:pt idx="1004">
                  <c:v>12459</c:v>
                </c:pt>
                <c:pt idx="1005">
                  <c:v>12433</c:v>
                </c:pt>
                <c:pt idx="1006">
                  <c:v>12434</c:v>
                </c:pt>
                <c:pt idx="1007">
                  <c:v>12441</c:v>
                </c:pt>
                <c:pt idx="1008">
                  <c:v>12484</c:v>
                </c:pt>
                <c:pt idx="1009">
                  <c:v>12401</c:v>
                </c:pt>
                <c:pt idx="1010">
                  <c:v>12434</c:v>
                </c:pt>
                <c:pt idx="1011">
                  <c:v>12438</c:v>
                </c:pt>
                <c:pt idx="1012">
                  <c:v>12451</c:v>
                </c:pt>
                <c:pt idx="1013">
                  <c:v>12455</c:v>
                </c:pt>
                <c:pt idx="1014">
                  <c:v>12489</c:v>
                </c:pt>
                <c:pt idx="1015">
                  <c:v>12498</c:v>
                </c:pt>
                <c:pt idx="1016">
                  <c:v>12495</c:v>
                </c:pt>
                <c:pt idx="1017">
                  <c:v>12514</c:v>
                </c:pt>
                <c:pt idx="1018">
                  <c:v>12527</c:v>
                </c:pt>
                <c:pt idx="1019">
                  <c:v>12504</c:v>
                </c:pt>
                <c:pt idx="1020">
                  <c:v>12546</c:v>
                </c:pt>
                <c:pt idx="1021">
                  <c:v>12568</c:v>
                </c:pt>
                <c:pt idx="1022">
                  <c:v>12553</c:v>
                </c:pt>
                <c:pt idx="1023">
                  <c:v>12548</c:v>
                </c:pt>
                <c:pt idx="1024">
                  <c:v>12512</c:v>
                </c:pt>
                <c:pt idx="1025">
                  <c:v>12557</c:v>
                </c:pt>
                <c:pt idx="1026">
                  <c:v>12500</c:v>
                </c:pt>
                <c:pt idx="1027">
                  <c:v>12478</c:v>
                </c:pt>
                <c:pt idx="1028">
                  <c:v>12555</c:v>
                </c:pt>
                <c:pt idx="1029">
                  <c:v>12518</c:v>
                </c:pt>
                <c:pt idx="1030">
                  <c:v>12510</c:v>
                </c:pt>
                <c:pt idx="1031">
                  <c:v>12480</c:v>
                </c:pt>
                <c:pt idx="1032">
                  <c:v>12489</c:v>
                </c:pt>
                <c:pt idx="1033">
                  <c:v>12493</c:v>
                </c:pt>
                <c:pt idx="1034">
                  <c:v>12477</c:v>
                </c:pt>
                <c:pt idx="1035">
                  <c:v>12475</c:v>
                </c:pt>
                <c:pt idx="1036">
                  <c:v>12496</c:v>
                </c:pt>
                <c:pt idx="1037">
                  <c:v>12467</c:v>
                </c:pt>
                <c:pt idx="1038">
                  <c:v>12487</c:v>
                </c:pt>
                <c:pt idx="1039">
                  <c:v>12405</c:v>
                </c:pt>
                <c:pt idx="1040">
                  <c:v>12482</c:v>
                </c:pt>
                <c:pt idx="1041">
                  <c:v>12427</c:v>
                </c:pt>
                <c:pt idx="1042">
                  <c:v>12440</c:v>
                </c:pt>
                <c:pt idx="1043">
                  <c:v>12454</c:v>
                </c:pt>
                <c:pt idx="1044">
                  <c:v>12454</c:v>
                </c:pt>
                <c:pt idx="1045">
                  <c:v>12444</c:v>
                </c:pt>
                <c:pt idx="1046">
                  <c:v>12444</c:v>
                </c:pt>
                <c:pt idx="1047">
                  <c:v>12450</c:v>
                </c:pt>
                <c:pt idx="1048">
                  <c:v>12456</c:v>
                </c:pt>
                <c:pt idx="1049">
                  <c:v>12470</c:v>
                </c:pt>
                <c:pt idx="1050">
                  <c:v>12430</c:v>
                </c:pt>
                <c:pt idx="1051">
                  <c:v>12451</c:v>
                </c:pt>
                <c:pt idx="1052">
                  <c:v>12442</c:v>
                </c:pt>
                <c:pt idx="1053">
                  <c:v>12422</c:v>
                </c:pt>
                <c:pt idx="1054">
                  <c:v>12464</c:v>
                </c:pt>
                <c:pt idx="1055">
                  <c:v>12446</c:v>
                </c:pt>
                <c:pt idx="1056">
                  <c:v>12473</c:v>
                </c:pt>
                <c:pt idx="1057">
                  <c:v>12419</c:v>
                </c:pt>
                <c:pt idx="1058">
                  <c:v>12412</c:v>
                </c:pt>
                <c:pt idx="1059">
                  <c:v>12455</c:v>
                </c:pt>
                <c:pt idx="1060">
                  <c:v>12440</c:v>
                </c:pt>
                <c:pt idx="1061">
                  <c:v>12427</c:v>
                </c:pt>
                <c:pt idx="1062">
                  <c:v>12378</c:v>
                </c:pt>
                <c:pt idx="1063">
                  <c:v>12367</c:v>
                </c:pt>
                <c:pt idx="1064">
                  <c:v>12411</c:v>
                </c:pt>
                <c:pt idx="1065">
                  <c:v>12414</c:v>
                </c:pt>
                <c:pt idx="1066">
                  <c:v>12429</c:v>
                </c:pt>
                <c:pt idx="1067">
                  <c:v>12404</c:v>
                </c:pt>
                <c:pt idx="1068">
                  <c:v>12413</c:v>
                </c:pt>
                <c:pt idx="1069">
                  <c:v>12388</c:v>
                </c:pt>
                <c:pt idx="1070">
                  <c:v>12399</c:v>
                </c:pt>
                <c:pt idx="1071">
                  <c:v>12378</c:v>
                </c:pt>
                <c:pt idx="1072">
                  <c:v>12396</c:v>
                </c:pt>
                <c:pt idx="1073">
                  <c:v>12407</c:v>
                </c:pt>
                <c:pt idx="1074">
                  <c:v>12407</c:v>
                </c:pt>
                <c:pt idx="1075">
                  <c:v>12414</c:v>
                </c:pt>
                <c:pt idx="1076">
                  <c:v>12387</c:v>
                </c:pt>
                <c:pt idx="1077">
                  <c:v>12410</c:v>
                </c:pt>
                <c:pt idx="1078">
                  <c:v>12403</c:v>
                </c:pt>
                <c:pt idx="1079">
                  <c:v>12406</c:v>
                </c:pt>
                <c:pt idx="1080">
                  <c:v>12416</c:v>
                </c:pt>
                <c:pt idx="1081">
                  <c:v>12403</c:v>
                </c:pt>
                <c:pt idx="1082">
                  <c:v>12403</c:v>
                </c:pt>
                <c:pt idx="1083">
                  <c:v>12408</c:v>
                </c:pt>
                <c:pt idx="1084">
                  <c:v>12425</c:v>
                </c:pt>
                <c:pt idx="1085">
                  <c:v>12451</c:v>
                </c:pt>
                <c:pt idx="1086">
                  <c:v>12420</c:v>
                </c:pt>
                <c:pt idx="1087">
                  <c:v>12424</c:v>
                </c:pt>
                <c:pt idx="1088">
                  <c:v>12473</c:v>
                </c:pt>
                <c:pt idx="1089">
                  <c:v>12493</c:v>
                </c:pt>
                <c:pt idx="1090">
                  <c:v>12455</c:v>
                </c:pt>
                <c:pt idx="1091">
                  <c:v>12462</c:v>
                </c:pt>
                <c:pt idx="1092">
                  <c:v>12483</c:v>
                </c:pt>
                <c:pt idx="1093">
                  <c:v>12505</c:v>
                </c:pt>
                <c:pt idx="1094">
                  <c:v>12557</c:v>
                </c:pt>
                <c:pt idx="1095">
                  <c:v>12626</c:v>
                </c:pt>
                <c:pt idx="1096">
                  <c:v>12676</c:v>
                </c:pt>
                <c:pt idx="1097">
                  <c:v>12707</c:v>
                </c:pt>
                <c:pt idx="1098">
                  <c:v>12791</c:v>
                </c:pt>
                <c:pt idx="1099">
                  <c:v>12578.4</c:v>
                </c:pt>
                <c:pt idx="1100">
                  <c:v>12642.5</c:v>
                </c:pt>
                <c:pt idx="1101">
                  <c:v>12682.5</c:v>
                </c:pt>
                <c:pt idx="1102">
                  <c:v>12757.5</c:v>
                </c:pt>
                <c:pt idx="1103">
                  <c:v>12848</c:v>
                </c:pt>
                <c:pt idx="1104">
                  <c:v>12864</c:v>
                </c:pt>
                <c:pt idx="1105">
                  <c:v>12966.5</c:v>
                </c:pt>
                <c:pt idx="1106">
                  <c:v>13109.5</c:v>
                </c:pt>
                <c:pt idx="1107">
                  <c:v>13302.5</c:v>
                </c:pt>
                <c:pt idx="1108">
                  <c:v>13275.5</c:v>
                </c:pt>
                <c:pt idx="1109">
                  <c:v>13609.5</c:v>
                </c:pt>
                <c:pt idx="1110">
                  <c:v>15310</c:v>
                </c:pt>
                <c:pt idx="1111">
                  <c:v>17223.5</c:v>
                </c:pt>
                <c:pt idx="1112">
                  <c:v>17051</c:v>
                </c:pt>
                <c:pt idx="1113">
                  <c:v>16462</c:v>
                </c:pt>
                <c:pt idx="1114">
                  <c:v>16397</c:v>
                </c:pt>
                <c:pt idx="1115">
                  <c:v>15227</c:v>
                </c:pt>
                <c:pt idx="1116">
                  <c:v>13785.5</c:v>
                </c:pt>
                <c:pt idx="1117">
                  <c:v>13110</c:v>
                </c:pt>
                <c:pt idx="1118">
                  <c:v>12679</c:v>
                </c:pt>
                <c:pt idx="1119">
                  <c:v>12420.5</c:v>
                </c:pt>
                <c:pt idx="1120">
                  <c:v>12369.5</c:v>
                </c:pt>
                <c:pt idx="1121">
                  <c:v>12311</c:v>
                </c:pt>
                <c:pt idx="1122">
                  <c:v>12291.5</c:v>
                </c:pt>
                <c:pt idx="1123">
                  <c:v>12286</c:v>
                </c:pt>
                <c:pt idx="1124">
                  <c:v>12275.5</c:v>
                </c:pt>
                <c:pt idx="1125">
                  <c:v>12262.5</c:v>
                </c:pt>
                <c:pt idx="1126">
                  <c:v>12266</c:v>
                </c:pt>
                <c:pt idx="1127">
                  <c:v>12230.5</c:v>
                </c:pt>
                <c:pt idx="1128">
                  <c:v>12255</c:v>
                </c:pt>
                <c:pt idx="1129">
                  <c:v>12231</c:v>
                </c:pt>
                <c:pt idx="1130">
                  <c:v>12227.5</c:v>
                </c:pt>
                <c:pt idx="1131">
                  <c:v>12252.5</c:v>
                </c:pt>
                <c:pt idx="1132">
                  <c:v>12239.5</c:v>
                </c:pt>
                <c:pt idx="1133">
                  <c:v>12234.5</c:v>
                </c:pt>
                <c:pt idx="1134">
                  <c:v>12210.5</c:v>
                </c:pt>
                <c:pt idx="1135">
                  <c:v>12225</c:v>
                </c:pt>
                <c:pt idx="1136">
                  <c:v>12216</c:v>
                </c:pt>
                <c:pt idx="1137">
                  <c:v>12228.5</c:v>
                </c:pt>
                <c:pt idx="1138">
                  <c:v>12218.5</c:v>
                </c:pt>
                <c:pt idx="1139">
                  <c:v>12215.5</c:v>
                </c:pt>
                <c:pt idx="1140">
                  <c:v>12216.5</c:v>
                </c:pt>
                <c:pt idx="1141">
                  <c:v>12227</c:v>
                </c:pt>
                <c:pt idx="1142">
                  <c:v>12219</c:v>
                </c:pt>
                <c:pt idx="1143">
                  <c:v>12234</c:v>
                </c:pt>
                <c:pt idx="1144">
                  <c:v>12232.5</c:v>
                </c:pt>
                <c:pt idx="1145">
                  <c:v>12230</c:v>
                </c:pt>
                <c:pt idx="1146">
                  <c:v>12225.5</c:v>
                </c:pt>
                <c:pt idx="1147">
                  <c:v>12214</c:v>
                </c:pt>
                <c:pt idx="1148">
                  <c:v>12216</c:v>
                </c:pt>
                <c:pt idx="1149">
                  <c:v>12233.5</c:v>
                </c:pt>
                <c:pt idx="1150">
                  <c:v>12211.5</c:v>
                </c:pt>
                <c:pt idx="1151">
                  <c:v>12225.5</c:v>
                </c:pt>
                <c:pt idx="1152">
                  <c:v>12233</c:v>
                </c:pt>
                <c:pt idx="1153">
                  <c:v>12238</c:v>
                </c:pt>
                <c:pt idx="1154">
                  <c:v>12255.5</c:v>
                </c:pt>
                <c:pt idx="1155">
                  <c:v>12210</c:v>
                </c:pt>
                <c:pt idx="1156">
                  <c:v>12206</c:v>
                </c:pt>
                <c:pt idx="1157">
                  <c:v>12211.5</c:v>
                </c:pt>
                <c:pt idx="1158">
                  <c:v>12203</c:v>
                </c:pt>
                <c:pt idx="1159">
                  <c:v>12198.5</c:v>
                </c:pt>
                <c:pt idx="1160">
                  <c:v>12185.5</c:v>
                </c:pt>
                <c:pt idx="1161">
                  <c:v>12183.5</c:v>
                </c:pt>
                <c:pt idx="1162">
                  <c:v>12204.5</c:v>
                </c:pt>
                <c:pt idx="1163">
                  <c:v>12184</c:v>
                </c:pt>
                <c:pt idx="1164">
                  <c:v>12191.5</c:v>
                </c:pt>
                <c:pt idx="1165">
                  <c:v>12200.5</c:v>
                </c:pt>
                <c:pt idx="1166">
                  <c:v>12194.5</c:v>
                </c:pt>
                <c:pt idx="1167">
                  <c:v>12172</c:v>
                </c:pt>
                <c:pt idx="1168">
                  <c:v>12173.5</c:v>
                </c:pt>
                <c:pt idx="1169">
                  <c:v>12172.5</c:v>
                </c:pt>
                <c:pt idx="1170">
                  <c:v>12181.5</c:v>
                </c:pt>
                <c:pt idx="1171">
                  <c:v>12181.5</c:v>
                </c:pt>
                <c:pt idx="1172">
                  <c:v>12193</c:v>
                </c:pt>
                <c:pt idx="1173">
                  <c:v>12179.5</c:v>
                </c:pt>
                <c:pt idx="1174">
                  <c:v>12186</c:v>
                </c:pt>
                <c:pt idx="1175">
                  <c:v>12186</c:v>
                </c:pt>
                <c:pt idx="1176">
                  <c:v>12180</c:v>
                </c:pt>
                <c:pt idx="1177">
                  <c:v>12180</c:v>
                </c:pt>
                <c:pt idx="1178">
                  <c:v>12169</c:v>
                </c:pt>
                <c:pt idx="1179">
                  <c:v>12196</c:v>
                </c:pt>
                <c:pt idx="1180">
                  <c:v>12187</c:v>
                </c:pt>
                <c:pt idx="1181">
                  <c:v>12174</c:v>
                </c:pt>
                <c:pt idx="1182">
                  <c:v>12179.5</c:v>
                </c:pt>
                <c:pt idx="1183">
                  <c:v>12152</c:v>
                </c:pt>
                <c:pt idx="1184">
                  <c:v>12176.5</c:v>
                </c:pt>
                <c:pt idx="1185">
                  <c:v>12174.5</c:v>
                </c:pt>
                <c:pt idx="1186">
                  <c:v>12174</c:v>
                </c:pt>
                <c:pt idx="1187">
                  <c:v>12159</c:v>
                </c:pt>
                <c:pt idx="1188">
                  <c:v>12177</c:v>
                </c:pt>
                <c:pt idx="1189">
                  <c:v>12157.5</c:v>
                </c:pt>
                <c:pt idx="1190">
                  <c:v>12168</c:v>
                </c:pt>
                <c:pt idx="1191">
                  <c:v>12160</c:v>
                </c:pt>
                <c:pt idx="1192">
                  <c:v>12170</c:v>
                </c:pt>
                <c:pt idx="1193">
                  <c:v>12152</c:v>
                </c:pt>
                <c:pt idx="1194">
                  <c:v>12181.5</c:v>
                </c:pt>
                <c:pt idx="1195">
                  <c:v>12162</c:v>
                </c:pt>
                <c:pt idx="1196">
                  <c:v>12186.5</c:v>
                </c:pt>
                <c:pt idx="1197">
                  <c:v>12168.5</c:v>
                </c:pt>
                <c:pt idx="1198">
                  <c:v>12157</c:v>
                </c:pt>
                <c:pt idx="1199">
                  <c:v>12174.5</c:v>
                </c:pt>
                <c:pt idx="1200">
                  <c:v>12178</c:v>
                </c:pt>
                <c:pt idx="1201">
                  <c:v>12175</c:v>
                </c:pt>
                <c:pt idx="1202">
                  <c:v>12177.5</c:v>
                </c:pt>
                <c:pt idx="1203">
                  <c:v>12182.5</c:v>
                </c:pt>
                <c:pt idx="1204">
                  <c:v>12174.5</c:v>
                </c:pt>
                <c:pt idx="1205">
                  <c:v>12176</c:v>
                </c:pt>
                <c:pt idx="1206">
                  <c:v>12168</c:v>
                </c:pt>
                <c:pt idx="1207">
                  <c:v>12169.5</c:v>
                </c:pt>
                <c:pt idx="1208">
                  <c:v>12183</c:v>
                </c:pt>
                <c:pt idx="1209">
                  <c:v>12167.5</c:v>
                </c:pt>
                <c:pt idx="1210">
                  <c:v>12162</c:v>
                </c:pt>
                <c:pt idx="1211">
                  <c:v>12171</c:v>
                </c:pt>
                <c:pt idx="1212">
                  <c:v>12166</c:v>
                </c:pt>
                <c:pt idx="1213">
                  <c:v>12172</c:v>
                </c:pt>
                <c:pt idx="1214">
                  <c:v>12181.5</c:v>
                </c:pt>
                <c:pt idx="1215">
                  <c:v>12179.5</c:v>
                </c:pt>
                <c:pt idx="1216">
                  <c:v>12187.5</c:v>
                </c:pt>
                <c:pt idx="1217">
                  <c:v>12177</c:v>
                </c:pt>
                <c:pt idx="1218">
                  <c:v>12175</c:v>
                </c:pt>
                <c:pt idx="1219">
                  <c:v>12174</c:v>
                </c:pt>
                <c:pt idx="1220">
                  <c:v>12178</c:v>
                </c:pt>
                <c:pt idx="1221">
                  <c:v>12161.5</c:v>
                </c:pt>
                <c:pt idx="1222">
                  <c:v>12186.5</c:v>
                </c:pt>
                <c:pt idx="1223">
                  <c:v>12161.5</c:v>
                </c:pt>
                <c:pt idx="1224">
                  <c:v>12180</c:v>
                </c:pt>
                <c:pt idx="1225">
                  <c:v>12192</c:v>
                </c:pt>
                <c:pt idx="1226">
                  <c:v>12190.5</c:v>
                </c:pt>
                <c:pt idx="1227">
                  <c:v>12193.5</c:v>
                </c:pt>
                <c:pt idx="1228">
                  <c:v>12167.5</c:v>
                </c:pt>
                <c:pt idx="1229">
                  <c:v>12194.5</c:v>
                </c:pt>
                <c:pt idx="1230">
                  <c:v>12157</c:v>
                </c:pt>
                <c:pt idx="1231">
                  <c:v>12172</c:v>
                </c:pt>
                <c:pt idx="1232">
                  <c:v>12188</c:v>
                </c:pt>
                <c:pt idx="1233">
                  <c:v>12170.5</c:v>
                </c:pt>
                <c:pt idx="1234">
                  <c:v>12190.5</c:v>
                </c:pt>
                <c:pt idx="1235">
                  <c:v>12179</c:v>
                </c:pt>
                <c:pt idx="1236">
                  <c:v>12186</c:v>
                </c:pt>
                <c:pt idx="1237">
                  <c:v>12178</c:v>
                </c:pt>
                <c:pt idx="1238">
                  <c:v>12186</c:v>
                </c:pt>
                <c:pt idx="1239">
                  <c:v>12191.5</c:v>
                </c:pt>
                <c:pt idx="1240">
                  <c:v>12172.5</c:v>
                </c:pt>
                <c:pt idx="1241">
                  <c:v>12177</c:v>
                </c:pt>
                <c:pt idx="1242">
                  <c:v>12172</c:v>
                </c:pt>
                <c:pt idx="1243">
                  <c:v>12190</c:v>
                </c:pt>
                <c:pt idx="1244">
                  <c:v>12190.5</c:v>
                </c:pt>
                <c:pt idx="1245">
                  <c:v>12184</c:v>
                </c:pt>
                <c:pt idx="1246">
                  <c:v>12190.5</c:v>
                </c:pt>
                <c:pt idx="1247">
                  <c:v>12193</c:v>
                </c:pt>
                <c:pt idx="1248">
                  <c:v>12165.5</c:v>
                </c:pt>
                <c:pt idx="1249">
                  <c:v>12175</c:v>
                </c:pt>
                <c:pt idx="1250">
                  <c:v>12155</c:v>
                </c:pt>
                <c:pt idx="1251">
                  <c:v>12169.5</c:v>
                </c:pt>
                <c:pt idx="1252">
                  <c:v>12176</c:v>
                </c:pt>
                <c:pt idx="1253">
                  <c:v>12153</c:v>
                </c:pt>
                <c:pt idx="1254">
                  <c:v>12163</c:v>
                </c:pt>
                <c:pt idx="1255">
                  <c:v>12157</c:v>
                </c:pt>
                <c:pt idx="1256">
                  <c:v>12175</c:v>
                </c:pt>
                <c:pt idx="1257">
                  <c:v>12174</c:v>
                </c:pt>
                <c:pt idx="1258">
                  <c:v>12162</c:v>
                </c:pt>
                <c:pt idx="1259">
                  <c:v>12166.5</c:v>
                </c:pt>
                <c:pt idx="1260">
                  <c:v>12179</c:v>
                </c:pt>
                <c:pt idx="1261">
                  <c:v>12169.5</c:v>
                </c:pt>
                <c:pt idx="1262">
                  <c:v>12179.5</c:v>
                </c:pt>
                <c:pt idx="1263">
                  <c:v>12162.5</c:v>
                </c:pt>
                <c:pt idx="1264">
                  <c:v>12161.5</c:v>
                </c:pt>
                <c:pt idx="1265">
                  <c:v>12169</c:v>
                </c:pt>
                <c:pt idx="1266">
                  <c:v>12165.5</c:v>
                </c:pt>
                <c:pt idx="1267">
                  <c:v>12152</c:v>
                </c:pt>
                <c:pt idx="1268">
                  <c:v>12191.5</c:v>
                </c:pt>
                <c:pt idx="1269">
                  <c:v>12174.5</c:v>
                </c:pt>
                <c:pt idx="1270">
                  <c:v>12150.5</c:v>
                </c:pt>
                <c:pt idx="1271">
                  <c:v>12161</c:v>
                </c:pt>
                <c:pt idx="1272">
                  <c:v>12161.5</c:v>
                </c:pt>
                <c:pt idx="1273">
                  <c:v>12172.5</c:v>
                </c:pt>
                <c:pt idx="1274">
                  <c:v>12171</c:v>
                </c:pt>
                <c:pt idx="1275">
                  <c:v>12164.5</c:v>
                </c:pt>
                <c:pt idx="1276">
                  <c:v>12169</c:v>
                </c:pt>
                <c:pt idx="1277">
                  <c:v>12159</c:v>
                </c:pt>
                <c:pt idx="1278">
                  <c:v>12164</c:v>
                </c:pt>
                <c:pt idx="1279">
                  <c:v>12169</c:v>
                </c:pt>
                <c:pt idx="1280">
                  <c:v>12151.5</c:v>
                </c:pt>
                <c:pt idx="1281">
                  <c:v>12177</c:v>
                </c:pt>
                <c:pt idx="1282">
                  <c:v>12152.5</c:v>
                </c:pt>
                <c:pt idx="1283">
                  <c:v>12161</c:v>
                </c:pt>
                <c:pt idx="1284">
                  <c:v>12169</c:v>
                </c:pt>
                <c:pt idx="1285">
                  <c:v>12166.5</c:v>
                </c:pt>
                <c:pt idx="1286">
                  <c:v>12178.5</c:v>
                </c:pt>
                <c:pt idx="1287">
                  <c:v>12187.5</c:v>
                </c:pt>
                <c:pt idx="1288">
                  <c:v>12172</c:v>
                </c:pt>
                <c:pt idx="1289">
                  <c:v>12170.5</c:v>
                </c:pt>
                <c:pt idx="1290">
                  <c:v>12177</c:v>
                </c:pt>
                <c:pt idx="1291">
                  <c:v>12175</c:v>
                </c:pt>
                <c:pt idx="1292">
                  <c:v>12167</c:v>
                </c:pt>
                <c:pt idx="1293">
                  <c:v>12175.5</c:v>
                </c:pt>
                <c:pt idx="1294">
                  <c:v>12168.5</c:v>
                </c:pt>
                <c:pt idx="1295">
                  <c:v>12161</c:v>
                </c:pt>
                <c:pt idx="1296">
                  <c:v>12145</c:v>
                </c:pt>
                <c:pt idx="1297">
                  <c:v>12170.5</c:v>
                </c:pt>
                <c:pt idx="1298">
                  <c:v>12174.5</c:v>
                </c:pt>
                <c:pt idx="1299">
                  <c:v>12152.5</c:v>
                </c:pt>
                <c:pt idx="1300">
                  <c:v>12169.5</c:v>
                </c:pt>
                <c:pt idx="1301">
                  <c:v>12151</c:v>
                </c:pt>
                <c:pt idx="1302">
                  <c:v>12161.5</c:v>
                </c:pt>
                <c:pt idx="1303">
                  <c:v>12176</c:v>
                </c:pt>
                <c:pt idx="1304">
                  <c:v>12156.5</c:v>
                </c:pt>
                <c:pt idx="1305">
                  <c:v>12163.5</c:v>
                </c:pt>
                <c:pt idx="1306">
                  <c:v>12172</c:v>
                </c:pt>
                <c:pt idx="1307">
                  <c:v>12179</c:v>
                </c:pt>
                <c:pt idx="1308">
                  <c:v>12150.5</c:v>
                </c:pt>
                <c:pt idx="1309">
                  <c:v>12173.5</c:v>
                </c:pt>
                <c:pt idx="1310">
                  <c:v>12159</c:v>
                </c:pt>
                <c:pt idx="1311">
                  <c:v>12165</c:v>
                </c:pt>
                <c:pt idx="1312">
                  <c:v>12164.5</c:v>
                </c:pt>
                <c:pt idx="1313">
                  <c:v>12162.5</c:v>
                </c:pt>
                <c:pt idx="1314">
                  <c:v>12183.5</c:v>
                </c:pt>
                <c:pt idx="1315">
                  <c:v>12158.5</c:v>
                </c:pt>
                <c:pt idx="1316">
                  <c:v>12161</c:v>
                </c:pt>
                <c:pt idx="1317">
                  <c:v>12170.5</c:v>
                </c:pt>
                <c:pt idx="1318">
                  <c:v>12169.5</c:v>
                </c:pt>
                <c:pt idx="1319">
                  <c:v>12158.5</c:v>
                </c:pt>
                <c:pt idx="1320">
                  <c:v>12160.5</c:v>
                </c:pt>
                <c:pt idx="1321">
                  <c:v>12166.5</c:v>
                </c:pt>
                <c:pt idx="1322">
                  <c:v>12161</c:v>
                </c:pt>
                <c:pt idx="1323">
                  <c:v>12161</c:v>
                </c:pt>
                <c:pt idx="1324">
                  <c:v>12163</c:v>
                </c:pt>
                <c:pt idx="1325">
                  <c:v>12134.5</c:v>
                </c:pt>
                <c:pt idx="1326">
                  <c:v>12148.5</c:v>
                </c:pt>
                <c:pt idx="1327">
                  <c:v>12162.5</c:v>
                </c:pt>
                <c:pt idx="1328">
                  <c:v>12151</c:v>
                </c:pt>
                <c:pt idx="1329">
                  <c:v>12151.5</c:v>
                </c:pt>
                <c:pt idx="1330">
                  <c:v>12160</c:v>
                </c:pt>
                <c:pt idx="1331">
                  <c:v>12140.5</c:v>
                </c:pt>
                <c:pt idx="1332">
                  <c:v>12153</c:v>
                </c:pt>
                <c:pt idx="1333">
                  <c:v>12154</c:v>
                </c:pt>
                <c:pt idx="1334">
                  <c:v>12149.5</c:v>
                </c:pt>
                <c:pt idx="1335">
                  <c:v>12160.5</c:v>
                </c:pt>
                <c:pt idx="1336">
                  <c:v>12156</c:v>
                </c:pt>
                <c:pt idx="1337">
                  <c:v>12159</c:v>
                </c:pt>
                <c:pt idx="1338">
                  <c:v>12162.5</c:v>
                </c:pt>
                <c:pt idx="1339">
                  <c:v>12153.5</c:v>
                </c:pt>
                <c:pt idx="1340">
                  <c:v>12153.5</c:v>
                </c:pt>
                <c:pt idx="1341">
                  <c:v>12157.5</c:v>
                </c:pt>
                <c:pt idx="1342">
                  <c:v>12146</c:v>
                </c:pt>
                <c:pt idx="1343">
                  <c:v>12160</c:v>
                </c:pt>
                <c:pt idx="1344">
                  <c:v>12138</c:v>
                </c:pt>
                <c:pt idx="1345">
                  <c:v>12170.5</c:v>
                </c:pt>
                <c:pt idx="1346">
                  <c:v>12157.5</c:v>
                </c:pt>
                <c:pt idx="1347">
                  <c:v>12162.5</c:v>
                </c:pt>
                <c:pt idx="1348">
                  <c:v>12167</c:v>
                </c:pt>
                <c:pt idx="1349">
                  <c:v>12164</c:v>
                </c:pt>
                <c:pt idx="1350">
                  <c:v>12166</c:v>
                </c:pt>
                <c:pt idx="1351">
                  <c:v>12148</c:v>
                </c:pt>
                <c:pt idx="1352">
                  <c:v>12147.5</c:v>
                </c:pt>
                <c:pt idx="1353">
                  <c:v>12145.5</c:v>
                </c:pt>
                <c:pt idx="1354">
                  <c:v>12164</c:v>
                </c:pt>
                <c:pt idx="1355">
                  <c:v>12169.5</c:v>
                </c:pt>
                <c:pt idx="1356">
                  <c:v>12157</c:v>
                </c:pt>
                <c:pt idx="1357">
                  <c:v>12147.5</c:v>
                </c:pt>
                <c:pt idx="1358">
                  <c:v>12153</c:v>
                </c:pt>
                <c:pt idx="1359">
                  <c:v>12158</c:v>
                </c:pt>
                <c:pt idx="1360">
                  <c:v>12159.5</c:v>
                </c:pt>
                <c:pt idx="1361">
                  <c:v>12156.5</c:v>
                </c:pt>
                <c:pt idx="1362">
                  <c:v>12145.5</c:v>
                </c:pt>
                <c:pt idx="1363">
                  <c:v>12160</c:v>
                </c:pt>
                <c:pt idx="1364">
                  <c:v>12172.5</c:v>
                </c:pt>
                <c:pt idx="1365">
                  <c:v>12169</c:v>
                </c:pt>
                <c:pt idx="1366">
                  <c:v>12159.5</c:v>
                </c:pt>
                <c:pt idx="1367">
                  <c:v>12179</c:v>
                </c:pt>
                <c:pt idx="1368">
                  <c:v>12164.5</c:v>
                </c:pt>
                <c:pt idx="1369">
                  <c:v>12154.5</c:v>
                </c:pt>
                <c:pt idx="1370">
                  <c:v>12184</c:v>
                </c:pt>
                <c:pt idx="1371">
                  <c:v>12155</c:v>
                </c:pt>
                <c:pt idx="1372">
                  <c:v>12145</c:v>
                </c:pt>
                <c:pt idx="1373">
                  <c:v>12155.5</c:v>
                </c:pt>
                <c:pt idx="1374">
                  <c:v>12153</c:v>
                </c:pt>
                <c:pt idx="1375">
                  <c:v>12151.5</c:v>
                </c:pt>
                <c:pt idx="1376">
                  <c:v>12150.5</c:v>
                </c:pt>
                <c:pt idx="1377">
                  <c:v>12151.5</c:v>
                </c:pt>
                <c:pt idx="1378">
                  <c:v>12144.5</c:v>
                </c:pt>
                <c:pt idx="1379">
                  <c:v>12148</c:v>
                </c:pt>
                <c:pt idx="1380">
                  <c:v>12156</c:v>
                </c:pt>
                <c:pt idx="1381">
                  <c:v>12128</c:v>
                </c:pt>
                <c:pt idx="1382">
                  <c:v>12145.5</c:v>
                </c:pt>
                <c:pt idx="1383">
                  <c:v>12144.5</c:v>
                </c:pt>
                <c:pt idx="1384">
                  <c:v>12132</c:v>
                </c:pt>
                <c:pt idx="1385">
                  <c:v>12138.5</c:v>
                </c:pt>
                <c:pt idx="1386">
                  <c:v>12149.5</c:v>
                </c:pt>
                <c:pt idx="1387">
                  <c:v>12137</c:v>
                </c:pt>
                <c:pt idx="1388">
                  <c:v>12148</c:v>
                </c:pt>
                <c:pt idx="1389">
                  <c:v>12153.5</c:v>
                </c:pt>
                <c:pt idx="1390">
                  <c:v>12138</c:v>
                </c:pt>
                <c:pt idx="1391">
                  <c:v>12141.5</c:v>
                </c:pt>
                <c:pt idx="1392">
                  <c:v>12158.5</c:v>
                </c:pt>
                <c:pt idx="1393">
                  <c:v>12142</c:v>
                </c:pt>
                <c:pt idx="1394">
                  <c:v>12152.5</c:v>
                </c:pt>
                <c:pt idx="1395">
                  <c:v>12158</c:v>
                </c:pt>
                <c:pt idx="1396">
                  <c:v>12149.5</c:v>
                </c:pt>
                <c:pt idx="1397">
                  <c:v>12154.5</c:v>
                </c:pt>
                <c:pt idx="1398">
                  <c:v>12156</c:v>
                </c:pt>
                <c:pt idx="1399">
                  <c:v>12155.5</c:v>
                </c:pt>
                <c:pt idx="1400">
                  <c:v>12157</c:v>
                </c:pt>
                <c:pt idx="1401">
                  <c:v>12143</c:v>
                </c:pt>
                <c:pt idx="1402">
                  <c:v>12146.5</c:v>
                </c:pt>
                <c:pt idx="1403">
                  <c:v>12153.5</c:v>
                </c:pt>
                <c:pt idx="1404">
                  <c:v>12138.5</c:v>
                </c:pt>
                <c:pt idx="1405">
                  <c:v>12147</c:v>
                </c:pt>
                <c:pt idx="1406">
                  <c:v>12147</c:v>
                </c:pt>
                <c:pt idx="1407">
                  <c:v>12143.5</c:v>
                </c:pt>
                <c:pt idx="1408">
                  <c:v>12178.5</c:v>
                </c:pt>
                <c:pt idx="1409">
                  <c:v>12163</c:v>
                </c:pt>
                <c:pt idx="1410">
                  <c:v>12152</c:v>
                </c:pt>
                <c:pt idx="1411">
                  <c:v>12156</c:v>
                </c:pt>
                <c:pt idx="1412">
                  <c:v>12175</c:v>
                </c:pt>
                <c:pt idx="1413">
                  <c:v>12135</c:v>
                </c:pt>
                <c:pt idx="1414">
                  <c:v>12156</c:v>
                </c:pt>
                <c:pt idx="1415">
                  <c:v>12165.5</c:v>
                </c:pt>
                <c:pt idx="1416">
                  <c:v>12153</c:v>
                </c:pt>
                <c:pt idx="1417">
                  <c:v>12173</c:v>
                </c:pt>
                <c:pt idx="1418">
                  <c:v>12153.5</c:v>
                </c:pt>
                <c:pt idx="1419">
                  <c:v>12144</c:v>
                </c:pt>
                <c:pt idx="1420">
                  <c:v>12152.5</c:v>
                </c:pt>
                <c:pt idx="1421">
                  <c:v>12147.5</c:v>
                </c:pt>
                <c:pt idx="1422">
                  <c:v>12142</c:v>
                </c:pt>
                <c:pt idx="1423">
                  <c:v>12155.5</c:v>
                </c:pt>
                <c:pt idx="1424">
                  <c:v>12169</c:v>
                </c:pt>
                <c:pt idx="1425">
                  <c:v>12158</c:v>
                </c:pt>
                <c:pt idx="1426">
                  <c:v>12158</c:v>
                </c:pt>
                <c:pt idx="1427">
                  <c:v>12155</c:v>
                </c:pt>
                <c:pt idx="1428">
                  <c:v>12173</c:v>
                </c:pt>
                <c:pt idx="1429">
                  <c:v>12152</c:v>
                </c:pt>
                <c:pt idx="1430">
                  <c:v>12167.5</c:v>
                </c:pt>
                <c:pt idx="1431">
                  <c:v>12171.5</c:v>
                </c:pt>
                <c:pt idx="1432">
                  <c:v>12162.5</c:v>
                </c:pt>
                <c:pt idx="1433">
                  <c:v>12161</c:v>
                </c:pt>
                <c:pt idx="1434">
                  <c:v>12125.5</c:v>
                </c:pt>
                <c:pt idx="1435">
                  <c:v>12162.5</c:v>
                </c:pt>
                <c:pt idx="1436">
                  <c:v>12156</c:v>
                </c:pt>
                <c:pt idx="1437">
                  <c:v>12161.5</c:v>
                </c:pt>
                <c:pt idx="1438">
                  <c:v>12155</c:v>
                </c:pt>
                <c:pt idx="1439">
                  <c:v>12139</c:v>
                </c:pt>
                <c:pt idx="1440">
                  <c:v>12147.5</c:v>
                </c:pt>
                <c:pt idx="1441">
                  <c:v>12143.5</c:v>
                </c:pt>
                <c:pt idx="1442">
                  <c:v>12144</c:v>
                </c:pt>
                <c:pt idx="1443">
                  <c:v>12141</c:v>
                </c:pt>
                <c:pt idx="1444">
                  <c:v>12137.5</c:v>
                </c:pt>
                <c:pt idx="1445">
                  <c:v>12140</c:v>
                </c:pt>
                <c:pt idx="1446">
                  <c:v>12142.5</c:v>
                </c:pt>
                <c:pt idx="1447">
                  <c:v>12150</c:v>
                </c:pt>
                <c:pt idx="1448">
                  <c:v>12141.5</c:v>
                </c:pt>
                <c:pt idx="1449">
                  <c:v>12155.5</c:v>
                </c:pt>
                <c:pt idx="1450">
                  <c:v>12134</c:v>
                </c:pt>
                <c:pt idx="1451">
                  <c:v>12143</c:v>
                </c:pt>
                <c:pt idx="1452">
                  <c:v>12136.5</c:v>
                </c:pt>
                <c:pt idx="1453">
                  <c:v>12137</c:v>
                </c:pt>
                <c:pt idx="1454">
                  <c:v>12139.5</c:v>
                </c:pt>
                <c:pt idx="1455">
                  <c:v>12140.5</c:v>
                </c:pt>
                <c:pt idx="1456">
                  <c:v>12124.5</c:v>
                </c:pt>
                <c:pt idx="1457">
                  <c:v>12136</c:v>
                </c:pt>
                <c:pt idx="1458">
                  <c:v>12159.5</c:v>
                </c:pt>
                <c:pt idx="1459">
                  <c:v>12143.5</c:v>
                </c:pt>
                <c:pt idx="1460">
                  <c:v>12143.5</c:v>
                </c:pt>
                <c:pt idx="1461">
                  <c:v>12135.5</c:v>
                </c:pt>
                <c:pt idx="1462">
                  <c:v>12135</c:v>
                </c:pt>
                <c:pt idx="1463">
                  <c:v>12130.5</c:v>
                </c:pt>
                <c:pt idx="1464">
                  <c:v>12147.5</c:v>
                </c:pt>
                <c:pt idx="1465">
                  <c:v>12149.5</c:v>
                </c:pt>
                <c:pt idx="1466">
                  <c:v>12137.5</c:v>
                </c:pt>
                <c:pt idx="1467">
                  <c:v>12153.5</c:v>
                </c:pt>
                <c:pt idx="1468">
                  <c:v>12136</c:v>
                </c:pt>
                <c:pt idx="1469">
                  <c:v>12143</c:v>
                </c:pt>
                <c:pt idx="1470">
                  <c:v>12141</c:v>
                </c:pt>
                <c:pt idx="1471">
                  <c:v>12138.5</c:v>
                </c:pt>
                <c:pt idx="1472">
                  <c:v>12141</c:v>
                </c:pt>
                <c:pt idx="1473">
                  <c:v>12137</c:v>
                </c:pt>
                <c:pt idx="1474">
                  <c:v>12144.5</c:v>
                </c:pt>
                <c:pt idx="1475">
                  <c:v>12134.5</c:v>
                </c:pt>
                <c:pt idx="1476">
                  <c:v>12134</c:v>
                </c:pt>
                <c:pt idx="1477">
                  <c:v>12128</c:v>
                </c:pt>
                <c:pt idx="1478">
                  <c:v>12126</c:v>
                </c:pt>
                <c:pt idx="1479">
                  <c:v>12142.5</c:v>
                </c:pt>
                <c:pt idx="1480">
                  <c:v>12122.5</c:v>
                </c:pt>
                <c:pt idx="1481">
                  <c:v>12141.5</c:v>
                </c:pt>
                <c:pt idx="1482">
                  <c:v>12140.5</c:v>
                </c:pt>
                <c:pt idx="1483">
                  <c:v>12130</c:v>
                </c:pt>
                <c:pt idx="1484">
                  <c:v>12143.5</c:v>
                </c:pt>
                <c:pt idx="1485">
                  <c:v>12126</c:v>
                </c:pt>
                <c:pt idx="1486">
                  <c:v>12133</c:v>
                </c:pt>
                <c:pt idx="1487">
                  <c:v>12137.5</c:v>
                </c:pt>
                <c:pt idx="1488">
                  <c:v>12137</c:v>
                </c:pt>
                <c:pt idx="1489">
                  <c:v>12126.5</c:v>
                </c:pt>
                <c:pt idx="1490">
                  <c:v>12137.5</c:v>
                </c:pt>
                <c:pt idx="1491">
                  <c:v>12132.5</c:v>
                </c:pt>
                <c:pt idx="1492">
                  <c:v>12119.5</c:v>
                </c:pt>
                <c:pt idx="1493">
                  <c:v>12142</c:v>
                </c:pt>
                <c:pt idx="1494">
                  <c:v>12128</c:v>
                </c:pt>
                <c:pt idx="1495">
                  <c:v>12121</c:v>
                </c:pt>
                <c:pt idx="1496">
                  <c:v>12135.5</c:v>
                </c:pt>
                <c:pt idx="1497">
                  <c:v>12125.5</c:v>
                </c:pt>
                <c:pt idx="1498">
                  <c:v>12123</c:v>
                </c:pt>
                <c:pt idx="1499">
                  <c:v>12125.5</c:v>
                </c:pt>
                <c:pt idx="1500">
                  <c:v>12127</c:v>
                </c:pt>
                <c:pt idx="1501">
                  <c:v>12136</c:v>
                </c:pt>
                <c:pt idx="1502">
                  <c:v>12138.5</c:v>
                </c:pt>
                <c:pt idx="1503">
                  <c:v>12139</c:v>
                </c:pt>
                <c:pt idx="1504">
                  <c:v>12116.5</c:v>
                </c:pt>
                <c:pt idx="1505">
                  <c:v>12127</c:v>
                </c:pt>
                <c:pt idx="1506">
                  <c:v>12122.5</c:v>
                </c:pt>
                <c:pt idx="1507">
                  <c:v>12124.5</c:v>
                </c:pt>
                <c:pt idx="1508">
                  <c:v>12116.5</c:v>
                </c:pt>
                <c:pt idx="1509">
                  <c:v>12120.5</c:v>
                </c:pt>
                <c:pt idx="1510">
                  <c:v>12139</c:v>
                </c:pt>
                <c:pt idx="1511">
                  <c:v>12131.5</c:v>
                </c:pt>
                <c:pt idx="1512">
                  <c:v>12126.5</c:v>
                </c:pt>
                <c:pt idx="1513">
                  <c:v>12125.5</c:v>
                </c:pt>
                <c:pt idx="1514">
                  <c:v>12123</c:v>
                </c:pt>
                <c:pt idx="1515">
                  <c:v>12131</c:v>
                </c:pt>
                <c:pt idx="1516">
                  <c:v>12125</c:v>
                </c:pt>
                <c:pt idx="1517">
                  <c:v>12126.5</c:v>
                </c:pt>
                <c:pt idx="1518">
                  <c:v>12132</c:v>
                </c:pt>
                <c:pt idx="1519">
                  <c:v>12125.5</c:v>
                </c:pt>
                <c:pt idx="1520">
                  <c:v>12132.5</c:v>
                </c:pt>
                <c:pt idx="1521">
                  <c:v>12147</c:v>
                </c:pt>
                <c:pt idx="1522">
                  <c:v>12120</c:v>
                </c:pt>
                <c:pt idx="1523">
                  <c:v>12124</c:v>
                </c:pt>
                <c:pt idx="1524">
                  <c:v>12126.5</c:v>
                </c:pt>
                <c:pt idx="1525">
                  <c:v>12142.5</c:v>
                </c:pt>
                <c:pt idx="1526">
                  <c:v>12123</c:v>
                </c:pt>
                <c:pt idx="1527">
                  <c:v>12132.5</c:v>
                </c:pt>
                <c:pt idx="1528">
                  <c:v>12136</c:v>
                </c:pt>
                <c:pt idx="1529">
                  <c:v>12117</c:v>
                </c:pt>
                <c:pt idx="1530">
                  <c:v>12121</c:v>
                </c:pt>
                <c:pt idx="1531">
                  <c:v>12125</c:v>
                </c:pt>
                <c:pt idx="1532">
                  <c:v>12131</c:v>
                </c:pt>
                <c:pt idx="1533">
                  <c:v>12123</c:v>
                </c:pt>
                <c:pt idx="1534">
                  <c:v>12127</c:v>
                </c:pt>
                <c:pt idx="1535">
                  <c:v>12114.5</c:v>
                </c:pt>
                <c:pt idx="1536">
                  <c:v>12143</c:v>
                </c:pt>
                <c:pt idx="1537">
                  <c:v>12129</c:v>
                </c:pt>
                <c:pt idx="1538">
                  <c:v>12139.5</c:v>
                </c:pt>
                <c:pt idx="1539">
                  <c:v>12133.5</c:v>
                </c:pt>
                <c:pt idx="1540">
                  <c:v>12127</c:v>
                </c:pt>
                <c:pt idx="1541">
                  <c:v>12139</c:v>
                </c:pt>
                <c:pt idx="1542">
                  <c:v>12135</c:v>
                </c:pt>
                <c:pt idx="1543">
                  <c:v>12147</c:v>
                </c:pt>
                <c:pt idx="1544">
                  <c:v>12118.5</c:v>
                </c:pt>
                <c:pt idx="1545">
                  <c:v>12145</c:v>
                </c:pt>
                <c:pt idx="1546">
                  <c:v>12116</c:v>
                </c:pt>
                <c:pt idx="1547">
                  <c:v>12131.5</c:v>
                </c:pt>
                <c:pt idx="1548">
                  <c:v>12137</c:v>
                </c:pt>
                <c:pt idx="1549">
                  <c:v>12128</c:v>
                </c:pt>
                <c:pt idx="1550">
                  <c:v>12126</c:v>
                </c:pt>
                <c:pt idx="1551">
                  <c:v>12117</c:v>
                </c:pt>
                <c:pt idx="1552">
                  <c:v>12142.5</c:v>
                </c:pt>
                <c:pt idx="1553">
                  <c:v>12125</c:v>
                </c:pt>
                <c:pt idx="1554">
                  <c:v>12126.5</c:v>
                </c:pt>
                <c:pt idx="1555">
                  <c:v>12139.5</c:v>
                </c:pt>
                <c:pt idx="1556">
                  <c:v>12123.5</c:v>
                </c:pt>
                <c:pt idx="1557">
                  <c:v>12133.5</c:v>
                </c:pt>
                <c:pt idx="1558">
                  <c:v>12124.5</c:v>
                </c:pt>
                <c:pt idx="1559">
                  <c:v>12137</c:v>
                </c:pt>
                <c:pt idx="1560">
                  <c:v>12127.5</c:v>
                </c:pt>
                <c:pt idx="1561">
                  <c:v>12136.5</c:v>
                </c:pt>
                <c:pt idx="1562">
                  <c:v>12140.5</c:v>
                </c:pt>
                <c:pt idx="1563">
                  <c:v>12125.5</c:v>
                </c:pt>
                <c:pt idx="1564">
                  <c:v>12110.5</c:v>
                </c:pt>
                <c:pt idx="1565">
                  <c:v>12137.5</c:v>
                </c:pt>
                <c:pt idx="1566">
                  <c:v>12134.5</c:v>
                </c:pt>
                <c:pt idx="1567">
                  <c:v>12142</c:v>
                </c:pt>
                <c:pt idx="1568">
                  <c:v>12136</c:v>
                </c:pt>
                <c:pt idx="1569">
                  <c:v>12133.5</c:v>
                </c:pt>
                <c:pt idx="1570">
                  <c:v>12134.5</c:v>
                </c:pt>
                <c:pt idx="1571">
                  <c:v>12123.5</c:v>
                </c:pt>
                <c:pt idx="1572">
                  <c:v>12136.5</c:v>
                </c:pt>
                <c:pt idx="1573">
                  <c:v>12142.5</c:v>
                </c:pt>
                <c:pt idx="1574">
                  <c:v>12128.5</c:v>
                </c:pt>
                <c:pt idx="1575">
                  <c:v>12141.5</c:v>
                </c:pt>
                <c:pt idx="1576">
                  <c:v>12126.5</c:v>
                </c:pt>
                <c:pt idx="1577">
                  <c:v>12128</c:v>
                </c:pt>
                <c:pt idx="1578">
                  <c:v>12126</c:v>
                </c:pt>
                <c:pt idx="1579">
                  <c:v>12135</c:v>
                </c:pt>
                <c:pt idx="1580">
                  <c:v>12111.5</c:v>
                </c:pt>
                <c:pt idx="1581">
                  <c:v>12124.5</c:v>
                </c:pt>
                <c:pt idx="1582">
                  <c:v>12115.5</c:v>
                </c:pt>
                <c:pt idx="1583">
                  <c:v>12134</c:v>
                </c:pt>
                <c:pt idx="1584">
                  <c:v>12116</c:v>
                </c:pt>
                <c:pt idx="1585">
                  <c:v>12130.5</c:v>
                </c:pt>
                <c:pt idx="1586">
                  <c:v>12127.5</c:v>
                </c:pt>
                <c:pt idx="1587">
                  <c:v>12120</c:v>
                </c:pt>
                <c:pt idx="1588">
                  <c:v>12116.5</c:v>
                </c:pt>
                <c:pt idx="1589">
                  <c:v>12127</c:v>
                </c:pt>
                <c:pt idx="1590">
                  <c:v>12119.5</c:v>
                </c:pt>
                <c:pt idx="1591">
                  <c:v>12128.5</c:v>
                </c:pt>
                <c:pt idx="1592">
                  <c:v>12122</c:v>
                </c:pt>
                <c:pt idx="1593">
                  <c:v>12132.5</c:v>
                </c:pt>
                <c:pt idx="1594">
                  <c:v>12123.5</c:v>
                </c:pt>
                <c:pt idx="1595">
                  <c:v>12122</c:v>
                </c:pt>
                <c:pt idx="1596">
                  <c:v>12131.5</c:v>
                </c:pt>
                <c:pt idx="1597">
                  <c:v>12130.5</c:v>
                </c:pt>
                <c:pt idx="1598">
                  <c:v>12123</c:v>
                </c:pt>
                <c:pt idx="1599">
                  <c:v>12123</c:v>
                </c:pt>
                <c:pt idx="1600">
                  <c:v>12138.5</c:v>
                </c:pt>
                <c:pt idx="1601">
                  <c:v>12127.5</c:v>
                </c:pt>
                <c:pt idx="1602">
                  <c:v>12126.5</c:v>
                </c:pt>
                <c:pt idx="1603">
                  <c:v>12144</c:v>
                </c:pt>
                <c:pt idx="1604">
                  <c:v>12141.5</c:v>
                </c:pt>
                <c:pt idx="1605">
                  <c:v>12143.5</c:v>
                </c:pt>
                <c:pt idx="1606">
                  <c:v>12150.5</c:v>
                </c:pt>
                <c:pt idx="1607">
                  <c:v>12175</c:v>
                </c:pt>
                <c:pt idx="1608">
                  <c:v>12191.5</c:v>
                </c:pt>
                <c:pt idx="1609">
                  <c:v>12221</c:v>
                </c:pt>
                <c:pt idx="1610">
                  <c:v>12222</c:v>
                </c:pt>
                <c:pt idx="1611">
                  <c:v>12281</c:v>
                </c:pt>
                <c:pt idx="1612">
                  <c:v>12275</c:v>
                </c:pt>
                <c:pt idx="1613">
                  <c:v>12279.5</c:v>
                </c:pt>
                <c:pt idx="1614">
                  <c:v>12246</c:v>
                </c:pt>
                <c:pt idx="1615">
                  <c:v>12282.5</c:v>
                </c:pt>
                <c:pt idx="1616">
                  <c:v>12325</c:v>
                </c:pt>
                <c:pt idx="1617">
                  <c:v>12363.5</c:v>
                </c:pt>
                <c:pt idx="1618">
                  <c:v>12472</c:v>
                </c:pt>
                <c:pt idx="1619">
                  <c:v>12565.5</c:v>
                </c:pt>
                <c:pt idx="1620">
                  <c:v>12609</c:v>
                </c:pt>
                <c:pt idx="1621">
                  <c:v>12525</c:v>
                </c:pt>
                <c:pt idx="1622">
                  <c:v>12498.5</c:v>
                </c:pt>
                <c:pt idx="1623">
                  <c:v>12512.5</c:v>
                </c:pt>
                <c:pt idx="1624">
                  <c:v>12559</c:v>
                </c:pt>
                <c:pt idx="1625">
                  <c:v>12537</c:v>
                </c:pt>
                <c:pt idx="1626">
                  <c:v>12378.5</c:v>
                </c:pt>
                <c:pt idx="1627">
                  <c:v>12284</c:v>
                </c:pt>
                <c:pt idx="1628">
                  <c:v>12272.5</c:v>
                </c:pt>
                <c:pt idx="1629">
                  <c:v>12264</c:v>
                </c:pt>
                <c:pt idx="1630">
                  <c:v>12220.5</c:v>
                </c:pt>
                <c:pt idx="1631">
                  <c:v>12181.5</c:v>
                </c:pt>
                <c:pt idx="1632">
                  <c:v>12146.5</c:v>
                </c:pt>
                <c:pt idx="1633">
                  <c:v>12136</c:v>
                </c:pt>
                <c:pt idx="1634">
                  <c:v>12141</c:v>
                </c:pt>
                <c:pt idx="1635">
                  <c:v>12132.5</c:v>
                </c:pt>
                <c:pt idx="1636">
                  <c:v>12128</c:v>
                </c:pt>
                <c:pt idx="1637">
                  <c:v>12119</c:v>
                </c:pt>
                <c:pt idx="1638">
                  <c:v>12121.5</c:v>
                </c:pt>
                <c:pt idx="1639">
                  <c:v>12140</c:v>
                </c:pt>
                <c:pt idx="1640">
                  <c:v>12129.5</c:v>
                </c:pt>
                <c:pt idx="1641">
                  <c:v>12139</c:v>
                </c:pt>
                <c:pt idx="1642">
                  <c:v>12128</c:v>
                </c:pt>
                <c:pt idx="1643">
                  <c:v>12130</c:v>
                </c:pt>
                <c:pt idx="1644">
                  <c:v>12136.5</c:v>
                </c:pt>
                <c:pt idx="1645">
                  <c:v>12118</c:v>
                </c:pt>
                <c:pt idx="1646">
                  <c:v>12133</c:v>
                </c:pt>
                <c:pt idx="1647">
                  <c:v>12115.5</c:v>
                </c:pt>
                <c:pt idx="1648">
                  <c:v>12112</c:v>
                </c:pt>
                <c:pt idx="1649">
                  <c:v>12121.5</c:v>
                </c:pt>
                <c:pt idx="1650">
                  <c:v>12115</c:v>
                </c:pt>
                <c:pt idx="1651">
                  <c:v>12110</c:v>
                </c:pt>
                <c:pt idx="1652">
                  <c:v>12116</c:v>
                </c:pt>
                <c:pt idx="1653">
                  <c:v>12137</c:v>
                </c:pt>
                <c:pt idx="1654">
                  <c:v>12123.5</c:v>
                </c:pt>
                <c:pt idx="1655">
                  <c:v>12116.5</c:v>
                </c:pt>
                <c:pt idx="1656">
                  <c:v>12118</c:v>
                </c:pt>
                <c:pt idx="1657">
                  <c:v>12122.5</c:v>
                </c:pt>
                <c:pt idx="1658">
                  <c:v>12133.5</c:v>
                </c:pt>
                <c:pt idx="1659">
                  <c:v>12127</c:v>
                </c:pt>
                <c:pt idx="1660">
                  <c:v>12116.5</c:v>
                </c:pt>
                <c:pt idx="1661">
                  <c:v>12130.5</c:v>
                </c:pt>
                <c:pt idx="1662">
                  <c:v>12125</c:v>
                </c:pt>
                <c:pt idx="1663">
                  <c:v>12111</c:v>
                </c:pt>
                <c:pt idx="1664">
                  <c:v>12127.5</c:v>
                </c:pt>
                <c:pt idx="1665">
                  <c:v>12108.5</c:v>
                </c:pt>
                <c:pt idx="1666">
                  <c:v>12137</c:v>
                </c:pt>
                <c:pt idx="1667">
                  <c:v>12117.5</c:v>
                </c:pt>
                <c:pt idx="1668">
                  <c:v>12116</c:v>
                </c:pt>
                <c:pt idx="1669">
                  <c:v>12115</c:v>
                </c:pt>
                <c:pt idx="1670">
                  <c:v>12121.5</c:v>
                </c:pt>
                <c:pt idx="1671">
                  <c:v>12118.5</c:v>
                </c:pt>
                <c:pt idx="1672">
                  <c:v>12117.5</c:v>
                </c:pt>
                <c:pt idx="1673">
                  <c:v>12122.5</c:v>
                </c:pt>
                <c:pt idx="1674">
                  <c:v>12117.5</c:v>
                </c:pt>
                <c:pt idx="1675">
                  <c:v>12118.5</c:v>
                </c:pt>
                <c:pt idx="1676">
                  <c:v>12112</c:v>
                </c:pt>
                <c:pt idx="1677">
                  <c:v>12105</c:v>
                </c:pt>
                <c:pt idx="1678">
                  <c:v>12105.5</c:v>
                </c:pt>
                <c:pt idx="1679">
                  <c:v>12120.5</c:v>
                </c:pt>
                <c:pt idx="1680">
                  <c:v>12113</c:v>
                </c:pt>
                <c:pt idx="1681">
                  <c:v>12107</c:v>
                </c:pt>
                <c:pt idx="1682">
                  <c:v>12123</c:v>
                </c:pt>
                <c:pt idx="1683">
                  <c:v>12115</c:v>
                </c:pt>
                <c:pt idx="1684">
                  <c:v>12111</c:v>
                </c:pt>
                <c:pt idx="1685">
                  <c:v>12115</c:v>
                </c:pt>
                <c:pt idx="1686">
                  <c:v>12127</c:v>
                </c:pt>
                <c:pt idx="1687">
                  <c:v>12111</c:v>
                </c:pt>
                <c:pt idx="1688">
                  <c:v>12108</c:v>
                </c:pt>
                <c:pt idx="1689">
                  <c:v>12120</c:v>
                </c:pt>
                <c:pt idx="1690">
                  <c:v>12129</c:v>
                </c:pt>
                <c:pt idx="1691">
                  <c:v>12102</c:v>
                </c:pt>
                <c:pt idx="1692">
                  <c:v>12115</c:v>
                </c:pt>
                <c:pt idx="1693">
                  <c:v>12120</c:v>
                </c:pt>
                <c:pt idx="1694">
                  <c:v>12113.5</c:v>
                </c:pt>
                <c:pt idx="1695">
                  <c:v>12111.5</c:v>
                </c:pt>
                <c:pt idx="1696">
                  <c:v>12113</c:v>
                </c:pt>
                <c:pt idx="1697">
                  <c:v>12116</c:v>
                </c:pt>
                <c:pt idx="1698">
                  <c:v>12127.5</c:v>
                </c:pt>
                <c:pt idx="1699">
                  <c:v>12105.5</c:v>
                </c:pt>
                <c:pt idx="1700">
                  <c:v>12125</c:v>
                </c:pt>
                <c:pt idx="1701">
                  <c:v>12115</c:v>
                </c:pt>
                <c:pt idx="1702">
                  <c:v>12117</c:v>
                </c:pt>
                <c:pt idx="1703">
                  <c:v>12111</c:v>
                </c:pt>
                <c:pt idx="1704">
                  <c:v>12114.5</c:v>
                </c:pt>
                <c:pt idx="1705">
                  <c:v>12120.5</c:v>
                </c:pt>
                <c:pt idx="1706">
                  <c:v>12125</c:v>
                </c:pt>
                <c:pt idx="1707">
                  <c:v>12119.5</c:v>
                </c:pt>
                <c:pt idx="1708">
                  <c:v>12098</c:v>
                </c:pt>
                <c:pt idx="1709">
                  <c:v>12111</c:v>
                </c:pt>
                <c:pt idx="1710">
                  <c:v>12112</c:v>
                </c:pt>
                <c:pt idx="1711">
                  <c:v>12130</c:v>
                </c:pt>
                <c:pt idx="1712">
                  <c:v>12122.5</c:v>
                </c:pt>
                <c:pt idx="1713">
                  <c:v>12117.5</c:v>
                </c:pt>
                <c:pt idx="1714">
                  <c:v>12106.5</c:v>
                </c:pt>
                <c:pt idx="1715">
                  <c:v>12114.5</c:v>
                </c:pt>
                <c:pt idx="1716">
                  <c:v>12111.5</c:v>
                </c:pt>
                <c:pt idx="1717">
                  <c:v>12113</c:v>
                </c:pt>
                <c:pt idx="1718">
                  <c:v>12119.5</c:v>
                </c:pt>
                <c:pt idx="1719">
                  <c:v>12105</c:v>
                </c:pt>
                <c:pt idx="1720">
                  <c:v>12110.5</c:v>
                </c:pt>
                <c:pt idx="1721">
                  <c:v>12118</c:v>
                </c:pt>
                <c:pt idx="1722">
                  <c:v>12107.5</c:v>
                </c:pt>
                <c:pt idx="1723">
                  <c:v>12105.5</c:v>
                </c:pt>
                <c:pt idx="1724">
                  <c:v>12109.5</c:v>
                </c:pt>
                <c:pt idx="1725">
                  <c:v>12107</c:v>
                </c:pt>
                <c:pt idx="1726">
                  <c:v>12115.5</c:v>
                </c:pt>
                <c:pt idx="1727">
                  <c:v>12122</c:v>
                </c:pt>
                <c:pt idx="1728">
                  <c:v>12115.5</c:v>
                </c:pt>
                <c:pt idx="1729">
                  <c:v>12111</c:v>
                </c:pt>
                <c:pt idx="1730">
                  <c:v>12099.5</c:v>
                </c:pt>
                <c:pt idx="1731">
                  <c:v>12112</c:v>
                </c:pt>
                <c:pt idx="1732">
                  <c:v>12113</c:v>
                </c:pt>
                <c:pt idx="1733">
                  <c:v>12121.5</c:v>
                </c:pt>
                <c:pt idx="1734">
                  <c:v>12105</c:v>
                </c:pt>
                <c:pt idx="1735">
                  <c:v>12103</c:v>
                </c:pt>
                <c:pt idx="1736">
                  <c:v>12101.5</c:v>
                </c:pt>
                <c:pt idx="1737">
                  <c:v>12108</c:v>
                </c:pt>
                <c:pt idx="1738">
                  <c:v>12107.5</c:v>
                </c:pt>
                <c:pt idx="1739">
                  <c:v>12105</c:v>
                </c:pt>
                <c:pt idx="1740">
                  <c:v>12113</c:v>
                </c:pt>
                <c:pt idx="1741">
                  <c:v>12108.5</c:v>
                </c:pt>
                <c:pt idx="1742">
                  <c:v>12111.5</c:v>
                </c:pt>
                <c:pt idx="1743">
                  <c:v>12111.5</c:v>
                </c:pt>
                <c:pt idx="1744">
                  <c:v>12104</c:v>
                </c:pt>
                <c:pt idx="1745">
                  <c:v>12101</c:v>
                </c:pt>
                <c:pt idx="1746">
                  <c:v>12097</c:v>
                </c:pt>
                <c:pt idx="1747">
                  <c:v>12111</c:v>
                </c:pt>
                <c:pt idx="1748">
                  <c:v>12100.5</c:v>
                </c:pt>
                <c:pt idx="1749">
                  <c:v>12100</c:v>
                </c:pt>
                <c:pt idx="1750">
                  <c:v>12106.5</c:v>
                </c:pt>
                <c:pt idx="1751">
                  <c:v>12109.5</c:v>
                </c:pt>
                <c:pt idx="1752">
                  <c:v>12107</c:v>
                </c:pt>
                <c:pt idx="1753">
                  <c:v>12106</c:v>
                </c:pt>
                <c:pt idx="1754">
                  <c:v>12108</c:v>
                </c:pt>
                <c:pt idx="1755">
                  <c:v>12096.5</c:v>
                </c:pt>
                <c:pt idx="1756">
                  <c:v>12095</c:v>
                </c:pt>
                <c:pt idx="1757">
                  <c:v>12106</c:v>
                </c:pt>
                <c:pt idx="1758">
                  <c:v>12106.5</c:v>
                </c:pt>
                <c:pt idx="1759">
                  <c:v>12105.5</c:v>
                </c:pt>
                <c:pt idx="1760">
                  <c:v>12098</c:v>
                </c:pt>
                <c:pt idx="1761">
                  <c:v>12116</c:v>
                </c:pt>
                <c:pt idx="1762">
                  <c:v>12097.5</c:v>
                </c:pt>
                <c:pt idx="1763">
                  <c:v>12104</c:v>
                </c:pt>
                <c:pt idx="1764">
                  <c:v>12091</c:v>
                </c:pt>
                <c:pt idx="1765">
                  <c:v>12103</c:v>
                </c:pt>
                <c:pt idx="1766">
                  <c:v>12104</c:v>
                </c:pt>
                <c:pt idx="1767">
                  <c:v>12099.5</c:v>
                </c:pt>
                <c:pt idx="1768">
                  <c:v>12109</c:v>
                </c:pt>
                <c:pt idx="1769">
                  <c:v>12101.5</c:v>
                </c:pt>
                <c:pt idx="1770">
                  <c:v>12113</c:v>
                </c:pt>
                <c:pt idx="1771">
                  <c:v>12101.5</c:v>
                </c:pt>
                <c:pt idx="1772">
                  <c:v>12109.5</c:v>
                </c:pt>
                <c:pt idx="1773">
                  <c:v>12101.5</c:v>
                </c:pt>
                <c:pt idx="1774">
                  <c:v>12092</c:v>
                </c:pt>
                <c:pt idx="1775">
                  <c:v>12104.5</c:v>
                </c:pt>
                <c:pt idx="1776">
                  <c:v>12102.5</c:v>
                </c:pt>
                <c:pt idx="1777">
                  <c:v>12118.5</c:v>
                </c:pt>
                <c:pt idx="1778">
                  <c:v>12109.5</c:v>
                </c:pt>
                <c:pt idx="1779">
                  <c:v>12095.5</c:v>
                </c:pt>
                <c:pt idx="1780">
                  <c:v>12099</c:v>
                </c:pt>
                <c:pt idx="1781">
                  <c:v>12113.5</c:v>
                </c:pt>
                <c:pt idx="1782">
                  <c:v>12099</c:v>
                </c:pt>
                <c:pt idx="1783">
                  <c:v>12102.5</c:v>
                </c:pt>
                <c:pt idx="1784">
                  <c:v>12115</c:v>
                </c:pt>
                <c:pt idx="1785">
                  <c:v>12098.5</c:v>
                </c:pt>
                <c:pt idx="1786">
                  <c:v>12111</c:v>
                </c:pt>
                <c:pt idx="1787">
                  <c:v>12088</c:v>
                </c:pt>
                <c:pt idx="1788">
                  <c:v>12101.5</c:v>
                </c:pt>
                <c:pt idx="1789">
                  <c:v>12100</c:v>
                </c:pt>
                <c:pt idx="1790">
                  <c:v>12110.5</c:v>
                </c:pt>
                <c:pt idx="1791">
                  <c:v>12107.5</c:v>
                </c:pt>
                <c:pt idx="1792">
                  <c:v>12104</c:v>
                </c:pt>
                <c:pt idx="1793">
                  <c:v>12079.5</c:v>
                </c:pt>
                <c:pt idx="1794">
                  <c:v>12090.5</c:v>
                </c:pt>
                <c:pt idx="1795">
                  <c:v>12104</c:v>
                </c:pt>
                <c:pt idx="1796">
                  <c:v>12103</c:v>
                </c:pt>
                <c:pt idx="1797">
                  <c:v>12099.5</c:v>
                </c:pt>
                <c:pt idx="1798">
                  <c:v>12088.5</c:v>
                </c:pt>
                <c:pt idx="1799">
                  <c:v>12091</c:v>
                </c:pt>
                <c:pt idx="1800">
                  <c:v>12108.5</c:v>
                </c:pt>
                <c:pt idx="1801">
                  <c:v>12089</c:v>
                </c:pt>
                <c:pt idx="1802">
                  <c:v>12102</c:v>
                </c:pt>
                <c:pt idx="1803">
                  <c:v>12093.5</c:v>
                </c:pt>
                <c:pt idx="1804">
                  <c:v>12098</c:v>
                </c:pt>
                <c:pt idx="1805">
                  <c:v>12095</c:v>
                </c:pt>
                <c:pt idx="1806">
                  <c:v>12106.5</c:v>
                </c:pt>
                <c:pt idx="1807">
                  <c:v>12098.5</c:v>
                </c:pt>
                <c:pt idx="1808">
                  <c:v>12096.5</c:v>
                </c:pt>
                <c:pt idx="1809">
                  <c:v>12098.5</c:v>
                </c:pt>
                <c:pt idx="1810">
                  <c:v>12106.5</c:v>
                </c:pt>
                <c:pt idx="1811">
                  <c:v>12104</c:v>
                </c:pt>
                <c:pt idx="1812">
                  <c:v>12101</c:v>
                </c:pt>
                <c:pt idx="1813">
                  <c:v>12094</c:v>
                </c:pt>
                <c:pt idx="1814">
                  <c:v>12103.5</c:v>
                </c:pt>
                <c:pt idx="1815">
                  <c:v>12092</c:v>
                </c:pt>
                <c:pt idx="1816">
                  <c:v>12091</c:v>
                </c:pt>
                <c:pt idx="1817">
                  <c:v>12116</c:v>
                </c:pt>
                <c:pt idx="1818">
                  <c:v>12095</c:v>
                </c:pt>
                <c:pt idx="1819">
                  <c:v>12094.5</c:v>
                </c:pt>
                <c:pt idx="1820">
                  <c:v>12107.5</c:v>
                </c:pt>
                <c:pt idx="1821">
                  <c:v>12100.5</c:v>
                </c:pt>
                <c:pt idx="1822">
                  <c:v>12099.5</c:v>
                </c:pt>
                <c:pt idx="1823">
                  <c:v>12093.5</c:v>
                </c:pt>
                <c:pt idx="1824">
                  <c:v>12097.5</c:v>
                </c:pt>
                <c:pt idx="1825">
                  <c:v>12091</c:v>
                </c:pt>
                <c:pt idx="1826">
                  <c:v>12094</c:v>
                </c:pt>
                <c:pt idx="1827">
                  <c:v>12098.5</c:v>
                </c:pt>
                <c:pt idx="1828">
                  <c:v>12113</c:v>
                </c:pt>
                <c:pt idx="1829">
                  <c:v>12094</c:v>
                </c:pt>
                <c:pt idx="1830">
                  <c:v>12097.5</c:v>
                </c:pt>
                <c:pt idx="1831">
                  <c:v>12110</c:v>
                </c:pt>
                <c:pt idx="1832">
                  <c:v>12094</c:v>
                </c:pt>
                <c:pt idx="1833">
                  <c:v>12104</c:v>
                </c:pt>
                <c:pt idx="1834">
                  <c:v>12094</c:v>
                </c:pt>
                <c:pt idx="1835">
                  <c:v>12110</c:v>
                </c:pt>
                <c:pt idx="1836">
                  <c:v>12096</c:v>
                </c:pt>
                <c:pt idx="1837">
                  <c:v>12095.5</c:v>
                </c:pt>
                <c:pt idx="1838">
                  <c:v>12099</c:v>
                </c:pt>
                <c:pt idx="1839">
                  <c:v>12093</c:v>
                </c:pt>
                <c:pt idx="1840">
                  <c:v>12099</c:v>
                </c:pt>
                <c:pt idx="1841">
                  <c:v>12109.5</c:v>
                </c:pt>
                <c:pt idx="1842">
                  <c:v>12105.5</c:v>
                </c:pt>
                <c:pt idx="1843">
                  <c:v>12101</c:v>
                </c:pt>
                <c:pt idx="1844">
                  <c:v>12088</c:v>
                </c:pt>
                <c:pt idx="1845">
                  <c:v>12103</c:v>
                </c:pt>
                <c:pt idx="1846">
                  <c:v>12097.5</c:v>
                </c:pt>
                <c:pt idx="1847">
                  <c:v>12093</c:v>
                </c:pt>
                <c:pt idx="1848">
                  <c:v>12103.5</c:v>
                </c:pt>
                <c:pt idx="1849">
                  <c:v>12106</c:v>
                </c:pt>
                <c:pt idx="1850">
                  <c:v>12101.5</c:v>
                </c:pt>
                <c:pt idx="1851">
                  <c:v>12105</c:v>
                </c:pt>
                <c:pt idx="1852">
                  <c:v>12105.5</c:v>
                </c:pt>
                <c:pt idx="1853">
                  <c:v>12086.5</c:v>
                </c:pt>
                <c:pt idx="1854">
                  <c:v>12109</c:v>
                </c:pt>
                <c:pt idx="1855">
                  <c:v>12093.5</c:v>
                </c:pt>
                <c:pt idx="1856">
                  <c:v>12095.5</c:v>
                </c:pt>
                <c:pt idx="1857">
                  <c:v>12094</c:v>
                </c:pt>
                <c:pt idx="1858">
                  <c:v>12097.5</c:v>
                </c:pt>
                <c:pt idx="1859">
                  <c:v>12101.5</c:v>
                </c:pt>
                <c:pt idx="1860">
                  <c:v>12104</c:v>
                </c:pt>
                <c:pt idx="1861">
                  <c:v>12096.5</c:v>
                </c:pt>
                <c:pt idx="1862">
                  <c:v>12085</c:v>
                </c:pt>
                <c:pt idx="1863">
                  <c:v>12103</c:v>
                </c:pt>
                <c:pt idx="1864">
                  <c:v>12096</c:v>
                </c:pt>
                <c:pt idx="1865">
                  <c:v>12087</c:v>
                </c:pt>
                <c:pt idx="1866">
                  <c:v>12098.5</c:v>
                </c:pt>
                <c:pt idx="1867">
                  <c:v>12100.5</c:v>
                </c:pt>
                <c:pt idx="1868">
                  <c:v>12085</c:v>
                </c:pt>
                <c:pt idx="1869">
                  <c:v>12095</c:v>
                </c:pt>
                <c:pt idx="1870">
                  <c:v>12090</c:v>
                </c:pt>
                <c:pt idx="1871">
                  <c:v>12103.5</c:v>
                </c:pt>
                <c:pt idx="1872">
                  <c:v>12104</c:v>
                </c:pt>
                <c:pt idx="1873">
                  <c:v>12082.5</c:v>
                </c:pt>
                <c:pt idx="1874">
                  <c:v>12100.5</c:v>
                </c:pt>
                <c:pt idx="1875">
                  <c:v>12096.5</c:v>
                </c:pt>
                <c:pt idx="1876">
                  <c:v>12090</c:v>
                </c:pt>
                <c:pt idx="1877">
                  <c:v>12095.5</c:v>
                </c:pt>
                <c:pt idx="1878">
                  <c:v>12090</c:v>
                </c:pt>
                <c:pt idx="1879">
                  <c:v>12092.5</c:v>
                </c:pt>
                <c:pt idx="1880">
                  <c:v>12088.5</c:v>
                </c:pt>
                <c:pt idx="1881">
                  <c:v>12090</c:v>
                </c:pt>
                <c:pt idx="1882">
                  <c:v>12107.5</c:v>
                </c:pt>
                <c:pt idx="1883">
                  <c:v>12107</c:v>
                </c:pt>
                <c:pt idx="1884">
                  <c:v>12107</c:v>
                </c:pt>
                <c:pt idx="1885">
                  <c:v>12096</c:v>
                </c:pt>
                <c:pt idx="1886">
                  <c:v>12086</c:v>
                </c:pt>
                <c:pt idx="1887">
                  <c:v>12088</c:v>
                </c:pt>
                <c:pt idx="1888">
                  <c:v>12095</c:v>
                </c:pt>
                <c:pt idx="1889">
                  <c:v>12091</c:v>
                </c:pt>
                <c:pt idx="1890">
                  <c:v>12099</c:v>
                </c:pt>
                <c:pt idx="1891">
                  <c:v>12097.5</c:v>
                </c:pt>
                <c:pt idx="1892">
                  <c:v>12104</c:v>
                </c:pt>
                <c:pt idx="1893">
                  <c:v>12111.5</c:v>
                </c:pt>
                <c:pt idx="1894">
                  <c:v>12098</c:v>
                </c:pt>
                <c:pt idx="1895">
                  <c:v>12093.5</c:v>
                </c:pt>
                <c:pt idx="1896">
                  <c:v>12098.5</c:v>
                </c:pt>
                <c:pt idx="1897">
                  <c:v>12090.5</c:v>
                </c:pt>
                <c:pt idx="1898">
                  <c:v>12094</c:v>
                </c:pt>
                <c:pt idx="1899">
                  <c:v>12104.5</c:v>
                </c:pt>
                <c:pt idx="1900">
                  <c:v>12108</c:v>
                </c:pt>
                <c:pt idx="1901">
                  <c:v>12089</c:v>
                </c:pt>
                <c:pt idx="1902">
                  <c:v>12092</c:v>
                </c:pt>
                <c:pt idx="1903">
                  <c:v>12100</c:v>
                </c:pt>
                <c:pt idx="1904">
                  <c:v>12089</c:v>
                </c:pt>
                <c:pt idx="1905">
                  <c:v>12099</c:v>
                </c:pt>
                <c:pt idx="1906">
                  <c:v>12107.5</c:v>
                </c:pt>
                <c:pt idx="1907">
                  <c:v>12096</c:v>
                </c:pt>
                <c:pt idx="1908">
                  <c:v>12100</c:v>
                </c:pt>
                <c:pt idx="1909">
                  <c:v>12086.5</c:v>
                </c:pt>
                <c:pt idx="1910">
                  <c:v>12098</c:v>
                </c:pt>
                <c:pt idx="1911">
                  <c:v>12088.5</c:v>
                </c:pt>
                <c:pt idx="1912">
                  <c:v>12096.5</c:v>
                </c:pt>
                <c:pt idx="1913">
                  <c:v>12104.5</c:v>
                </c:pt>
                <c:pt idx="1914">
                  <c:v>12086.5</c:v>
                </c:pt>
                <c:pt idx="1915">
                  <c:v>12105</c:v>
                </c:pt>
                <c:pt idx="1916">
                  <c:v>12087</c:v>
                </c:pt>
                <c:pt idx="1917">
                  <c:v>12090</c:v>
                </c:pt>
                <c:pt idx="1918">
                  <c:v>12110</c:v>
                </c:pt>
                <c:pt idx="1919">
                  <c:v>12104.5</c:v>
                </c:pt>
                <c:pt idx="1920">
                  <c:v>12089</c:v>
                </c:pt>
                <c:pt idx="1921">
                  <c:v>12087</c:v>
                </c:pt>
                <c:pt idx="1922">
                  <c:v>12087</c:v>
                </c:pt>
                <c:pt idx="1923">
                  <c:v>12093</c:v>
                </c:pt>
                <c:pt idx="1924">
                  <c:v>12090</c:v>
                </c:pt>
                <c:pt idx="1925">
                  <c:v>12099.5</c:v>
                </c:pt>
                <c:pt idx="1926">
                  <c:v>12090</c:v>
                </c:pt>
                <c:pt idx="1927">
                  <c:v>12102.5</c:v>
                </c:pt>
                <c:pt idx="1928">
                  <c:v>12095</c:v>
                </c:pt>
                <c:pt idx="1929">
                  <c:v>12095</c:v>
                </c:pt>
                <c:pt idx="1930">
                  <c:v>12079.5</c:v>
                </c:pt>
                <c:pt idx="1931">
                  <c:v>12092.5</c:v>
                </c:pt>
                <c:pt idx="1932">
                  <c:v>12085.5</c:v>
                </c:pt>
                <c:pt idx="1933">
                  <c:v>12098.5</c:v>
                </c:pt>
                <c:pt idx="1934">
                  <c:v>12084</c:v>
                </c:pt>
                <c:pt idx="1935">
                  <c:v>12085</c:v>
                </c:pt>
                <c:pt idx="1936">
                  <c:v>12078</c:v>
                </c:pt>
                <c:pt idx="1937">
                  <c:v>12086.5</c:v>
                </c:pt>
                <c:pt idx="1938">
                  <c:v>12098</c:v>
                </c:pt>
                <c:pt idx="1939">
                  <c:v>12087.5</c:v>
                </c:pt>
                <c:pt idx="1940">
                  <c:v>12084.5</c:v>
                </c:pt>
                <c:pt idx="1941">
                  <c:v>12087.5</c:v>
                </c:pt>
                <c:pt idx="1942">
                  <c:v>12100</c:v>
                </c:pt>
                <c:pt idx="1943">
                  <c:v>12096</c:v>
                </c:pt>
                <c:pt idx="1944">
                  <c:v>12094.5</c:v>
                </c:pt>
                <c:pt idx="1945">
                  <c:v>12090.5</c:v>
                </c:pt>
                <c:pt idx="1946">
                  <c:v>12100.5</c:v>
                </c:pt>
                <c:pt idx="1947">
                  <c:v>12105</c:v>
                </c:pt>
                <c:pt idx="1948">
                  <c:v>12091.5</c:v>
                </c:pt>
                <c:pt idx="1949">
                  <c:v>12107</c:v>
                </c:pt>
                <c:pt idx="1950">
                  <c:v>12093</c:v>
                </c:pt>
                <c:pt idx="1951">
                  <c:v>12080.5</c:v>
                </c:pt>
                <c:pt idx="1952">
                  <c:v>12090.5</c:v>
                </c:pt>
                <c:pt idx="1953">
                  <c:v>12099.5</c:v>
                </c:pt>
                <c:pt idx="1954">
                  <c:v>12098</c:v>
                </c:pt>
                <c:pt idx="1955">
                  <c:v>12094.5</c:v>
                </c:pt>
                <c:pt idx="1956">
                  <c:v>12079</c:v>
                </c:pt>
                <c:pt idx="1957">
                  <c:v>12095.5</c:v>
                </c:pt>
                <c:pt idx="1958">
                  <c:v>12098.5</c:v>
                </c:pt>
                <c:pt idx="1959">
                  <c:v>12093.5</c:v>
                </c:pt>
                <c:pt idx="1960">
                  <c:v>12093</c:v>
                </c:pt>
                <c:pt idx="1961">
                  <c:v>12093</c:v>
                </c:pt>
                <c:pt idx="1962">
                  <c:v>12090</c:v>
                </c:pt>
                <c:pt idx="1963">
                  <c:v>12088</c:v>
                </c:pt>
                <c:pt idx="1964">
                  <c:v>12095.5</c:v>
                </c:pt>
                <c:pt idx="1965">
                  <c:v>12100</c:v>
                </c:pt>
                <c:pt idx="1966">
                  <c:v>12088</c:v>
                </c:pt>
                <c:pt idx="1967">
                  <c:v>12082</c:v>
                </c:pt>
                <c:pt idx="1968">
                  <c:v>12087</c:v>
                </c:pt>
                <c:pt idx="1969">
                  <c:v>12093</c:v>
                </c:pt>
                <c:pt idx="1970">
                  <c:v>12088.5</c:v>
                </c:pt>
                <c:pt idx="1971">
                  <c:v>12080.5</c:v>
                </c:pt>
                <c:pt idx="1972">
                  <c:v>12086.5</c:v>
                </c:pt>
                <c:pt idx="1973">
                  <c:v>12080</c:v>
                </c:pt>
                <c:pt idx="1974">
                  <c:v>12086.5</c:v>
                </c:pt>
                <c:pt idx="1975">
                  <c:v>12076</c:v>
                </c:pt>
                <c:pt idx="1976">
                  <c:v>12089</c:v>
                </c:pt>
                <c:pt idx="1977">
                  <c:v>12090.5</c:v>
                </c:pt>
                <c:pt idx="1978">
                  <c:v>12087.5</c:v>
                </c:pt>
                <c:pt idx="1979">
                  <c:v>12088.5</c:v>
                </c:pt>
                <c:pt idx="1980">
                  <c:v>12099.5</c:v>
                </c:pt>
                <c:pt idx="1981">
                  <c:v>12091</c:v>
                </c:pt>
                <c:pt idx="1982">
                  <c:v>12092.5</c:v>
                </c:pt>
                <c:pt idx="1983">
                  <c:v>12092.5</c:v>
                </c:pt>
                <c:pt idx="1984">
                  <c:v>12086.5</c:v>
                </c:pt>
                <c:pt idx="1985">
                  <c:v>12083</c:v>
                </c:pt>
                <c:pt idx="1986">
                  <c:v>12089.5</c:v>
                </c:pt>
                <c:pt idx="1987">
                  <c:v>12095.5</c:v>
                </c:pt>
                <c:pt idx="1988">
                  <c:v>12091.5</c:v>
                </c:pt>
                <c:pt idx="1989">
                  <c:v>12094.5</c:v>
                </c:pt>
                <c:pt idx="1990">
                  <c:v>12080.5</c:v>
                </c:pt>
                <c:pt idx="1991">
                  <c:v>12087</c:v>
                </c:pt>
                <c:pt idx="1992">
                  <c:v>12082</c:v>
                </c:pt>
                <c:pt idx="1993">
                  <c:v>12094.5</c:v>
                </c:pt>
                <c:pt idx="1994">
                  <c:v>12085.5</c:v>
                </c:pt>
                <c:pt idx="1995">
                  <c:v>12092.5</c:v>
                </c:pt>
                <c:pt idx="1996">
                  <c:v>12100.5</c:v>
                </c:pt>
                <c:pt idx="1997">
                  <c:v>12090</c:v>
                </c:pt>
                <c:pt idx="1998">
                  <c:v>12090.5</c:v>
                </c:pt>
                <c:pt idx="1999">
                  <c:v>12088</c:v>
                </c:pt>
                <c:pt idx="2000">
                  <c:v>12093.5</c:v>
                </c:pt>
                <c:pt idx="2001">
                  <c:v>12073.5</c:v>
                </c:pt>
                <c:pt idx="2002">
                  <c:v>12090.5</c:v>
                </c:pt>
                <c:pt idx="2003">
                  <c:v>12089</c:v>
                </c:pt>
                <c:pt idx="2004">
                  <c:v>12092</c:v>
                </c:pt>
                <c:pt idx="2005">
                  <c:v>12089</c:v>
                </c:pt>
                <c:pt idx="2006">
                  <c:v>12075</c:v>
                </c:pt>
                <c:pt idx="2007">
                  <c:v>12094.5</c:v>
                </c:pt>
                <c:pt idx="2008">
                  <c:v>12098</c:v>
                </c:pt>
                <c:pt idx="2009">
                  <c:v>12099</c:v>
                </c:pt>
                <c:pt idx="2010">
                  <c:v>12107</c:v>
                </c:pt>
                <c:pt idx="2011">
                  <c:v>12125</c:v>
                </c:pt>
                <c:pt idx="2012">
                  <c:v>12137.5</c:v>
                </c:pt>
                <c:pt idx="2013">
                  <c:v>12142</c:v>
                </c:pt>
                <c:pt idx="2014">
                  <c:v>12142</c:v>
                </c:pt>
                <c:pt idx="2015">
                  <c:v>12150</c:v>
                </c:pt>
                <c:pt idx="2016">
                  <c:v>12152</c:v>
                </c:pt>
                <c:pt idx="2017">
                  <c:v>12178.5</c:v>
                </c:pt>
                <c:pt idx="2018">
                  <c:v>12175.5</c:v>
                </c:pt>
                <c:pt idx="2019">
                  <c:v>12172</c:v>
                </c:pt>
                <c:pt idx="2020">
                  <c:v>12207</c:v>
                </c:pt>
                <c:pt idx="2021">
                  <c:v>12216.5</c:v>
                </c:pt>
                <c:pt idx="2022">
                  <c:v>12220</c:v>
                </c:pt>
                <c:pt idx="2023">
                  <c:v>12350.5</c:v>
                </c:pt>
                <c:pt idx="2024">
                  <c:v>12495.5</c:v>
                </c:pt>
                <c:pt idx="2025">
                  <c:v>12544.5</c:v>
                </c:pt>
                <c:pt idx="2026">
                  <c:v>12440.5</c:v>
                </c:pt>
                <c:pt idx="2027">
                  <c:v>12367</c:v>
                </c:pt>
                <c:pt idx="2028">
                  <c:v>12406.5</c:v>
                </c:pt>
                <c:pt idx="2029">
                  <c:v>12473.5</c:v>
                </c:pt>
                <c:pt idx="2030">
                  <c:v>12490</c:v>
                </c:pt>
                <c:pt idx="2031">
                  <c:v>12426.5</c:v>
                </c:pt>
                <c:pt idx="2032">
                  <c:v>12289.5</c:v>
                </c:pt>
                <c:pt idx="2033">
                  <c:v>12262.5</c:v>
                </c:pt>
                <c:pt idx="2034">
                  <c:v>12252</c:v>
                </c:pt>
                <c:pt idx="2035">
                  <c:v>12201.5</c:v>
                </c:pt>
                <c:pt idx="2036">
                  <c:v>12188</c:v>
                </c:pt>
                <c:pt idx="2037">
                  <c:v>12156.5</c:v>
                </c:pt>
                <c:pt idx="2038">
                  <c:v>12119</c:v>
                </c:pt>
                <c:pt idx="2039">
                  <c:v>12105.5</c:v>
                </c:pt>
                <c:pt idx="2040">
                  <c:v>12098</c:v>
                </c:pt>
                <c:pt idx="2041">
                  <c:v>12090</c:v>
                </c:pt>
                <c:pt idx="2042">
                  <c:v>12091.5</c:v>
                </c:pt>
                <c:pt idx="2043">
                  <c:v>12093.5</c:v>
                </c:pt>
                <c:pt idx="2044">
                  <c:v>12091.5</c:v>
                </c:pt>
                <c:pt idx="2045">
                  <c:v>12092</c:v>
                </c:pt>
                <c:pt idx="2046">
                  <c:v>12089.5</c:v>
                </c:pt>
                <c:pt idx="2047">
                  <c:v>12092.5</c:v>
                </c:pt>
                <c:pt idx="2048">
                  <c:v>12091.5</c:v>
                </c:pt>
                <c:pt idx="2049">
                  <c:v>12096</c:v>
                </c:pt>
                <c:pt idx="2050">
                  <c:v>12079</c:v>
                </c:pt>
                <c:pt idx="2051">
                  <c:v>12085.5</c:v>
                </c:pt>
                <c:pt idx="2052">
                  <c:v>12079.5</c:v>
                </c:pt>
                <c:pt idx="2053">
                  <c:v>12094</c:v>
                </c:pt>
                <c:pt idx="2054">
                  <c:v>12080.5</c:v>
                </c:pt>
                <c:pt idx="2055">
                  <c:v>12094</c:v>
                </c:pt>
                <c:pt idx="2056">
                  <c:v>12077</c:v>
                </c:pt>
                <c:pt idx="2057">
                  <c:v>12076.5</c:v>
                </c:pt>
                <c:pt idx="2058">
                  <c:v>12077</c:v>
                </c:pt>
                <c:pt idx="2059">
                  <c:v>12080.5</c:v>
                </c:pt>
                <c:pt idx="2060">
                  <c:v>12091</c:v>
                </c:pt>
                <c:pt idx="2061">
                  <c:v>12092</c:v>
                </c:pt>
                <c:pt idx="2062">
                  <c:v>12075.5</c:v>
                </c:pt>
                <c:pt idx="2063">
                  <c:v>12091.5</c:v>
                </c:pt>
                <c:pt idx="2064">
                  <c:v>12094.5</c:v>
                </c:pt>
                <c:pt idx="2065">
                  <c:v>12074</c:v>
                </c:pt>
                <c:pt idx="2066">
                  <c:v>12073</c:v>
                </c:pt>
                <c:pt idx="2067">
                  <c:v>12084.5</c:v>
                </c:pt>
                <c:pt idx="2068">
                  <c:v>12084</c:v>
                </c:pt>
                <c:pt idx="2069">
                  <c:v>12094</c:v>
                </c:pt>
                <c:pt idx="2070">
                  <c:v>12082.5</c:v>
                </c:pt>
                <c:pt idx="2071">
                  <c:v>12080.5</c:v>
                </c:pt>
                <c:pt idx="2072">
                  <c:v>12089</c:v>
                </c:pt>
                <c:pt idx="2073">
                  <c:v>12082</c:v>
                </c:pt>
                <c:pt idx="2074">
                  <c:v>12085</c:v>
                </c:pt>
                <c:pt idx="2075">
                  <c:v>12088.5</c:v>
                </c:pt>
                <c:pt idx="2076">
                  <c:v>12095.5</c:v>
                </c:pt>
                <c:pt idx="2077">
                  <c:v>12084</c:v>
                </c:pt>
                <c:pt idx="2078">
                  <c:v>12083</c:v>
                </c:pt>
                <c:pt idx="2079">
                  <c:v>12073.5</c:v>
                </c:pt>
                <c:pt idx="2080">
                  <c:v>12076.5</c:v>
                </c:pt>
                <c:pt idx="2081">
                  <c:v>12081</c:v>
                </c:pt>
                <c:pt idx="2082">
                  <c:v>12084.5</c:v>
                </c:pt>
                <c:pt idx="2083">
                  <c:v>12087</c:v>
                </c:pt>
                <c:pt idx="2084">
                  <c:v>12089</c:v>
                </c:pt>
                <c:pt idx="2085">
                  <c:v>12086.5</c:v>
                </c:pt>
                <c:pt idx="2086">
                  <c:v>12068</c:v>
                </c:pt>
                <c:pt idx="2087">
                  <c:v>12075</c:v>
                </c:pt>
                <c:pt idx="2088">
                  <c:v>12075</c:v>
                </c:pt>
                <c:pt idx="2089">
                  <c:v>12084</c:v>
                </c:pt>
                <c:pt idx="2090">
                  <c:v>12071.5</c:v>
                </c:pt>
                <c:pt idx="2091">
                  <c:v>12080.5</c:v>
                </c:pt>
                <c:pt idx="2092">
                  <c:v>12072.5</c:v>
                </c:pt>
                <c:pt idx="2093">
                  <c:v>12083.5</c:v>
                </c:pt>
                <c:pt idx="2094">
                  <c:v>12090.5</c:v>
                </c:pt>
                <c:pt idx="2095">
                  <c:v>12072</c:v>
                </c:pt>
                <c:pt idx="2096">
                  <c:v>12089.5</c:v>
                </c:pt>
                <c:pt idx="2097">
                  <c:v>12082</c:v>
                </c:pt>
                <c:pt idx="2098">
                  <c:v>12088.5</c:v>
                </c:pt>
                <c:pt idx="2099">
                  <c:v>12074</c:v>
                </c:pt>
                <c:pt idx="2100">
                  <c:v>12087</c:v>
                </c:pt>
                <c:pt idx="2101">
                  <c:v>12068</c:v>
                </c:pt>
                <c:pt idx="2102">
                  <c:v>12079.5</c:v>
                </c:pt>
                <c:pt idx="2103">
                  <c:v>12078.5</c:v>
                </c:pt>
                <c:pt idx="2104">
                  <c:v>12073.5</c:v>
                </c:pt>
                <c:pt idx="2105">
                  <c:v>12082</c:v>
                </c:pt>
                <c:pt idx="2106">
                  <c:v>12073</c:v>
                </c:pt>
                <c:pt idx="2107">
                  <c:v>12071.5</c:v>
                </c:pt>
                <c:pt idx="2108">
                  <c:v>12078</c:v>
                </c:pt>
                <c:pt idx="2109">
                  <c:v>12076.5</c:v>
                </c:pt>
                <c:pt idx="2110">
                  <c:v>12082.5</c:v>
                </c:pt>
                <c:pt idx="2111">
                  <c:v>12083</c:v>
                </c:pt>
                <c:pt idx="2112">
                  <c:v>12076</c:v>
                </c:pt>
                <c:pt idx="2113">
                  <c:v>12090</c:v>
                </c:pt>
                <c:pt idx="2114">
                  <c:v>12088.5</c:v>
                </c:pt>
                <c:pt idx="2115">
                  <c:v>12078</c:v>
                </c:pt>
                <c:pt idx="2116">
                  <c:v>12076</c:v>
                </c:pt>
                <c:pt idx="2117">
                  <c:v>12068</c:v>
                </c:pt>
                <c:pt idx="2118">
                  <c:v>12073</c:v>
                </c:pt>
                <c:pt idx="2119">
                  <c:v>12077.5</c:v>
                </c:pt>
                <c:pt idx="2120">
                  <c:v>12077</c:v>
                </c:pt>
                <c:pt idx="2121">
                  <c:v>12074.5</c:v>
                </c:pt>
                <c:pt idx="2122">
                  <c:v>12069</c:v>
                </c:pt>
                <c:pt idx="2123">
                  <c:v>12074</c:v>
                </c:pt>
                <c:pt idx="2124">
                  <c:v>12072.5</c:v>
                </c:pt>
                <c:pt idx="2125">
                  <c:v>12077</c:v>
                </c:pt>
                <c:pt idx="2126">
                  <c:v>12080.5</c:v>
                </c:pt>
                <c:pt idx="2127">
                  <c:v>12085.5</c:v>
                </c:pt>
                <c:pt idx="2128">
                  <c:v>12091</c:v>
                </c:pt>
                <c:pt idx="2129">
                  <c:v>12079.5</c:v>
                </c:pt>
                <c:pt idx="2130">
                  <c:v>12070.5</c:v>
                </c:pt>
                <c:pt idx="2131">
                  <c:v>12083.5</c:v>
                </c:pt>
                <c:pt idx="2132">
                  <c:v>12084</c:v>
                </c:pt>
                <c:pt idx="2133">
                  <c:v>12077.5</c:v>
                </c:pt>
                <c:pt idx="2134">
                  <c:v>12078.5</c:v>
                </c:pt>
                <c:pt idx="2135">
                  <c:v>12093</c:v>
                </c:pt>
                <c:pt idx="2136">
                  <c:v>12077</c:v>
                </c:pt>
                <c:pt idx="2137">
                  <c:v>12072.5</c:v>
                </c:pt>
                <c:pt idx="2138">
                  <c:v>12072.5</c:v>
                </c:pt>
                <c:pt idx="2139">
                  <c:v>12070.5</c:v>
                </c:pt>
                <c:pt idx="2140">
                  <c:v>12074</c:v>
                </c:pt>
                <c:pt idx="2141">
                  <c:v>12070.5</c:v>
                </c:pt>
                <c:pt idx="2142">
                  <c:v>12084</c:v>
                </c:pt>
                <c:pt idx="2143">
                  <c:v>12088.5</c:v>
                </c:pt>
                <c:pt idx="2144">
                  <c:v>12085.5</c:v>
                </c:pt>
                <c:pt idx="2145">
                  <c:v>12078</c:v>
                </c:pt>
                <c:pt idx="2146">
                  <c:v>12078</c:v>
                </c:pt>
                <c:pt idx="2147">
                  <c:v>12076</c:v>
                </c:pt>
                <c:pt idx="2148">
                  <c:v>12080.5</c:v>
                </c:pt>
                <c:pt idx="2149">
                  <c:v>12087.5</c:v>
                </c:pt>
                <c:pt idx="2150">
                  <c:v>12082.5</c:v>
                </c:pt>
                <c:pt idx="2151">
                  <c:v>12071.5</c:v>
                </c:pt>
                <c:pt idx="2152">
                  <c:v>12076.5</c:v>
                </c:pt>
                <c:pt idx="2153">
                  <c:v>12076.5</c:v>
                </c:pt>
                <c:pt idx="2154">
                  <c:v>12078.5</c:v>
                </c:pt>
                <c:pt idx="2155">
                  <c:v>12067</c:v>
                </c:pt>
                <c:pt idx="2156">
                  <c:v>12092.5</c:v>
                </c:pt>
                <c:pt idx="2157">
                  <c:v>12080.5</c:v>
                </c:pt>
                <c:pt idx="2158">
                  <c:v>12080.5</c:v>
                </c:pt>
                <c:pt idx="2159">
                  <c:v>12076</c:v>
                </c:pt>
                <c:pt idx="2160">
                  <c:v>12073.5</c:v>
                </c:pt>
                <c:pt idx="2161">
                  <c:v>12073.5</c:v>
                </c:pt>
                <c:pt idx="2162">
                  <c:v>12084</c:v>
                </c:pt>
                <c:pt idx="2163">
                  <c:v>12067.5</c:v>
                </c:pt>
                <c:pt idx="2164">
                  <c:v>12079</c:v>
                </c:pt>
                <c:pt idx="2165">
                  <c:v>12071.5</c:v>
                </c:pt>
                <c:pt idx="2166">
                  <c:v>12071.5</c:v>
                </c:pt>
                <c:pt idx="2167">
                  <c:v>12077.5</c:v>
                </c:pt>
                <c:pt idx="2168">
                  <c:v>12082</c:v>
                </c:pt>
                <c:pt idx="2169">
                  <c:v>12076</c:v>
                </c:pt>
                <c:pt idx="2170">
                  <c:v>12070.5</c:v>
                </c:pt>
                <c:pt idx="2171">
                  <c:v>12070.5</c:v>
                </c:pt>
                <c:pt idx="2172">
                  <c:v>12065</c:v>
                </c:pt>
                <c:pt idx="2173">
                  <c:v>12071.5</c:v>
                </c:pt>
                <c:pt idx="2174">
                  <c:v>12073</c:v>
                </c:pt>
                <c:pt idx="2175">
                  <c:v>12070.5</c:v>
                </c:pt>
                <c:pt idx="2176">
                  <c:v>12078</c:v>
                </c:pt>
                <c:pt idx="2177">
                  <c:v>12076</c:v>
                </c:pt>
                <c:pt idx="2178">
                  <c:v>12081</c:v>
                </c:pt>
                <c:pt idx="2179">
                  <c:v>12075</c:v>
                </c:pt>
                <c:pt idx="2180">
                  <c:v>12077.5</c:v>
                </c:pt>
                <c:pt idx="2181">
                  <c:v>12089</c:v>
                </c:pt>
                <c:pt idx="2182">
                  <c:v>12074.5</c:v>
                </c:pt>
                <c:pt idx="2183">
                  <c:v>12075</c:v>
                </c:pt>
                <c:pt idx="2184">
                  <c:v>12092.5</c:v>
                </c:pt>
                <c:pt idx="2185">
                  <c:v>12081</c:v>
                </c:pt>
                <c:pt idx="2186">
                  <c:v>12075</c:v>
                </c:pt>
                <c:pt idx="2187">
                  <c:v>12078.5</c:v>
                </c:pt>
                <c:pt idx="2188">
                  <c:v>12072.5</c:v>
                </c:pt>
                <c:pt idx="2189">
                  <c:v>12086.5</c:v>
                </c:pt>
                <c:pt idx="2190">
                  <c:v>12079.5</c:v>
                </c:pt>
                <c:pt idx="2191">
                  <c:v>12072</c:v>
                </c:pt>
                <c:pt idx="2192">
                  <c:v>12086.5</c:v>
                </c:pt>
                <c:pt idx="2193">
                  <c:v>12075.5</c:v>
                </c:pt>
                <c:pt idx="2194">
                  <c:v>12066</c:v>
                </c:pt>
                <c:pt idx="2195">
                  <c:v>12087</c:v>
                </c:pt>
                <c:pt idx="2196">
                  <c:v>12080</c:v>
                </c:pt>
                <c:pt idx="2197">
                  <c:v>12082</c:v>
                </c:pt>
                <c:pt idx="2198">
                  <c:v>12070.5</c:v>
                </c:pt>
                <c:pt idx="2199">
                  <c:v>12078.5</c:v>
                </c:pt>
                <c:pt idx="2200">
                  <c:v>12077</c:v>
                </c:pt>
                <c:pt idx="2201">
                  <c:v>12084.5</c:v>
                </c:pt>
                <c:pt idx="2202">
                  <c:v>12084</c:v>
                </c:pt>
                <c:pt idx="2203">
                  <c:v>12074.5</c:v>
                </c:pt>
                <c:pt idx="2204">
                  <c:v>12065</c:v>
                </c:pt>
                <c:pt idx="2205">
                  <c:v>12078</c:v>
                </c:pt>
                <c:pt idx="2206">
                  <c:v>12076</c:v>
                </c:pt>
                <c:pt idx="2207">
                  <c:v>12084.5</c:v>
                </c:pt>
                <c:pt idx="2208">
                  <c:v>12085</c:v>
                </c:pt>
                <c:pt idx="2209">
                  <c:v>12074</c:v>
                </c:pt>
                <c:pt idx="2210">
                  <c:v>12077</c:v>
                </c:pt>
                <c:pt idx="2211">
                  <c:v>12086</c:v>
                </c:pt>
                <c:pt idx="2212">
                  <c:v>12082.5</c:v>
                </c:pt>
                <c:pt idx="2213">
                  <c:v>12078.5</c:v>
                </c:pt>
                <c:pt idx="2214">
                  <c:v>12079</c:v>
                </c:pt>
                <c:pt idx="2215">
                  <c:v>12079</c:v>
                </c:pt>
                <c:pt idx="2216">
                  <c:v>12088.5</c:v>
                </c:pt>
                <c:pt idx="2217">
                  <c:v>12068.5</c:v>
                </c:pt>
                <c:pt idx="2218">
                  <c:v>12074.5</c:v>
                </c:pt>
                <c:pt idx="2219">
                  <c:v>12081.5</c:v>
                </c:pt>
                <c:pt idx="2220">
                  <c:v>12070</c:v>
                </c:pt>
                <c:pt idx="2221">
                  <c:v>12089</c:v>
                </c:pt>
                <c:pt idx="2222">
                  <c:v>12079.5</c:v>
                </c:pt>
                <c:pt idx="2223">
                  <c:v>12078</c:v>
                </c:pt>
                <c:pt idx="2224">
                  <c:v>12077.5</c:v>
                </c:pt>
                <c:pt idx="2225">
                  <c:v>12071</c:v>
                </c:pt>
                <c:pt idx="2226">
                  <c:v>12075</c:v>
                </c:pt>
                <c:pt idx="2227">
                  <c:v>12073.5</c:v>
                </c:pt>
                <c:pt idx="2228">
                  <c:v>12076.5</c:v>
                </c:pt>
                <c:pt idx="2229">
                  <c:v>12078.5</c:v>
                </c:pt>
                <c:pt idx="2230">
                  <c:v>12077.5</c:v>
                </c:pt>
                <c:pt idx="2231">
                  <c:v>12076.5</c:v>
                </c:pt>
                <c:pt idx="2232">
                  <c:v>12071.5</c:v>
                </c:pt>
                <c:pt idx="2233">
                  <c:v>12083</c:v>
                </c:pt>
                <c:pt idx="2234">
                  <c:v>12078.5</c:v>
                </c:pt>
                <c:pt idx="2235">
                  <c:v>12084</c:v>
                </c:pt>
                <c:pt idx="2236">
                  <c:v>12071</c:v>
                </c:pt>
                <c:pt idx="2237">
                  <c:v>12078.5</c:v>
                </c:pt>
                <c:pt idx="2238">
                  <c:v>12074.5</c:v>
                </c:pt>
                <c:pt idx="2239">
                  <c:v>12084</c:v>
                </c:pt>
                <c:pt idx="2240">
                  <c:v>12083</c:v>
                </c:pt>
                <c:pt idx="2241">
                  <c:v>12090.5</c:v>
                </c:pt>
                <c:pt idx="2242">
                  <c:v>12075</c:v>
                </c:pt>
                <c:pt idx="2243">
                  <c:v>12077</c:v>
                </c:pt>
                <c:pt idx="2244">
                  <c:v>12077</c:v>
                </c:pt>
                <c:pt idx="2245">
                  <c:v>12071.5</c:v>
                </c:pt>
                <c:pt idx="2246">
                  <c:v>12087.5</c:v>
                </c:pt>
                <c:pt idx="2247">
                  <c:v>12088</c:v>
                </c:pt>
                <c:pt idx="2248">
                  <c:v>12078.5</c:v>
                </c:pt>
                <c:pt idx="2249">
                  <c:v>12076.5</c:v>
                </c:pt>
                <c:pt idx="2250">
                  <c:v>12083</c:v>
                </c:pt>
                <c:pt idx="2251">
                  <c:v>12090</c:v>
                </c:pt>
                <c:pt idx="2252">
                  <c:v>12089</c:v>
                </c:pt>
                <c:pt idx="2253">
                  <c:v>12071.5</c:v>
                </c:pt>
                <c:pt idx="2254">
                  <c:v>12084.5</c:v>
                </c:pt>
                <c:pt idx="2255">
                  <c:v>12081.5</c:v>
                </c:pt>
                <c:pt idx="2256">
                  <c:v>12086</c:v>
                </c:pt>
                <c:pt idx="2257">
                  <c:v>12086</c:v>
                </c:pt>
                <c:pt idx="2258">
                  <c:v>12085</c:v>
                </c:pt>
                <c:pt idx="2259">
                  <c:v>12079.5</c:v>
                </c:pt>
                <c:pt idx="2260">
                  <c:v>12089.5</c:v>
                </c:pt>
                <c:pt idx="2261">
                  <c:v>12081</c:v>
                </c:pt>
                <c:pt idx="2262">
                  <c:v>12098</c:v>
                </c:pt>
                <c:pt idx="2263">
                  <c:v>12078.5</c:v>
                </c:pt>
                <c:pt idx="2264">
                  <c:v>12084</c:v>
                </c:pt>
                <c:pt idx="2265">
                  <c:v>12079.5</c:v>
                </c:pt>
                <c:pt idx="2266">
                  <c:v>12089</c:v>
                </c:pt>
                <c:pt idx="2267">
                  <c:v>12082.5</c:v>
                </c:pt>
                <c:pt idx="2268">
                  <c:v>12079.5</c:v>
                </c:pt>
                <c:pt idx="2269">
                  <c:v>12083.5</c:v>
                </c:pt>
                <c:pt idx="2270">
                  <c:v>12088</c:v>
                </c:pt>
                <c:pt idx="2271">
                  <c:v>12075</c:v>
                </c:pt>
                <c:pt idx="2272">
                  <c:v>12082</c:v>
                </c:pt>
                <c:pt idx="2273">
                  <c:v>12078</c:v>
                </c:pt>
                <c:pt idx="2274">
                  <c:v>12078</c:v>
                </c:pt>
                <c:pt idx="2275">
                  <c:v>12081</c:v>
                </c:pt>
                <c:pt idx="2276">
                  <c:v>12083.5</c:v>
                </c:pt>
                <c:pt idx="2277">
                  <c:v>12083.5</c:v>
                </c:pt>
                <c:pt idx="2278">
                  <c:v>12087.5</c:v>
                </c:pt>
                <c:pt idx="2279">
                  <c:v>12086</c:v>
                </c:pt>
                <c:pt idx="2280">
                  <c:v>12082</c:v>
                </c:pt>
                <c:pt idx="2281">
                  <c:v>12080.5</c:v>
                </c:pt>
                <c:pt idx="2282">
                  <c:v>12077.5</c:v>
                </c:pt>
                <c:pt idx="2283">
                  <c:v>12084.5</c:v>
                </c:pt>
                <c:pt idx="2284">
                  <c:v>12075.5</c:v>
                </c:pt>
                <c:pt idx="2285">
                  <c:v>12086.5</c:v>
                </c:pt>
                <c:pt idx="2286">
                  <c:v>12096</c:v>
                </c:pt>
                <c:pt idx="2287">
                  <c:v>12091.5</c:v>
                </c:pt>
                <c:pt idx="2288">
                  <c:v>12079.5</c:v>
                </c:pt>
                <c:pt idx="2289">
                  <c:v>12068</c:v>
                </c:pt>
                <c:pt idx="2290">
                  <c:v>12084</c:v>
                </c:pt>
                <c:pt idx="2291">
                  <c:v>12088.5</c:v>
                </c:pt>
                <c:pt idx="2292">
                  <c:v>12077.5</c:v>
                </c:pt>
                <c:pt idx="2293">
                  <c:v>12088</c:v>
                </c:pt>
                <c:pt idx="2294">
                  <c:v>12088</c:v>
                </c:pt>
                <c:pt idx="2295">
                  <c:v>12084</c:v>
                </c:pt>
                <c:pt idx="2296">
                  <c:v>12088</c:v>
                </c:pt>
                <c:pt idx="2297">
                  <c:v>12086</c:v>
                </c:pt>
                <c:pt idx="2298">
                  <c:v>12081</c:v>
                </c:pt>
                <c:pt idx="2299">
                  <c:v>12078.5</c:v>
                </c:pt>
                <c:pt idx="2300">
                  <c:v>12078</c:v>
                </c:pt>
                <c:pt idx="2301">
                  <c:v>12083.5</c:v>
                </c:pt>
                <c:pt idx="2302">
                  <c:v>12088.5</c:v>
                </c:pt>
                <c:pt idx="2303">
                  <c:v>12069</c:v>
                </c:pt>
                <c:pt idx="2304">
                  <c:v>12080.5</c:v>
                </c:pt>
                <c:pt idx="2305">
                  <c:v>12070</c:v>
                </c:pt>
                <c:pt idx="2306">
                  <c:v>12086</c:v>
                </c:pt>
                <c:pt idx="2307">
                  <c:v>12079.5</c:v>
                </c:pt>
                <c:pt idx="2308">
                  <c:v>12089</c:v>
                </c:pt>
                <c:pt idx="2309">
                  <c:v>12076</c:v>
                </c:pt>
                <c:pt idx="2310">
                  <c:v>12073.5</c:v>
                </c:pt>
                <c:pt idx="2311">
                  <c:v>12072.5</c:v>
                </c:pt>
                <c:pt idx="2312">
                  <c:v>12080.5</c:v>
                </c:pt>
                <c:pt idx="2313">
                  <c:v>12081</c:v>
                </c:pt>
                <c:pt idx="2314">
                  <c:v>12083</c:v>
                </c:pt>
                <c:pt idx="2315">
                  <c:v>12086</c:v>
                </c:pt>
                <c:pt idx="2316">
                  <c:v>12074</c:v>
                </c:pt>
                <c:pt idx="2317">
                  <c:v>12080</c:v>
                </c:pt>
                <c:pt idx="2318">
                  <c:v>12082.5</c:v>
                </c:pt>
                <c:pt idx="2319">
                  <c:v>12073</c:v>
                </c:pt>
                <c:pt idx="2320">
                  <c:v>12071</c:v>
                </c:pt>
                <c:pt idx="2321">
                  <c:v>12083.5</c:v>
                </c:pt>
                <c:pt idx="2322">
                  <c:v>12084</c:v>
                </c:pt>
                <c:pt idx="2323">
                  <c:v>12076</c:v>
                </c:pt>
                <c:pt idx="2324">
                  <c:v>12078</c:v>
                </c:pt>
                <c:pt idx="2325">
                  <c:v>12081.5</c:v>
                </c:pt>
                <c:pt idx="2326">
                  <c:v>12081.5</c:v>
                </c:pt>
                <c:pt idx="2327">
                  <c:v>12080.5</c:v>
                </c:pt>
                <c:pt idx="2328">
                  <c:v>12079</c:v>
                </c:pt>
                <c:pt idx="2329">
                  <c:v>12081.5</c:v>
                </c:pt>
                <c:pt idx="2330">
                  <c:v>12090</c:v>
                </c:pt>
                <c:pt idx="2331">
                  <c:v>12078</c:v>
                </c:pt>
                <c:pt idx="2332">
                  <c:v>12067.5</c:v>
                </c:pt>
                <c:pt idx="2333">
                  <c:v>12079.5</c:v>
                </c:pt>
                <c:pt idx="2334">
                  <c:v>12080</c:v>
                </c:pt>
                <c:pt idx="2335">
                  <c:v>12070.5</c:v>
                </c:pt>
                <c:pt idx="2336">
                  <c:v>12081.5</c:v>
                </c:pt>
                <c:pt idx="2337">
                  <c:v>12089.5</c:v>
                </c:pt>
                <c:pt idx="2338">
                  <c:v>12083</c:v>
                </c:pt>
                <c:pt idx="2339">
                  <c:v>12082.5</c:v>
                </c:pt>
                <c:pt idx="2340">
                  <c:v>12071</c:v>
                </c:pt>
                <c:pt idx="2341">
                  <c:v>12080.5</c:v>
                </c:pt>
                <c:pt idx="2342">
                  <c:v>12072.5</c:v>
                </c:pt>
                <c:pt idx="2343">
                  <c:v>12083</c:v>
                </c:pt>
                <c:pt idx="2344">
                  <c:v>12083</c:v>
                </c:pt>
                <c:pt idx="2345">
                  <c:v>12087</c:v>
                </c:pt>
                <c:pt idx="2346">
                  <c:v>12088</c:v>
                </c:pt>
                <c:pt idx="2347">
                  <c:v>12089</c:v>
                </c:pt>
                <c:pt idx="2348">
                  <c:v>12079.5</c:v>
                </c:pt>
                <c:pt idx="2349">
                  <c:v>12082.5</c:v>
                </c:pt>
                <c:pt idx="2350">
                  <c:v>12084</c:v>
                </c:pt>
                <c:pt idx="2351">
                  <c:v>12087</c:v>
                </c:pt>
                <c:pt idx="2352">
                  <c:v>12083</c:v>
                </c:pt>
                <c:pt idx="2353">
                  <c:v>12067.5</c:v>
                </c:pt>
                <c:pt idx="2354">
                  <c:v>12079.5</c:v>
                </c:pt>
                <c:pt idx="2355">
                  <c:v>12083</c:v>
                </c:pt>
                <c:pt idx="2356">
                  <c:v>12078.5</c:v>
                </c:pt>
                <c:pt idx="2357">
                  <c:v>12094.5</c:v>
                </c:pt>
                <c:pt idx="2358">
                  <c:v>12081.5</c:v>
                </c:pt>
                <c:pt idx="2359">
                  <c:v>12078</c:v>
                </c:pt>
                <c:pt idx="2360">
                  <c:v>12068.5</c:v>
                </c:pt>
                <c:pt idx="2361">
                  <c:v>12093.5</c:v>
                </c:pt>
                <c:pt idx="2362">
                  <c:v>12079</c:v>
                </c:pt>
                <c:pt idx="2363">
                  <c:v>12079.5</c:v>
                </c:pt>
                <c:pt idx="2364">
                  <c:v>12071.5</c:v>
                </c:pt>
                <c:pt idx="2365">
                  <c:v>12088.5</c:v>
                </c:pt>
                <c:pt idx="2366">
                  <c:v>12078.5</c:v>
                </c:pt>
                <c:pt idx="2367">
                  <c:v>12070</c:v>
                </c:pt>
                <c:pt idx="2368">
                  <c:v>12086</c:v>
                </c:pt>
                <c:pt idx="2369">
                  <c:v>12090</c:v>
                </c:pt>
                <c:pt idx="2370">
                  <c:v>12094</c:v>
                </c:pt>
                <c:pt idx="2371">
                  <c:v>12083</c:v>
                </c:pt>
                <c:pt idx="2372">
                  <c:v>12075</c:v>
                </c:pt>
                <c:pt idx="2373">
                  <c:v>12089.5</c:v>
                </c:pt>
                <c:pt idx="2374">
                  <c:v>12089</c:v>
                </c:pt>
                <c:pt idx="2375">
                  <c:v>12107.5</c:v>
                </c:pt>
                <c:pt idx="2376">
                  <c:v>12088.5</c:v>
                </c:pt>
                <c:pt idx="2377">
                  <c:v>12113</c:v>
                </c:pt>
                <c:pt idx="2378">
                  <c:v>12094</c:v>
                </c:pt>
                <c:pt idx="2379">
                  <c:v>12110</c:v>
                </c:pt>
                <c:pt idx="2380">
                  <c:v>12101</c:v>
                </c:pt>
                <c:pt idx="2381">
                  <c:v>12091</c:v>
                </c:pt>
                <c:pt idx="2382">
                  <c:v>12088</c:v>
                </c:pt>
                <c:pt idx="2383">
                  <c:v>12091.5</c:v>
                </c:pt>
                <c:pt idx="2384">
                  <c:v>12098.5</c:v>
                </c:pt>
                <c:pt idx="2385">
                  <c:v>12098.5</c:v>
                </c:pt>
                <c:pt idx="2386">
                  <c:v>12104.5</c:v>
                </c:pt>
                <c:pt idx="2387">
                  <c:v>12093</c:v>
                </c:pt>
                <c:pt idx="2388">
                  <c:v>12089.5</c:v>
                </c:pt>
                <c:pt idx="2389">
                  <c:v>12081.5</c:v>
                </c:pt>
                <c:pt idx="2390">
                  <c:v>12087</c:v>
                </c:pt>
                <c:pt idx="2391">
                  <c:v>12085.5</c:v>
                </c:pt>
                <c:pt idx="2392">
                  <c:v>12090</c:v>
                </c:pt>
                <c:pt idx="2393">
                  <c:v>12089</c:v>
                </c:pt>
                <c:pt idx="2394">
                  <c:v>12087</c:v>
                </c:pt>
                <c:pt idx="2395">
                  <c:v>12084.5</c:v>
                </c:pt>
                <c:pt idx="2396">
                  <c:v>12076.5</c:v>
                </c:pt>
                <c:pt idx="2397">
                  <c:v>12081.5</c:v>
                </c:pt>
                <c:pt idx="2398">
                  <c:v>12072.5</c:v>
                </c:pt>
                <c:pt idx="2399">
                  <c:v>12077.5</c:v>
                </c:pt>
                <c:pt idx="2400">
                  <c:v>12083.5</c:v>
                </c:pt>
                <c:pt idx="2401">
                  <c:v>12078.5</c:v>
                </c:pt>
                <c:pt idx="2402">
                  <c:v>12080</c:v>
                </c:pt>
                <c:pt idx="2403">
                  <c:v>12082.5</c:v>
                </c:pt>
                <c:pt idx="2404">
                  <c:v>12072</c:v>
                </c:pt>
                <c:pt idx="2405">
                  <c:v>12082.5</c:v>
                </c:pt>
                <c:pt idx="2406">
                  <c:v>12087.5</c:v>
                </c:pt>
                <c:pt idx="2407">
                  <c:v>12068</c:v>
                </c:pt>
                <c:pt idx="2408">
                  <c:v>12083</c:v>
                </c:pt>
                <c:pt idx="2409">
                  <c:v>12079.5</c:v>
                </c:pt>
                <c:pt idx="2410">
                  <c:v>12086.5</c:v>
                </c:pt>
                <c:pt idx="2411">
                  <c:v>12088</c:v>
                </c:pt>
                <c:pt idx="2412">
                  <c:v>12087</c:v>
                </c:pt>
                <c:pt idx="2413">
                  <c:v>12072.5</c:v>
                </c:pt>
                <c:pt idx="2414">
                  <c:v>12074.5</c:v>
                </c:pt>
                <c:pt idx="2415">
                  <c:v>12099</c:v>
                </c:pt>
                <c:pt idx="2416">
                  <c:v>12087.5</c:v>
                </c:pt>
                <c:pt idx="2417">
                  <c:v>12089.5</c:v>
                </c:pt>
                <c:pt idx="2418">
                  <c:v>12090</c:v>
                </c:pt>
                <c:pt idx="2419">
                  <c:v>12074</c:v>
                </c:pt>
                <c:pt idx="2420">
                  <c:v>12080.5</c:v>
                </c:pt>
                <c:pt idx="2421">
                  <c:v>12093</c:v>
                </c:pt>
                <c:pt idx="2422">
                  <c:v>12081.5</c:v>
                </c:pt>
                <c:pt idx="2423">
                  <c:v>12084</c:v>
                </c:pt>
                <c:pt idx="2424">
                  <c:v>12091.5</c:v>
                </c:pt>
                <c:pt idx="2425">
                  <c:v>12069.5</c:v>
                </c:pt>
                <c:pt idx="2426">
                  <c:v>12079</c:v>
                </c:pt>
                <c:pt idx="2427">
                  <c:v>12096</c:v>
                </c:pt>
                <c:pt idx="2428">
                  <c:v>12080.5</c:v>
                </c:pt>
                <c:pt idx="2429">
                  <c:v>12087</c:v>
                </c:pt>
                <c:pt idx="2430">
                  <c:v>12078</c:v>
                </c:pt>
                <c:pt idx="2431">
                  <c:v>12101</c:v>
                </c:pt>
                <c:pt idx="2432">
                  <c:v>12083</c:v>
                </c:pt>
                <c:pt idx="2433">
                  <c:v>12082</c:v>
                </c:pt>
                <c:pt idx="2434">
                  <c:v>12079.5</c:v>
                </c:pt>
                <c:pt idx="2435">
                  <c:v>12083</c:v>
                </c:pt>
                <c:pt idx="2436">
                  <c:v>12089.5</c:v>
                </c:pt>
                <c:pt idx="2437">
                  <c:v>12089</c:v>
                </c:pt>
                <c:pt idx="2438">
                  <c:v>12091.5</c:v>
                </c:pt>
                <c:pt idx="2439">
                  <c:v>12082</c:v>
                </c:pt>
                <c:pt idx="2440">
                  <c:v>12081.5</c:v>
                </c:pt>
                <c:pt idx="2441">
                  <c:v>12091.5</c:v>
                </c:pt>
                <c:pt idx="2442">
                  <c:v>12091</c:v>
                </c:pt>
                <c:pt idx="2443">
                  <c:v>12090</c:v>
                </c:pt>
                <c:pt idx="2444">
                  <c:v>12078</c:v>
                </c:pt>
                <c:pt idx="2445">
                  <c:v>12094</c:v>
                </c:pt>
                <c:pt idx="2446">
                  <c:v>12095.5</c:v>
                </c:pt>
                <c:pt idx="2447">
                  <c:v>12091</c:v>
                </c:pt>
                <c:pt idx="2448">
                  <c:v>12079</c:v>
                </c:pt>
                <c:pt idx="2449">
                  <c:v>12092.5</c:v>
                </c:pt>
                <c:pt idx="2450">
                  <c:v>12081.5</c:v>
                </c:pt>
                <c:pt idx="2451">
                  <c:v>12103</c:v>
                </c:pt>
                <c:pt idx="2452">
                  <c:v>12089.5</c:v>
                </c:pt>
                <c:pt idx="2453">
                  <c:v>12088.5</c:v>
                </c:pt>
                <c:pt idx="2454">
                  <c:v>12089</c:v>
                </c:pt>
                <c:pt idx="2455">
                  <c:v>12081.5</c:v>
                </c:pt>
                <c:pt idx="2456">
                  <c:v>12082.5</c:v>
                </c:pt>
                <c:pt idx="2457">
                  <c:v>12080</c:v>
                </c:pt>
                <c:pt idx="2458">
                  <c:v>12089</c:v>
                </c:pt>
                <c:pt idx="2459">
                  <c:v>12083.5</c:v>
                </c:pt>
                <c:pt idx="2460">
                  <c:v>12079</c:v>
                </c:pt>
                <c:pt idx="2461">
                  <c:v>12081</c:v>
                </c:pt>
                <c:pt idx="2462">
                  <c:v>12079.5</c:v>
                </c:pt>
                <c:pt idx="2463">
                  <c:v>12090</c:v>
                </c:pt>
                <c:pt idx="2464">
                  <c:v>12077</c:v>
                </c:pt>
                <c:pt idx="2465">
                  <c:v>12090.5</c:v>
                </c:pt>
                <c:pt idx="2466">
                  <c:v>12091</c:v>
                </c:pt>
                <c:pt idx="2467">
                  <c:v>12075.5</c:v>
                </c:pt>
                <c:pt idx="2468">
                  <c:v>12089</c:v>
                </c:pt>
                <c:pt idx="2469">
                  <c:v>12084.5</c:v>
                </c:pt>
                <c:pt idx="2470">
                  <c:v>12089</c:v>
                </c:pt>
                <c:pt idx="2471">
                  <c:v>12087.5</c:v>
                </c:pt>
                <c:pt idx="2472">
                  <c:v>12081</c:v>
                </c:pt>
                <c:pt idx="2473">
                  <c:v>12084.5</c:v>
                </c:pt>
                <c:pt idx="2474">
                  <c:v>12099.5</c:v>
                </c:pt>
                <c:pt idx="2475">
                  <c:v>12096</c:v>
                </c:pt>
                <c:pt idx="2476">
                  <c:v>12084</c:v>
                </c:pt>
                <c:pt idx="2477">
                  <c:v>12098.5</c:v>
                </c:pt>
                <c:pt idx="2478">
                  <c:v>12092.5</c:v>
                </c:pt>
                <c:pt idx="2479">
                  <c:v>12090</c:v>
                </c:pt>
                <c:pt idx="2480">
                  <c:v>12086.5</c:v>
                </c:pt>
                <c:pt idx="2481">
                  <c:v>12085</c:v>
                </c:pt>
                <c:pt idx="2482">
                  <c:v>12096</c:v>
                </c:pt>
                <c:pt idx="2483">
                  <c:v>12094.5</c:v>
                </c:pt>
                <c:pt idx="2484">
                  <c:v>12085</c:v>
                </c:pt>
                <c:pt idx="2485">
                  <c:v>12080</c:v>
                </c:pt>
                <c:pt idx="2486">
                  <c:v>12097.5</c:v>
                </c:pt>
                <c:pt idx="2487">
                  <c:v>12087.5</c:v>
                </c:pt>
                <c:pt idx="2488">
                  <c:v>12093</c:v>
                </c:pt>
                <c:pt idx="2489">
                  <c:v>12091</c:v>
                </c:pt>
                <c:pt idx="2490">
                  <c:v>12089</c:v>
                </c:pt>
                <c:pt idx="2491">
                  <c:v>12090</c:v>
                </c:pt>
                <c:pt idx="2492">
                  <c:v>12080.5</c:v>
                </c:pt>
                <c:pt idx="2493">
                  <c:v>12084.5</c:v>
                </c:pt>
                <c:pt idx="2494">
                  <c:v>12105.5</c:v>
                </c:pt>
                <c:pt idx="2495">
                  <c:v>12078</c:v>
                </c:pt>
                <c:pt idx="2496">
                  <c:v>12082</c:v>
                </c:pt>
                <c:pt idx="2497">
                  <c:v>12092</c:v>
                </c:pt>
                <c:pt idx="2498">
                  <c:v>12084.5</c:v>
                </c:pt>
                <c:pt idx="2499">
                  <c:v>12100</c:v>
                </c:pt>
                <c:pt idx="2500">
                  <c:v>12090</c:v>
                </c:pt>
                <c:pt idx="2501">
                  <c:v>12086.5</c:v>
                </c:pt>
                <c:pt idx="2502">
                  <c:v>12086</c:v>
                </c:pt>
                <c:pt idx="2503">
                  <c:v>12090.5</c:v>
                </c:pt>
                <c:pt idx="2504">
                  <c:v>12085.5</c:v>
                </c:pt>
                <c:pt idx="2505">
                  <c:v>12090</c:v>
                </c:pt>
                <c:pt idx="2506">
                  <c:v>12089</c:v>
                </c:pt>
                <c:pt idx="2507">
                  <c:v>12095.5</c:v>
                </c:pt>
                <c:pt idx="2508">
                  <c:v>12096</c:v>
                </c:pt>
                <c:pt idx="2509">
                  <c:v>12076</c:v>
                </c:pt>
                <c:pt idx="2510">
                  <c:v>12093.5</c:v>
                </c:pt>
                <c:pt idx="2511">
                  <c:v>12083</c:v>
                </c:pt>
                <c:pt idx="2512">
                  <c:v>12083.5</c:v>
                </c:pt>
                <c:pt idx="2513">
                  <c:v>12083.5</c:v>
                </c:pt>
                <c:pt idx="2514">
                  <c:v>12080.5</c:v>
                </c:pt>
                <c:pt idx="2515">
                  <c:v>12086.5</c:v>
                </c:pt>
                <c:pt idx="2516">
                  <c:v>12093.5</c:v>
                </c:pt>
                <c:pt idx="2517">
                  <c:v>12091</c:v>
                </c:pt>
                <c:pt idx="2518">
                  <c:v>12087.5</c:v>
                </c:pt>
                <c:pt idx="2519">
                  <c:v>12100</c:v>
                </c:pt>
                <c:pt idx="2520">
                  <c:v>12087.5</c:v>
                </c:pt>
                <c:pt idx="2521">
                  <c:v>12079</c:v>
                </c:pt>
                <c:pt idx="2522">
                  <c:v>12084</c:v>
                </c:pt>
                <c:pt idx="2523">
                  <c:v>12091</c:v>
                </c:pt>
                <c:pt idx="2524">
                  <c:v>12092.5</c:v>
                </c:pt>
                <c:pt idx="2525">
                  <c:v>12097</c:v>
                </c:pt>
                <c:pt idx="2526">
                  <c:v>12097.5</c:v>
                </c:pt>
                <c:pt idx="2527">
                  <c:v>12093.5</c:v>
                </c:pt>
                <c:pt idx="2528">
                  <c:v>12096.5</c:v>
                </c:pt>
                <c:pt idx="2529">
                  <c:v>12090</c:v>
                </c:pt>
                <c:pt idx="2530">
                  <c:v>12096</c:v>
                </c:pt>
                <c:pt idx="2531">
                  <c:v>12087</c:v>
                </c:pt>
                <c:pt idx="2532">
                  <c:v>12089</c:v>
                </c:pt>
                <c:pt idx="2533">
                  <c:v>12097</c:v>
                </c:pt>
                <c:pt idx="2534">
                  <c:v>12094</c:v>
                </c:pt>
                <c:pt idx="2535">
                  <c:v>12085</c:v>
                </c:pt>
                <c:pt idx="2536">
                  <c:v>12096</c:v>
                </c:pt>
                <c:pt idx="2537">
                  <c:v>12097</c:v>
                </c:pt>
                <c:pt idx="2538">
                  <c:v>12089.5</c:v>
                </c:pt>
                <c:pt idx="2539">
                  <c:v>12094.5</c:v>
                </c:pt>
                <c:pt idx="2540">
                  <c:v>12112</c:v>
                </c:pt>
                <c:pt idx="2541">
                  <c:v>12097.5</c:v>
                </c:pt>
                <c:pt idx="2542">
                  <c:v>12081</c:v>
                </c:pt>
                <c:pt idx="2543">
                  <c:v>12096.5</c:v>
                </c:pt>
                <c:pt idx="2544">
                  <c:v>12103</c:v>
                </c:pt>
                <c:pt idx="2545">
                  <c:v>12092</c:v>
                </c:pt>
                <c:pt idx="2546">
                  <c:v>12083</c:v>
                </c:pt>
                <c:pt idx="2547">
                  <c:v>12089.5</c:v>
                </c:pt>
                <c:pt idx="2548">
                  <c:v>12100</c:v>
                </c:pt>
                <c:pt idx="2549">
                  <c:v>12080.5</c:v>
                </c:pt>
                <c:pt idx="2550">
                  <c:v>12092.5</c:v>
                </c:pt>
                <c:pt idx="2551">
                  <c:v>12092.5</c:v>
                </c:pt>
                <c:pt idx="2552">
                  <c:v>12089.5</c:v>
                </c:pt>
                <c:pt idx="2553">
                  <c:v>12094.5</c:v>
                </c:pt>
                <c:pt idx="2554">
                  <c:v>12085</c:v>
                </c:pt>
                <c:pt idx="2555">
                  <c:v>12096</c:v>
                </c:pt>
                <c:pt idx="2556">
                  <c:v>12103</c:v>
                </c:pt>
                <c:pt idx="2557">
                  <c:v>12082</c:v>
                </c:pt>
                <c:pt idx="2558">
                  <c:v>12091.5</c:v>
                </c:pt>
                <c:pt idx="2559">
                  <c:v>12089.5</c:v>
                </c:pt>
                <c:pt idx="2560">
                  <c:v>12081</c:v>
                </c:pt>
                <c:pt idx="2561">
                  <c:v>12099.5</c:v>
                </c:pt>
                <c:pt idx="2562">
                  <c:v>12091</c:v>
                </c:pt>
                <c:pt idx="2563">
                  <c:v>12097.5</c:v>
                </c:pt>
                <c:pt idx="2564">
                  <c:v>12094</c:v>
                </c:pt>
                <c:pt idx="2565">
                  <c:v>12094</c:v>
                </c:pt>
                <c:pt idx="2566">
                  <c:v>12090</c:v>
                </c:pt>
                <c:pt idx="2567">
                  <c:v>12083.5</c:v>
                </c:pt>
                <c:pt idx="2568">
                  <c:v>12081.5</c:v>
                </c:pt>
                <c:pt idx="2569">
                  <c:v>12091</c:v>
                </c:pt>
                <c:pt idx="2570">
                  <c:v>12094</c:v>
                </c:pt>
                <c:pt idx="2571">
                  <c:v>12083</c:v>
                </c:pt>
                <c:pt idx="2572">
                  <c:v>12079</c:v>
                </c:pt>
                <c:pt idx="2573">
                  <c:v>12092.5</c:v>
                </c:pt>
                <c:pt idx="2574">
                  <c:v>12092.5</c:v>
                </c:pt>
                <c:pt idx="2575">
                  <c:v>12078</c:v>
                </c:pt>
                <c:pt idx="2576">
                  <c:v>12097</c:v>
                </c:pt>
                <c:pt idx="2577">
                  <c:v>12080</c:v>
                </c:pt>
                <c:pt idx="2578">
                  <c:v>12092.5</c:v>
                </c:pt>
                <c:pt idx="2579">
                  <c:v>12086.5</c:v>
                </c:pt>
                <c:pt idx="2580">
                  <c:v>12092</c:v>
                </c:pt>
                <c:pt idx="2581">
                  <c:v>12087</c:v>
                </c:pt>
                <c:pt idx="2582">
                  <c:v>12078</c:v>
                </c:pt>
                <c:pt idx="2583">
                  <c:v>12079</c:v>
                </c:pt>
                <c:pt idx="2584">
                  <c:v>12083.5</c:v>
                </c:pt>
                <c:pt idx="2585">
                  <c:v>12085</c:v>
                </c:pt>
                <c:pt idx="2586">
                  <c:v>12085.5</c:v>
                </c:pt>
                <c:pt idx="2587">
                  <c:v>12082.5</c:v>
                </c:pt>
                <c:pt idx="2588">
                  <c:v>12082</c:v>
                </c:pt>
                <c:pt idx="2589">
                  <c:v>12083</c:v>
                </c:pt>
                <c:pt idx="2590">
                  <c:v>12077.5</c:v>
                </c:pt>
                <c:pt idx="2591">
                  <c:v>12086.5</c:v>
                </c:pt>
                <c:pt idx="2592">
                  <c:v>12085.5</c:v>
                </c:pt>
                <c:pt idx="2593">
                  <c:v>12084</c:v>
                </c:pt>
                <c:pt idx="2594">
                  <c:v>12080</c:v>
                </c:pt>
                <c:pt idx="2595">
                  <c:v>12086</c:v>
                </c:pt>
                <c:pt idx="2596">
                  <c:v>12089</c:v>
                </c:pt>
                <c:pt idx="2597">
                  <c:v>12090.5</c:v>
                </c:pt>
                <c:pt idx="2598">
                  <c:v>12095</c:v>
                </c:pt>
                <c:pt idx="2599">
                  <c:v>12087</c:v>
                </c:pt>
                <c:pt idx="2600">
                  <c:v>12089</c:v>
                </c:pt>
                <c:pt idx="2601">
                  <c:v>12082.5</c:v>
                </c:pt>
                <c:pt idx="2602">
                  <c:v>12098.5</c:v>
                </c:pt>
                <c:pt idx="2603">
                  <c:v>12082.5</c:v>
                </c:pt>
                <c:pt idx="2604">
                  <c:v>12091.5</c:v>
                </c:pt>
                <c:pt idx="2605">
                  <c:v>12081</c:v>
                </c:pt>
                <c:pt idx="2606">
                  <c:v>12100.5</c:v>
                </c:pt>
                <c:pt idx="2607">
                  <c:v>12076.5</c:v>
                </c:pt>
                <c:pt idx="2608">
                  <c:v>12087.5</c:v>
                </c:pt>
                <c:pt idx="2609">
                  <c:v>12086</c:v>
                </c:pt>
                <c:pt idx="2610">
                  <c:v>12077.5</c:v>
                </c:pt>
                <c:pt idx="2611">
                  <c:v>12092</c:v>
                </c:pt>
                <c:pt idx="2612">
                  <c:v>12082</c:v>
                </c:pt>
                <c:pt idx="2613">
                  <c:v>12095.5</c:v>
                </c:pt>
                <c:pt idx="2614">
                  <c:v>12091</c:v>
                </c:pt>
                <c:pt idx="2615">
                  <c:v>12105.5</c:v>
                </c:pt>
                <c:pt idx="2616">
                  <c:v>12077</c:v>
                </c:pt>
                <c:pt idx="2617">
                  <c:v>12094.5</c:v>
                </c:pt>
                <c:pt idx="2618">
                  <c:v>12086.5</c:v>
                </c:pt>
                <c:pt idx="2619">
                  <c:v>12087.5</c:v>
                </c:pt>
                <c:pt idx="2620">
                  <c:v>12091.5</c:v>
                </c:pt>
                <c:pt idx="2621">
                  <c:v>12071.5</c:v>
                </c:pt>
                <c:pt idx="2622">
                  <c:v>12085.5</c:v>
                </c:pt>
                <c:pt idx="2623">
                  <c:v>12085</c:v>
                </c:pt>
                <c:pt idx="2624">
                  <c:v>12090.5</c:v>
                </c:pt>
                <c:pt idx="2625">
                  <c:v>12073.5</c:v>
                </c:pt>
                <c:pt idx="2626">
                  <c:v>12092</c:v>
                </c:pt>
                <c:pt idx="2627">
                  <c:v>12090.5</c:v>
                </c:pt>
                <c:pt idx="2628">
                  <c:v>12086.5</c:v>
                </c:pt>
                <c:pt idx="2629">
                  <c:v>12088.5</c:v>
                </c:pt>
                <c:pt idx="2630">
                  <c:v>12084.5</c:v>
                </c:pt>
                <c:pt idx="2631">
                  <c:v>12073.5</c:v>
                </c:pt>
                <c:pt idx="2632">
                  <c:v>12073</c:v>
                </c:pt>
                <c:pt idx="2633">
                  <c:v>12087</c:v>
                </c:pt>
                <c:pt idx="2634">
                  <c:v>12084</c:v>
                </c:pt>
                <c:pt idx="2635">
                  <c:v>12085</c:v>
                </c:pt>
                <c:pt idx="2636">
                  <c:v>12080</c:v>
                </c:pt>
                <c:pt idx="2637">
                  <c:v>12085</c:v>
                </c:pt>
                <c:pt idx="2638">
                  <c:v>12082</c:v>
                </c:pt>
                <c:pt idx="2639">
                  <c:v>12084.5</c:v>
                </c:pt>
                <c:pt idx="2640">
                  <c:v>12090.5</c:v>
                </c:pt>
                <c:pt idx="2641">
                  <c:v>12080.5</c:v>
                </c:pt>
                <c:pt idx="2642">
                  <c:v>12075.5</c:v>
                </c:pt>
                <c:pt idx="2643">
                  <c:v>12087.5</c:v>
                </c:pt>
                <c:pt idx="2644">
                  <c:v>12078.5</c:v>
                </c:pt>
                <c:pt idx="2645">
                  <c:v>12087</c:v>
                </c:pt>
                <c:pt idx="2646">
                  <c:v>12080.5</c:v>
                </c:pt>
                <c:pt idx="2647">
                  <c:v>12077</c:v>
                </c:pt>
                <c:pt idx="2648">
                  <c:v>12083</c:v>
                </c:pt>
                <c:pt idx="2649">
                  <c:v>12080</c:v>
                </c:pt>
                <c:pt idx="2650">
                  <c:v>12075</c:v>
                </c:pt>
                <c:pt idx="2651">
                  <c:v>12084</c:v>
                </c:pt>
                <c:pt idx="2652">
                  <c:v>12070</c:v>
                </c:pt>
                <c:pt idx="2653">
                  <c:v>12086</c:v>
                </c:pt>
                <c:pt idx="2654">
                  <c:v>12073.5</c:v>
                </c:pt>
                <c:pt idx="2655">
                  <c:v>12084</c:v>
                </c:pt>
                <c:pt idx="2656">
                  <c:v>12077</c:v>
                </c:pt>
                <c:pt idx="2657">
                  <c:v>12089.5</c:v>
                </c:pt>
                <c:pt idx="2658">
                  <c:v>12091.5</c:v>
                </c:pt>
                <c:pt idx="2659">
                  <c:v>12082.5</c:v>
                </c:pt>
                <c:pt idx="2660">
                  <c:v>12086.5</c:v>
                </c:pt>
                <c:pt idx="2661">
                  <c:v>12066.5</c:v>
                </c:pt>
                <c:pt idx="2662">
                  <c:v>12096.5</c:v>
                </c:pt>
                <c:pt idx="2663">
                  <c:v>12080</c:v>
                </c:pt>
                <c:pt idx="2664">
                  <c:v>12077.5</c:v>
                </c:pt>
                <c:pt idx="2665">
                  <c:v>12076</c:v>
                </c:pt>
                <c:pt idx="2666">
                  <c:v>12080</c:v>
                </c:pt>
                <c:pt idx="2667">
                  <c:v>12078.5</c:v>
                </c:pt>
                <c:pt idx="2668">
                  <c:v>12076.5</c:v>
                </c:pt>
                <c:pt idx="2669">
                  <c:v>12087.5</c:v>
                </c:pt>
                <c:pt idx="2670">
                  <c:v>12075.5</c:v>
                </c:pt>
                <c:pt idx="2671">
                  <c:v>12089</c:v>
                </c:pt>
                <c:pt idx="2672">
                  <c:v>12073.5</c:v>
                </c:pt>
                <c:pt idx="2673">
                  <c:v>12077</c:v>
                </c:pt>
                <c:pt idx="2674">
                  <c:v>12078.5</c:v>
                </c:pt>
                <c:pt idx="2675">
                  <c:v>12095.5</c:v>
                </c:pt>
                <c:pt idx="2676">
                  <c:v>12076</c:v>
                </c:pt>
                <c:pt idx="2677">
                  <c:v>12067.5</c:v>
                </c:pt>
                <c:pt idx="2678">
                  <c:v>12088</c:v>
                </c:pt>
                <c:pt idx="2679">
                  <c:v>12081</c:v>
                </c:pt>
                <c:pt idx="2680">
                  <c:v>12076.5</c:v>
                </c:pt>
                <c:pt idx="2681">
                  <c:v>12072</c:v>
                </c:pt>
                <c:pt idx="2682">
                  <c:v>12091.5</c:v>
                </c:pt>
                <c:pt idx="2683">
                  <c:v>12085</c:v>
                </c:pt>
                <c:pt idx="2684">
                  <c:v>12080.5</c:v>
                </c:pt>
                <c:pt idx="2685">
                  <c:v>12083</c:v>
                </c:pt>
                <c:pt idx="2686">
                  <c:v>12087</c:v>
                </c:pt>
                <c:pt idx="2687">
                  <c:v>12085</c:v>
                </c:pt>
                <c:pt idx="2688">
                  <c:v>12084.5</c:v>
                </c:pt>
                <c:pt idx="2689">
                  <c:v>12091</c:v>
                </c:pt>
                <c:pt idx="2690">
                  <c:v>12101.5</c:v>
                </c:pt>
                <c:pt idx="2691">
                  <c:v>12088.5</c:v>
                </c:pt>
                <c:pt idx="2692">
                  <c:v>12094.5</c:v>
                </c:pt>
                <c:pt idx="2693">
                  <c:v>12110.5</c:v>
                </c:pt>
                <c:pt idx="2694">
                  <c:v>12113</c:v>
                </c:pt>
                <c:pt idx="2695">
                  <c:v>12119.5</c:v>
                </c:pt>
                <c:pt idx="2696">
                  <c:v>12143</c:v>
                </c:pt>
                <c:pt idx="2697">
                  <c:v>12165</c:v>
                </c:pt>
                <c:pt idx="2698">
                  <c:v>12151</c:v>
                </c:pt>
                <c:pt idx="2699">
                  <c:v>12138</c:v>
                </c:pt>
                <c:pt idx="2700">
                  <c:v>12125.5</c:v>
                </c:pt>
                <c:pt idx="2701">
                  <c:v>12119</c:v>
                </c:pt>
                <c:pt idx="2702">
                  <c:v>12115</c:v>
                </c:pt>
                <c:pt idx="2703">
                  <c:v>12133.5</c:v>
                </c:pt>
                <c:pt idx="2704">
                  <c:v>12132.5</c:v>
                </c:pt>
                <c:pt idx="2705">
                  <c:v>12169.5</c:v>
                </c:pt>
                <c:pt idx="2706">
                  <c:v>12143.5</c:v>
                </c:pt>
                <c:pt idx="2707">
                  <c:v>12135.5</c:v>
                </c:pt>
                <c:pt idx="2708">
                  <c:v>12120.5</c:v>
                </c:pt>
                <c:pt idx="2709">
                  <c:v>12105.5</c:v>
                </c:pt>
                <c:pt idx="2710">
                  <c:v>12099.5</c:v>
                </c:pt>
                <c:pt idx="2711">
                  <c:v>12107</c:v>
                </c:pt>
                <c:pt idx="2712">
                  <c:v>12105.5</c:v>
                </c:pt>
                <c:pt idx="2713">
                  <c:v>12108</c:v>
                </c:pt>
                <c:pt idx="2714">
                  <c:v>12115</c:v>
                </c:pt>
                <c:pt idx="2715">
                  <c:v>12101.5</c:v>
                </c:pt>
                <c:pt idx="2716">
                  <c:v>12100.5</c:v>
                </c:pt>
                <c:pt idx="2717">
                  <c:v>12107</c:v>
                </c:pt>
                <c:pt idx="2718">
                  <c:v>12066</c:v>
                </c:pt>
                <c:pt idx="2719">
                  <c:v>12080.5</c:v>
                </c:pt>
                <c:pt idx="2720">
                  <c:v>12071</c:v>
                </c:pt>
                <c:pt idx="2721">
                  <c:v>12078.5</c:v>
                </c:pt>
                <c:pt idx="2722">
                  <c:v>12078</c:v>
                </c:pt>
                <c:pt idx="2723">
                  <c:v>12083.5</c:v>
                </c:pt>
                <c:pt idx="2724">
                  <c:v>12074.5</c:v>
                </c:pt>
                <c:pt idx="2725">
                  <c:v>12086.5</c:v>
                </c:pt>
                <c:pt idx="2726">
                  <c:v>12067</c:v>
                </c:pt>
                <c:pt idx="2727">
                  <c:v>12070.5</c:v>
                </c:pt>
                <c:pt idx="2728">
                  <c:v>12080</c:v>
                </c:pt>
                <c:pt idx="2729">
                  <c:v>12071</c:v>
                </c:pt>
                <c:pt idx="2730">
                  <c:v>12083</c:v>
                </c:pt>
                <c:pt idx="2731">
                  <c:v>12078.5</c:v>
                </c:pt>
                <c:pt idx="2732">
                  <c:v>12083</c:v>
                </c:pt>
                <c:pt idx="2733">
                  <c:v>12086.5</c:v>
                </c:pt>
                <c:pt idx="2734">
                  <c:v>12067.5</c:v>
                </c:pt>
                <c:pt idx="2735">
                  <c:v>12077.5</c:v>
                </c:pt>
                <c:pt idx="2736">
                  <c:v>12068</c:v>
                </c:pt>
                <c:pt idx="2737">
                  <c:v>12080</c:v>
                </c:pt>
                <c:pt idx="2738">
                  <c:v>12084.5</c:v>
                </c:pt>
                <c:pt idx="2739">
                  <c:v>12075.5</c:v>
                </c:pt>
                <c:pt idx="2740">
                  <c:v>12082.5</c:v>
                </c:pt>
                <c:pt idx="2741">
                  <c:v>12079</c:v>
                </c:pt>
                <c:pt idx="2742">
                  <c:v>12073.5</c:v>
                </c:pt>
                <c:pt idx="2743">
                  <c:v>12082</c:v>
                </c:pt>
                <c:pt idx="2744">
                  <c:v>12071.5</c:v>
                </c:pt>
                <c:pt idx="2745">
                  <c:v>12079.5</c:v>
                </c:pt>
                <c:pt idx="2746">
                  <c:v>12084</c:v>
                </c:pt>
                <c:pt idx="2747">
                  <c:v>12079.5</c:v>
                </c:pt>
                <c:pt idx="2748">
                  <c:v>12067.5</c:v>
                </c:pt>
                <c:pt idx="2749">
                  <c:v>12067</c:v>
                </c:pt>
                <c:pt idx="2750">
                  <c:v>12085</c:v>
                </c:pt>
                <c:pt idx="2751">
                  <c:v>12074.5</c:v>
                </c:pt>
                <c:pt idx="2752">
                  <c:v>12076.5</c:v>
                </c:pt>
                <c:pt idx="2753">
                  <c:v>12080</c:v>
                </c:pt>
                <c:pt idx="2754">
                  <c:v>12072.5</c:v>
                </c:pt>
                <c:pt idx="2755">
                  <c:v>12083.5</c:v>
                </c:pt>
                <c:pt idx="2756">
                  <c:v>12076</c:v>
                </c:pt>
                <c:pt idx="2757">
                  <c:v>12077.5</c:v>
                </c:pt>
                <c:pt idx="2758">
                  <c:v>12086</c:v>
                </c:pt>
                <c:pt idx="2759">
                  <c:v>12075</c:v>
                </c:pt>
                <c:pt idx="2760">
                  <c:v>12079.5</c:v>
                </c:pt>
                <c:pt idx="2761">
                  <c:v>12080</c:v>
                </c:pt>
                <c:pt idx="2762">
                  <c:v>12083.5</c:v>
                </c:pt>
                <c:pt idx="2763">
                  <c:v>12075</c:v>
                </c:pt>
                <c:pt idx="2764">
                  <c:v>12088</c:v>
                </c:pt>
                <c:pt idx="2765">
                  <c:v>12078.5</c:v>
                </c:pt>
                <c:pt idx="2766">
                  <c:v>12076.5</c:v>
                </c:pt>
                <c:pt idx="2767">
                  <c:v>12072</c:v>
                </c:pt>
                <c:pt idx="2768">
                  <c:v>12079.5</c:v>
                </c:pt>
                <c:pt idx="2769">
                  <c:v>12074</c:v>
                </c:pt>
                <c:pt idx="2770">
                  <c:v>12081.5</c:v>
                </c:pt>
                <c:pt idx="2771">
                  <c:v>12076.5</c:v>
                </c:pt>
                <c:pt idx="2772">
                  <c:v>12070</c:v>
                </c:pt>
                <c:pt idx="2773">
                  <c:v>12080.5</c:v>
                </c:pt>
                <c:pt idx="2774">
                  <c:v>12080</c:v>
                </c:pt>
                <c:pt idx="2775">
                  <c:v>12077.5</c:v>
                </c:pt>
                <c:pt idx="2776">
                  <c:v>12077.5</c:v>
                </c:pt>
                <c:pt idx="2777">
                  <c:v>12086</c:v>
                </c:pt>
                <c:pt idx="2778">
                  <c:v>12076</c:v>
                </c:pt>
                <c:pt idx="2779">
                  <c:v>12084</c:v>
                </c:pt>
                <c:pt idx="2780">
                  <c:v>12067.5</c:v>
                </c:pt>
                <c:pt idx="2781">
                  <c:v>12087.5</c:v>
                </c:pt>
                <c:pt idx="2782">
                  <c:v>12087</c:v>
                </c:pt>
                <c:pt idx="2783">
                  <c:v>12071.5</c:v>
                </c:pt>
                <c:pt idx="2784">
                  <c:v>12084.5</c:v>
                </c:pt>
                <c:pt idx="2785">
                  <c:v>12081.5</c:v>
                </c:pt>
                <c:pt idx="2786">
                  <c:v>12079.5</c:v>
                </c:pt>
                <c:pt idx="2787">
                  <c:v>12072.5</c:v>
                </c:pt>
                <c:pt idx="2788">
                  <c:v>12081</c:v>
                </c:pt>
                <c:pt idx="2789">
                  <c:v>12080.5</c:v>
                </c:pt>
                <c:pt idx="2790">
                  <c:v>12067.5</c:v>
                </c:pt>
                <c:pt idx="2791">
                  <c:v>12071.5</c:v>
                </c:pt>
                <c:pt idx="2792">
                  <c:v>12080.5</c:v>
                </c:pt>
                <c:pt idx="2793">
                  <c:v>12081.5</c:v>
                </c:pt>
                <c:pt idx="2794">
                  <c:v>12087.5</c:v>
                </c:pt>
                <c:pt idx="2795">
                  <c:v>12079.5</c:v>
                </c:pt>
                <c:pt idx="2796">
                  <c:v>12079</c:v>
                </c:pt>
                <c:pt idx="2797">
                  <c:v>12087</c:v>
                </c:pt>
                <c:pt idx="2798">
                  <c:v>12095.5</c:v>
                </c:pt>
                <c:pt idx="2799">
                  <c:v>12092</c:v>
                </c:pt>
                <c:pt idx="2800">
                  <c:v>12089.5</c:v>
                </c:pt>
                <c:pt idx="2801">
                  <c:v>12084.5</c:v>
                </c:pt>
                <c:pt idx="2802">
                  <c:v>12086.5</c:v>
                </c:pt>
                <c:pt idx="2803">
                  <c:v>12089</c:v>
                </c:pt>
                <c:pt idx="2804">
                  <c:v>12095.5</c:v>
                </c:pt>
                <c:pt idx="2805">
                  <c:v>12109.5</c:v>
                </c:pt>
                <c:pt idx="2806">
                  <c:v>12095</c:v>
                </c:pt>
                <c:pt idx="2807">
                  <c:v>12103</c:v>
                </c:pt>
                <c:pt idx="2808">
                  <c:v>12098</c:v>
                </c:pt>
                <c:pt idx="2809">
                  <c:v>12119</c:v>
                </c:pt>
                <c:pt idx="2810">
                  <c:v>12108</c:v>
                </c:pt>
                <c:pt idx="2811">
                  <c:v>12098.5</c:v>
                </c:pt>
                <c:pt idx="2812">
                  <c:v>12103.5</c:v>
                </c:pt>
                <c:pt idx="2813">
                  <c:v>12087.5</c:v>
                </c:pt>
                <c:pt idx="2814">
                  <c:v>12082.5</c:v>
                </c:pt>
                <c:pt idx="2815">
                  <c:v>12093.5</c:v>
                </c:pt>
                <c:pt idx="2816">
                  <c:v>12088.5</c:v>
                </c:pt>
                <c:pt idx="2817">
                  <c:v>12085.5</c:v>
                </c:pt>
                <c:pt idx="2818">
                  <c:v>12098.5</c:v>
                </c:pt>
                <c:pt idx="2819">
                  <c:v>12079</c:v>
                </c:pt>
                <c:pt idx="2820">
                  <c:v>12091</c:v>
                </c:pt>
                <c:pt idx="2821">
                  <c:v>12087</c:v>
                </c:pt>
                <c:pt idx="2822">
                  <c:v>12084.5</c:v>
                </c:pt>
                <c:pt idx="2823">
                  <c:v>12071</c:v>
                </c:pt>
                <c:pt idx="2824">
                  <c:v>12067.5</c:v>
                </c:pt>
                <c:pt idx="2825">
                  <c:v>12076.5</c:v>
                </c:pt>
                <c:pt idx="2826">
                  <c:v>12077.5</c:v>
                </c:pt>
                <c:pt idx="2827">
                  <c:v>12063</c:v>
                </c:pt>
                <c:pt idx="2828">
                  <c:v>12070.5</c:v>
                </c:pt>
                <c:pt idx="2829">
                  <c:v>12063.5</c:v>
                </c:pt>
                <c:pt idx="2830">
                  <c:v>12070</c:v>
                </c:pt>
                <c:pt idx="2831">
                  <c:v>12067</c:v>
                </c:pt>
                <c:pt idx="2832">
                  <c:v>12072</c:v>
                </c:pt>
                <c:pt idx="2833">
                  <c:v>12061</c:v>
                </c:pt>
                <c:pt idx="2834">
                  <c:v>12072.5</c:v>
                </c:pt>
                <c:pt idx="2835">
                  <c:v>12071.5</c:v>
                </c:pt>
                <c:pt idx="2836">
                  <c:v>12061.5</c:v>
                </c:pt>
                <c:pt idx="2837">
                  <c:v>12067.5</c:v>
                </c:pt>
                <c:pt idx="2838">
                  <c:v>12061.5</c:v>
                </c:pt>
                <c:pt idx="2839">
                  <c:v>12065.5</c:v>
                </c:pt>
                <c:pt idx="2840">
                  <c:v>12076</c:v>
                </c:pt>
                <c:pt idx="2841">
                  <c:v>12071.5</c:v>
                </c:pt>
                <c:pt idx="2842">
                  <c:v>12065</c:v>
                </c:pt>
                <c:pt idx="2843">
                  <c:v>12076.5</c:v>
                </c:pt>
                <c:pt idx="2844">
                  <c:v>12068.5</c:v>
                </c:pt>
                <c:pt idx="2845">
                  <c:v>12052.5</c:v>
                </c:pt>
                <c:pt idx="2846">
                  <c:v>12069.5</c:v>
                </c:pt>
                <c:pt idx="2847">
                  <c:v>12077</c:v>
                </c:pt>
                <c:pt idx="2848">
                  <c:v>12070</c:v>
                </c:pt>
                <c:pt idx="2849">
                  <c:v>12061.5</c:v>
                </c:pt>
                <c:pt idx="2850">
                  <c:v>12070</c:v>
                </c:pt>
                <c:pt idx="2851">
                  <c:v>12052.5</c:v>
                </c:pt>
                <c:pt idx="2852">
                  <c:v>12076.5</c:v>
                </c:pt>
                <c:pt idx="2853">
                  <c:v>12069</c:v>
                </c:pt>
                <c:pt idx="2854">
                  <c:v>12063</c:v>
                </c:pt>
                <c:pt idx="2855">
                  <c:v>12071.5</c:v>
                </c:pt>
                <c:pt idx="2856">
                  <c:v>12063.5</c:v>
                </c:pt>
                <c:pt idx="2857">
                  <c:v>12062</c:v>
                </c:pt>
                <c:pt idx="2858">
                  <c:v>12073</c:v>
                </c:pt>
                <c:pt idx="2859">
                  <c:v>12065.5</c:v>
                </c:pt>
                <c:pt idx="2860">
                  <c:v>12064</c:v>
                </c:pt>
                <c:pt idx="2861">
                  <c:v>12063</c:v>
                </c:pt>
                <c:pt idx="2862">
                  <c:v>12071</c:v>
                </c:pt>
                <c:pt idx="2863">
                  <c:v>12062.5</c:v>
                </c:pt>
                <c:pt idx="2864">
                  <c:v>12064</c:v>
                </c:pt>
                <c:pt idx="2865">
                  <c:v>12068</c:v>
                </c:pt>
                <c:pt idx="2866">
                  <c:v>12077.5</c:v>
                </c:pt>
                <c:pt idx="2867">
                  <c:v>12059</c:v>
                </c:pt>
                <c:pt idx="2868">
                  <c:v>12069.5</c:v>
                </c:pt>
                <c:pt idx="2869">
                  <c:v>12069</c:v>
                </c:pt>
                <c:pt idx="2870">
                  <c:v>12072</c:v>
                </c:pt>
                <c:pt idx="2871">
                  <c:v>12067</c:v>
                </c:pt>
                <c:pt idx="2872">
                  <c:v>12064.5</c:v>
                </c:pt>
                <c:pt idx="2873">
                  <c:v>12070.5</c:v>
                </c:pt>
                <c:pt idx="2874">
                  <c:v>12064.5</c:v>
                </c:pt>
                <c:pt idx="2875">
                  <c:v>12062</c:v>
                </c:pt>
                <c:pt idx="2876">
                  <c:v>12071.5</c:v>
                </c:pt>
                <c:pt idx="2877">
                  <c:v>12068</c:v>
                </c:pt>
                <c:pt idx="2878">
                  <c:v>12063</c:v>
                </c:pt>
                <c:pt idx="2879">
                  <c:v>12061</c:v>
                </c:pt>
                <c:pt idx="2880">
                  <c:v>12050.5</c:v>
                </c:pt>
                <c:pt idx="2881">
                  <c:v>12075.5</c:v>
                </c:pt>
                <c:pt idx="2882">
                  <c:v>12070</c:v>
                </c:pt>
                <c:pt idx="2883">
                  <c:v>12062</c:v>
                </c:pt>
                <c:pt idx="2884">
                  <c:v>12069</c:v>
                </c:pt>
                <c:pt idx="2885">
                  <c:v>12061</c:v>
                </c:pt>
                <c:pt idx="2886">
                  <c:v>12057.5</c:v>
                </c:pt>
                <c:pt idx="2887">
                  <c:v>12061</c:v>
                </c:pt>
                <c:pt idx="2888">
                  <c:v>12059.5</c:v>
                </c:pt>
                <c:pt idx="2889">
                  <c:v>12057.5</c:v>
                </c:pt>
                <c:pt idx="2890">
                  <c:v>12064</c:v>
                </c:pt>
                <c:pt idx="2891">
                  <c:v>12070</c:v>
                </c:pt>
                <c:pt idx="2892">
                  <c:v>12058</c:v>
                </c:pt>
                <c:pt idx="2893">
                  <c:v>12065</c:v>
                </c:pt>
                <c:pt idx="2894">
                  <c:v>12072.5</c:v>
                </c:pt>
                <c:pt idx="2895">
                  <c:v>12058</c:v>
                </c:pt>
                <c:pt idx="2896">
                  <c:v>12067.5</c:v>
                </c:pt>
                <c:pt idx="2897">
                  <c:v>12065.5</c:v>
                </c:pt>
                <c:pt idx="2898">
                  <c:v>12060</c:v>
                </c:pt>
                <c:pt idx="2899">
                  <c:v>12060.5</c:v>
                </c:pt>
                <c:pt idx="2900">
                  <c:v>12061</c:v>
                </c:pt>
                <c:pt idx="2901">
                  <c:v>12053.5</c:v>
                </c:pt>
                <c:pt idx="2902">
                  <c:v>12063.5</c:v>
                </c:pt>
                <c:pt idx="2903">
                  <c:v>12059</c:v>
                </c:pt>
                <c:pt idx="2904">
                  <c:v>12071.5</c:v>
                </c:pt>
                <c:pt idx="2905">
                  <c:v>12063.5</c:v>
                </c:pt>
                <c:pt idx="2906">
                  <c:v>12066</c:v>
                </c:pt>
                <c:pt idx="2907">
                  <c:v>12064.5</c:v>
                </c:pt>
                <c:pt idx="2908">
                  <c:v>12060.5</c:v>
                </c:pt>
                <c:pt idx="2909">
                  <c:v>12068</c:v>
                </c:pt>
                <c:pt idx="2910">
                  <c:v>12059</c:v>
                </c:pt>
                <c:pt idx="2911">
                  <c:v>12064.5</c:v>
                </c:pt>
                <c:pt idx="2912">
                  <c:v>12063.5</c:v>
                </c:pt>
                <c:pt idx="2913">
                  <c:v>12061</c:v>
                </c:pt>
                <c:pt idx="2914">
                  <c:v>12053.5</c:v>
                </c:pt>
                <c:pt idx="2915">
                  <c:v>12063</c:v>
                </c:pt>
                <c:pt idx="2916">
                  <c:v>12066.5</c:v>
                </c:pt>
                <c:pt idx="2917">
                  <c:v>12073.5</c:v>
                </c:pt>
                <c:pt idx="2918">
                  <c:v>12062.5</c:v>
                </c:pt>
                <c:pt idx="2919">
                  <c:v>12068.5</c:v>
                </c:pt>
                <c:pt idx="2920">
                  <c:v>12066</c:v>
                </c:pt>
                <c:pt idx="2921">
                  <c:v>12064.5</c:v>
                </c:pt>
                <c:pt idx="2922">
                  <c:v>12065</c:v>
                </c:pt>
                <c:pt idx="2923">
                  <c:v>12073.5</c:v>
                </c:pt>
                <c:pt idx="2924">
                  <c:v>12070</c:v>
                </c:pt>
                <c:pt idx="2925">
                  <c:v>12067.5</c:v>
                </c:pt>
                <c:pt idx="2926">
                  <c:v>12060</c:v>
                </c:pt>
                <c:pt idx="2927">
                  <c:v>12076.5</c:v>
                </c:pt>
                <c:pt idx="2928">
                  <c:v>12076</c:v>
                </c:pt>
                <c:pt idx="2929">
                  <c:v>12070.5</c:v>
                </c:pt>
                <c:pt idx="2930">
                  <c:v>12074.5</c:v>
                </c:pt>
                <c:pt idx="2931">
                  <c:v>12067.5</c:v>
                </c:pt>
                <c:pt idx="2932">
                  <c:v>12073</c:v>
                </c:pt>
                <c:pt idx="2933">
                  <c:v>12062</c:v>
                </c:pt>
                <c:pt idx="2934">
                  <c:v>12071</c:v>
                </c:pt>
                <c:pt idx="2935">
                  <c:v>12064</c:v>
                </c:pt>
                <c:pt idx="2936">
                  <c:v>12068</c:v>
                </c:pt>
                <c:pt idx="2937">
                  <c:v>12065</c:v>
                </c:pt>
                <c:pt idx="2938">
                  <c:v>12056.5</c:v>
                </c:pt>
                <c:pt idx="2939">
                  <c:v>12065.5</c:v>
                </c:pt>
                <c:pt idx="2940">
                  <c:v>12063.5</c:v>
                </c:pt>
                <c:pt idx="2941">
                  <c:v>12059</c:v>
                </c:pt>
                <c:pt idx="2942">
                  <c:v>12065</c:v>
                </c:pt>
                <c:pt idx="2943">
                  <c:v>12060.5</c:v>
                </c:pt>
                <c:pt idx="2944">
                  <c:v>12068.5</c:v>
                </c:pt>
                <c:pt idx="2945">
                  <c:v>12074</c:v>
                </c:pt>
                <c:pt idx="2946">
                  <c:v>12070.5</c:v>
                </c:pt>
                <c:pt idx="2947">
                  <c:v>12052</c:v>
                </c:pt>
                <c:pt idx="2948">
                  <c:v>12061.5</c:v>
                </c:pt>
                <c:pt idx="2949">
                  <c:v>12068.5</c:v>
                </c:pt>
                <c:pt idx="2950">
                  <c:v>12067.5</c:v>
                </c:pt>
                <c:pt idx="2951">
                  <c:v>12064.5</c:v>
                </c:pt>
                <c:pt idx="2952">
                  <c:v>12071</c:v>
                </c:pt>
                <c:pt idx="2953">
                  <c:v>12066</c:v>
                </c:pt>
                <c:pt idx="2954">
                  <c:v>12062.5</c:v>
                </c:pt>
                <c:pt idx="2955">
                  <c:v>12056.5</c:v>
                </c:pt>
                <c:pt idx="2956">
                  <c:v>12070</c:v>
                </c:pt>
                <c:pt idx="2957">
                  <c:v>12070.5</c:v>
                </c:pt>
                <c:pt idx="2958">
                  <c:v>12056</c:v>
                </c:pt>
                <c:pt idx="2959">
                  <c:v>12055</c:v>
                </c:pt>
                <c:pt idx="2960">
                  <c:v>12063</c:v>
                </c:pt>
                <c:pt idx="2961">
                  <c:v>12071</c:v>
                </c:pt>
                <c:pt idx="2962">
                  <c:v>12062.5</c:v>
                </c:pt>
                <c:pt idx="2963">
                  <c:v>12073.5</c:v>
                </c:pt>
                <c:pt idx="2964">
                  <c:v>12058.5</c:v>
                </c:pt>
                <c:pt idx="2965">
                  <c:v>12063.5</c:v>
                </c:pt>
                <c:pt idx="2966">
                  <c:v>12055.5</c:v>
                </c:pt>
                <c:pt idx="2967">
                  <c:v>12064.5</c:v>
                </c:pt>
                <c:pt idx="2968">
                  <c:v>12068.5</c:v>
                </c:pt>
                <c:pt idx="2969">
                  <c:v>12070</c:v>
                </c:pt>
                <c:pt idx="2970">
                  <c:v>12064.5</c:v>
                </c:pt>
                <c:pt idx="2971">
                  <c:v>12058</c:v>
                </c:pt>
                <c:pt idx="2972">
                  <c:v>12068</c:v>
                </c:pt>
                <c:pt idx="2973">
                  <c:v>12062</c:v>
                </c:pt>
                <c:pt idx="2974">
                  <c:v>12056</c:v>
                </c:pt>
                <c:pt idx="2975">
                  <c:v>12073.5</c:v>
                </c:pt>
                <c:pt idx="2976">
                  <c:v>12065.5</c:v>
                </c:pt>
                <c:pt idx="2977">
                  <c:v>12067.5</c:v>
                </c:pt>
                <c:pt idx="2978">
                  <c:v>12067.5</c:v>
                </c:pt>
                <c:pt idx="2979">
                  <c:v>12071</c:v>
                </c:pt>
                <c:pt idx="2980">
                  <c:v>12066.5</c:v>
                </c:pt>
                <c:pt idx="2981">
                  <c:v>12064</c:v>
                </c:pt>
                <c:pt idx="2982">
                  <c:v>12072</c:v>
                </c:pt>
                <c:pt idx="2983">
                  <c:v>12078.5</c:v>
                </c:pt>
                <c:pt idx="2984">
                  <c:v>12079.5</c:v>
                </c:pt>
                <c:pt idx="2985">
                  <c:v>12068</c:v>
                </c:pt>
                <c:pt idx="2986">
                  <c:v>12065</c:v>
                </c:pt>
                <c:pt idx="2987">
                  <c:v>12070</c:v>
                </c:pt>
                <c:pt idx="2988">
                  <c:v>12071.5</c:v>
                </c:pt>
                <c:pt idx="2989">
                  <c:v>12073.5</c:v>
                </c:pt>
                <c:pt idx="2990">
                  <c:v>12068.5</c:v>
                </c:pt>
                <c:pt idx="2991">
                  <c:v>12069.5</c:v>
                </c:pt>
                <c:pt idx="2992">
                  <c:v>12072</c:v>
                </c:pt>
                <c:pt idx="2993">
                  <c:v>12061.5</c:v>
                </c:pt>
                <c:pt idx="2994">
                  <c:v>12068</c:v>
                </c:pt>
                <c:pt idx="2995">
                  <c:v>12063.5</c:v>
                </c:pt>
                <c:pt idx="2996">
                  <c:v>12075</c:v>
                </c:pt>
                <c:pt idx="2997">
                  <c:v>12079.5</c:v>
                </c:pt>
                <c:pt idx="2998">
                  <c:v>12084.5</c:v>
                </c:pt>
                <c:pt idx="2999">
                  <c:v>12084.5</c:v>
                </c:pt>
                <c:pt idx="3000">
                  <c:v>12097</c:v>
                </c:pt>
                <c:pt idx="3001">
                  <c:v>12110</c:v>
                </c:pt>
                <c:pt idx="3002">
                  <c:v>12109.5</c:v>
                </c:pt>
                <c:pt idx="3003">
                  <c:v>12110.5</c:v>
                </c:pt>
                <c:pt idx="3004">
                  <c:v>12104.5</c:v>
                </c:pt>
                <c:pt idx="3005">
                  <c:v>12114.5</c:v>
                </c:pt>
                <c:pt idx="3006">
                  <c:v>12102.5</c:v>
                </c:pt>
                <c:pt idx="3007">
                  <c:v>12095.5</c:v>
                </c:pt>
                <c:pt idx="3008">
                  <c:v>12117</c:v>
                </c:pt>
                <c:pt idx="3009">
                  <c:v>12105</c:v>
                </c:pt>
                <c:pt idx="3010">
                  <c:v>12119.5</c:v>
                </c:pt>
                <c:pt idx="3011">
                  <c:v>12146</c:v>
                </c:pt>
                <c:pt idx="3012">
                  <c:v>12137.5</c:v>
                </c:pt>
                <c:pt idx="3013">
                  <c:v>12167</c:v>
                </c:pt>
                <c:pt idx="3014">
                  <c:v>12161</c:v>
                </c:pt>
                <c:pt idx="3015">
                  <c:v>12130.5</c:v>
                </c:pt>
                <c:pt idx="3016">
                  <c:v>12108.5</c:v>
                </c:pt>
                <c:pt idx="3017">
                  <c:v>12103</c:v>
                </c:pt>
                <c:pt idx="3018">
                  <c:v>12100.5</c:v>
                </c:pt>
                <c:pt idx="3019">
                  <c:v>12112.5</c:v>
                </c:pt>
                <c:pt idx="3020">
                  <c:v>12102.5</c:v>
                </c:pt>
                <c:pt idx="3021">
                  <c:v>12111</c:v>
                </c:pt>
                <c:pt idx="3022">
                  <c:v>12109</c:v>
                </c:pt>
                <c:pt idx="3023">
                  <c:v>12099</c:v>
                </c:pt>
                <c:pt idx="3024">
                  <c:v>12085.5</c:v>
                </c:pt>
                <c:pt idx="3025">
                  <c:v>12087</c:v>
                </c:pt>
                <c:pt idx="3026">
                  <c:v>12073.5</c:v>
                </c:pt>
                <c:pt idx="3027">
                  <c:v>12077.5</c:v>
                </c:pt>
                <c:pt idx="3028">
                  <c:v>12074.5</c:v>
                </c:pt>
                <c:pt idx="3029">
                  <c:v>12067.5</c:v>
                </c:pt>
                <c:pt idx="3030">
                  <c:v>12068.5</c:v>
                </c:pt>
                <c:pt idx="3031">
                  <c:v>12066</c:v>
                </c:pt>
                <c:pt idx="3032">
                  <c:v>12077.5</c:v>
                </c:pt>
                <c:pt idx="3033">
                  <c:v>12066.5</c:v>
                </c:pt>
                <c:pt idx="3034">
                  <c:v>12069.5</c:v>
                </c:pt>
                <c:pt idx="3035">
                  <c:v>12059.5</c:v>
                </c:pt>
                <c:pt idx="3036">
                  <c:v>12057.5</c:v>
                </c:pt>
                <c:pt idx="3037">
                  <c:v>12062.5</c:v>
                </c:pt>
                <c:pt idx="3038">
                  <c:v>12062.5</c:v>
                </c:pt>
                <c:pt idx="3039">
                  <c:v>12058</c:v>
                </c:pt>
                <c:pt idx="3040">
                  <c:v>12053.5</c:v>
                </c:pt>
                <c:pt idx="3041">
                  <c:v>12059.5</c:v>
                </c:pt>
                <c:pt idx="3042">
                  <c:v>12066</c:v>
                </c:pt>
                <c:pt idx="3043">
                  <c:v>12065</c:v>
                </c:pt>
                <c:pt idx="3044">
                  <c:v>12069.5</c:v>
                </c:pt>
                <c:pt idx="3045">
                  <c:v>12064</c:v>
                </c:pt>
                <c:pt idx="3046">
                  <c:v>12066.5</c:v>
                </c:pt>
                <c:pt idx="3047">
                  <c:v>12072</c:v>
                </c:pt>
                <c:pt idx="3048">
                  <c:v>12064</c:v>
                </c:pt>
                <c:pt idx="3049">
                  <c:v>12076</c:v>
                </c:pt>
                <c:pt idx="3050">
                  <c:v>12067.5</c:v>
                </c:pt>
                <c:pt idx="3051">
                  <c:v>12063.5</c:v>
                </c:pt>
                <c:pt idx="3052">
                  <c:v>12078</c:v>
                </c:pt>
                <c:pt idx="3053">
                  <c:v>12063</c:v>
                </c:pt>
                <c:pt idx="3054">
                  <c:v>12061.5</c:v>
                </c:pt>
                <c:pt idx="3055">
                  <c:v>12056.5</c:v>
                </c:pt>
                <c:pt idx="3056">
                  <c:v>12080</c:v>
                </c:pt>
                <c:pt idx="3057">
                  <c:v>12063.5</c:v>
                </c:pt>
                <c:pt idx="3058">
                  <c:v>12064.5</c:v>
                </c:pt>
                <c:pt idx="3059">
                  <c:v>12066.5</c:v>
                </c:pt>
                <c:pt idx="3060">
                  <c:v>12067</c:v>
                </c:pt>
                <c:pt idx="3061">
                  <c:v>12068.5</c:v>
                </c:pt>
                <c:pt idx="3062">
                  <c:v>12063</c:v>
                </c:pt>
                <c:pt idx="3063">
                  <c:v>12065.5</c:v>
                </c:pt>
                <c:pt idx="3064">
                  <c:v>12061</c:v>
                </c:pt>
                <c:pt idx="3065">
                  <c:v>12068</c:v>
                </c:pt>
                <c:pt idx="3066">
                  <c:v>12065.5</c:v>
                </c:pt>
                <c:pt idx="3067">
                  <c:v>12065.5</c:v>
                </c:pt>
                <c:pt idx="3068">
                  <c:v>12047.5</c:v>
                </c:pt>
                <c:pt idx="3069">
                  <c:v>12061</c:v>
                </c:pt>
                <c:pt idx="3070">
                  <c:v>12063</c:v>
                </c:pt>
                <c:pt idx="3071">
                  <c:v>12056.5</c:v>
                </c:pt>
                <c:pt idx="3072">
                  <c:v>12059.5</c:v>
                </c:pt>
                <c:pt idx="3073">
                  <c:v>12056.5</c:v>
                </c:pt>
                <c:pt idx="3074">
                  <c:v>12069</c:v>
                </c:pt>
                <c:pt idx="3075">
                  <c:v>12061</c:v>
                </c:pt>
                <c:pt idx="3076">
                  <c:v>12065</c:v>
                </c:pt>
                <c:pt idx="3077">
                  <c:v>12061.5</c:v>
                </c:pt>
                <c:pt idx="3078">
                  <c:v>12070</c:v>
                </c:pt>
                <c:pt idx="3079">
                  <c:v>12068.5</c:v>
                </c:pt>
                <c:pt idx="3080">
                  <c:v>12064</c:v>
                </c:pt>
                <c:pt idx="3081">
                  <c:v>12057.5</c:v>
                </c:pt>
                <c:pt idx="3082">
                  <c:v>12066.5</c:v>
                </c:pt>
                <c:pt idx="3083">
                  <c:v>12066</c:v>
                </c:pt>
                <c:pt idx="3084">
                  <c:v>12066.5</c:v>
                </c:pt>
                <c:pt idx="3085">
                  <c:v>12060</c:v>
                </c:pt>
                <c:pt idx="3086">
                  <c:v>12071</c:v>
                </c:pt>
                <c:pt idx="3087">
                  <c:v>12067.5</c:v>
                </c:pt>
                <c:pt idx="3088">
                  <c:v>12067</c:v>
                </c:pt>
                <c:pt idx="3089">
                  <c:v>12068</c:v>
                </c:pt>
                <c:pt idx="3090">
                  <c:v>12065.5</c:v>
                </c:pt>
                <c:pt idx="3091">
                  <c:v>12067</c:v>
                </c:pt>
                <c:pt idx="3092">
                  <c:v>12061</c:v>
                </c:pt>
                <c:pt idx="3093">
                  <c:v>12072</c:v>
                </c:pt>
                <c:pt idx="3094">
                  <c:v>12074.5</c:v>
                </c:pt>
                <c:pt idx="3095">
                  <c:v>12071.5</c:v>
                </c:pt>
                <c:pt idx="3096">
                  <c:v>12064</c:v>
                </c:pt>
                <c:pt idx="3097">
                  <c:v>12061.5</c:v>
                </c:pt>
                <c:pt idx="3098">
                  <c:v>12064.5</c:v>
                </c:pt>
                <c:pt idx="3099">
                  <c:v>12064</c:v>
                </c:pt>
                <c:pt idx="3100">
                  <c:v>12079</c:v>
                </c:pt>
                <c:pt idx="3101">
                  <c:v>12064.5</c:v>
                </c:pt>
                <c:pt idx="3102">
                  <c:v>12061</c:v>
                </c:pt>
                <c:pt idx="3103">
                  <c:v>12073.5</c:v>
                </c:pt>
                <c:pt idx="3104">
                  <c:v>12064</c:v>
                </c:pt>
                <c:pt idx="3105">
                  <c:v>12060.5</c:v>
                </c:pt>
                <c:pt idx="3106">
                  <c:v>12068</c:v>
                </c:pt>
                <c:pt idx="3107">
                  <c:v>12070.5</c:v>
                </c:pt>
                <c:pt idx="3108">
                  <c:v>12062.5</c:v>
                </c:pt>
                <c:pt idx="3109">
                  <c:v>12077</c:v>
                </c:pt>
                <c:pt idx="3110">
                  <c:v>12063</c:v>
                </c:pt>
                <c:pt idx="3111">
                  <c:v>12059</c:v>
                </c:pt>
                <c:pt idx="3112">
                  <c:v>12059.5</c:v>
                </c:pt>
                <c:pt idx="3113">
                  <c:v>12065</c:v>
                </c:pt>
                <c:pt idx="3114">
                  <c:v>12067</c:v>
                </c:pt>
                <c:pt idx="3115">
                  <c:v>12065</c:v>
                </c:pt>
                <c:pt idx="3116">
                  <c:v>12061.5</c:v>
                </c:pt>
                <c:pt idx="3117">
                  <c:v>12069</c:v>
                </c:pt>
                <c:pt idx="3118">
                  <c:v>12069</c:v>
                </c:pt>
                <c:pt idx="3119">
                  <c:v>12052.5</c:v>
                </c:pt>
                <c:pt idx="3120">
                  <c:v>12073.5</c:v>
                </c:pt>
                <c:pt idx="3121">
                  <c:v>12058.5</c:v>
                </c:pt>
                <c:pt idx="3122">
                  <c:v>12066.5</c:v>
                </c:pt>
                <c:pt idx="3123">
                  <c:v>12061</c:v>
                </c:pt>
                <c:pt idx="3124">
                  <c:v>12065</c:v>
                </c:pt>
                <c:pt idx="3125">
                  <c:v>12070</c:v>
                </c:pt>
                <c:pt idx="3126">
                  <c:v>12064.5</c:v>
                </c:pt>
                <c:pt idx="3127">
                  <c:v>12066.5</c:v>
                </c:pt>
                <c:pt idx="3128">
                  <c:v>12064</c:v>
                </c:pt>
                <c:pt idx="3129">
                  <c:v>12059.5</c:v>
                </c:pt>
                <c:pt idx="3130">
                  <c:v>12060</c:v>
                </c:pt>
                <c:pt idx="3131">
                  <c:v>12061</c:v>
                </c:pt>
                <c:pt idx="3132">
                  <c:v>12058</c:v>
                </c:pt>
                <c:pt idx="3133">
                  <c:v>12066.5</c:v>
                </c:pt>
                <c:pt idx="3134">
                  <c:v>12064.5</c:v>
                </c:pt>
                <c:pt idx="3135">
                  <c:v>12066.5</c:v>
                </c:pt>
                <c:pt idx="3136">
                  <c:v>12075.5</c:v>
                </c:pt>
                <c:pt idx="3137">
                  <c:v>12063</c:v>
                </c:pt>
                <c:pt idx="3138">
                  <c:v>12058.5</c:v>
                </c:pt>
                <c:pt idx="3139">
                  <c:v>12061</c:v>
                </c:pt>
                <c:pt idx="3140">
                  <c:v>12062.5</c:v>
                </c:pt>
                <c:pt idx="3141">
                  <c:v>12058.5</c:v>
                </c:pt>
                <c:pt idx="3142">
                  <c:v>12068.5</c:v>
                </c:pt>
                <c:pt idx="3143">
                  <c:v>12067.5</c:v>
                </c:pt>
                <c:pt idx="3144">
                  <c:v>12061</c:v>
                </c:pt>
                <c:pt idx="3145">
                  <c:v>12062.5</c:v>
                </c:pt>
                <c:pt idx="3146">
                  <c:v>12063.5</c:v>
                </c:pt>
                <c:pt idx="3147">
                  <c:v>12070.5</c:v>
                </c:pt>
                <c:pt idx="3148">
                  <c:v>12069</c:v>
                </c:pt>
                <c:pt idx="3149">
                  <c:v>12071</c:v>
                </c:pt>
                <c:pt idx="3150">
                  <c:v>12057</c:v>
                </c:pt>
                <c:pt idx="3151">
                  <c:v>12056.5</c:v>
                </c:pt>
                <c:pt idx="3152">
                  <c:v>12068</c:v>
                </c:pt>
                <c:pt idx="3153">
                  <c:v>12074</c:v>
                </c:pt>
                <c:pt idx="3154">
                  <c:v>12058</c:v>
                </c:pt>
                <c:pt idx="3155">
                  <c:v>12069.5</c:v>
                </c:pt>
                <c:pt idx="3156">
                  <c:v>12067.5</c:v>
                </c:pt>
                <c:pt idx="3157">
                  <c:v>12070</c:v>
                </c:pt>
                <c:pt idx="3158">
                  <c:v>12066</c:v>
                </c:pt>
                <c:pt idx="3159">
                  <c:v>12072.5</c:v>
                </c:pt>
                <c:pt idx="3160">
                  <c:v>12064.5</c:v>
                </c:pt>
                <c:pt idx="3161">
                  <c:v>12069</c:v>
                </c:pt>
                <c:pt idx="3162">
                  <c:v>12075.5</c:v>
                </c:pt>
                <c:pt idx="3163">
                  <c:v>12059</c:v>
                </c:pt>
                <c:pt idx="3164">
                  <c:v>12069</c:v>
                </c:pt>
                <c:pt idx="3165">
                  <c:v>12054</c:v>
                </c:pt>
                <c:pt idx="3166">
                  <c:v>12072.5</c:v>
                </c:pt>
                <c:pt idx="3167">
                  <c:v>12074</c:v>
                </c:pt>
                <c:pt idx="3168">
                  <c:v>12067.5</c:v>
                </c:pt>
                <c:pt idx="3169">
                  <c:v>12064</c:v>
                </c:pt>
                <c:pt idx="3170">
                  <c:v>12065.5</c:v>
                </c:pt>
                <c:pt idx="3171">
                  <c:v>12065.5</c:v>
                </c:pt>
                <c:pt idx="3172">
                  <c:v>12058</c:v>
                </c:pt>
                <c:pt idx="3173">
                  <c:v>12067</c:v>
                </c:pt>
                <c:pt idx="3174">
                  <c:v>12042.5</c:v>
                </c:pt>
                <c:pt idx="3175">
                  <c:v>12070</c:v>
                </c:pt>
                <c:pt idx="3176">
                  <c:v>12064.5</c:v>
                </c:pt>
                <c:pt idx="3177">
                  <c:v>12070.5</c:v>
                </c:pt>
                <c:pt idx="3178">
                  <c:v>12065</c:v>
                </c:pt>
                <c:pt idx="3179">
                  <c:v>12065</c:v>
                </c:pt>
                <c:pt idx="3180">
                  <c:v>12063</c:v>
                </c:pt>
                <c:pt idx="3181">
                  <c:v>12077</c:v>
                </c:pt>
                <c:pt idx="3182">
                  <c:v>12059</c:v>
                </c:pt>
                <c:pt idx="3183">
                  <c:v>12070.5</c:v>
                </c:pt>
                <c:pt idx="3184">
                  <c:v>12063</c:v>
                </c:pt>
                <c:pt idx="3185">
                  <c:v>12065</c:v>
                </c:pt>
                <c:pt idx="3186">
                  <c:v>12065.5</c:v>
                </c:pt>
                <c:pt idx="3187">
                  <c:v>12058</c:v>
                </c:pt>
                <c:pt idx="3188">
                  <c:v>12064.5</c:v>
                </c:pt>
                <c:pt idx="3189">
                  <c:v>12055.5</c:v>
                </c:pt>
                <c:pt idx="3190">
                  <c:v>12060</c:v>
                </c:pt>
                <c:pt idx="3191">
                  <c:v>12074</c:v>
                </c:pt>
                <c:pt idx="3192">
                  <c:v>12070.5</c:v>
                </c:pt>
                <c:pt idx="3193">
                  <c:v>12056</c:v>
                </c:pt>
                <c:pt idx="3194">
                  <c:v>12073</c:v>
                </c:pt>
                <c:pt idx="3195">
                  <c:v>12065</c:v>
                </c:pt>
                <c:pt idx="3196">
                  <c:v>12069</c:v>
                </c:pt>
                <c:pt idx="3197">
                  <c:v>12068.5</c:v>
                </c:pt>
                <c:pt idx="3198">
                  <c:v>12067.5</c:v>
                </c:pt>
                <c:pt idx="3199">
                  <c:v>12071.5</c:v>
                </c:pt>
                <c:pt idx="3200">
                  <c:v>12071.5</c:v>
                </c:pt>
                <c:pt idx="3201">
                  <c:v>12063</c:v>
                </c:pt>
                <c:pt idx="3202">
                  <c:v>12069</c:v>
                </c:pt>
                <c:pt idx="3203">
                  <c:v>12066.5</c:v>
                </c:pt>
                <c:pt idx="3204">
                  <c:v>12071</c:v>
                </c:pt>
                <c:pt idx="3205">
                  <c:v>12063</c:v>
                </c:pt>
                <c:pt idx="3206">
                  <c:v>12062.5</c:v>
                </c:pt>
                <c:pt idx="3207">
                  <c:v>12065.5</c:v>
                </c:pt>
                <c:pt idx="3208">
                  <c:v>12076.5</c:v>
                </c:pt>
                <c:pt idx="3209">
                  <c:v>12061.5</c:v>
                </c:pt>
                <c:pt idx="3210">
                  <c:v>12068.5</c:v>
                </c:pt>
                <c:pt idx="3211">
                  <c:v>12064.5</c:v>
                </c:pt>
                <c:pt idx="3212">
                  <c:v>12056.5</c:v>
                </c:pt>
                <c:pt idx="3213">
                  <c:v>12068.5</c:v>
                </c:pt>
                <c:pt idx="3214">
                  <c:v>12064.5</c:v>
                </c:pt>
                <c:pt idx="3215">
                  <c:v>12063.5</c:v>
                </c:pt>
                <c:pt idx="3216">
                  <c:v>12064</c:v>
                </c:pt>
                <c:pt idx="3217">
                  <c:v>12058</c:v>
                </c:pt>
                <c:pt idx="3218">
                  <c:v>12072</c:v>
                </c:pt>
                <c:pt idx="3219">
                  <c:v>12073</c:v>
                </c:pt>
                <c:pt idx="3220">
                  <c:v>12068.5</c:v>
                </c:pt>
                <c:pt idx="3221">
                  <c:v>12065.5</c:v>
                </c:pt>
                <c:pt idx="3222">
                  <c:v>12053.5</c:v>
                </c:pt>
                <c:pt idx="3223">
                  <c:v>12065.5</c:v>
                </c:pt>
                <c:pt idx="3224">
                  <c:v>12063</c:v>
                </c:pt>
                <c:pt idx="3225">
                  <c:v>12065</c:v>
                </c:pt>
                <c:pt idx="3226">
                  <c:v>12068</c:v>
                </c:pt>
                <c:pt idx="3227">
                  <c:v>12060.5</c:v>
                </c:pt>
                <c:pt idx="3228">
                  <c:v>12058.5</c:v>
                </c:pt>
                <c:pt idx="3229">
                  <c:v>12059</c:v>
                </c:pt>
                <c:pt idx="3230">
                  <c:v>12066</c:v>
                </c:pt>
                <c:pt idx="3231">
                  <c:v>12063</c:v>
                </c:pt>
                <c:pt idx="3232">
                  <c:v>12068</c:v>
                </c:pt>
                <c:pt idx="3233">
                  <c:v>12066</c:v>
                </c:pt>
                <c:pt idx="3234">
                  <c:v>12064</c:v>
                </c:pt>
                <c:pt idx="3235">
                  <c:v>12067</c:v>
                </c:pt>
                <c:pt idx="3236">
                  <c:v>12061</c:v>
                </c:pt>
                <c:pt idx="3237">
                  <c:v>12069.5</c:v>
                </c:pt>
                <c:pt idx="3238">
                  <c:v>12062.5</c:v>
                </c:pt>
                <c:pt idx="3239">
                  <c:v>12074</c:v>
                </c:pt>
                <c:pt idx="3240">
                  <c:v>12073.5</c:v>
                </c:pt>
                <c:pt idx="3241">
                  <c:v>12071.5</c:v>
                </c:pt>
                <c:pt idx="3242">
                  <c:v>12067</c:v>
                </c:pt>
                <c:pt idx="3243">
                  <c:v>12064.5</c:v>
                </c:pt>
                <c:pt idx="3244">
                  <c:v>12066.5</c:v>
                </c:pt>
                <c:pt idx="3245">
                  <c:v>12067</c:v>
                </c:pt>
                <c:pt idx="3246">
                  <c:v>12064.5</c:v>
                </c:pt>
                <c:pt idx="3247">
                  <c:v>12071</c:v>
                </c:pt>
                <c:pt idx="3248">
                  <c:v>12063</c:v>
                </c:pt>
                <c:pt idx="3249">
                  <c:v>12068</c:v>
                </c:pt>
                <c:pt idx="3250">
                  <c:v>12064</c:v>
                </c:pt>
                <c:pt idx="3251">
                  <c:v>12060.5</c:v>
                </c:pt>
                <c:pt idx="3252">
                  <c:v>12073</c:v>
                </c:pt>
                <c:pt idx="3253">
                  <c:v>12059.5</c:v>
                </c:pt>
                <c:pt idx="3254">
                  <c:v>12065</c:v>
                </c:pt>
                <c:pt idx="3255">
                  <c:v>12069.5</c:v>
                </c:pt>
                <c:pt idx="3256">
                  <c:v>12071</c:v>
                </c:pt>
                <c:pt idx="3257">
                  <c:v>12063</c:v>
                </c:pt>
                <c:pt idx="3258">
                  <c:v>12066.5</c:v>
                </c:pt>
                <c:pt idx="3259">
                  <c:v>12066.5</c:v>
                </c:pt>
                <c:pt idx="3260">
                  <c:v>12066</c:v>
                </c:pt>
                <c:pt idx="3261">
                  <c:v>12069</c:v>
                </c:pt>
                <c:pt idx="3262">
                  <c:v>12066.5</c:v>
                </c:pt>
                <c:pt idx="3263">
                  <c:v>12060</c:v>
                </c:pt>
                <c:pt idx="3264">
                  <c:v>12082</c:v>
                </c:pt>
                <c:pt idx="3265">
                  <c:v>12065.5</c:v>
                </c:pt>
                <c:pt idx="3266">
                  <c:v>12069</c:v>
                </c:pt>
                <c:pt idx="3267">
                  <c:v>12061</c:v>
                </c:pt>
                <c:pt idx="3268">
                  <c:v>12068</c:v>
                </c:pt>
                <c:pt idx="3269">
                  <c:v>12071</c:v>
                </c:pt>
                <c:pt idx="3270">
                  <c:v>12064.5</c:v>
                </c:pt>
              </c:numCache>
            </c:numRef>
          </c:yVal>
          <c:smooth val="0"/>
          <c:extLst xmlns:c16r2="http://schemas.microsoft.com/office/drawing/2015/06/chart">
            <c:ext xmlns:c16="http://schemas.microsoft.com/office/drawing/2014/chart" uri="{C3380CC4-5D6E-409C-BE32-E72D297353CC}">
              <c16:uniqueId val="{00000001-AD5B-4665-A595-9EE8E7374C54}"/>
            </c:ext>
          </c:extLst>
        </c:ser>
        <c:ser>
          <c:idx val="1"/>
          <c:order val="2"/>
          <c:tx>
            <c:strRef>
              <c:f>Farmaco!$A$2</c:f>
              <c:strCache>
                <c:ptCount val="1"/>
                <c:pt idx="0">
                  <c:v>ENX</c:v>
                </c:pt>
              </c:strCache>
            </c:strRef>
          </c:tx>
          <c:spPr>
            <a:ln w="3175" cap="rnd">
              <a:solidFill>
                <a:schemeClr val="tx1"/>
              </a:solidFill>
              <a:round/>
            </a:ln>
            <a:effectLst/>
          </c:spPr>
          <c:marker>
            <c:symbol val="none"/>
          </c:marker>
          <c:xVal>
            <c:numRef>
              <c:f>Farmaco!$A$4:$A$2855</c:f>
              <c:numCache>
                <c:formatCode>General</c:formatCode>
                <c:ptCount val="2852"/>
                <c:pt idx="0">
                  <c:v>2</c:v>
                </c:pt>
                <c:pt idx="1">
                  <c:v>2.0238999999999998</c:v>
                </c:pt>
                <c:pt idx="2">
                  <c:v>2.0476999999999999</c:v>
                </c:pt>
                <c:pt idx="3">
                  <c:v>2.0716000000000001</c:v>
                </c:pt>
                <c:pt idx="4">
                  <c:v>2.0954000000000002</c:v>
                </c:pt>
                <c:pt idx="5">
                  <c:v>2.1193</c:v>
                </c:pt>
                <c:pt idx="6">
                  <c:v>2.1431</c:v>
                </c:pt>
                <c:pt idx="7">
                  <c:v>2.1669999999999998</c:v>
                </c:pt>
                <c:pt idx="8">
                  <c:v>2.1907999999999999</c:v>
                </c:pt>
                <c:pt idx="9">
                  <c:v>2.2147000000000001</c:v>
                </c:pt>
                <c:pt idx="10">
                  <c:v>2.2385000000000002</c:v>
                </c:pt>
                <c:pt idx="11">
                  <c:v>2.2624</c:v>
                </c:pt>
                <c:pt idx="12">
                  <c:v>2.2862</c:v>
                </c:pt>
                <c:pt idx="13">
                  <c:v>2.3100999999999998</c:v>
                </c:pt>
                <c:pt idx="14">
                  <c:v>2.3338999999999999</c:v>
                </c:pt>
                <c:pt idx="15">
                  <c:v>2.3578000000000001</c:v>
                </c:pt>
                <c:pt idx="16">
                  <c:v>2.3816000000000002</c:v>
                </c:pt>
                <c:pt idx="17">
                  <c:v>2.4055</c:v>
                </c:pt>
                <c:pt idx="18">
                  <c:v>2.4293</c:v>
                </c:pt>
                <c:pt idx="19">
                  <c:v>2.4531999999999998</c:v>
                </c:pt>
                <c:pt idx="20">
                  <c:v>2.4769999999999999</c:v>
                </c:pt>
                <c:pt idx="21">
                  <c:v>2.5009000000000001</c:v>
                </c:pt>
                <c:pt idx="22">
                  <c:v>2.5247000000000002</c:v>
                </c:pt>
                <c:pt idx="23">
                  <c:v>2.5486</c:v>
                </c:pt>
                <c:pt idx="24">
                  <c:v>2.5724</c:v>
                </c:pt>
                <c:pt idx="25">
                  <c:v>2.5962999999999998</c:v>
                </c:pt>
                <c:pt idx="26">
                  <c:v>2.6200999999999999</c:v>
                </c:pt>
                <c:pt idx="27">
                  <c:v>2.6440000000000001</c:v>
                </c:pt>
                <c:pt idx="28">
                  <c:v>2.6678000000000002</c:v>
                </c:pt>
                <c:pt idx="29">
                  <c:v>2.6917</c:v>
                </c:pt>
                <c:pt idx="30">
                  <c:v>2.7155</c:v>
                </c:pt>
                <c:pt idx="31">
                  <c:v>2.7393999999999998</c:v>
                </c:pt>
                <c:pt idx="32">
                  <c:v>2.7631999999999999</c:v>
                </c:pt>
                <c:pt idx="33">
                  <c:v>2.7871000000000001</c:v>
                </c:pt>
                <c:pt idx="34">
                  <c:v>2.8109000000000002</c:v>
                </c:pt>
                <c:pt idx="35">
                  <c:v>2.8348</c:v>
                </c:pt>
                <c:pt idx="36">
                  <c:v>2.8586</c:v>
                </c:pt>
                <c:pt idx="37">
                  <c:v>2.8824999999999998</c:v>
                </c:pt>
                <c:pt idx="38">
                  <c:v>2.9062999999999999</c:v>
                </c:pt>
                <c:pt idx="39">
                  <c:v>2.9302000000000001</c:v>
                </c:pt>
                <c:pt idx="40">
                  <c:v>2.9540000000000002</c:v>
                </c:pt>
                <c:pt idx="41">
                  <c:v>2.9779</c:v>
                </c:pt>
                <c:pt idx="42">
                  <c:v>3.0017</c:v>
                </c:pt>
                <c:pt idx="43">
                  <c:v>3.0255999999999998</c:v>
                </c:pt>
                <c:pt idx="44">
                  <c:v>3.0493999999999999</c:v>
                </c:pt>
                <c:pt idx="45">
                  <c:v>3.0733000000000001</c:v>
                </c:pt>
                <c:pt idx="46">
                  <c:v>3.0971000000000002</c:v>
                </c:pt>
                <c:pt idx="47">
                  <c:v>3.121</c:v>
                </c:pt>
                <c:pt idx="48">
                  <c:v>3.1448</c:v>
                </c:pt>
                <c:pt idx="49">
                  <c:v>3.1686999999999999</c:v>
                </c:pt>
                <c:pt idx="50">
                  <c:v>3.1924999999999999</c:v>
                </c:pt>
                <c:pt idx="51">
                  <c:v>3.2164000000000001</c:v>
                </c:pt>
                <c:pt idx="52">
                  <c:v>3.2403</c:v>
                </c:pt>
                <c:pt idx="53">
                  <c:v>3.2641</c:v>
                </c:pt>
                <c:pt idx="54">
                  <c:v>3.2879999999999998</c:v>
                </c:pt>
                <c:pt idx="55">
                  <c:v>3.3117999999999999</c:v>
                </c:pt>
                <c:pt idx="56">
                  <c:v>3.3357000000000001</c:v>
                </c:pt>
                <c:pt idx="57">
                  <c:v>3.3595000000000002</c:v>
                </c:pt>
                <c:pt idx="58">
                  <c:v>3.3834</c:v>
                </c:pt>
                <c:pt idx="59">
                  <c:v>3.4072</c:v>
                </c:pt>
                <c:pt idx="60">
                  <c:v>3.4310999999999998</c:v>
                </c:pt>
                <c:pt idx="61">
                  <c:v>3.4548999999999999</c:v>
                </c:pt>
                <c:pt idx="62">
                  <c:v>3.4788000000000001</c:v>
                </c:pt>
                <c:pt idx="63">
                  <c:v>3.5026000000000002</c:v>
                </c:pt>
                <c:pt idx="64">
                  <c:v>3.5265</c:v>
                </c:pt>
                <c:pt idx="65">
                  <c:v>3.5503</c:v>
                </c:pt>
                <c:pt idx="66">
                  <c:v>3.5741999999999998</c:v>
                </c:pt>
                <c:pt idx="67">
                  <c:v>3.5979999999999999</c:v>
                </c:pt>
                <c:pt idx="68">
                  <c:v>3.6219000000000001</c:v>
                </c:pt>
                <c:pt idx="69">
                  <c:v>3.6457000000000002</c:v>
                </c:pt>
                <c:pt idx="70">
                  <c:v>3.6696</c:v>
                </c:pt>
                <c:pt idx="71">
                  <c:v>3.6934</c:v>
                </c:pt>
                <c:pt idx="72">
                  <c:v>3.7172999999999998</c:v>
                </c:pt>
                <c:pt idx="73">
                  <c:v>3.7410999999999999</c:v>
                </c:pt>
                <c:pt idx="74">
                  <c:v>3.7650000000000001</c:v>
                </c:pt>
                <c:pt idx="75">
                  <c:v>3.7888000000000002</c:v>
                </c:pt>
                <c:pt idx="76">
                  <c:v>3.8127</c:v>
                </c:pt>
                <c:pt idx="77">
                  <c:v>3.8365</c:v>
                </c:pt>
                <c:pt idx="78">
                  <c:v>3.8603999999999998</c:v>
                </c:pt>
                <c:pt idx="79">
                  <c:v>3.8841999999999999</c:v>
                </c:pt>
                <c:pt idx="80">
                  <c:v>3.9081000000000001</c:v>
                </c:pt>
                <c:pt idx="81">
                  <c:v>3.9319000000000002</c:v>
                </c:pt>
                <c:pt idx="82">
                  <c:v>3.9558</c:v>
                </c:pt>
                <c:pt idx="83">
                  <c:v>3.9796</c:v>
                </c:pt>
                <c:pt idx="84">
                  <c:v>4.0034999999999998</c:v>
                </c:pt>
                <c:pt idx="85">
                  <c:v>4.0273000000000003</c:v>
                </c:pt>
                <c:pt idx="86">
                  <c:v>4.0511999999999997</c:v>
                </c:pt>
                <c:pt idx="87">
                  <c:v>4.0750000000000002</c:v>
                </c:pt>
                <c:pt idx="88">
                  <c:v>4.0989000000000004</c:v>
                </c:pt>
                <c:pt idx="89">
                  <c:v>4.1227</c:v>
                </c:pt>
                <c:pt idx="90">
                  <c:v>4.1466000000000003</c:v>
                </c:pt>
                <c:pt idx="91">
                  <c:v>4.1703999999999999</c:v>
                </c:pt>
                <c:pt idx="92">
                  <c:v>4.1943000000000001</c:v>
                </c:pt>
                <c:pt idx="93">
                  <c:v>4.2180999999999997</c:v>
                </c:pt>
                <c:pt idx="94">
                  <c:v>4.242</c:v>
                </c:pt>
                <c:pt idx="95">
                  <c:v>4.2657999999999996</c:v>
                </c:pt>
                <c:pt idx="96">
                  <c:v>4.2896999999999998</c:v>
                </c:pt>
                <c:pt idx="97">
                  <c:v>4.3135000000000003</c:v>
                </c:pt>
                <c:pt idx="98">
                  <c:v>4.3373999999999997</c:v>
                </c:pt>
                <c:pt idx="99">
                  <c:v>4.3612000000000002</c:v>
                </c:pt>
                <c:pt idx="100">
                  <c:v>4.3851000000000004</c:v>
                </c:pt>
                <c:pt idx="101">
                  <c:v>4.4089999999999998</c:v>
                </c:pt>
                <c:pt idx="102">
                  <c:v>4.4328000000000003</c:v>
                </c:pt>
                <c:pt idx="103">
                  <c:v>4.4566999999999997</c:v>
                </c:pt>
                <c:pt idx="104">
                  <c:v>4.4805000000000001</c:v>
                </c:pt>
                <c:pt idx="105">
                  <c:v>4.5044000000000004</c:v>
                </c:pt>
                <c:pt idx="106">
                  <c:v>4.5282</c:v>
                </c:pt>
                <c:pt idx="107">
                  <c:v>4.5521000000000003</c:v>
                </c:pt>
                <c:pt idx="108">
                  <c:v>4.5758999999999999</c:v>
                </c:pt>
                <c:pt idx="109">
                  <c:v>4.5998000000000001</c:v>
                </c:pt>
                <c:pt idx="110">
                  <c:v>4.6235999999999997</c:v>
                </c:pt>
                <c:pt idx="111">
                  <c:v>4.6475</c:v>
                </c:pt>
                <c:pt idx="112">
                  <c:v>4.6712999999999996</c:v>
                </c:pt>
                <c:pt idx="113">
                  <c:v>4.6951999999999998</c:v>
                </c:pt>
                <c:pt idx="114">
                  <c:v>4.7190000000000003</c:v>
                </c:pt>
                <c:pt idx="115">
                  <c:v>4.7428999999999997</c:v>
                </c:pt>
                <c:pt idx="116">
                  <c:v>4.7667000000000002</c:v>
                </c:pt>
                <c:pt idx="117">
                  <c:v>4.7906000000000004</c:v>
                </c:pt>
                <c:pt idx="118">
                  <c:v>4.8144</c:v>
                </c:pt>
                <c:pt idx="119">
                  <c:v>4.8383000000000003</c:v>
                </c:pt>
                <c:pt idx="120">
                  <c:v>4.8620999999999999</c:v>
                </c:pt>
                <c:pt idx="121">
                  <c:v>4.8860000000000001</c:v>
                </c:pt>
                <c:pt idx="122">
                  <c:v>4.9097999999999997</c:v>
                </c:pt>
                <c:pt idx="123">
                  <c:v>4.9337</c:v>
                </c:pt>
                <c:pt idx="124">
                  <c:v>4.9574999999999996</c:v>
                </c:pt>
                <c:pt idx="125">
                  <c:v>4.9813999999999998</c:v>
                </c:pt>
                <c:pt idx="126">
                  <c:v>5.0052000000000003</c:v>
                </c:pt>
                <c:pt idx="127">
                  <c:v>5.0290999999999997</c:v>
                </c:pt>
                <c:pt idx="128">
                  <c:v>5.0529000000000002</c:v>
                </c:pt>
                <c:pt idx="129">
                  <c:v>5.0768000000000004</c:v>
                </c:pt>
                <c:pt idx="130">
                  <c:v>5.1006</c:v>
                </c:pt>
                <c:pt idx="131">
                  <c:v>5.1245000000000003</c:v>
                </c:pt>
                <c:pt idx="132">
                  <c:v>5.1482999999999999</c:v>
                </c:pt>
                <c:pt idx="133">
                  <c:v>5.1722000000000001</c:v>
                </c:pt>
                <c:pt idx="134">
                  <c:v>5.1959999999999997</c:v>
                </c:pt>
                <c:pt idx="135">
                  <c:v>5.2199</c:v>
                </c:pt>
                <c:pt idx="136">
                  <c:v>5.2436999999999996</c:v>
                </c:pt>
                <c:pt idx="137">
                  <c:v>5.2675999999999998</c:v>
                </c:pt>
                <c:pt idx="138">
                  <c:v>5.2914000000000003</c:v>
                </c:pt>
                <c:pt idx="139">
                  <c:v>5.3152999999999997</c:v>
                </c:pt>
                <c:pt idx="140">
                  <c:v>5.3391000000000002</c:v>
                </c:pt>
                <c:pt idx="141">
                  <c:v>5.3630000000000004</c:v>
                </c:pt>
                <c:pt idx="142">
                  <c:v>5.3868</c:v>
                </c:pt>
                <c:pt idx="143">
                  <c:v>5.4107000000000003</c:v>
                </c:pt>
                <c:pt idx="144">
                  <c:v>5.4344999999999999</c:v>
                </c:pt>
                <c:pt idx="145">
                  <c:v>5.4584000000000001</c:v>
                </c:pt>
                <c:pt idx="146">
                  <c:v>5.4821999999999997</c:v>
                </c:pt>
                <c:pt idx="147">
                  <c:v>5.5061</c:v>
                </c:pt>
                <c:pt idx="148">
                  <c:v>5.5298999999999996</c:v>
                </c:pt>
                <c:pt idx="149">
                  <c:v>5.5537999999999998</c:v>
                </c:pt>
                <c:pt idx="150">
                  <c:v>5.5777000000000001</c:v>
                </c:pt>
                <c:pt idx="151">
                  <c:v>5.6014999999999997</c:v>
                </c:pt>
                <c:pt idx="152">
                  <c:v>5.6254</c:v>
                </c:pt>
                <c:pt idx="153">
                  <c:v>5.6492000000000004</c:v>
                </c:pt>
                <c:pt idx="154">
                  <c:v>5.6730999999999998</c:v>
                </c:pt>
                <c:pt idx="155">
                  <c:v>5.6969000000000003</c:v>
                </c:pt>
                <c:pt idx="156">
                  <c:v>5.7207999999999997</c:v>
                </c:pt>
                <c:pt idx="157">
                  <c:v>5.7446000000000002</c:v>
                </c:pt>
                <c:pt idx="158">
                  <c:v>5.7685000000000004</c:v>
                </c:pt>
                <c:pt idx="159">
                  <c:v>5.7923</c:v>
                </c:pt>
                <c:pt idx="160">
                  <c:v>5.8162000000000003</c:v>
                </c:pt>
                <c:pt idx="161">
                  <c:v>5.84</c:v>
                </c:pt>
                <c:pt idx="162">
                  <c:v>5.8639000000000001</c:v>
                </c:pt>
                <c:pt idx="163">
                  <c:v>5.8876999999999997</c:v>
                </c:pt>
                <c:pt idx="164">
                  <c:v>5.9116</c:v>
                </c:pt>
                <c:pt idx="165">
                  <c:v>5.9353999999999996</c:v>
                </c:pt>
                <c:pt idx="166">
                  <c:v>5.9592999999999998</c:v>
                </c:pt>
                <c:pt idx="167">
                  <c:v>5.9831000000000003</c:v>
                </c:pt>
                <c:pt idx="168">
                  <c:v>6.0069999999999997</c:v>
                </c:pt>
                <c:pt idx="169">
                  <c:v>6.0308000000000002</c:v>
                </c:pt>
                <c:pt idx="170">
                  <c:v>6.0547000000000004</c:v>
                </c:pt>
                <c:pt idx="171">
                  <c:v>6.0785</c:v>
                </c:pt>
                <c:pt idx="172">
                  <c:v>6.1024000000000003</c:v>
                </c:pt>
                <c:pt idx="173">
                  <c:v>6.1261999999999999</c:v>
                </c:pt>
                <c:pt idx="174">
                  <c:v>6.1501000000000001</c:v>
                </c:pt>
                <c:pt idx="175">
                  <c:v>6.1738999999999997</c:v>
                </c:pt>
                <c:pt idx="176">
                  <c:v>6.1978</c:v>
                </c:pt>
                <c:pt idx="177">
                  <c:v>6.2215999999999996</c:v>
                </c:pt>
                <c:pt idx="178">
                  <c:v>6.2454999999999998</c:v>
                </c:pt>
                <c:pt idx="179">
                  <c:v>6.2693000000000003</c:v>
                </c:pt>
                <c:pt idx="180">
                  <c:v>6.2931999999999997</c:v>
                </c:pt>
                <c:pt idx="181">
                  <c:v>6.3170000000000002</c:v>
                </c:pt>
                <c:pt idx="182">
                  <c:v>6.3409000000000004</c:v>
                </c:pt>
                <c:pt idx="183">
                  <c:v>6.3647</c:v>
                </c:pt>
                <c:pt idx="184">
                  <c:v>6.3886000000000003</c:v>
                </c:pt>
                <c:pt idx="185">
                  <c:v>6.4123999999999999</c:v>
                </c:pt>
                <c:pt idx="186">
                  <c:v>6.4363000000000001</c:v>
                </c:pt>
                <c:pt idx="187">
                  <c:v>6.4600999999999997</c:v>
                </c:pt>
                <c:pt idx="188">
                  <c:v>6.484</c:v>
                </c:pt>
                <c:pt idx="189">
                  <c:v>6.5077999999999996</c:v>
                </c:pt>
                <c:pt idx="190">
                  <c:v>6.5316999999999998</c:v>
                </c:pt>
                <c:pt idx="191">
                  <c:v>6.5555000000000003</c:v>
                </c:pt>
                <c:pt idx="192">
                  <c:v>6.5793999999999997</c:v>
                </c:pt>
                <c:pt idx="193">
                  <c:v>6.6032000000000002</c:v>
                </c:pt>
                <c:pt idx="194">
                  <c:v>6.6271000000000004</c:v>
                </c:pt>
                <c:pt idx="195">
                  <c:v>6.6509</c:v>
                </c:pt>
                <c:pt idx="196">
                  <c:v>6.6748000000000003</c:v>
                </c:pt>
                <c:pt idx="197">
                  <c:v>6.6985999999999999</c:v>
                </c:pt>
                <c:pt idx="198">
                  <c:v>6.7225000000000001</c:v>
                </c:pt>
                <c:pt idx="199">
                  <c:v>6.7462999999999997</c:v>
                </c:pt>
                <c:pt idx="200">
                  <c:v>6.7702</c:v>
                </c:pt>
                <c:pt idx="201">
                  <c:v>6.7941000000000003</c:v>
                </c:pt>
                <c:pt idx="202">
                  <c:v>6.8178999999999998</c:v>
                </c:pt>
                <c:pt idx="203">
                  <c:v>6.8418000000000001</c:v>
                </c:pt>
                <c:pt idx="204">
                  <c:v>6.8655999999999997</c:v>
                </c:pt>
                <c:pt idx="205">
                  <c:v>6.8895</c:v>
                </c:pt>
                <c:pt idx="206">
                  <c:v>6.9132999999999996</c:v>
                </c:pt>
                <c:pt idx="207">
                  <c:v>6.9371999999999998</c:v>
                </c:pt>
                <c:pt idx="208">
                  <c:v>6.9610000000000003</c:v>
                </c:pt>
                <c:pt idx="209">
                  <c:v>6.9848999999999997</c:v>
                </c:pt>
                <c:pt idx="210">
                  <c:v>7.0087000000000002</c:v>
                </c:pt>
                <c:pt idx="211">
                  <c:v>7.0326000000000004</c:v>
                </c:pt>
                <c:pt idx="212">
                  <c:v>7.0564</c:v>
                </c:pt>
                <c:pt idx="213">
                  <c:v>7.0803000000000003</c:v>
                </c:pt>
                <c:pt idx="214">
                  <c:v>7.1040999999999999</c:v>
                </c:pt>
                <c:pt idx="215">
                  <c:v>7.1280000000000001</c:v>
                </c:pt>
                <c:pt idx="216">
                  <c:v>7.1517999999999997</c:v>
                </c:pt>
                <c:pt idx="217">
                  <c:v>7.1757</c:v>
                </c:pt>
                <c:pt idx="218">
                  <c:v>7.1994999999999996</c:v>
                </c:pt>
                <c:pt idx="219">
                  <c:v>7.2233999999999998</c:v>
                </c:pt>
                <c:pt idx="220">
                  <c:v>7.2472000000000003</c:v>
                </c:pt>
                <c:pt idx="221">
                  <c:v>7.2710999999999997</c:v>
                </c:pt>
                <c:pt idx="222">
                  <c:v>7.2949000000000002</c:v>
                </c:pt>
                <c:pt idx="223">
                  <c:v>7.3188000000000004</c:v>
                </c:pt>
                <c:pt idx="224">
                  <c:v>7.3426</c:v>
                </c:pt>
                <c:pt idx="225">
                  <c:v>7.3665000000000003</c:v>
                </c:pt>
                <c:pt idx="226">
                  <c:v>7.3902999999999999</c:v>
                </c:pt>
                <c:pt idx="227">
                  <c:v>7.4142000000000001</c:v>
                </c:pt>
                <c:pt idx="228">
                  <c:v>7.4379999999999997</c:v>
                </c:pt>
                <c:pt idx="229">
                  <c:v>7.4619</c:v>
                </c:pt>
                <c:pt idx="230">
                  <c:v>7.4856999999999996</c:v>
                </c:pt>
                <c:pt idx="231">
                  <c:v>7.5095999999999998</c:v>
                </c:pt>
                <c:pt idx="232">
                  <c:v>7.5334000000000003</c:v>
                </c:pt>
                <c:pt idx="233">
                  <c:v>7.5572999999999997</c:v>
                </c:pt>
                <c:pt idx="234">
                  <c:v>7.5811000000000002</c:v>
                </c:pt>
                <c:pt idx="235">
                  <c:v>7.6050000000000004</c:v>
                </c:pt>
                <c:pt idx="236">
                  <c:v>7.6288</c:v>
                </c:pt>
                <c:pt idx="237">
                  <c:v>7.6527000000000003</c:v>
                </c:pt>
                <c:pt idx="238">
                  <c:v>7.6764999999999999</c:v>
                </c:pt>
                <c:pt idx="239">
                  <c:v>7.7004000000000001</c:v>
                </c:pt>
                <c:pt idx="240">
                  <c:v>7.7241999999999997</c:v>
                </c:pt>
                <c:pt idx="241">
                  <c:v>7.7481</c:v>
                </c:pt>
                <c:pt idx="242">
                  <c:v>7.7718999999999996</c:v>
                </c:pt>
                <c:pt idx="243">
                  <c:v>7.7957999999999998</c:v>
                </c:pt>
                <c:pt idx="244">
                  <c:v>7.8196000000000003</c:v>
                </c:pt>
                <c:pt idx="245">
                  <c:v>7.8434999999999997</c:v>
                </c:pt>
                <c:pt idx="246">
                  <c:v>7.8673000000000002</c:v>
                </c:pt>
                <c:pt idx="247">
                  <c:v>7.8912000000000004</c:v>
                </c:pt>
                <c:pt idx="248">
                  <c:v>7.915</c:v>
                </c:pt>
                <c:pt idx="249">
                  <c:v>7.9389000000000003</c:v>
                </c:pt>
                <c:pt idx="250">
                  <c:v>7.9626999999999999</c:v>
                </c:pt>
                <c:pt idx="251">
                  <c:v>7.9866000000000001</c:v>
                </c:pt>
                <c:pt idx="252">
                  <c:v>8.0105000000000004</c:v>
                </c:pt>
                <c:pt idx="253">
                  <c:v>8.0343</c:v>
                </c:pt>
                <c:pt idx="254">
                  <c:v>8.0581999999999994</c:v>
                </c:pt>
                <c:pt idx="255">
                  <c:v>8.0820000000000007</c:v>
                </c:pt>
                <c:pt idx="256">
                  <c:v>8.1059000000000001</c:v>
                </c:pt>
                <c:pt idx="257">
                  <c:v>8.1296999999999997</c:v>
                </c:pt>
                <c:pt idx="258">
                  <c:v>8.1536000000000008</c:v>
                </c:pt>
                <c:pt idx="259">
                  <c:v>8.1774000000000004</c:v>
                </c:pt>
                <c:pt idx="260">
                  <c:v>8.2012999999999998</c:v>
                </c:pt>
                <c:pt idx="261">
                  <c:v>8.2250999999999994</c:v>
                </c:pt>
                <c:pt idx="262">
                  <c:v>8.2490000000000006</c:v>
                </c:pt>
                <c:pt idx="263">
                  <c:v>8.2728000000000002</c:v>
                </c:pt>
                <c:pt idx="264">
                  <c:v>8.2966999999999995</c:v>
                </c:pt>
                <c:pt idx="265">
                  <c:v>8.3204999999999991</c:v>
                </c:pt>
                <c:pt idx="266">
                  <c:v>8.3444000000000003</c:v>
                </c:pt>
                <c:pt idx="267">
                  <c:v>8.3681999999999999</c:v>
                </c:pt>
                <c:pt idx="268">
                  <c:v>8.3920999999999992</c:v>
                </c:pt>
                <c:pt idx="269">
                  <c:v>8.4159000000000006</c:v>
                </c:pt>
                <c:pt idx="270">
                  <c:v>8.4398</c:v>
                </c:pt>
                <c:pt idx="271">
                  <c:v>8.4635999999999996</c:v>
                </c:pt>
                <c:pt idx="272">
                  <c:v>8.4875000000000007</c:v>
                </c:pt>
                <c:pt idx="273">
                  <c:v>8.5113000000000003</c:v>
                </c:pt>
                <c:pt idx="274">
                  <c:v>8.5351999999999997</c:v>
                </c:pt>
                <c:pt idx="275">
                  <c:v>8.5589999999999993</c:v>
                </c:pt>
                <c:pt idx="276">
                  <c:v>8.5829000000000004</c:v>
                </c:pt>
                <c:pt idx="277">
                  <c:v>8.6067</c:v>
                </c:pt>
                <c:pt idx="278">
                  <c:v>8.6305999999999994</c:v>
                </c:pt>
                <c:pt idx="279">
                  <c:v>8.6544000000000008</c:v>
                </c:pt>
                <c:pt idx="280">
                  <c:v>8.6783000000000001</c:v>
                </c:pt>
                <c:pt idx="281">
                  <c:v>8.7020999999999997</c:v>
                </c:pt>
                <c:pt idx="282">
                  <c:v>8.7260000000000009</c:v>
                </c:pt>
                <c:pt idx="283">
                  <c:v>8.7498000000000005</c:v>
                </c:pt>
                <c:pt idx="284">
                  <c:v>8.7736999999999998</c:v>
                </c:pt>
                <c:pt idx="285">
                  <c:v>8.7974999999999994</c:v>
                </c:pt>
                <c:pt idx="286">
                  <c:v>8.8214000000000006</c:v>
                </c:pt>
                <c:pt idx="287">
                  <c:v>8.8452000000000002</c:v>
                </c:pt>
                <c:pt idx="288">
                  <c:v>8.8690999999999995</c:v>
                </c:pt>
                <c:pt idx="289">
                  <c:v>8.8928999999999991</c:v>
                </c:pt>
                <c:pt idx="290">
                  <c:v>8.9168000000000003</c:v>
                </c:pt>
                <c:pt idx="291">
                  <c:v>8.9405999999999999</c:v>
                </c:pt>
                <c:pt idx="292">
                  <c:v>8.9644999999999992</c:v>
                </c:pt>
                <c:pt idx="293">
                  <c:v>8.9883000000000006</c:v>
                </c:pt>
                <c:pt idx="294">
                  <c:v>9.0122</c:v>
                </c:pt>
                <c:pt idx="295">
                  <c:v>9.0359999999999996</c:v>
                </c:pt>
                <c:pt idx="296">
                  <c:v>9.0599000000000007</c:v>
                </c:pt>
                <c:pt idx="297">
                  <c:v>9.0837000000000003</c:v>
                </c:pt>
                <c:pt idx="298">
                  <c:v>9.1075999999999997</c:v>
                </c:pt>
                <c:pt idx="299">
                  <c:v>9.1313999999999993</c:v>
                </c:pt>
                <c:pt idx="300">
                  <c:v>9.1553000000000004</c:v>
                </c:pt>
                <c:pt idx="301">
                  <c:v>9.1791999999999998</c:v>
                </c:pt>
                <c:pt idx="302">
                  <c:v>9.2029999999999994</c:v>
                </c:pt>
                <c:pt idx="303">
                  <c:v>9.2269000000000005</c:v>
                </c:pt>
                <c:pt idx="304">
                  <c:v>9.2507000000000001</c:v>
                </c:pt>
                <c:pt idx="305">
                  <c:v>9.2745999999999995</c:v>
                </c:pt>
                <c:pt idx="306">
                  <c:v>9.2984000000000009</c:v>
                </c:pt>
                <c:pt idx="307">
                  <c:v>9.3223000000000003</c:v>
                </c:pt>
                <c:pt idx="308">
                  <c:v>9.3460999999999999</c:v>
                </c:pt>
                <c:pt idx="309">
                  <c:v>9.3699999999999992</c:v>
                </c:pt>
                <c:pt idx="310">
                  <c:v>9.3938000000000006</c:v>
                </c:pt>
                <c:pt idx="311">
                  <c:v>9.4177</c:v>
                </c:pt>
                <c:pt idx="312">
                  <c:v>9.4414999999999996</c:v>
                </c:pt>
                <c:pt idx="313">
                  <c:v>9.4654000000000007</c:v>
                </c:pt>
                <c:pt idx="314">
                  <c:v>9.4892000000000003</c:v>
                </c:pt>
                <c:pt idx="315">
                  <c:v>9.5130999999999997</c:v>
                </c:pt>
                <c:pt idx="316">
                  <c:v>9.5368999999999993</c:v>
                </c:pt>
                <c:pt idx="317">
                  <c:v>9.5608000000000004</c:v>
                </c:pt>
                <c:pt idx="318">
                  <c:v>9.5846</c:v>
                </c:pt>
                <c:pt idx="319">
                  <c:v>9.6084999999999994</c:v>
                </c:pt>
                <c:pt idx="320">
                  <c:v>9.6323000000000008</c:v>
                </c:pt>
                <c:pt idx="321">
                  <c:v>9.6562000000000001</c:v>
                </c:pt>
                <c:pt idx="322">
                  <c:v>9.68</c:v>
                </c:pt>
                <c:pt idx="323">
                  <c:v>9.7039000000000009</c:v>
                </c:pt>
                <c:pt idx="324">
                  <c:v>9.7277000000000005</c:v>
                </c:pt>
                <c:pt idx="325">
                  <c:v>9.7515999999999998</c:v>
                </c:pt>
                <c:pt idx="326">
                  <c:v>9.7753999999999994</c:v>
                </c:pt>
                <c:pt idx="327">
                  <c:v>9.7993000000000006</c:v>
                </c:pt>
                <c:pt idx="328">
                  <c:v>9.8231000000000002</c:v>
                </c:pt>
                <c:pt idx="329">
                  <c:v>9.8469999999999995</c:v>
                </c:pt>
                <c:pt idx="330">
                  <c:v>9.8707999999999991</c:v>
                </c:pt>
                <c:pt idx="331">
                  <c:v>9.8947000000000003</c:v>
                </c:pt>
                <c:pt idx="332">
                  <c:v>9.9184999999999999</c:v>
                </c:pt>
                <c:pt idx="333">
                  <c:v>9.9423999999999992</c:v>
                </c:pt>
                <c:pt idx="334">
                  <c:v>9.9662000000000006</c:v>
                </c:pt>
                <c:pt idx="335">
                  <c:v>9.9901</c:v>
                </c:pt>
                <c:pt idx="336">
                  <c:v>10.0139</c:v>
                </c:pt>
                <c:pt idx="337">
                  <c:v>10.037800000000001</c:v>
                </c:pt>
                <c:pt idx="338">
                  <c:v>10.0616</c:v>
                </c:pt>
                <c:pt idx="339">
                  <c:v>10.0855</c:v>
                </c:pt>
                <c:pt idx="340">
                  <c:v>10.109299999999999</c:v>
                </c:pt>
                <c:pt idx="341">
                  <c:v>10.1332</c:v>
                </c:pt>
                <c:pt idx="342">
                  <c:v>10.157</c:v>
                </c:pt>
                <c:pt idx="343">
                  <c:v>10.180899999999999</c:v>
                </c:pt>
                <c:pt idx="344">
                  <c:v>10.204700000000001</c:v>
                </c:pt>
                <c:pt idx="345">
                  <c:v>10.2286</c:v>
                </c:pt>
                <c:pt idx="346">
                  <c:v>10.2524</c:v>
                </c:pt>
                <c:pt idx="347">
                  <c:v>10.276300000000001</c:v>
                </c:pt>
                <c:pt idx="348">
                  <c:v>10.3001</c:v>
                </c:pt>
                <c:pt idx="349">
                  <c:v>10.324</c:v>
                </c:pt>
                <c:pt idx="350">
                  <c:v>10.347899999999999</c:v>
                </c:pt>
                <c:pt idx="351">
                  <c:v>10.371700000000001</c:v>
                </c:pt>
                <c:pt idx="352">
                  <c:v>10.3956</c:v>
                </c:pt>
                <c:pt idx="353">
                  <c:v>10.4194</c:v>
                </c:pt>
                <c:pt idx="354">
                  <c:v>10.443300000000001</c:v>
                </c:pt>
                <c:pt idx="355">
                  <c:v>10.4671</c:v>
                </c:pt>
                <c:pt idx="356">
                  <c:v>10.491</c:v>
                </c:pt>
                <c:pt idx="357">
                  <c:v>10.514799999999999</c:v>
                </c:pt>
                <c:pt idx="358">
                  <c:v>10.5387</c:v>
                </c:pt>
                <c:pt idx="359">
                  <c:v>10.5625</c:v>
                </c:pt>
                <c:pt idx="360">
                  <c:v>10.586399999999999</c:v>
                </c:pt>
                <c:pt idx="361">
                  <c:v>10.610200000000001</c:v>
                </c:pt>
                <c:pt idx="362">
                  <c:v>10.6341</c:v>
                </c:pt>
                <c:pt idx="363">
                  <c:v>10.6579</c:v>
                </c:pt>
                <c:pt idx="364">
                  <c:v>10.681800000000001</c:v>
                </c:pt>
                <c:pt idx="365">
                  <c:v>10.7056</c:v>
                </c:pt>
                <c:pt idx="366">
                  <c:v>10.7295</c:v>
                </c:pt>
                <c:pt idx="367">
                  <c:v>10.753299999999999</c:v>
                </c:pt>
                <c:pt idx="368">
                  <c:v>10.777200000000001</c:v>
                </c:pt>
                <c:pt idx="369">
                  <c:v>10.801</c:v>
                </c:pt>
                <c:pt idx="370">
                  <c:v>10.8249</c:v>
                </c:pt>
                <c:pt idx="371">
                  <c:v>10.848699999999999</c:v>
                </c:pt>
                <c:pt idx="372">
                  <c:v>10.8726</c:v>
                </c:pt>
                <c:pt idx="373">
                  <c:v>10.8964</c:v>
                </c:pt>
                <c:pt idx="374">
                  <c:v>10.920299999999999</c:v>
                </c:pt>
                <c:pt idx="375">
                  <c:v>10.944100000000001</c:v>
                </c:pt>
                <c:pt idx="376">
                  <c:v>10.968</c:v>
                </c:pt>
                <c:pt idx="377">
                  <c:v>10.9918</c:v>
                </c:pt>
                <c:pt idx="378">
                  <c:v>11.015700000000001</c:v>
                </c:pt>
                <c:pt idx="379">
                  <c:v>11.0395</c:v>
                </c:pt>
                <c:pt idx="380">
                  <c:v>11.0634</c:v>
                </c:pt>
                <c:pt idx="381">
                  <c:v>11.087199999999999</c:v>
                </c:pt>
                <c:pt idx="382">
                  <c:v>11.1111</c:v>
                </c:pt>
                <c:pt idx="383">
                  <c:v>11.1349</c:v>
                </c:pt>
                <c:pt idx="384">
                  <c:v>11.158799999999999</c:v>
                </c:pt>
                <c:pt idx="385">
                  <c:v>11.182600000000001</c:v>
                </c:pt>
                <c:pt idx="386">
                  <c:v>11.2065</c:v>
                </c:pt>
                <c:pt idx="387">
                  <c:v>11.2303</c:v>
                </c:pt>
                <c:pt idx="388">
                  <c:v>11.254200000000001</c:v>
                </c:pt>
                <c:pt idx="389">
                  <c:v>11.278</c:v>
                </c:pt>
                <c:pt idx="390">
                  <c:v>11.3019</c:v>
                </c:pt>
                <c:pt idx="391">
                  <c:v>11.325699999999999</c:v>
                </c:pt>
                <c:pt idx="392">
                  <c:v>11.349600000000001</c:v>
                </c:pt>
                <c:pt idx="393">
                  <c:v>11.3734</c:v>
                </c:pt>
                <c:pt idx="394">
                  <c:v>11.3973</c:v>
                </c:pt>
                <c:pt idx="395">
                  <c:v>11.421099999999999</c:v>
                </c:pt>
                <c:pt idx="396">
                  <c:v>11.445</c:v>
                </c:pt>
                <c:pt idx="397">
                  <c:v>11.4688</c:v>
                </c:pt>
                <c:pt idx="398">
                  <c:v>11.492699999999999</c:v>
                </c:pt>
                <c:pt idx="399">
                  <c:v>11.516500000000001</c:v>
                </c:pt>
                <c:pt idx="400">
                  <c:v>11.5404</c:v>
                </c:pt>
                <c:pt idx="401">
                  <c:v>11.564299999999999</c:v>
                </c:pt>
                <c:pt idx="402">
                  <c:v>11.588100000000001</c:v>
                </c:pt>
                <c:pt idx="403">
                  <c:v>11.612</c:v>
                </c:pt>
                <c:pt idx="404">
                  <c:v>11.6358</c:v>
                </c:pt>
                <c:pt idx="405">
                  <c:v>11.659700000000001</c:v>
                </c:pt>
                <c:pt idx="406">
                  <c:v>11.6835</c:v>
                </c:pt>
                <c:pt idx="407">
                  <c:v>11.7074</c:v>
                </c:pt>
                <c:pt idx="408">
                  <c:v>11.731199999999999</c:v>
                </c:pt>
                <c:pt idx="409">
                  <c:v>11.755100000000001</c:v>
                </c:pt>
                <c:pt idx="410">
                  <c:v>11.7789</c:v>
                </c:pt>
                <c:pt idx="411">
                  <c:v>11.8028</c:v>
                </c:pt>
                <c:pt idx="412">
                  <c:v>11.826599999999999</c:v>
                </c:pt>
                <c:pt idx="413">
                  <c:v>11.8505</c:v>
                </c:pt>
                <c:pt idx="414">
                  <c:v>11.8743</c:v>
                </c:pt>
                <c:pt idx="415">
                  <c:v>11.898199999999999</c:v>
                </c:pt>
                <c:pt idx="416">
                  <c:v>11.922000000000001</c:v>
                </c:pt>
                <c:pt idx="417">
                  <c:v>11.9459</c:v>
                </c:pt>
                <c:pt idx="418">
                  <c:v>11.9697</c:v>
                </c:pt>
                <c:pt idx="419">
                  <c:v>11.993600000000001</c:v>
                </c:pt>
                <c:pt idx="420">
                  <c:v>12.0174</c:v>
                </c:pt>
                <c:pt idx="421">
                  <c:v>12.0413</c:v>
                </c:pt>
                <c:pt idx="422">
                  <c:v>12.065099999999999</c:v>
                </c:pt>
                <c:pt idx="423">
                  <c:v>12.089</c:v>
                </c:pt>
                <c:pt idx="424">
                  <c:v>12.1128</c:v>
                </c:pt>
                <c:pt idx="425">
                  <c:v>12.136699999999999</c:v>
                </c:pt>
                <c:pt idx="426">
                  <c:v>12.160500000000001</c:v>
                </c:pt>
                <c:pt idx="427">
                  <c:v>12.1844</c:v>
                </c:pt>
                <c:pt idx="428">
                  <c:v>12.2082</c:v>
                </c:pt>
                <c:pt idx="429">
                  <c:v>12.232100000000001</c:v>
                </c:pt>
                <c:pt idx="430">
                  <c:v>12.2559</c:v>
                </c:pt>
                <c:pt idx="431">
                  <c:v>12.2798</c:v>
                </c:pt>
                <c:pt idx="432">
                  <c:v>12.303599999999999</c:v>
                </c:pt>
                <c:pt idx="433">
                  <c:v>12.327500000000001</c:v>
                </c:pt>
                <c:pt idx="434">
                  <c:v>12.3513</c:v>
                </c:pt>
                <c:pt idx="435">
                  <c:v>12.3752</c:v>
                </c:pt>
                <c:pt idx="436">
                  <c:v>12.398999999999999</c:v>
                </c:pt>
                <c:pt idx="437">
                  <c:v>12.4229</c:v>
                </c:pt>
                <c:pt idx="438">
                  <c:v>12.4467</c:v>
                </c:pt>
                <c:pt idx="439">
                  <c:v>12.470599999999999</c:v>
                </c:pt>
                <c:pt idx="440">
                  <c:v>12.494400000000001</c:v>
                </c:pt>
                <c:pt idx="441">
                  <c:v>12.5183</c:v>
                </c:pt>
                <c:pt idx="442">
                  <c:v>12.5421</c:v>
                </c:pt>
                <c:pt idx="443">
                  <c:v>12.566000000000001</c:v>
                </c:pt>
                <c:pt idx="444">
                  <c:v>12.5898</c:v>
                </c:pt>
                <c:pt idx="445">
                  <c:v>12.6137</c:v>
                </c:pt>
                <c:pt idx="446">
                  <c:v>12.637499999999999</c:v>
                </c:pt>
                <c:pt idx="447">
                  <c:v>12.6614</c:v>
                </c:pt>
                <c:pt idx="448">
                  <c:v>12.6852</c:v>
                </c:pt>
                <c:pt idx="449">
                  <c:v>12.709099999999999</c:v>
                </c:pt>
                <c:pt idx="450">
                  <c:v>12.733000000000001</c:v>
                </c:pt>
                <c:pt idx="451">
                  <c:v>12.7568</c:v>
                </c:pt>
                <c:pt idx="452">
                  <c:v>12.7807</c:v>
                </c:pt>
                <c:pt idx="453">
                  <c:v>12.804500000000001</c:v>
                </c:pt>
                <c:pt idx="454">
                  <c:v>12.8284</c:v>
                </c:pt>
                <c:pt idx="455">
                  <c:v>12.8522</c:v>
                </c:pt>
                <c:pt idx="456">
                  <c:v>12.876099999999999</c:v>
                </c:pt>
                <c:pt idx="457">
                  <c:v>12.899900000000001</c:v>
                </c:pt>
                <c:pt idx="458">
                  <c:v>12.9238</c:v>
                </c:pt>
                <c:pt idx="459">
                  <c:v>12.9476</c:v>
                </c:pt>
                <c:pt idx="460">
                  <c:v>12.971500000000001</c:v>
                </c:pt>
                <c:pt idx="461">
                  <c:v>12.9953</c:v>
                </c:pt>
                <c:pt idx="462">
                  <c:v>13.0192</c:v>
                </c:pt>
                <c:pt idx="463">
                  <c:v>13.042999999999999</c:v>
                </c:pt>
                <c:pt idx="464">
                  <c:v>13.0669</c:v>
                </c:pt>
                <c:pt idx="465">
                  <c:v>13.0907</c:v>
                </c:pt>
                <c:pt idx="466">
                  <c:v>13.114599999999999</c:v>
                </c:pt>
                <c:pt idx="467">
                  <c:v>13.138400000000001</c:v>
                </c:pt>
                <c:pt idx="468">
                  <c:v>13.1623</c:v>
                </c:pt>
                <c:pt idx="469">
                  <c:v>13.1861</c:v>
                </c:pt>
                <c:pt idx="470">
                  <c:v>13.21</c:v>
                </c:pt>
                <c:pt idx="471">
                  <c:v>13.2338</c:v>
                </c:pt>
                <c:pt idx="472">
                  <c:v>13.2577</c:v>
                </c:pt>
                <c:pt idx="473">
                  <c:v>13.281499999999999</c:v>
                </c:pt>
                <c:pt idx="474">
                  <c:v>13.305400000000001</c:v>
                </c:pt>
                <c:pt idx="475">
                  <c:v>13.3292</c:v>
                </c:pt>
                <c:pt idx="476">
                  <c:v>13.3531</c:v>
                </c:pt>
                <c:pt idx="477">
                  <c:v>13.376899999999999</c:v>
                </c:pt>
                <c:pt idx="478">
                  <c:v>13.4008</c:v>
                </c:pt>
                <c:pt idx="479">
                  <c:v>13.4246</c:v>
                </c:pt>
                <c:pt idx="480">
                  <c:v>13.448499999999999</c:v>
                </c:pt>
                <c:pt idx="481">
                  <c:v>13.472300000000001</c:v>
                </c:pt>
                <c:pt idx="482">
                  <c:v>13.4962</c:v>
                </c:pt>
                <c:pt idx="483">
                  <c:v>13.52</c:v>
                </c:pt>
                <c:pt idx="484">
                  <c:v>13.543900000000001</c:v>
                </c:pt>
                <c:pt idx="485">
                  <c:v>13.5677</c:v>
                </c:pt>
                <c:pt idx="486">
                  <c:v>13.5916</c:v>
                </c:pt>
                <c:pt idx="487">
                  <c:v>13.615399999999999</c:v>
                </c:pt>
                <c:pt idx="488">
                  <c:v>13.6393</c:v>
                </c:pt>
                <c:pt idx="489">
                  <c:v>13.6631</c:v>
                </c:pt>
                <c:pt idx="490">
                  <c:v>13.686999999999999</c:v>
                </c:pt>
                <c:pt idx="491">
                  <c:v>13.710800000000001</c:v>
                </c:pt>
                <c:pt idx="492">
                  <c:v>13.7347</c:v>
                </c:pt>
                <c:pt idx="493">
                  <c:v>13.7585</c:v>
                </c:pt>
                <c:pt idx="494">
                  <c:v>13.782400000000001</c:v>
                </c:pt>
                <c:pt idx="495">
                  <c:v>13.8062</c:v>
                </c:pt>
                <c:pt idx="496">
                  <c:v>13.8301</c:v>
                </c:pt>
                <c:pt idx="497">
                  <c:v>13.853899999999999</c:v>
                </c:pt>
                <c:pt idx="498">
                  <c:v>13.877800000000001</c:v>
                </c:pt>
                <c:pt idx="499">
                  <c:v>13.9016</c:v>
                </c:pt>
                <c:pt idx="500">
                  <c:v>13.9255</c:v>
                </c:pt>
                <c:pt idx="501">
                  <c:v>13.949400000000001</c:v>
                </c:pt>
                <c:pt idx="502">
                  <c:v>13.9732</c:v>
                </c:pt>
                <c:pt idx="503">
                  <c:v>13.9971</c:v>
                </c:pt>
                <c:pt idx="504">
                  <c:v>14.020899999999999</c:v>
                </c:pt>
                <c:pt idx="505">
                  <c:v>14.0448</c:v>
                </c:pt>
                <c:pt idx="506">
                  <c:v>14.0686</c:v>
                </c:pt>
                <c:pt idx="507">
                  <c:v>14.092499999999999</c:v>
                </c:pt>
                <c:pt idx="508">
                  <c:v>14.116300000000001</c:v>
                </c:pt>
                <c:pt idx="509">
                  <c:v>14.1402</c:v>
                </c:pt>
                <c:pt idx="510">
                  <c:v>14.164</c:v>
                </c:pt>
                <c:pt idx="511">
                  <c:v>14.187900000000001</c:v>
                </c:pt>
                <c:pt idx="512">
                  <c:v>14.2117</c:v>
                </c:pt>
                <c:pt idx="513">
                  <c:v>14.2356</c:v>
                </c:pt>
                <c:pt idx="514">
                  <c:v>14.259399999999999</c:v>
                </c:pt>
                <c:pt idx="515">
                  <c:v>14.283300000000001</c:v>
                </c:pt>
                <c:pt idx="516">
                  <c:v>14.3071</c:v>
                </c:pt>
                <c:pt idx="517">
                  <c:v>14.331</c:v>
                </c:pt>
                <c:pt idx="518">
                  <c:v>14.354799999999999</c:v>
                </c:pt>
                <c:pt idx="519">
                  <c:v>14.3787</c:v>
                </c:pt>
                <c:pt idx="520">
                  <c:v>14.4025</c:v>
                </c:pt>
                <c:pt idx="521">
                  <c:v>14.426399999999999</c:v>
                </c:pt>
                <c:pt idx="522">
                  <c:v>14.450200000000001</c:v>
                </c:pt>
                <c:pt idx="523">
                  <c:v>14.4741</c:v>
                </c:pt>
                <c:pt idx="524">
                  <c:v>14.4979</c:v>
                </c:pt>
                <c:pt idx="525">
                  <c:v>14.521800000000001</c:v>
                </c:pt>
                <c:pt idx="526">
                  <c:v>14.5456</c:v>
                </c:pt>
                <c:pt idx="527">
                  <c:v>14.5695</c:v>
                </c:pt>
                <c:pt idx="528">
                  <c:v>14.593299999999999</c:v>
                </c:pt>
                <c:pt idx="529">
                  <c:v>14.6172</c:v>
                </c:pt>
                <c:pt idx="530">
                  <c:v>14.641</c:v>
                </c:pt>
                <c:pt idx="531">
                  <c:v>14.664899999999999</c:v>
                </c:pt>
                <c:pt idx="532">
                  <c:v>14.688700000000001</c:v>
                </c:pt>
                <c:pt idx="533">
                  <c:v>14.7126</c:v>
                </c:pt>
                <c:pt idx="534">
                  <c:v>14.7364</c:v>
                </c:pt>
                <c:pt idx="535">
                  <c:v>14.760300000000001</c:v>
                </c:pt>
                <c:pt idx="536">
                  <c:v>14.7841</c:v>
                </c:pt>
                <c:pt idx="537">
                  <c:v>14.808</c:v>
                </c:pt>
                <c:pt idx="538">
                  <c:v>14.831799999999999</c:v>
                </c:pt>
                <c:pt idx="539">
                  <c:v>14.855700000000001</c:v>
                </c:pt>
                <c:pt idx="540">
                  <c:v>14.8795</c:v>
                </c:pt>
                <c:pt idx="541">
                  <c:v>14.9034</c:v>
                </c:pt>
                <c:pt idx="542">
                  <c:v>14.927199999999999</c:v>
                </c:pt>
                <c:pt idx="543">
                  <c:v>14.9511</c:v>
                </c:pt>
                <c:pt idx="544">
                  <c:v>14.9749</c:v>
                </c:pt>
                <c:pt idx="545">
                  <c:v>14.998799999999999</c:v>
                </c:pt>
                <c:pt idx="546">
                  <c:v>15.022600000000001</c:v>
                </c:pt>
                <c:pt idx="547">
                  <c:v>15.0465</c:v>
                </c:pt>
                <c:pt idx="548">
                  <c:v>15.0703</c:v>
                </c:pt>
                <c:pt idx="549">
                  <c:v>15.094200000000001</c:v>
                </c:pt>
                <c:pt idx="550">
                  <c:v>15.1181</c:v>
                </c:pt>
                <c:pt idx="551">
                  <c:v>15.1419</c:v>
                </c:pt>
                <c:pt idx="552">
                  <c:v>15.165800000000001</c:v>
                </c:pt>
                <c:pt idx="553">
                  <c:v>15.1896</c:v>
                </c:pt>
                <c:pt idx="554">
                  <c:v>15.2135</c:v>
                </c:pt>
                <c:pt idx="555">
                  <c:v>15.237299999999999</c:v>
                </c:pt>
                <c:pt idx="556">
                  <c:v>15.261200000000001</c:v>
                </c:pt>
                <c:pt idx="557">
                  <c:v>15.285</c:v>
                </c:pt>
                <c:pt idx="558">
                  <c:v>15.3089</c:v>
                </c:pt>
                <c:pt idx="559">
                  <c:v>15.332700000000001</c:v>
                </c:pt>
                <c:pt idx="560">
                  <c:v>15.3566</c:v>
                </c:pt>
                <c:pt idx="561">
                  <c:v>15.3804</c:v>
                </c:pt>
                <c:pt idx="562">
                  <c:v>15.404299999999999</c:v>
                </c:pt>
                <c:pt idx="563">
                  <c:v>15.428100000000001</c:v>
                </c:pt>
                <c:pt idx="564">
                  <c:v>15.452</c:v>
                </c:pt>
                <c:pt idx="565">
                  <c:v>15.4758</c:v>
                </c:pt>
                <c:pt idx="566">
                  <c:v>15.499700000000001</c:v>
                </c:pt>
                <c:pt idx="567">
                  <c:v>15.5235</c:v>
                </c:pt>
                <c:pt idx="568">
                  <c:v>15.5474</c:v>
                </c:pt>
                <c:pt idx="569">
                  <c:v>15.571199999999999</c:v>
                </c:pt>
                <c:pt idx="570">
                  <c:v>15.5951</c:v>
                </c:pt>
                <c:pt idx="571">
                  <c:v>15.6189</c:v>
                </c:pt>
                <c:pt idx="572">
                  <c:v>15.642799999999999</c:v>
                </c:pt>
                <c:pt idx="573">
                  <c:v>15.666600000000001</c:v>
                </c:pt>
                <c:pt idx="574">
                  <c:v>15.6905</c:v>
                </c:pt>
                <c:pt idx="575">
                  <c:v>15.7143</c:v>
                </c:pt>
                <c:pt idx="576">
                  <c:v>15.738200000000001</c:v>
                </c:pt>
                <c:pt idx="577">
                  <c:v>15.762</c:v>
                </c:pt>
                <c:pt idx="578">
                  <c:v>15.7859</c:v>
                </c:pt>
                <c:pt idx="579">
                  <c:v>15.809699999999999</c:v>
                </c:pt>
                <c:pt idx="580">
                  <c:v>15.833600000000001</c:v>
                </c:pt>
                <c:pt idx="581">
                  <c:v>15.8574</c:v>
                </c:pt>
                <c:pt idx="582">
                  <c:v>15.8813</c:v>
                </c:pt>
                <c:pt idx="583">
                  <c:v>15.905099999999999</c:v>
                </c:pt>
                <c:pt idx="584">
                  <c:v>15.929</c:v>
                </c:pt>
                <c:pt idx="585">
                  <c:v>15.9528</c:v>
                </c:pt>
                <c:pt idx="586">
                  <c:v>15.976699999999999</c:v>
                </c:pt>
                <c:pt idx="587">
                  <c:v>16.000499999999999</c:v>
                </c:pt>
                <c:pt idx="588">
                  <c:v>16.0244</c:v>
                </c:pt>
                <c:pt idx="589">
                  <c:v>16.048200000000001</c:v>
                </c:pt>
                <c:pt idx="590">
                  <c:v>16.072099999999999</c:v>
                </c:pt>
                <c:pt idx="591">
                  <c:v>16.0959</c:v>
                </c:pt>
                <c:pt idx="592">
                  <c:v>16.119800000000001</c:v>
                </c:pt>
                <c:pt idx="593">
                  <c:v>16.143599999999999</c:v>
                </c:pt>
                <c:pt idx="594">
                  <c:v>16.1675</c:v>
                </c:pt>
                <c:pt idx="595">
                  <c:v>16.191299999999998</c:v>
                </c:pt>
                <c:pt idx="596">
                  <c:v>16.215199999999999</c:v>
                </c:pt>
                <c:pt idx="597">
                  <c:v>16.239000000000001</c:v>
                </c:pt>
                <c:pt idx="598">
                  <c:v>16.262899999999998</c:v>
                </c:pt>
                <c:pt idx="599">
                  <c:v>16.2867</c:v>
                </c:pt>
                <c:pt idx="600">
                  <c:v>16.310600000000001</c:v>
                </c:pt>
                <c:pt idx="601">
                  <c:v>16.334499999999998</c:v>
                </c:pt>
                <c:pt idx="602">
                  <c:v>16.3583</c:v>
                </c:pt>
                <c:pt idx="603">
                  <c:v>16.382200000000001</c:v>
                </c:pt>
                <c:pt idx="604">
                  <c:v>16.405999999999999</c:v>
                </c:pt>
                <c:pt idx="605">
                  <c:v>16.4299</c:v>
                </c:pt>
                <c:pt idx="606">
                  <c:v>16.453700000000001</c:v>
                </c:pt>
                <c:pt idx="607">
                  <c:v>16.477599999999999</c:v>
                </c:pt>
                <c:pt idx="608">
                  <c:v>16.5014</c:v>
                </c:pt>
                <c:pt idx="609">
                  <c:v>16.525300000000001</c:v>
                </c:pt>
                <c:pt idx="610">
                  <c:v>16.549099999999999</c:v>
                </c:pt>
                <c:pt idx="611">
                  <c:v>16.573</c:v>
                </c:pt>
                <c:pt idx="612">
                  <c:v>16.596800000000002</c:v>
                </c:pt>
                <c:pt idx="613">
                  <c:v>16.620699999999999</c:v>
                </c:pt>
                <c:pt idx="614">
                  <c:v>16.644500000000001</c:v>
                </c:pt>
                <c:pt idx="615">
                  <c:v>16.668399999999998</c:v>
                </c:pt>
                <c:pt idx="616">
                  <c:v>16.6922</c:v>
                </c:pt>
                <c:pt idx="617">
                  <c:v>16.716100000000001</c:v>
                </c:pt>
                <c:pt idx="618">
                  <c:v>16.739899999999999</c:v>
                </c:pt>
                <c:pt idx="619">
                  <c:v>16.7638</c:v>
                </c:pt>
                <c:pt idx="620">
                  <c:v>16.787600000000001</c:v>
                </c:pt>
                <c:pt idx="621">
                  <c:v>16.811499999999999</c:v>
                </c:pt>
                <c:pt idx="622">
                  <c:v>16.8353</c:v>
                </c:pt>
                <c:pt idx="623">
                  <c:v>16.859200000000001</c:v>
                </c:pt>
                <c:pt idx="624">
                  <c:v>16.882999999999999</c:v>
                </c:pt>
                <c:pt idx="625">
                  <c:v>16.9069</c:v>
                </c:pt>
                <c:pt idx="626">
                  <c:v>16.930700000000002</c:v>
                </c:pt>
                <c:pt idx="627">
                  <c:v>16.954599999999999</c:v>
                </c:pt>
                <c:pt idx="628">
                  <c:v>16.978400000000001</c:v>
                </c:pt>
                <c:pt idx="629">
                  <c:v>17.002300000000002</c:v>
                </c:pt>
                <c:pt idx="630">
                  <c:v>17.0261</c:v>
                </c:pt>
                <c:pt idx="631">
                  <c:v>17.05</c:v>
                </c:pt>
                <c:pt idx="632">
                  <c:v>17.073799999999999</c:v>
                </c:pt>
                <c:pt idx="633">
                  <c:v>17.0977</c:v>
                </c:pt>
                <c:pt idx="634">
                  <c:v>17.121500000000001</c:v>
                </c:pt>
                <c:pt idx="635">
                  <c:v>17.145399999999999</c:v>
                </c:pt>
                <c:pt idx="636">
                  <c:v>17.1692</c:v>
                </c:pt>
                <c:pt idx="637">
                  <c:v>17.193100000000001</c:v>
                </c:pt>
                <c:pt idx="638">
                  <c:v>17.216899999999999</c:v>
                </c:pt>
                <c:pt idx="639">
                  <c:v>17.2408</c:v>
                </c:pt>
                <c:pt idx="640">
                  <c:v>17.264600000000002</c:v>
                </c:pt>
                <c:pt idx="641">
                  <c:v>17.288499999999999</c:v>
                </c:pt>
                <c:pt idx="642">
                  <c:v>17.3123</c:v>
                </c:pt>
                <c:pt idx="643">
                  <c:v>17.336200000000002</c:v>
                </c:pt>
                <c:pt idx="644">
                  <c:v>17.36</c:v>
                </c:pt>
                <c:pt idx="645">
                  <c:v>17.383900000000001</c:v>
                </c:pt>
                <c:pt idx="646">
                  <c:v>17.407699999999998</c:v>
                </c:pt>
                <c:pt idx="647">
                  <c:v>17.4316</c:v>
                </c:pt>
                <c:pt idx="648">
                  <c:v>17.455400000000001</c:v>
                </c:pt>
                <c:pt idx="649">
                  <c:v>17.479299999999999</c:v>
                </c:pt>
                <c:pt idx="650">
                  <c:v>17.5031</c:v>
                </c:pt>
                <c:pt idx="651">
                  <c:v>17.527000000000001</c:v>
                </c:pt>
                <c:pt idx="652">
                  <c:v>17.550899999999999</c:v>
                </c:pt>
                <c:pt idx="653">
                  <c:v>17.5747</c:v>
                </c:pt>
                <c:pt idx="654">
                  <c:v>17.598600000000001</c:v>
                </c:pt>
                <c:pt idx="655">
                  <c:v>17.622399999999999</c:v>
                </c:pt>
                <c:pt idx="656">
                  <c:v>17.6463</c:v>
                </c:pt>
                <c:pt idx="657">
                  <c:v>17.670100000000001</c:v>
                </c:pt>
                <c:pt idx="658">
                  <c:v>17.693999999999999</c:v>
                </c:pt>
                <c:pt idx="659">
                  <c:v>17.7178</c:v>
                </c:pt>
                <c:pt idx="660">
                  <c:v>17.741700000000002</c:v>
                </c:pt>
                <c:pt idx="661">
                  <c:v>17.765499999999999</c:v>
                </c:pt>
                <c:pt idx="662">
                  <c:v>17.789400000000001</c:v>
                </c:pt>
                <c:pt idx="663">
                  <c:v>17.813199999999998</c:v>
                </c:pt>
                <c:pt idx="664">
                  <c:v>17.8371</c:v>
                </c:pt>
                <c:pt idx="665">
                  <c:v>17.860900000000001</c:v>
                </c:pt>
                <c:pt idx="666">
                  <c:v>17.884799999999998</c:v>
                </c:pt>
                <c:pt idx="667">
                  <c:v>17.9086</c:v>
                </c:pt>
                <c:pt idx="668">
                  <c:v>17.932500000000001</c:v>
                </c:pt>
                <c:pt idx="669">
                  <c:v>17.956299999999999</c:v>
                </c:pt>
                <c:pt idx="670">
                  <c:v>17.9802</c:v>
                </c:pt>
                <c:pt idx="671">
                  <c:v>18.004000000000001</c:v>
                </c:pt>
                <c:pt idx="672">
                  <c:v>18.027899999999999</c:v>
                </c:pt>
                <c:pt idx="673">
                  <c:v>18.0517</c:v>
                </c:pt>
                <c:pt idx="674">
                  <c:v>18.075600000000001</c:v>
                </c:pt>
                <c:pt idx="675">
                  <c:v>18.099399999999999</c:v>
                </c:pt>
                <c:pt idx="676">
                  <c:v>18.1233</c:v>
                </c:pt>
                <c:pt idx="677">
                  <c:v>18.147099999999998</c:v>
                </c:pt>
                <c:pt idx="678">
                  <c:v>18.170999999999999</c:v>
                </c:pt>
                <c:pt idx="679">
                  <c:v>18.194800000000001</c:v>
                </c:pt>
                <c:pt idx="680">
                  <c:v>18.218699999999998</c:v>
                </c:pt>
                <c:pt idx="681">
                  <c:v>18.2425</c:v>
                </c:pt>
                <c:pt idx="682">
                  <c:v>18.266400000000001</c:v>
                </c:pt>
                <c:pt idx="683">
                  <c:v>18.290199999999999</c:v>
                </c:pt>
                <c:pt idx="684">
                  <c:v>18.3141</c:v>
                </c:pt>
                <c:pt idx="685">
                  <c:v>18.337900000000001</c:v>
                </c:pt>
                <c:pt idx="686">
                  <c:v>18.361799999999999</c:v>
                </c:pt>
                <c:pt idx="687">
                  <c:v>18.3856</c:v>
                </c:pt>
                <c:pt idx="688">
                  <c:v>18.409500000000001</c:v>
                </c:pt>
                <c:pt idx="689">
                  <c:v>18.433299999999999</c:v>
                </c:pt>
                <c:pt idx="690">
                  <c:v>18.4572</c:v>
                </c:pt>
                <c:pt idx="691">
                  <c:v>18.481000000000002</c:v>
                </c:pt>
                <c:pt idx="692">
                  <c:v>18.504899999999999</c:v>
                </c:pt>
                <c:pt idx="693">
                  <c:v>18.528700000000001</c:v>
                </c:pt>
                <c:pt idx="694">
                  <c:v>18.552600000000002</c:v>
                </c:pt>
                <c:pt idx="695">
                  <c:v>18.5764</c:v>
                </c:pt>
                <c:pt idx="696">
                  <c:v>18.600300000000001</c:v>
                </c:pt>
                <c:pt idx="697">
                  <c:v>18.624099999999999</c:v>
                </c:pt>
                <c:pt idx="698">
                  <c:v>18.648</c:v>
                </c:pt>
                <c:pt idx="699">
                  <c:v>18.671800000000001</c:v>
                </c:pt>
                <c:pt idx="700">
                  <c:v>18.695699999999999</c:v>
                </c:pt>
                <c:pt idx="701">
                  <c:v>18.7196</c:v>
                </c:pt>
                <c:pt idx="702">
                  <c:v>18.743400000000001</c:v>
                </c:pt>
                <c:pt idx="703">
                  <c:v>18.767299999999999</c:v>
                </c:pt>
                <c:pt idx="704">
                  <c:v>18.7911</c:v>
                </c:pt>
                <c:pt idx="705">
                  <c:v>18.815000000000001</c:v>
                </c:pt>
                <c:pt idx="706">
                  <c:v>18.838799999999999</c:v>
                </c:pt>
                <c:pt idx="707">
                  <c:v>18.8627</c:v>
                </c:pt>
                <c:pt idx="708">
                  <c:v>18.886500000000002</c:v>
                </c:pt>
                <c:pt idx="709">
                  <c:v>18.910399999999999</c:v>
                </c:pt>
                <c:pt idx="710">
                  <c:v>18.934200000000001</c:v>
                </c:pt>
                <c:pt idx="711">
                  <c:v>18.958100000000002</c:v>
                </c:pt>
                <c:pt idx="712">
                  <c:v>18.9819</c:v>
                </c:pt>
                <c:pt idx="713">
                  <c:v>19.005800000000001</c:v>
                </c:pt>
                <c:pt idx="714">
                  <c:v>19.029599999999999</c:v>
                </c:pt>
                <c:pt idx="715">
                  <c:v>19.0535</c:v>
                </c:pt>
                <c:pt idx="716">
                  <c:v>19.077300000000001</c:v>
                </c:pt>
                <c:pt idx="717">
                  <c:v>19.101199999999999</c:v>
                </c:pt>
                <c:pt idx="718">
                  <c:v>19.125</c:v>
                </c:pt>
                <c:pt idx="719">
                  <c:v>19.148900000000001</c:v>
                </c:pt>
                <c:pt idx="720">
                  <c:v>19.172699999999999</c:v>
                </c:pt>
                <c:pt idx="721">
                  <c:v>19.1966</c:v>
                </c:pt>
                <c:pt idx="722">
                  <c:v>19.220400000000001</c:v>
                </c:pt>
                <c:pt idx="723">
                  <c:v>19.244299999999999</c:v>
                </c:pt>
                <c:pt idx="724">
                  <c:v>19.2681</c:v>
                </c:pt>
                <c:pt idx="725">
                  <c:v>19.292000000000002</c:v>
                </c:pt>
                <c:pt idx="726">
                  <c:v>19.315799999999999</c:v>
                </c:pt>
                <c:pt idx="727">
                  <c:v>19.339700000000001</c:v>
                </c:pt>
                <c:pt idx="728">
                  <c:v>19.363499999999998</c:v>
                </c:pt>
                <c:pt idx="729">
                  <c:v>19.3874</c:v>
                </c:pt>
                <c:pt idx="730">
                  <c:v>19.411200000000001</c:v>
                </c:pt>
                <c:pt idx="731">
                  <c:v>19.435099999999998</c:v>
                </c:pt>
                <c:pt idx="732">
                  <c:v>19.4589</c:v>
                </c:pt>
                <c:pt idx="733">
                  <c:v>19.482800000000001</c:v>
                </c:pt>
                <c:pt idx="734">
                  <c:v>19.506599999999999</c:v>
                </c:pt>
                <c:pt idx="735">
                  <c:v>19.5305</c:v>
                </c:pt>
                <c:pt idx="736">
                  <c:v>19.554300000000001</c:v>
                </c:pt>
                <c:pt idx="737">
                  <c:v>19.578199999999999</c:v>
                </c:pt>
                <c:pt idx="738">
                  <c:v>19.602</c:v>
                </c:pt>
                <c:pt idx="739">
                  <c:v>19.625900000000001</c:v>
                </c:pt>
                <c:pt idx="740">
                  <c:v>19.649699999999999</c:v>
                </c:pt>
                <c:pt idx="741">
                  <c:v>19.6736</c:v>
                </c:pt>
                <c:pt idx="742">
                  <c:v>19.697399999999998</c:v>
                </c:pt>
                <c:pt idx="743">
                  <c:v>19.721299999999999</c:v>
                </c:pt>
                <c:pt idx="744">
                  <c:v>19.745100000000001</c:v>
                </c:pt>
                <c:pt idx="745">
                  <c:v>19.768999999999998</c:v>
                </c:pt>
                <c:pt idx="746">
                  <c:v>19.7928</c:v>
                </c:pt>
                <c:pt idx="747">
                  <c:v>19.816700000000001</c:v>
                </c:pt>
                <c:pt idx="748">
                  <c:v>19.840499999999999</c:v>
                </c:pt>
                <c:pt idx="749">
                  <c:v>19.8644</c:v>
                </c:pt>
                <c:pt idx="750">
                  <c:v>19.888200000000001</c:v>
                </c:pt>
                <c:pt idx="751">
                  <c:v>19.912099999999999</c:v>
                </c:pt>
                <c:pt idx="752">
                  <c:v>19.936</c:v>
                </c:pt>
                <c:pt idx="753">
                  <c:v>19.959800000000001</c:v>
                </c:pt>
                <c:pt idx="754">
                  <c:v>19.983699999999999</c:v>
                </c:pt>
                <c:pt idx="755">
                  <c:v>20.0075</c:v>
                </c:pt>
                <c:pt idx="756">
                  <c:v>20.031400000000001</c:v>
                </c:pt>
                <c:pt idx="757">
                  <c:v>20.055199999999999</c:v>
                </c:pt>
                <c:pt idx="758">
                  <c:v>20.0791</c:v>
                </c:pt>
                <c:pt idx="759">
                  <c:v>20.102900000000002</c:v>
                </c:pt>
                <c:pt idx="760">
                  <c:v>20.126799999999999</c:v>
                </c:pt>
                <c:pt idx="761">
                  <c:v>20.150600000000001</c:v>
                </c:pt>
                <c:pt idx="762">
                  <c:v>20.174499999999998</c:v>
                </c:pt>
                <c:pt idx="763">
                  <c:v>20.1983</c:v>
                </c:pt>
                <c:pt idx="764">
                  <c:v>20.222200000000001</c:v>
                </c:pt>
                <c:pt idx="765">
                  <c:v>20.245999999999999</c:v>
                </c:pt>
                <c:pt idx="766">
                  <c:v>20.2699</c:v>
                </c:pt>
                <c:pt idx="767">
                  <c:v>20.293700000000001</c:v>
                </c:pt>
                <c:pt idx="768">
                  <c:v>20.317599999999999</c:v>
                </c:pt>
                <c:pt idx="769">
                  <c:v>20.3414</c:v>
                </c:pt>
                <c:pt idx="770">
                  <c:v>20.365300000000001</c:v>
                </c:pt>
                <c:pt idx="771">
                  <c:v>20.389099999999999</c:v>
                </c:pt>
                <c:pt idx="772">
                  <c:v>20.413</c:v>
                </c:pt>
                <c:pt idx="773">
                  <c:v>20.436800000000002</c:v>
                </c:pt>
                <c:pt idx="774">
                  <c:v>20.460699999999999</c:v>
                </c:pt>
                <c:pt idx="775">
                  <c:v>20.484500000000001</c:v>
                </c:pt>
                <c:pt idx="776">
                  <c:v>20.508400000000002</c:v>
                </c:pt>
                <c:pt idx="777">
                  <c:v>20.5322</c:v>
                </c:pt>
                <c:pt idx="778">
                  <c:v>20.556100000000001</c:v>
                </c:pt>
                <c:pt idx="779">
                  <c:v>20.579899999999999</c:v>
                </c:pt>
                <c:pt idx="780">
                  <c:v>20.6038</c:v>
                </c:pt>
                <c:pt idx="781">
                  <c:v>20.627600000000001</c:v>
                </c:pt>
                <c:pt idx="782">
                  <c:v>20.651499999999999</c:v>
                </c:pt>
                <c:pt idx="783">
                  <c:v>20.6753</c:v>
                </c:pt>
                <c:pt idx="784">
                  <c:v>20.699200000000001</c:v>
                </c:pt>
                <c:pt idx="785">
                  <c:v>20.722999999999999</c:v>
                </c:pt>
                <c:pt idx="786">
                  <c:v>20.7469</c:v>
                </c:pt>
                <c:pt idx="787">
                  <c:v>20.770700000000001</c:v>
                </c:pt>
                <c:pt idx="788">
                  <c:v>20.794599999999999</c:v>
                </c:pt>
                <c:pt idx="789">
                  <c:v>20.8184</c:v>
                </c:pt>
                <c:pt idx="790">
                  <c:v>20.842300000000002</c:v>
                </c:pt>
                <c:pt idx="791">
                  <c:v>20.866099999999999</c:v>
                </c:pt>
                <c:pt idx="792">
                  <c:v>20.89</c:v>
                </c:pt>
                <c:pt idx="793">
                  <c:v>20.913799999999998</c:v>
                </c:pt>
                <c:pt idx="794">
                  <c:v>20.9377</c:v>
                </c:pt>
                <c:pt idx="795">
                  <c:v>20.961500000000001</c:v>
                </c:pt>
                <c:pt idx="796">
                  <c:v>20.985399999999998</c:v>
                </c:pt>
                <c:pt idx="797">
                  <c:v>21.0092</c:v>
                </c:pt>
                <c:pt idx="798">
                  <c:v>21.033100000000001</c:v>
                </c:pt>
                <c:pt idx="799">
                  <c:v>21.056899999999999</c:v>
                </c:pt>
                <c:pt idx="800">
                  <c:v>21.0808</c:v>
                </c:pt>
                <c:pt idx="801">
                  <c:v>21.104700000000001</c:v>
                </c:pt>
                <c:pt idx="802">
                  <c:v>21.128499999999999</c:v>
                </c:pt>
                <c:pt idx="803">
                  <c:v>21.1524</c:v>
                </c:pt>
                <c:pt idx="804">
                  <c:v>21.176200000000001</c:v>
                </c:pt>
                <c:pt idx="805">
                  <c:v>21.200099999999999</c:v>
                </c:pt>
                <c:pt idx="806">
                  <c:v>21.2239</c:v>
                </c:pt>
                <c:pt idx="807">
                  <c:v>21.247800000000002</c:v>
                </c:pt>
                <c:pt idx="808">
                  <c:v>21.271599999999999</c:v>
                </c:pt>
                <c:pt idx="809">
                  <c:v>21.295500000000001</c:v>
                </c:pt>
                <c:pt idx="810">
                  <c:v>21.319299999999998</c:v>
                </c:pt>
                <c:pt idx="811">
                  <c:v>21.3432</c:v>
                </c:pt>
                <c:pt idx="812">
                  <c:v>21.367000000000001</c:v>
                </c:pt>
                <c:pt idx="813">
                  <c:v>21.390899999999998</c:v>
                </c:pt>
                <c:pt idx="814">
                  <c:v>21.4147</c:v>
                </c:pt>
                <c:pt idx="815">
                  <c:v>21.438600000000001</c:v>
                </c:pt>
                <c:pt idx="816">
                  <c:v>21.462399999999999</c:v>
                </c:pt>
                <c:pt idx="817">
                  <c:v>21.4863</c:v>
                </c:pt>
                <c:pt idx="818">
                  <c:v>21.510100000000001</c:v>
                </c:pt>
                <c:pt idx="819">
                  <c:v>21.533999999999999</c:v>
                </c:pt>
                <c:pt idx="820">
                  <c:v>21.5578</c:v>
                </c:pt>
                <c:pt idx="821">
                  <c:v>21.581700000000001</c:v>
                </c:pt>
                <c:pt idx="822">
                  <c:v>21.605499999999999</c:v>
                </c:pt>
                <c:pt idx="823">
                  <c:v>21.6294</c:v>
                </c:pt>
                <c:pt idx="824">
                  <c:v>21.653199999999998</c:v>
                </c:pt>
                <c:pt idx="825">
                  <c:v>21.677099999999999</c:v>
                </c:pt>
                <c:pt idx="826">
                  <c:v>21.700900000000001</c:v>
                </c:pt>
                <c:pt idx="827">
                  <c:v>21.724799999999998</c:v>
                </c:pt>
                <c:pt idx="828">
                  <c:v>21.7486</c:v>
                </c:pt>
                <c:pt idx="829">
                  <c:v>21.772500000000001</c:v>
                </c:pt>
                <c:pt idx="830">
                  <c:v>21.796299999999999</c:v>
                </c:pt>
                <c:pt idx="831">
                  <c:v>21.8202</c:v>
                </c:pt>
                <c:pt idx="832">
                  <c:v>21.844000000000001</c:v>
                </c:pt>
                <c:pt idx="833">
                  <c:v>21.867899999999999</c:v>
                </c:pt>
                <c:pt idx="834">
                  <c:v>21.8917</c:v>
                </c:pt>
                <c:pt idx="835">
                  <c:v>21.915600000000001</c:v>
                </c:pt>
                <c:pt idx="836">
                  <c:v>21.939399999999999</c:v>
                </c:pt>
                <c:pt idx="837">
                  <c:v>21.9633</c:v>
                </c:pt>
                <c:pt idx="838">
                  <c:v>21.987100000000002</c:v>
                </c:pt>
                <c:pt idx="839">
                  <c:v>22.010999999999999</c:v>
                </c:pt>
                <c:pt idx="840">
                  <c:v>22.034800000000001</c:v>
                </c:pt>
                <c:pt idx="841">
                  <c:v>22.058700000000002</c:v>
                </c:pt>
                <c:pt idx="842">
                  <c:v>22.0825</c:v>
                </c:pt>
                <c:pt idx="843">
                  <c:v>22.106400000000001</c:v>
                </c:pt>
                <c:pt idx="844">
                  <c:v>22.130199999999999</c:v>
                </c:pt>
                <c:pt idx="845">
                  <c:v>22.1541</c:v>
                </c:pt>
                <c:pt idx="846">
                  <c:v>22.177900000000001</c:v>
                </c:pt>
                <c:pt idx="847">
                  <c:v>22.201799999999999</c:v>
                </c:pt>
                <c:pt idx="848">
                  <c:v>22.2256</c:v>
                </c:pt>
                <c:pt idx="849">
                  <c:v>22.249500000000001</c:v>
                </c:pt>
                <c:pt idx="850">
                  <c:v>22.273399999999999</c:v>
                </c:pt>
                <c:pt idx="851">
                  <c:v>22.2972</c:v>
                </c:pt>
                <c:pt idx="852">
                  <c:v>22.321100000000001</c:v>
                </c:pt>
                <c:pt idx="853">
                  <c:v>22.344899999999999</c:v>
                </c:pt>
                <c:pt idx="854">
                  <c:v>22.3688</c:v>
                </c:pt>
                <c:pt idx="855">
                  <c:v>22.392600000000002</c:v>
                </c:pt>
                <c:pt idx="856">
                  <c:v>22.416499999999999</c:v>
                </c:pt>
                <c:pt idx="857">
                  <c:v>22.440300000000001</c:v>
                </c:pt>
                <c:pt idx="858">
                  <c:v>22.464200000000002</c:v>
                </c:pt>
                <c:pt idx="859">
                  <c:v>22.488</c:v>
                </c:pt>
                <c:pt idx="860">
                  <c:v>22.511900000000001</c:v>
                </c:pt>
                <c:pt idx="861">
                  <c:v>22.535699999999999</c:v>
                </c:pt>
                <c:pt idx="862">
                  <c:v>22.5596</c:v>
                </c:pt>
                <c:pt idx="863">
                  <c:v>22.583400000000001</c:v>
                </c:pt>
                <c:pt idx="864">
                  <c:v>22.607299999999999</c:v>
                </c:pt>
                <c:pt idx="865">
                  <c:v>22.6311</c:v>
                </c:pt>
                <c:pt idx="866">
                  <c:v>22.655000000000001</c:v>
                </c:pt>
                <c:pt idx="867">
                  <c:v>22.678799999999999</c:v>
                </c:pt>
                <c:pt idx="868">
                  <c:v>22.7027</c:v>
                </c:pt>
                <c:pt idx="869">
                  <c:v>22.726500000000001</c:v>
                </c:pt>
                <c:pt idx="870">
                  <c:v>22.750399999999999</c:v>
                </c:pt>
                <c:pt idx="871">
                  <c:v>22.7742</c:v>
                </c:pt>
                <c:pt idx="872">
                  <c:v>22.798100000000002</c:v>
                </c:pt>
                <c:pt idx="873">
                  <c:v>22.821899999999999</c:v>
                </c:pt>
                <c:pt idx="874">
                  <c:v>22.845800000000001</c:v>
                </c:pt>
                <c:pt idx="875">
                  <c:v>22.869599999999998</c:v>
                </c:pt>
                <c:pt idx="876">
                  <c:v>22.8935</c:v>
                </c:pt>
                <c:pt idx="877">
                  <c:v>22.917300000000001</c:v>
                </c:pt>
                <c:pt idx="878">
                  <c:v>22.941199999999998</c:v>
                </c:pt>
                <c:pt idx="879">
                  <c:v>22.965</c:v>
                </c:pt>
                <c:pt idx="880">
                  <c:v>22.988900000000001</c:v>
                </c:pt>
                <c:pt idx="881">
                  <c:v>23.012699999999999</c:v>
                </c:pt>
                <c:pt idx="882">
                  <c:v>23.0366</c:v>
                </c:pt>
                <c:pt idx="883">
                  <c:v>23.060400000000001</c:v>
                </c:pt>
                <c:pt idx="884">
                  <c:v>23.084299999999999</c:v>
                </c:pt>
                <c:pt idx="885">
                  <c:v>23.1081</c:v>
                </c:pt>
                <c:pt idx="886">
                  <c:v>23.132000000000001</c:v>
                </c:pt>
                <c:pt idx="887">
                  <c:v>23.155799999999999</c:v>
                </c:pt>
                <c:pt idx="888">
                  <c:v>23.1797</c:v>
                </c:pt>
                <c:pt idx="889">
                  <c:v>23.203499999999998</c:v>
                </c:pt>
                <c:pt idx="890">
                  <c:v>23.227399999999999</c:v>
                </c:pt>
                <c:pt idx="891">
                  <c:v>23.251200000000001</c:v>
                </c:pt>
                <c:pt idx="892">
                  <c:v>23.275099999999998</c:v>
                </c:pt>
                <c:pt idx="893">
                  <c:v>23.2989</c:v>
                </c:pt>
                <c:pt idx="894">
                  <c:v>23.322800000000001</c:v>
                </c:pt>
                <c:pt idx="895">
                  <c:v>23.346599999999999</c:v>
                </c:pt>
                <c:pt idx="896">
                  <c:v>23.3705</c:v>
                </c:pt>
                <c:pt idx="897">
                  <c:v>23.394300000000001</c:v>
                </c:pt>
                <c:pt idx="898">
                  <c:v>23.418199999999999</c:v>
                </c:pt>
                <c:pt idx="899">
                  <c:v>23.442</c:v>
                </c:pt>
                <c:pt idx="900">
                  <c:v>23.465900000000001</c:v>
                </c:pt>
                <c:pt idx="901">
                  <c:v>23.489799999999999</c:v>
                </c:pt>
                <c:pt idx="902">
                  <c:v>23.5136</c:v>
                </c:pt>
                <c:pt idx="903">
                  <c:v>23.537500000000001</c:v>
                </c:pt>
                <c:pt idx="904">
                  <c:v>23.561299999999999</c:v>
                </c:pt>
                <c:pt idx="905">
                  <c:v>23.5852</c:v>
                </c:pt>
                <c:pt idx="906">
                  <c:v>23.609000000000002</c:v>
                </c:pt>
                <c:pt idx="907">
                  <c:v>23.632899999999999</c:v>
                </c:pt>
                <c:pt idx="908">
                  <c:v>23.656700000000001</c:v>
                </c:pt>
                <c:pt idx="909">
                  <c:v>23.680599999999998</c:v>
                </c:pt>
                <c:pt idx="910">
                  <c:v>23.7044</c:v>
                </c:pt>
                <c:pt idx="911">
                  <c:v>23.728300000000001</c:v>
                </c:pt>
                <c:pt idx="912">
                  <c:v>23.752099999999999</c:v>
                </c:pt>
                <c:pt idx="913">
                  <c:v>23.776</c:v>
                </c:pt>
                <c:pt idx="914">
                  <c:v>23.799800000000001</c:v>
                </c:pt>
                <c:pt idx="915">
                  <c:v>23.823699999999999</c:v>
                </c:pt>
                <c:pt idx="916">
                  <c:v>23.8475</c:v>
                </c:pt>
                <c:pt idx="917">
                  <c:v>23.871400000000001</c:v>
                </c:pt>
                <c:pt idx="918">
                  <c:v>23.895199999999999</c:v>
                </c:pt>
                <c:pt idx="919">
                  <c:v>23.9191</c:v>
                </c:pt>
                <c:pt idx="920">
                  <c:v>23.942900000000002</c:v>
                </c:pt>
                <c:pt idx="921">
                  <c:v>23.966799999999999</c:v>
                </c:pt>
                <c:pt idx="922">
                  <c:v>23.990600000000001</c:v>
                </c:pt>
                <c:pt idx="923">
                  <c:v>24.014500000000002</c:v>
                </c:pt>
                <c:pt idx="924">
                  <c:v>24.0383</c:v>
                </c:pt>
                <c:pt idx="925">
                  <c:v>24.062200000000001</c:v>
                </c:pt>
                <c:pt idx="926">
                  <c:v>24.085999999999999</c:v>
                </c:pt>
                <c:pt idx="927">
                  <c:v>24.1099</c:v>
                </c:pt>
                <c:pt idx="928">
                  <c:v>24.133700000000001</c:v>
                </c:pt>
                <c:pt idx="929">
                  <c:v>24.157599999999999</c:v>
                </c:pt>
                <c:pt idx="930">
                  <c:v>24.1814</c:v>
                </c:pt>
                <c:pt idx="931">
                  <c:v>24.205300000000001</c:v>
                </c:pt>
                <c:pt idx="932">
                  <c:v>24.229099999999999</c:v>
                </c:pt>
                <c:pt idx="933">
                  <c:v>24.253</c:v>
                </c:pt>
                <c:pt idx="934">
                  <c:v>24.276800000000001</c:v>
                </c:pt>
                <c:pt idx="935">
                  <c:v>24.300699999999999</c:v>
                </c:pt>
                <c:pt idx="936">
                  <c:v>24.3245</c:v>
                </c:pt>
                <c:pt idx="937">
                  <c:v>24.348400000000002</c:v>
                </c:pt>
                <c:pt idx="938">
                  <c:v>24.372199999999999</c:v>
                </c:pt>
                <c:pt idx="939">
                  <c:v>24.396100000000001</c:v>
                </c:pt>
                <c:pt idx="940">
                  <c:v>24.419899999999998</c:v>
                </c:pt>
                <c:pt idx="941">
                  <c:v>24.4438</c:v>
                </c:pt>
                <c:pt idx="942">
                  <c:v>24.467600000000001</c:v>
                </c:pt>
                <c:pt idx="943">
                  <c:v>24.491499999999998</c:v>
                </c:pt>
                <c:pt idx="944">
                  <c:v>24.5153</c:v>
                </c:pt>
                <c:pt idx="945">
                  <c:v>24.539200000000001</c:v>
                </c:pt>
                <c:pt idx="946">
                  <c:v>24.562999999999999</c:v>
                </c:pt>
                <c:pt idx="947">
                  <c:v>24.5869</c:v>
                </c:pt>
                <c:pt idx="948">
                  <c:v>24.610700000000001</c:v>
                </c:pt>
                <c:pt idx="949">
                  <c:v>24.634599999999999</c:v>
                </c:pt>
                <c:pt idx="950">
                  <c:v>24.6585</c:v>
                </c:pt>
                <c:pt idx="951">
                  <c:v>24.682300000000001</c:v>
                </c:pt>
                <c:pt idx="952">
                  <c:v>24.706199999999999</c:v>
                </c:pt>
                <c:pt idx="953">
                  <c:v>24.73</c:v>
                </c:pt>
                <c:pt idx="954">
                  <c:v>24.753900000000002</c:v>
                </c:pt>
                <c:pt idx="955">
                  <c:v>24.777699999999999</c:v>
                </c:pt>
                <c:pt idx="956">
                  <c:v>24.801600000000001</c:v>
                </c:pt>
                <c:pt idx="957">
                  <c:v>24.825399999999998</c:v>
                </c:pt>
                <c:pt idx="958">
                  <c:v>24.849299999999999</c:v>
                </c:pt>
                <c:pt idx="959">
                  <c:v>24.873100000000001</c:v>
                </c:pt>
                <c:pt idx="960">
                  <c:v>24.896999999999998</c:v>
                </c:pt>
                <c:pt idx="961">
                  <c:v>24.9208</c:v>
                </c:pt>
                <c:pt idx="962">
                  <c:v>24.944700000000001</c:v>
                </c:pt>
                <c:pt idx="963">
                  <c:v>24.968499999999999</c:v>
                </c:pt>
                <c:pt idx="964">
                  <c:v>24.9924</c:v>
                </c:pt>
                <c:pt idx="965">
                  <c:v>25.016200000000001</c:v>
                </c:pt>
                <c:pt idx="966">
                  <c:v>25.040099999999999</c:v>
                </c:pt>
                <c:pt idx="967">
                  <c:v>25.0639</c:v>
                </c:pt>
                <c:pt idx="968">
                  <c:v>25.087800000000001</c:v>
                </c:pt>
                <c:pt idx="969">
                  <c:v>25.111599999999999</c:v>
                </c:pt>
                <c:pt idx="970">
                  <c:v>25.1355</c:v>
                </c:pt>
                <c:pt idx="971">
                  <c:v>25.159300000000002</c:v>
                </c:pt>
                <c:pt idx="972">
                  <c:v>25.183199999999999</c:v>
                </c:pt>
                <c:pt idx="973">
                  <c:v>25.207000000000001</c:v>
                </c:pt>
                <c:pt idx="974">
                  <c:v>25.230899999999998</c:v>
                </c:pt>
                <c:pt idx="975">
                  <c:v>25.2547</c:v>
                </c:pt>
                <c:pt idx="976">
                  <c:v>25.278600000000001</c:v>
                </c:pt>
                <c:pt idx="977">
                  <c:v>25.302399999999999</c:v>
                </c:pt>
                <c:pt idx="978">
                  <c:v>25.3263</c:v>
                </c:pt>
                <c:pt idx="979">
                  <c:v>25.350100000000001</c:v>
                </c:pt>
                <c:pt idx="980">
                  <c:v>25.373999999999999</c:v>
                </c:pt>
                <c:pt idx="981">
                  <c:v>25.3978</c:v>
                </c:pt>
                <c:pt idx="982">
                  <c:v>25.421700000000001</c:v>
                </c:pt>
                <c:pt idx="983">
                  <c:v>25.445499999999999</c:v>
                </c:pt>
                <c:pt idx="984">
                  <c:v>25.4694</c:v>
                </c:pt>
                <c:pt idx="985">
                  <c:v>25.493200000000002</c:v>
                </c:pt>
                <c:pt idx="986">
                  <c:v>25.517099999999999</c:v>
                </c:pt>
                <c:pt idx="987">
                  <c:v>25.540900000000001</c:v>
                </c:pt>
                <c:pt idx="988">
                  <c:v>25.564800000000002</c:v>
                </c:pt>
                <c:pt idx="989">
                  <c:v>25.5886</c:v>
                </c:pt>
                <c:pt idx="990">
                  <c:v>25.612500000000001</c:v>
                </c:pt>
                <c:pt idx="991">
                  <c:v>25.636299999999999</c:v>
                </c:pt>
                <c:pt idx="992">
                  <c:v>25.6602</c:v>
                </c:pt>
                <c:pt idx="993">
                  <c:v>25.684000000000001</c:v>
                </c:pt>
                <c:pt idx="994">
                  <c:v>25.707899999999999</c:v>
                </c:pt>
                <c:pt idx="995">
                  <c:v>25.7317</c:v>
                </c:pt>
                <c:pt idx="996">
                  <c:v>25.755600000000001</c:v>
                </c:pt>
                <c:pt idx="997">
                  <c:v>25.779399999999999</c:v>
                </c:pt>
                <c:pt idx="998">
                  <c:v>25.8033</c:v>
                </c:pt>
                <c:pt idx="999">
                  <c:v>25.827100000000002</c:v>
                </c:pt>
                <c:pt idx="1000">
                  <c:v>25.850999999999999</c:v>
                </c:pt>
                <c:pt idx="1001">
                  <c:v>25.8749</c:v>
                </c:pt>
                <c:pt idx="1002">
                  <c:v>25.898700000000002</c:v>
                </c:pt>
                <c:pt idx="1003">
                  <c:v>25.922599999999999</c:v>
                </c:pt>
                <c:pt idx="1004">
                  <c:v>25.946400000000001</c:v>
                </c:pt>
                <c:pt idx="1005">
                  <c:v>25.970300000000002</c:v>
                </c:pt>
                <c:pt idx="1006">
                  <c:v>25.9941</c:v>
                </c:pt>
                <c:pt idx="1007">
                  <c:v>26.018000000000001</c:v>
                </c:pt>
                <c:pt idx="1008">
                  <c:v>26.041799999999999</c:v>
                </c:pt>
                <c:pt idx="1009">
                  <c:v>26.0657</c:v>
                </c:pt>
                <c:pt idx="1010">
                  <c:v>26.089500000000001</c:v>
                </c:pt>
                <c:pt idx="1011">
                  <c:v>26.113399999999999</c:v>
                </c:pt>
                <c:pt idx="1012">
                  <c:v>26.1372</c:v>
                </c:pt>
                <c:pt idx="1013">
                  <c:v>26.161100000000001</c:v>
                </c:pt>
                <c:pt idx="1014">
                  <c:v>26.184899999999999</c:v>
                </c:pt>
                <c:pt idx="1015">
                  <c:v>26.2088</c:v>
                </c:pt>
                <c:pt idx="1016">
                  <c:v>26.232600000000001</c:v>
                </c:pt>
                <c:pt idx="1017">
                  <c:v>26.256499999999999</c:v>
                </c:pt>
                <c:pt idx="1018">
                  <c:v>26.2803</c:v>
                </c:pt>
                <c:pt idx="1019">
                  <c:v>26.304200000000002</c:v>
                </c:pt>
                <c:pt idx="1020">
                  <c:v>26.327999999999999</c:v>
                </c:pt>
                <c:pt idx="1021">
                  <c:v>26.351900000000001</c:v>
                </c:pt>
                <c:pt idx="1022">
                  <c:v>26.375699999999998</c:v>
                </c:pt>
                <c:pt idx="1023">
                  <c:v>26.3996</c:v>
                </c:pt>
                <c:pt idx="1024">
                  <c:v>26.423400000000001</c:v>
                </c:pt>
                <c:pt idx="1025">
                  <c:v>26.447299999999998</c:v>
                </c:pt>
                <c:pt idx="1026">
                  <c:v>26.4711</c:v>
                </c:pt>
                <c:pt idx="1027">
                  <c:v>26.495000000000001</c:v>
                </c:pt>
                <c:pt idx="1028">
                  <c:v>26.518799999999999</c:v>
                </c:pt>
                <c:pt idx="1029">
                  <c:v>26.5427</c:v>
                </c:pt>
                <c:pt idx="1030">
                  <c:v>26.566500000000001</c:v>
                </c:pt>
                <c:pt idx="1031">
                  <c:v>26.590399999999999</c:v>
                </c:pt>
                <c:pt idx="1032">
                  <c:v>26.6142</c:v>
                </c:pt>
                <c:pt idx="1033">
                  <c:v>26.638100000000001</c:v>
                </c:pt>
                <c:pt idx="1034">
                  <c:v>26.661899999999999</c:v>
                </c:pt>
                <c:pt idx="1035">
                  <c:v>26.6858</c:v>
                </c:pt>
                <c:pt idx="1036">
                  <c:v>26.709599999999998</c:v>
                </c:pt>
                <c:pt idx="1037">
                  <c:v>26.733499999999999</c:v>
                </c:pt>
                <c:pt idx="1038">
                  <c:v>26.757300000000001</c:v>
                </c:pt>
                <c:pt idx="1039">
                  <c:v>26.781199999999998</c:v>
                </c:pt>
                <c:pt idx="1040">
                  <c:v>26.805</c:v>
                </c:pt>
                <c:pt idx="1041">
                  <c:v>26.828900000000001</c:v>
                </c:pt>
                <c:pt idx="1042">
                  <c:v>26.852699999999999</c:v>
                </c:pt>
                <c:pt idx="1043">
                  <c:v>26.8766</c:v>
                </c:pt>
                <c:pt idx="1044">
                  <c:v>26.900400000000001</c:v>
                </c:pt>
                <c:pt idx="1045">
                  <c:v>26.924299999999999</c:v>
                </c:pt>
                <c:pt idx="1046">
                  <c:v>26.9481</c:v>
                </c:pt>
                <c:pt idx="1047">
                  <c:v>26.972000000000001</c:v>
                </c:pt>
                <c:pt idx="1048">
                  <c:v>26.995799999999999</c:v>
                </c:pt>
                <c:pt idx="1049">
                  <c:v>27.0197</c:v>
                </c:pt>
                <c:pt idx="1050">
                  <c:v>27.043600000000001</c:v>
                </c:pt>
                <c:pt idx="1051">
                  <c:v>27.067399999999999</c:v>
                </c:pt>
                <c:pt idx="1052">
                  <c:v>27.0913</c:v>
                </c:pt>
                <c:pt idx="1053">
                  <c:v>27.115100000000002</c:v>
                </c:pt>
                <c:pt idx="1054">
                  <c:v>27.138999999999999</c:v>
                </c:pt>
                <c:pt idx="1055">
                  <c:v>27.162800000000001</c:v>
                </c:pt>
                <c:pt idx="1056">
                  <c:v>27.186699999999998</c:v>
                </c:pt>
                <c:pt idx="1057">
                  <c:v>27.2105</c:v>
                </c:pt>
                <c:pt idx="1058">
                  <c:v>27.234400000000001</c:v>
                </c:pt>
                <c:pt idx="1059">
                  <c:v>27.258199999999999</c:v>
                </c:pt>
                <c:pt idx="1060">
                  <c:v>27.2821</c:v>
                </c:pt>
                <c:pt idx="1061">
                  <c:v>27.305900000000001</c:v>
                </c:pt>
                <c:pt idx="1062">
                  <c:v>27.329799999999999</c:v>
                </c:pt>
                <c:pt idx="1063">
                  <c:v>27.3536</c:v>
                </c:pt>
                <c:pt idx="1064">
                  <c:v>27.377500000000001</c:v>
                </c:pt>
                <c:pt idx="1065">
                  <c:v>27.401299999999999</c:v>
                </c:pt>
                <c:pt idx="1066">
                  <c:v>27.4252</c:v>
                </c:pt>
                <c:pt idx="1067">
                  <c:v>27.449000000000002</c:v>
                </c:pt>
                <c:pt idx="1068">
                  <c:v>27.472899999999999</c:v>
                </c:pt>
                <c:pt idx="1069">
                  <c:v>27.496700000000001</c:v>
                </c:pt>
                <c:pt idx="1070">
                  <c:v>27.520600000000002</c:v>
                </c:pt>
                <c:pt idx="1071">
                  <c:v>27.5444</c:v>
                </c:pt>
                <c:pt idx="1072">
                  <c:v>27.568300000000001</c:v>
                </c:pt>
                <c:pt idx="1073">
                  <c:v>27.592099999999999</c:v>
                </c:pt>
                <c:pt idx="1074">
                  <c:v>27.616</c:v>
                </c:pt>
                <c:pt idx="1075">
                  <c:v>27.639800000000001</c:v>
                </c:pt>
                <c:pt idx="1076">
                  <c:v>27.663699999999999</c:v>
                </c:pt>
                <c:pt idx="1077">
                  <c:v>27.6875</c:v>
                </c:pt>
                <c:pt idx="1078">
                  <c:v>27.711400000000001</c:v>
                </c:pt>
                <c:pt idx="1079">
                  <c:v>27.735199999999999</c:v>
                </c:pt>
                <c:pt idx="1080">
                  <c:v>27.7591</c:v>
                </c:pt>
                <c:pt idx="1081">
                  <c:v>27.782900000000001</c:v>
                </c:pt>
                <c:pt idx="1082">
                  <c:v>27.806799999999999</c:v>
                </c:pt>
                <c:pt idx="1083">
                  <c:v>27.8306</c:v>
                </c:pt>
                <c:pt idx="1084">
                  <c:v>27.854500000000002</c:v>
                </c:pt>
                <c:pt idx="1085">
                  <c:v>27.878299999999999</c:v>
                </c:pt>
                <c:pt idx="1086">
                  <c:v>27.902200000000001</c:v>
                </c:pt>
                <c:pt idx="1087">
                  <c:v>27.925999999999998</c:v>
                </c:pt>
                <c:pt idx="1088">
                  <c:v>27.9499</c:v>
                </c:pt>
                <c:pt idx="1089">
                  <c:v>27.973700000000001</c:v>
                </c:pt>
                <c:pt idx="1090">
                  <c:v>27.997599999999998</c:v>
                </c:pt>
                <c:pt idx="1091">
                  <c:v>28.0214</c:v>
                </c:pt>
                <c:pt idx="1092">
                  <c:v>28.045300000000001</c:v>
                </c:pt>
                <c:pt idx="1093">
                  <c:v>28.069099999999999</c:v>
                </c:pt>
                <c:pt idx="1094">
                  <c:v>28.093</c:v>
                </c:pt>
                <c:pt idx="1095">
                  <c:v>28.116800000000001</c:v>
                </c:pt>
                <c:pt idx="1096">
                  <c:v>28.140699999999999</c:v>
                </c:pt>
                <c:pt idx="1097">
                  <c:v>28.1645</c:v>
                </c:pt>
                <c:pt idx="1098">
                  <c:v>28.188400000000001</c:v>
                </c:pt>
                <c:pt idx="1099">
                  <c:v>28.212199999999999</c:v>
                </c:pt>
                <c:pt idx="1100">
                  <c:v>28.2361</c:v>
                </c:pt>
                <c:pt idx="1101">
                  <c:v>28.26</c:v>
                </c:pt>
                <c:pt idx="1102">
                  <c:v>28.283799999999999</c:v>
                </c:pt>
                <c:pt idx="1103">
                  <c:v>28.307700000000001</c:v>
                </c:pt>
                <c:pt idx="1104">
                  <c:v>28.331499999999998</c:v>
                </c:pt>
                <c:pt idx="1105">
                  <c:v>28.355399999999999</c:v>
                </c:pt>
                <c:pt idx="1106">
                  <c:v>28.379200000000001</c:v>
                </c:pt>
                <c:pt idx="1107">
                  <c:v>28.403099999999998</c:v>
                </c:pt>
                <c:pt idx="1108">
                  <c:v>28.4269</c:v>
                </c:pt>
                <c:pt idx="1109">
                  <c:v>28.450800000000001</c:v>
                </c:pt>
                <c:pt idx="1110">
                  <c:v>28.474599999999999</c:v>
                </c:pt>
                <c:pt idx="1111">
                  <c:v>28.4985</c:v>
                </c:pt>
                <c:pt idx="1112">
                  <c:v>28.522300000000001</c:v>
                </c:pt>
                <c:pt idx="1113">
                  <c:v>28.546199999999999</c:v>
                </c:pt>
                <c:pt idx="1114">
                  <c:v>28.57</c:v>
                </c:pt>
                <c:pt idx="1115">
                  <c:v>28.593900000000001</c:v>
                </c:pt>
                <c:pt idx="1116">
                  <c:v>28.617699999999999</c:v>
                </c:pt>
                <c:pt idx="1117">
                  <c:v>28.6416</c:v>
                </c:pt>
                <c:pt idx="1118">
                  <c:v>28.665400000000002</c:v>
                </c:pt>
                <c:pt idx="1119">
                  <c:v>28.689299999999999</c:v>
                </c:pt>
                <c:pt idx="1120">
                  <c:v>28.713100000000001</c:v>
                </c:pt>
                <c:pt idx="1121">
                  <c:v>28.736999999999998</c:v>
                </c:pt>
                <c:pt idx="1122">
                  <c:v>28.7608</c:v>
                </c:pt>
                <c:pt idx="1123">
                  <c:v>28.784700000000001</c:v>
                </c:pt>
                <c:pt idx="1124">
                  <c:v>28.808499999999999</c:v>
                </c:pt>
                <c:pt idx="1125">
                  <c:v>28.8324</c:v>
                </c:pt>
                <c:pt idx="1126">
                  <c:v>28.856200000000001</c:v>
                </c:pt>
                <c:pt idx="1127">
                  <c:v>28.880099999999999</c:v>
                </c:pt>
                <c:pt idx="1128">
                  <c:v>28.9039</c:v>
                </c:pt>
                <c:pt idx="1129">
                  <c:v>28.927800000000001</c:v>
                </c:pt>
                <c:pt idx="1130">
                  <c:v>28.951599999999999</c:v>
                </c:pt>
                <c:pt idx="1131">
                  <c:v>28.9755</c:v>
                </c:pt>
                <c:pt idx="1132">
                  <c:v>28.999300000000002</c:v>
                </c:pt>
                <c:pt idx="1133">
                  <c:v>29.023199999999999</c:v>
                </c:pt>
                <c:pt idx="1134">
                  <c:v>29.047000000000001</c:v>
                </c:pt>
                <c:pt idx="1135">
                  <c:v>29.070900000000002</c:v>
                </c:pt>
                <c:pt idx="1136">
                  <c:v>29.0947</c:v>
                </c:pt>
                <c:pt idx="1137">
                  <c:v>29.118600000000001</c:v>
                </c:pt>
                <c:pt idx="1138">
                  <c:v>29.142399999999999</c:v>
                </c:pt>
                <c:pt idx="1139">
                  <c:v>29.1663</c:v>
                </c:pt>
                <c:pt idx="1140">
                  <c:v>29.190100000000001</c:v>
                </c:pt>
                <c:pt idx="1141">
                  <c:v>29.213999999999999</c:v>
                </c:pt>
                <c:pt idx="1142">
                  <c:v>29.2378</c:v>
                </c:pt>
                <c:pt idx="1143">
                  <c:v>29.261700000000001</c:v>
                </c:pt>
                <c:pt idx="1144">
                  <c:v>29.285499999999999</c:v>
                </c:pt>
                <c:pt idx="1145">
                  <c:v>29.3094</c:v>
                </c:pt>
                <c:pt idx="1146">
                  <c:v>29.333200000000001</c:v>
                </c:pt>
                <c:pt idx="1147">
                  <c:v>29.357099999999999</c:v>
                </c:pt>
                <c:pt idx="1148">
                  <c:v>29.3809</c:v>
                </c:pt>
                <c:pt idx="1149">
                  <c:v>29.404800000000002</c:v>
                </c:pt>
                <c:pt idx="1150">
                  <c:v>29.428699999999999</c:v>
                </c:pt>
                <c:pt idx="1151">
                  <c:v>29.452500000000001</c:v>
                </c:pt>
                <c:pt idx="1152">
                  <c:v>29.476400000000002</c:v>
                </c:pt>
                <c:pt idx="1153">
                  <c:v>29.5002</c:v>
                </c:pt>
                <c:pt idx="1154">
                  <c:v>29.524100000000001</c:v>
                </c:pt>
                <c:pt idx="1155">
                  <c:v>29.547899999999998</c:v>
                </c:pt>
                <c:pt idx="1156">
                  <c:v>29.5718</c:v>
                </c:pt>
                <c:pt idx="1157">
                  <c:v>29.595600000000001</c:v>
                </c:pt>
                <c:pt idx="1158">
                  <c:v>29.619499999999999</c:v>
                </c:pt>
                <c:pt idx="1159">
                  <c:v>29.6433</c:v>
                </c:pt>
                <c:pt idx="1160">
                  <c:v>29.667200000000001</c:v>
                </c:pt>
                <c:pt idx="1161">
                  <c:v>29.690999999999999</c:v>
                </c:pt>
                <c:pt idx="1162">
                  <c:v>29.7149</c:v>
                </c:pt>
                <c:pt idx="1163">
                  <c:v>29.738700000000001</c:v>
                </c:pt>
                <c:pt idx="1164">
                  <c:v>29.762599999999999</c:v>
                </c:pt>
                <c:pt idx="1165">
                  <c:v>29.7864</c:v>
                </c:pt>
                <c:pt idx="1166">
                  <c:v>29.810300000000002</c:v>
                </c:pt>
                <c:pt idx="1167">
                  <c:v>29.834099999999999</c:v>
                </c:pt>
                <c:pt idx="1168">
                  <c:v>29.858000000000001</c:v>
                </c:pt>
                <c:pt idx="1169">
                  <c:v>29.881799999999998</c:v>
                </c:pt>
                <c:pt idx="1170">
                  <c:v>29.9057</c:v>
                </c:pt>
                <c:pt idx="1171">
                  <c:v>29.929500000000001</c:v>
                </c:pt>
                <c:pt idx="1172">
                  <c:v>29.953399999999998</c:v>
                </c:pt>
                <c:pt idx="1173">
                  <c:v>29.9772</c:v>
                </c:pt>
                <c:pt idx="1174">
                  <c:v>30.001100000000001</c:v>
                </c:pt>
                <c:pt idx="1175">
                  <c:v>30.024899999999999</c:v>
                </c:pt>
                <c:pt idx="1176">
                  <c:v>30.0488</c:v>
                </c:pt>
                <c:pt idx="1177">
                  <c:v>30.072600000000001</c:v>
                </c:pt>
                <c:pt idx="1178">
                  <c:v>30.096499999999999</c:v>
                </c:pt>
                <c:pt idx="1179">
                  <c:v>30.1203</c:v>
                </c:pt>
                <c:pt idx="1180">
                  <c:v>30.144200000000001</c:v>
                </c:pt>
                <c:pt idx="1181">
                  <c:v>30.167999999999999</c:v>
                </c:pt>
                <c:pt idx="1182">
                  <c:v>30.1919</c:v>
                </c:pt>
                <c:pt idx="1183">
                  <c:v>30.215699999999998</c:v>
                </c:pt>
                <c:pt idx="1184">
                  <c:v>30.239599999999999</c:v>
                </c:pt>
                <c:pt idx="1185">
                  <c:v>30.263400000000001</c:v>
                </c:pt>
                <c:pt idx="1186">
                  <c:v>30.287299999999998</c:v>
                </c:pt>
                <c:pt idx="1187">
                  <c:v>30.3111</c:v>
                </c:pt>
                <c:pt idx="1188">
                  <c:v>30.335000000000001</c:v>
                </c:pt>
                <c:pt idx="1189">
                  <c:v>30.358799999999999</c:v>
                </c:pt>
                <c:pt idx="1190">
                  <c:v>30.3827</c:v>
                </c:pt>
                <c:pt idx="1191">
                  <c:v>30.406500000000001</c:v>
                </c:pt>
                <c:pt idx="1192">
                  <c:v>30.430399999999999</c:v>
                </c:pt>
                <c:pt idx="1193">
                  <c:v>30.4542</c:v>
                </c:pt>
                <c:pt idx="1194">
                  <c:v>30.478100000000001</c:v>
                </c:pt>
                <c:pt idx="1195">
                  <c:v>30.501899999999999</c:v>
                </c:pt>
                <c:pt idx="1196">
                  <c:v>30.5258</c:v>
                </c:pt>
                <c:pt idx="1197">
                  <c:v>30.549600000000002</c:v>
                </c:pt>
                <c:pt idx="1198">
                  <c:v>30.573499999999999</c:v>
                </c:pt>
                <c:pt idx="1199">
                  <c:v>30.597300000000001</c:v>
                </c:pt>
                <c:pt idx="1200">
                  <c:v>30.621200000000002</c:v>
                </c:pt>
                <c:pt idx="1201">
                  <c:v>30.645099999999999</c:v>
                </c:pt>
                <c:pt idx="1202">
                  <c:v>30.668900000000001</c:v>
                </c:pt>
                <c:pt idx="1203">
                  <c:v>30.692799999999998</c:v>
                </c:pt>
                <c:pt idx="1204">
                  <c:v>30.7166</c:v>
                </c:pt>
                <c:pt idx="1205">
                  <c:v>30.740500000000001</c:v>
                </c:pt>
                <c:pt idx="1206">
                  <c:v>30.764299999999999</c:v>
                </c:pt>
                <c:pt idx="1207">
                  <c:v>30.7882</c:v>
                </c:pt>
                <c:pt idx="1208">
                  <c:v>30.812000000000001</c:v>
                </c:pt>
                <c:pt idx="1209">
                  <c:v>30.835899999999999</c:v>
                </c:pt>
                <c:pt idx="1210">
                  <c:v>30.8597</c:v>
                </c:pt>
                <c:pt idx="1211">
                  <c:v>30.883600000000001</c:v>
                </c:pt>
                <c:pt idx="1212">
                  <c:v>30.907399999999999</c:v>
                </c:pt>
                <c:pt idx="1213">
                  <c:v>30.9313</c:v>
                </c:pt>
                <c:pt idx="1214">
                  <c:v>30.955100000000002</c:v>
                </c:pt>
                <c:pt idx="1215">
                  <c:v>30.978999999999999</c:v>
                </c:pt>
                <c:pt idx="1216">
                  <c:v>31.002800000000001</c:v>
                </c:pt>
                <c:pt idx="1217">
                  <c:v>31.026700000000002</c:v>
                </c:pt>
                <c:pt idx="1218">
                  <c:v>31.0505</c:v>
                </c:pt>
                <c:pt idx="1219">
                  <c:v>31.074400000000001</c:v>
                </c:pt>
                <c:pt idx="1220">
                  <c:v>31.098199999999999</c:v>
                </c:pt>
                <c:pt idx="1221">
                  <c:v>31.1221</c:v>
                </c:pt>
                <c:pt idx="1222">
                  <c:v>31.145900000000001</c:v>
                </c:pt>
                <c:pt idx="1223">
                  <c:v>31.169799999999999</c:v>
                </c:pt>
                <c:pt idx="1224">
                  <c:v>31.1936</c:v>
                </c:pt>
                <c:pt idx="1225">
                  <c:v>31.217500000000001</c:v>
                </c:pt>
                <c:pt idx="1226">
                  <c:v>31.241299999999999</c:v>
                </c:pt>
                <c:pt idx="1227">
                  <c:v>31.2652</c:v>
                </c:pt>
                <c:pt idx="1228">
                  <c:v>31.289000000000001</c:v>
                </c:pt>
                <c:pt idx="1229">
                  <c:v>31.312899999999999</c:v>
                </c:pt>
                <c:pt idx="1230">
                  <c:v>31.3367</c:v>
                </c:pt>
                <c:pt idx="1231">
                  <c:v>31.360600000000002</c:v>
                </c:pt>
                <c:pt idx="1232">
                  <c:v>31.384399999999999</c:v>
                </c:pt>
                <c:pt idx="1233">
                  <c:v>31.408300000000001</c:v>
                </c:pt>
                <c:pt idx="1234">
                  <c:v>31.432099999999998</c:v>
                </c:pt>
                <c:pt idx="1235">
                  <c:v>31.456</c:v>
                </c:pt>
                <c:pt idx="1236">
                  <c:v>31.479800000000001</c:v>
                </c:pt>
                <c:pt idx="1237">
                  <c:v>31.503699999999998</c:v>
                </c:pt>
                <c:pt idx="1238">
                  <c:v>31.5275</c:v>
                </c:pt>
                <c:pt idx="1239">
                  <c:v>31.551400000000001</c:v>
                </c:pt>
                <c:pt idx="1240">
                  <c:v>31.575199999999999</c:v>
                </c:pt>
                <c:pt idx="1241">
                  <c:v>31.5991</c:v>
                </c:pt>
                <c:pt idx="1242">
                  <c:v>31.622900000000001</c:v>
                </c:pt>
                <c:pt idx="1243">
                  <c:v>31.646799999999999</c:v>
                </c:pt>
                <c:pt idx="1244">
                  <c:v>31.6706</c:v>
                </c:pt>
                <c:pt idx="1245">
                  <c:v>31.694500000000001</c:v>
                </c:pt>
                <c:pt idx="1246">
                  <c:v>31.718299999999999</c:v>
                </c:pt>
                <c:pt idx="1247">
                  <c:v>31.7422</c:v>
                </c:pt>
                <c:pt idx="1248">
                  <c:v>31.765999999999998</c:v>
                </c:pt>
                <c:pt idx="1249">
                  <c:v>31.789899999999999</c:v>
                </c:pt>
                <c:pt idx="1250">
                  <c:v>31.813800000000001</c:v>
                </c:pt>
                <c:pt idx="1251">
                  <c:v>31.837599999999998</c:v>
                </c:pt>
                <c:pt idx="1252">
                  <c:v>31.861499999999999</c:v>
                </c:pt>
                <c:pt idx="1253">
                  <c:v>31.885300000000001</c:v>
                </c:pt>
                <c:pt idx="1254">
                  <c:v>31.909199999999998</c:v>
                </c:pt>
                <c:pt idx="1255">
                  <c:v>31.933</c:v>
                </c:pt>
                <c:pt idx="1256">
                  <c:v>31.956900000000001</c:v>
                </c:pt>
                <c:pt idx="1257">
                  <c:v>31.980699999999999</c:v>
                </c:pt>
                <c:pt idx="1258">
                  <c:v>32.004600000000003</c:v>
                </c:pt>
                <c:pt idx="1259">
                  <c:v>32.028399999999998</c:v>
                </c:pt>
                <c:pt idx="1260">
                  <c:v>32.052300000000002</c:v>
                </c:pt>
                <c:pt idx="1261">
                  <c:v>32.076099999999997</c:v>
                </c:pt>
                <c:pt idx="1262">
                  <c:v>32.1</c:v>
                </c:pt>
                <c:pt idx="1263">
                  <c:v>32.123800000000003</c:v>
                </c:pt>
                <c:pt idx="1264">
                  <c:v>32.1477</c:v>
                </c:pt>
                <c:pt idx="1265">
                  <c:v>32.171500000000002</c:v>
                </c:pt>
                <c:pt idx="1266">
                  <c:v>32.195399999999999</c:v>
                </c:pt>
                <c:pt idx="1267">
                  <c:v>32.219200000000001</c:v>
                </c:pt>
                <c:pt idx="1268">
                  <c:v>32.243099999999998</c:v>
                </c:pt>
                <c:pt idx="1269">
                  <c:v>32.2669</c:v>
                </c:pt>
                <c:pt idx="1270">
                  <c:v>32.290799999999997</c:v>
                </c:pt>
                <c:pt idx="1271">
                  <c:v>32.314599999999999</c:v>
                </c:pt>
                <c:pt idx="1272">
                  <c:v>32.338500000000003</c:v>
                </c:pt>
                <c:pt idx="1273">
                  <c:v>32.362299999999998</c:v>
                </c:pt>
                <c:pt idx="1274">
                  <c:v>32.386200000000002</c:v>
                </c:pt>
                <c:pt idx="1275">
                  <c:v>32.409999999999997</c:v>
                </c:pt>
                <c:pt idx="1276">
                  <c:v>32.433900000000001</c:v>
                </c:pt>
                <c:pt idx="1277">
                  <c:v>32.457700000000003</c:v>
                </c:pt>
                <c:pt idx="1278">
                  <c:v>32.4816</c:v>
                </c:pt>
                <c:pt idx="1279">
                  <c:v>32.505400000000002</c:v>
                </c:pt>
                <c:pt idx="1280">
                  <c:v>32.529299999999999</c:v>
                </c:pt>
                <c:pt idx="1281">
                  <c:v>32.553100000000001</c:v>
                </c:pt>
                <c:pt idx="1282">
                  <c:v>32.576999999999998</c:v>
                </c:pt>
                <c:pt idx="1283">
                  <c:v>32.6008</c:v>
                </c:pt>
                <c:pt idx="1284">
                  <c:v>32.624699999999997</c:v>
                </c:pt>
                <c:pt idx="1285">
                  <c:v>32.648499999999999</c:v>
                </c:pt>
                <c:pt idx="1286">
                  <c:v>32.672400000000003</c:v>
                </c:pt>
                <c:pt idx="1287">
                  <c:v>32.696199999999997</c:v>
                </c:pt>
                <c:pt idx="1288">
                  <c:v>32.720100000000002</c:v>
                </c:pt>
                <c:pt idx="1289">
                  <c:v>32.743899999999996</c:v>
                </c:pt>
                <c:pt idx="1290">
                  <c:v>32.767800000000001</c:v>
                </c:pt>
                <c:pt idx="1291">
                  <c:v>32.791600000000003</c:v>
                </c:pt>
                <c:pt idx="1292">
                  <c:v>32.8155</c:v>
                </c:pt>
                <c:pt idx="1293">
                  <c:v>32.839300000000001</c:v>
                </c:pt>
                <c:pt idx="1294">
                  <c:v>32.863199999999999</c:v>
                </c:pt>
                <c:pt idx="1295">
                  <c:v>32.887</c:v>
                </c:pt>
                <c:pt idx="1296">
                  <c:v>32.910899999999998</c:v>
                </c:pt>
                <c:pt idx="1297">
                  <c:v>32.934699999999999</c:v>
                </c:pt>
                <c:pt idx="1298">
                  <c:v>32.958599999999997</c:v>
                </c:pt>
                <c:pt idx="1299">
                  <c:v>32.982399999999998</c:v>
                </c:pt>
                <c:pt idx="1300">
                  <c:v>33.006300000000003</c:v>
                </c:pt>
                <c:pt idx="1301">
                  <c:v>33.030200000000001</c:v>
                </c:pt>
                <c:pt idx="1302">
                  <c:v>33.054000000000002</c:v>
                </c:pt>
                <c:pt idx="1303">
                  <c:v>33.0779</c:v>
                </c:pt>
                <c:pt idx="1304">
                  <c:v>33.101700000000001</c:v>
                </c:pt>
                <c:pt idx="1305">
                  <c:v>33.125599999999999</c:v>
                </c:pt>
                <c:pt idx="1306">
                  <c:v>33.1494</c:v>
                </c:pt>
                <c:pt idx="1307">
                  <c:v>33.173299999999998</c:v>
                </c:pt>
                <c:pt idx="1308">
                  <c:v>33.197099999999999</c:v>
                </c:pt>
                <c:pt idx="1309">
                  <c:v>33.220999999999997</c:v>
                </c:pt>
                <c:pt idx="1310">
                  <c:v>33.244799999999998</c:v>
                </c:pt>
                <c:pt idx="1311">
                  <c:v>33.268700000000003</c:v>
                </c:pt>
                <c:pt idx="1312">
                  <c:v>33.292499999999997</c:v>
                </c:pt>
                <c:pt idx="1313">
                  <c:v>33.316400000000002</c:v>
                </c:pt>
                <c:pt idx="1314">
                  <c:v>33.340200000000003</c:v>
                </c:pt>
                <c:pt idx="1315">
                  <c:v>33.364100000000001</c:v>
                </c:pt>
                <c:pt idx="1316">
                  <c:v>33.387900000000002</c:v>
                </c:pt>
                <c:pt idx="1317">
                  <c:v>33.411799999999999</c:v>
                </c:pt>
                <c:pt idx="1318">
                  <c:v>33.435600000000001</c:v>
                </c:pt>
                <c:pt idx="1319">
                  <c:v>33.459499999999998</c:v>
                </c:pt>
                <c:pt idx="1320">
                  <c:v>33.4833</c:v>
                </c:pt>
                <c:pt idx="1321">
                  <c:v>33.507199999999997</c:v>
                </c:pt>
                <c:pt idx="1322">
                  <c:v>33.530999999999999</c:v>
                </c:pt>
                <c:pt idx="1323">
                  <c:v>33.554900000000004</c:v>
                </c:pt>
                <c:pt idx="1324">
                  <c:v>33.578699999999998</c:v>
                </c:pt>
                <c:pt idx="1325">
                  <c:v>33.602600000000002</c:v>
                </c:pt>
                <c:pt idx="1326">
                  <c:v>33.626399999999997</c:v>
                </c:pt>
                <c:pt idx="1327">
                  <c:v>33.650300000000001</c:v>
                </c:pt>
                <c:pt idx="1328">
                  <c:v>33.674100000000003</c:v>
                </c:pt>
                <c:pt idx="1329">
                  <c:v>33.698</c:v>
                </c:pt>
                <c:pt idx="1330">
                  <c:v>33.721800000000002</c:v>
                </c:pt>
                <c:pt idx="1331">
                  <c:v>33.745699999999999</c:v>
                </c:pt>
                <c:pt idx="1332">
                  <c:v>33.769500000000001</c:v>
                </c:pt>
                <c:pt idx="1333">
                  <c:v>33.793399999999998</c:v>
                </c:pt>
                <c:pt idx="1334">
                  <c:v>33.8172</c:v>
                </c:pt>
                <c:pt idx="1335">
                  <c:v>33.841099999999997</c:v>
                </c:pt>
                <c:pt idx="1336">
                  <c:v>33.864899999999999</c:v>
                </c:pt>
                <c:pt idx="1337">
                  <c:v>33.888800000000003</c:v>
                </c:pt>
                <c:pt idx="1338">
                  <c:v>33.912599999999998</c:v>
                </c:pt>
                <c:pt idx="1339">
                  <c:v>33.936500000000002</c:v>
                </c:pt>
                <c:pt idx="1340">
                  <c:v>33.960299999999997</c:v>
                </c:pt>
                <c:pt idx="1341">
                  <c:v>33.984200000000001</c:v>
                </c:pt>
                <c:pt idx="1342">
                  <c:v>34.008000000000003</c:v>
                </c:pt>
                <c:pt idx="1343">
                  <c:v>34.0319</c:v>
                </c:pt>
                <c:pt idx="1344">
                  <c:v>34.055700000000002</c:v>
                </c:pt>
                <c:pt idx="1345">
                  <c:v>34.079599999999999</c:v>
                </c:pt>
                <c:pt idx="1346">
                  <c:v>34.103400000000001</c:v>
                </c:pt>
                <c:pt idx="1347">
                  <c:v>34.127299999999998</c:v>
                </c:pt>
                <c:pt idx="1348">
                  <c:v>34.1511</c:v>
                </c:pt>
                <c:pt idx="1349">
                  <c:v>34.174999999999997</c:v>
                </c:pt>
                <c:pt idx="1350">
                  <c:v>34.198900000000002</c:v>
                </c:pt>
                <c:pt idx="1351">
                  <c:v>34.222700000000003</c:v>
                </c:pt>
                <c:pt idx="1352">
                  <c:v>34.246600000000001</c:v>
                </c:pt>
                <c:pt idx="1353">
                  <c:v>34.270400000000002</c:v>
                </c:pt>
                <c:pt idx="1354">
                  <c:v>34.2943</c:v>
                </c:pt>
                <c:pt idx="1355">
                  <c:v>34.318100000000001</c:v>
                </c:pt>
                <c:pt idx="1356">
                  <c:v>34.341999999999999</c:v>
                </c:pt>
                <c:pt idx="1357">
                  <c:v>34.3658</c:v>
                </c:pt>
                <c:pt idx="1358">
                  <c:v>34.389699999999998</c:v>
                </c:pt>
                <c:pt idx="1359">
                  <c:v>34.413499999999999</c:v>
                </c:pt>
                <c:pt idx="1360">
                  <c:v>34.437399999999997</c:v>
                </c:pt>
                <c:pt idx="1361">
                  <c:v>34.461199999999998</c:v>
                </c:pt>
                <c:pt idx="1362">
                  <c:v>34.485100000000003</c:v>
                </c:pt>
                <c:pt idx="1363">
                  <c:v>34.508899999999997</c:v>
                </c:pt>
                <c:pt idx="1364">
                  <c:v>34.532800000000002</c:v>
                </c:pt>
                <c:pt idx="1365">
                  <c:v>34.556600000000003</c:v>
                </c:pt>
                <c:pt idx="1366">
                  <c:v>34.580500000000001</c:v>
                </c:pt>
                <c:pt idx="1367">
                  <c:v>34.604300000000002</c:v>
                </c:pt>
                <c:pt idx="1368">
                  <c:v>34.6282</c:v>
                </c:pt>
                <c:pt idx="1369">
                  <c:v>34.652000000000001</c:v>
                </c:pt>
                <c:pt idx="1370">
                  <c:v>34.675899999999999</c:v>
                </c:pt>
                <c:pt idx="1371">
                  <c:v>34.6997</c:v>
                </c:pt>
                <c:pt idx="1372">
                  <c:v>34.723599999999998</c:v>
                </c:pt>
                <c:pt idx="1373">
                  <c:v>34.747399999999999</c:v>
                </c:pt>
                <c:pt idx="1374">
                  <c:v>34.771299999999997</c:v>
                </c:pt>
                <c:pt idx="1375">
                  <c:v>34.795099999999998</c:v>
                </c:pt>
                <c:pt idx="1376">
                  <c:v>34.819000000000003</c:v>
                </c:pt>
                <c:pt idx="1377">
                  <c:v>34.842799999999997</c:v>
                </c:pt>
                <c:pt idx="1378">
                  <c:v>34.866700000000002</c:v>
                </c:pt>
                <c:pt idx="1379">
                  <c:v>34.890500000000003</c:v>
                </c:pt>
                <c:pt idx="1380">
                  <c:v>34.914400000000001</c:v>
                </c:pt>
                <c:pt idx="1381">
                  <c:v>34.938200000000002</c:v>
                </c:pt>
                <c:pt idx="1382">
                  <c:v>34.9621</c:v>
                </c:pt>
                <c:pt idx="1383">
                  <c:v>34.985900000000001</c:v>
                </c:pt>
                <c:pt idx="1384">
                  <c:v>35.009799999999998</c:v>
                </c:pt>
                <c:pt idx="1385">
                  <c:v>35.0336</c:v>
                </c:pt>
                <c:pt idx="1386">
                  <c:v>35.057499999999997</c:v>
                </c:pt>
                <c:pt idx="1387">
                  <c:v>35.081299999999999</c:v>
                </c:pt>
                <c:pt idx="1388">
                  <c:v>35.105200000000004</c:v>
                </c:pt>
                <c:pt idx="1389">
                  <c:v>35.128999999999998</c:v>
                </c:pt>
                <c:pt idx="1390">
                  <c:v>35.152900000000002</c:v>
                </c:pt>
                <c:pt idx="1391">
                  <c:v>35.176699999999997</c:v>
                </c:pt>
                <c:pt idx="1392">
                  <c:v>35.200600000000001</c:v>
                </c:pt>
                <c:pt idx="1393">
                  <c:v>35.224400000000003</c:v>
                </c:pt>
                <c:pt idx="1394">
                  <c:v>35.2483</c:v>
                </c:pt>
                <c:pt idx="1395">
                  <c:v>35.272100000000002</c:v>
                </c:pt>
                <c:pt idx="1396">
                  <c:v>35.295999999999999</c:v>
                </c:pt>
                <c:pt idx="1397">
                  <c:v>35.319800000000001</c:v>
                </c:pt>
                <c:pt idx="1398">
                  <c:v>35.343699999999998</c:v>
                </c:pt>
                <c:pt idx="1399">
                  <c:v>35.3675</c:v>
                </c:pt>
                <c:pt idx="1400">
                  <c:v>35.391399999999997</c:v>
                </c:pt>
                <c:pt idx="1401">
                  <c:v>35.415300000000002</c:v>
                </c:pt>
                <c:pt idx="1402">
                  <c:v>35.439100000000003</c:v>
                </c:pt>
                <c:pt idx="1403">
                  <c:v>35.463000000000001</c:v>
                </c:pt>
                <c:pt idx="1404">
                  <c:v>35.486800000000002</c:v>
                </c:pt>
                <c:pt idx="1405">
                  <c:v>35.5107</c:v>
                </c:pt>
                <c:pt idx="1406">
                  <c:v>35.534500000000001</c:v>
                </c:pt>
                <c:pt idx="1407">
                  <c:v>35.558399999999999</c:v>
                </c:pt>
                <c:pt idx="1408">
                  <c:v>35.5822</c:v>
                </c:pt>
                <c:pt idx="1409">
                  <c:v>35.606099999999998</c:v>
                </c:pt>
                <c:pt idx="1410">
                  <c:v>35.629899999999999</c:v>
                </c:pt>
                <c:pt idx="1411">
                  <c:v>35.653799999999997</c:v>
                </c:pt>
                <c:pt idx="1412">
                  <c:v>35.677599999999998</c:v>
                </c:pt>
                <c:pt idx="1413">
                  <c:v>35.701500000000003</c:v>
                </c:pt>
                <c:pt idx="1414">
                  <c:v>35.725299999999997</c:v>
                </c:pt>
                <c:pt idx="1415">
                  <c:v>35.749200000000002</c:v>
                </c:pt>
                <c:pt idx="1416">
                  <c:v>35.773000000000003</c:v>
                </c:pt>
                <c:pt idx="1417">
                  <c:v>35.796900000000001</c:v>
                </c:pt>
                <c:pt idx="1418">
                  <c:v>35.820700000000002</c:v>
                </c:pt>
                <c:pt idx="1419">
                  <c:v>35.8446</c:v>
                </c:pt>
                <c:pt idx="1420">
                  <c:v>35.868400000000001</c:v>
                </c:pt>
                <c:pt idx="1421">
                  <c:v>35.892299999999999</c:v>
                </c:pt>
                <c:pt idx="1422">
                  <c:v>35.9161</c:v>
                </c:pt>
                <c:pt idx="1423">
                  <c:v>35.94</c:v>
                </c:pt>
                <c:pt idx="1424">
                  <c:v>35.963799999999999</c:v>
                </c:pt>
                <c:pt idx="1425">
                  <c:v>35.987699999999997</c:v>
                </c:pt>
                <c:pt idx="1426">
                  <c:v>36.011499999999998</c:v>
                </c:pt>
                <c:pt idx="1427">
                  <c:v>36.035400000000003</c:v>
                </c:pt>
                <c:pt idx="1428">
                  <c:v>36.059199999999997</c:v>
                </c:pt>
                <c:pt idx="1429">
                  <c:v>36.083100000000002</c:v>
                </c:pt>
                <c:pt idx="1430">
                  <c:v>36.106900000000003</c:v>
                </c:pt>
                <c:pt idx="1431">
                  <c:v>36.130800000000001</c:v>
                </c:pt>
                <c:pt idx="1432">
                  <c:v>36.154600000000002</c:v>
                </c:pt>
                <c:pt idx="1433">
                  <c:v>36.1785</c:v>
                </c:pt>
                <c:pt idx="1434">
                  <c:v>36.202300000000001</c:v>
                </c:pt>
                <c:pt idx="1435">
                  <c:v>36.226199999999999</c:v>
                </c:pt>
                <c:pt idx="1436">
                  <c:v>36.25</c:v>
                </c:pt>
                <c:pt idx="1437">
                  <c:v>36.273899999999998</c:v>
                </c:pt>
                <c:pt idx="1438">
                  <c:v>36.297699999999999</c:v>
                </c:pt>
                <c:pt idx="1439">
                  <c:v>36.321599999999997</c:v>
                </c:pt>
                <c:pt idx="1440">
                  <c:v>36.345399999999998</c:v>
                </c:pt>
                <c:pt idx="1441">
                  <c:v>36.369300000000003</c:v>
                </c:pt>
                <c:pt idx="1442">
                  <c:v>36.393099999999997</c:v>
                </c:pt>
                <c:pt idx="1443">
                  <c:v>36.417000000000002</c:v>
                </c:pt>
                <c:pt idx="1444">
                  <c:v>36.440800000000003</c:v>
                </c:pt>
                <c:pt idx="1445">
                  <c:v>36.464700000000001</c:v>
                </c:pt>
                <c:pt idx="1446">
                  <c:v>36.488500000000002</c:v>
                </c:pt>
                <c:pt idx="1447">
                  <c:v>36.5124</c:v>
                </c:pt>
                <c:pt idx="1448">
                  <c:v>36.536200000000001</c:v>
                </c:pt>
                <c:pt idx="1449">
                  <c:v>36.560099999999998</c:v>
                </c:pt>
                <c:pt idx="1450">
                  <c:v>36.584000000000003</c:v>
                </c:pt>
                <c:pt idx="1451">
                  <c:v>36.607799999999997</c:v>
                </c:pt>
                <c:pt idx="1452">
                  <c:v>36.631700000000002</c:v>
                </c:pt>
                <c:pt idx="1453">
                  <c:v>36.655500000000004</c:v>
                </c:pt>
                <c:pt idx="1454">
                  <c:v>36.679400000000001</c:v>
                </c:pt>
                <c:pt idx="1455">
                  <c:v>36.703200000000002</c:v>
                </c:pt>
                <c:pt idx="1456">
                  <c:v>36.7271</c:v>
                </c:pt>
                <c:pt idx="1457">
                  <c:v>36.750900000000001</c:v>
                </c:pt>
                <c:pt idx="1458">
                  <c:v>36.774799999999999</c:v>
                </c:pt>
                <c:pt idx="1459">
                  <c:v>36.7986</c:v>
                </c:pt>
                <c:pt idx="1460">
                  <c:v>36.822499999999998</c:v>
                </c:pt>
                <c:pt idx="1461">
                  <c:v>36.846299999999999</c:v>
                </c:pt>
                <c:pt idx="1462">
                  <c:v>36.870199999999997</c:v>
                </c:pt>
                <c:pt idx="1463">
                  <c:v>36.893999999999998</c:v>
                </c:pt>
                <c:pt idx="1464">
                  <c:v>36.917900000000003</c:v>
                </c:pt>
                <c:pt idx="1465">
                  <c:v>36.941699999999997</c:v>
                </c:pt>
                <c:pt idx="1466">
                  <c:v>36.965600000000002</c:v>
                </c:pt>
                <c:pt idx="1467">
                  <c:v>36.989400000000003</c:v>
                </c:pt>
                <c:pt idx="1468">
                  <c:v>37.013300000000001</c:v>
                </c:pt>
                <c:pt idx="1469">
                  <c:v>37.037100000000002</c:v>
                </c:pt>
                <c:pt idx="1470">
                  <c:v>37.061</c:v>
                </c:pt>
                <c:pt idx="1471">
                  <c:v>37.084800000000001</c:v>
                </c:pt>
                <c:pt idx="1472">
                  <c:v>37.108699999999999</c:v>
                </c:pt>
                <c:pt idx="1473">
                  <c:v>37.1325</c:v>
                </c:pt>
                <c:pt idx="1474">
                  <c:v>37.156399999999998</c:v>
                </c:pt>
                <c:pt idx="1475">
                  <c:v>37.180199999999999</c:v>
                </c:pt>
                <c:pt idx="1476">
                  <c:v>37.204099999999997</c:v>
                </c:pt>
                <c:pt idx="1477">
                  <c:v>37.227899999999998</c:v>
                </c:pt>
                <c:pt idx="1478">
                  <c:v>37.251800000000003</c:v>
                </c:pt>
                <c:pt idx="1479">
                  <c:v>37.275599999999997</c:v>
                </c:pt>
                <c:pt idx="1480">
                  <c:v>37.299500000000002</c:v>
                </c:pt>
                <c:pt idx="1481">
                  <c:v>37.323300000000003</c:v>
                </c:pt>
                <c:pt idx="1482">
                  <c:v>37.347200000000001</c:v>
                </c:pt>
                <c:pt idx="1483">
                  <c:v>37.371000000000002</c:v>
                </c:pt>
                <c:pt idx="1484">
                  <c:v>37.3949</c:v>
                </c:pt>
                <c:pt idx="1485">
                  <c:v>37.418700000000001</c:v>
                </c:pt>
                <c:pt idx="1486">
                  <c:v>37.442599999999999</c:v>
                </c:pt>
                <c:pt idx="1487">
                  <c:v>37.4664</c:v>
                </c:pt>
                <c:pt idx="1488">
                  <c:v>37.490299999999998</c:v>
                </c:pt>
                <c:pt idx="1489">
                  <c:v>37.514099999999999</c:v>
                </c:pt>
                <c:pt idx="1490">
                  <c:v>37.537999999999997</c:v>
                </c:pt>
                <c:pt idx="1491">
                  <c:v>37.561799999999998</c:v>
                </c:pt>
                <c:pt idx="1492">
                  <c:v>37.585700000000003</c:v>
                </c:pt>
                <c:pt idx="1493">
                  <c:v>37.609499999999997</c:v>
                </c:pt>
                <c:pt idx="1494">
                  <c:v>37.633400000000002</c:v>
                </c:pt>
                <c:pt idx="1495">
                  <c:v>37.657200000000003</c:v>
                </c:pt>
                <c:pt idx="1496">
                  <c:v>37.681100000000001</c:v>
                </c:pt>
                <c:pt idx="1497">
                  <c:v>37.704900000000002</c:v>
                </c:pt>
                <c:pt idx="1498">
                  <c:v>37.7288</c:v>
                </c:pt>
                <c:pt idx="1499">
                  <c:v>37.752600000000001</c:v>
                </c:pt>
                <c:pt idx="1500">
                  <c:v>37.776499999999999</c:v>
                </c:pt>
                <c:pt idx="1501">
                  <c:v>37.800400000000003</c:v>
                </c:pt>
                <c:pt idx="1502">
                  <c:v>37.824199999999998</c:v>
                </c:pt>
                <c:pt idx="1503">
                  <c:v>37.848100000000002</c:v>
                </c:pt>
                <c:pt idx="1504">
                  <c:v>37.871899999999997</c:v>
                </c:pt>
                <c:pt idx="1505">
                  <c:v>37.895800000000001</c:v>
                </c:pt>
                <c:pt idx="1506">
                  <c:v>37.919600000000003</c:v>
                </c:pt>
                <c:pt idx="1507">
                  <c:v>37.9435</c:v>
                </c:pt>
                <c:pt idx="1508">
                  <c:v>37.967300000000002</c:v>
                </c:pt>
                <c:pt idx="1509">
                  <c:v>37.991199999999999</c:v>
                </c:pt>
                <c:pt idx="1510">
                  <c:v>38.015000000000001</c:v>
                </c:pt>
                <c:pt idx="1511">
                  <c:v>38.038899999999998</c:v>
                </c:pt>
                <c:pt idx="1512">
                  <c:v>38.0627</c:v>
                </c:pt>
                <c:pt idx="1513">
                  <c:v>38.086599999999997</c:v>
                </c:pt>
                <c:pt idx="1514">
                  <c:v>38.110399999999998</c:v>
                </c:pt>
                <c:pt idx="1515">
                  <c:v>38.134300000000003</c:v>
                </c:pt>
                <c:pt idx="1516">
                  <c:v>38.158099999999997</c:v>
                </c:pt>
                <c:pt idx="1517">
                  <c:v>38.182000000000002</c:v>
                </c:pt>
                <c:pt idx="1518">
                  <c:v>38.205800000000004</c:v>
                </c:pt>
                <c:pt idx="1519">
                  <c:v>38.229700000000001</c:v>
                </c:pt>
                <c:pt idx="1520">
                  <c:v>38.253500000000003</c:v>
                </c:pt>
                <c:pt idx="1521">
                  <c:v>38.2774</c:v>
                </c:pt>
                <c:pt idx="1522">
                  <c:v>38.301200000000001</c:v>
                </c:pt>
                <c:pt idx="1523">
                  <c:v>38.325099999999999</c:v>
                </c:pt>
                <c:pt idx="1524">
                  <c:v>38.3489</c:v>
                </c:pt>
                <c:pt idx="1525">
                  <c:v>38.372799999999998</c:v>
                </c:pt>
                <c:pt idx="1526">
                  <c:v>38.396599999999999</c:v>
                </c:pt>
                <c:pt idx="1527">
                  <c:v>38.420499999999997</c:v>
                </c:pt>
                <c:pt idx="1528">
                  <c:v>38.444299999999998</c:v>
                </c:pt>
                <c:pt idx="1529">
                  <c:v>38.468200000000003</c:v>
                </c:pt>
                <c:pt idx="1530">
                  <c:v>38.491999999999997</c:v>
                </c:pt>
                <c:pt idx="1531">
                  <c:v>38.515900000000002</c:v>
                </c:pt>
                <c:pt idx="1532">
                  <c:v>38.539700000000003</c:v>
                </c:pt>
                <c:pt idx="1533">
                  <c:v>38.563600000000001</c:v>
                </c:pt>
                <c:pt idx="1534">
                  <c:v>38.587400000000002</c:v>
                </c:pt>
                <c:pt idx="1535">
                  <c:v>38.6113</c:v>
                </c:pt>
                <c:pt idx="1536">
                  <c:v>38.635100000000001</c:v>
                </c:pt>
                <c:pt idx="1537">
                  <c:v>38.658999999999999</c:v>
                </c:pt>
                <c:pt idx="1538">
                  <c:v>38.6828</c:v>
                </c:pt>
                <c:pt idx="1539">
                  <c:v>38.706699999999998</c:v>
                </c:pt>
                <c:pt idx="1540">
                  <c:v>38.730499999999999</c:v>
                </c:pt>
                <c:pt idx="1541">
                  <c:v>38.754399999999997</c:v>
                </c:pt>
                <c:pt idx="1542">
                  <c:v>38.778199999999998</c:v>
                </c:pt>
                <c:pt idx="1543">
                  <c:v>38.802100000000003</c:v>
                </c:pt>
                <c:pt idx="1544">
                  <c:v>38.825899999999997</c:v>
                </c:pt>
                <c:pt idx="1545">
                  <c:v>38.849800000000002</c:v>
                </c:pt>
                <c:pt idx="1546">
                  <c:v>38.873600000000003</c:v>
                </c:pt>
                <c:pt idx="1547">
                  <c:v>38.897500000000001</c:v>
                </c:pt>
                <c:pt idx="1548">
                  <c:v>38.921300000000002</c:v>
                </c:pt>
                <c:pt idx="1549">
                  <c:v>38.9452</c:v>
                </c:pt>
                <c:pt idx="1550">
                  <c:v>38.969099999999997</c:v>
                </c:pt>
                <c:pt idx="1551">
                  <c:v>38.992899999999999</c:v>
                </c:pt>
                <c:pt idx="1552">
                  <c:v>39.016800000000003</c:v>
                </c:pt>
                <c:pt idx="1553">
                  <c:v>39.040599999999998</c:v>
                </c:pt>
                <c:pt idx="1554">
                  <c:v>39.064500000000002</c:v>
                </c:pt>
                <c:pt idx="1555">
                  <c:v>39.088299999999997</c:v>
                </c:pt>
                <c:pt idx="1556">
                  <c:v>39.112200000000001</c:v>
                </c:pt>
                <c:pt idx="1557">
                  <c:v>39.136000000000003</c:v>
                </c:pt>
                <c:pt idx="1558">
                  <c:v>39.1599</c:v>
                </c:pt>
                <c:pt idx="1559">
                  <c:v>39.183700000000002</c:v>
                </c:pt>
                <c:pt idx="1560">
                  <c:v>39.207599999999999</c:v>
                </c:pt>
                <c:pt idx="1561">
                  <c:v>39.231400000000001</c:v>
                </c:pt>
                <c:pt idx="1562">
                  <c:v>39.255299999999998</c:v>
                </c:pt>
                <c:pt idx="1563">
                  <c:v>39.2791</c:v>
                </c:pt>
                <c:pt idx="1564">
                  <c:v>39.302999999999997</c:v>
                </c:pt>
                <c:pt idx="1565">
                  <c:v>39.326799999999999</c:v>
                </c:pt>
                <c:pt idx="1566">
                  <c:v>39.350700000000003</c:v>
                </c:pt>
                <c:pt idx="1567">
                  <c:v>39.374499999999998</c:v>
                </c:pt>
                <c:pt idx="1568">
                  <c:v>39.398400000000002</c:v>
                </c:pt>
                <c:pt idx="1569">
                  <c:v>39.422199999999997</c:v>
                </c:pt>
                <c:pt idx="1570">
                  <c:v>39.446100000000001</c:v>
                </c:pt>
                <c:pt idx="1571">
                  <c:v>39.469900000000003</c:v>
                </c:pt>
                <c:pt idx="1572">
                  <c:v>39.4938</c:v>
                </c:pt>
                <c:pt idx="1573">
                  <c:v>39.517600000000002</c:v>
                </c:pt>
                <c:pt idx="1574">
                  <c:v>39.541499999999999</c:v>
                </c:pt>
                <c:pt idx="1575">
                  <c:v>39.565300000000001</c:v>
                </c:pt>
                <c:pt idx="1576">
                  <c:v>39.589199999999998</c:v>
                </c:pt>
                <c:pt idx="1577">
                  <c:v>39.613</c:v>
                </c:pt>
                <c:pt idx="1578">
                  <c:v>39.636899999999997</c:v>
                </c:pt>
                <c:pt idx="1579">
                  <c:v>39.660699999999999</c:v>
                </c:pt>
                <c:pt idx="1580">
                  <c:v>39.684600000000003</c:v>
                </c:pt>
                <c:pt idx="1581">
                  <c:v>39.708399999999997</c:v>
                </c:pt>
                <c:pt idx="1582">
                  <c:v>39.732300000000002</c:v>
                </c:pt>
                <c:pt idx="1583">
                  <c:v>39.756100000000004</c:v>
                </c:pt>
                <c:pt idx="1584">
                  <c:v>39.78</c:v>
                </c:pt>
                <c:pt idx="1585">
                  <c:v>39.803800000000003</c:v>
                </c:pt>
                <c:pt idx="1586">
                  <c:v>39.8277</c:v>
                </c:pt>
                <c:pt idx="1587">
                  <c:v>39.851500000000001</c:v>
                </c:pt>
                <c:pt idx="1588">
                  <c:v>39.875399999999999</c:v>
                </c:pt>
                <c:pt idx="1589">
                  <c:v>39.8992</c:v>
                </c:pt>
                <c:pt idx="1590">
                  <c:v>39.923099999999998</c:v>
                </c:pt>
                <c:pt idx="1591">
                  <c:v>39.946899999999999</c:v>
                </c:pt>
                <c:pt idx="1592">
                  <c:v>39.970799999999997</c:v>
                </c:pt>
                <c:pt idx="1593">
                  <c:v>39.994599999999998</c:v>
                </c:pt>
                <c:pt idx="1594">
                  <c:v>40.018500000000003</c:v>
                </c:pt>
                <c:pt idx="1595">
                  <c:v>40.042299999999997</c:v>
                </c:pt>
                <c:pt idx="1596">
                  <c:v>40.066200000000002</c:v>
                </c:pt>
                <c:pt idx="1597">
                  <c:v>40.090000000000003</c:v>
                </c:pt>
                <c:pt idx="1598">
                  <c:v>40.113900000000001</c:v>
                </c:pt>
                <c:pt idx="1599">
                  <c:v>40.137700000000002</c:v>
                </c:pt>
                <c:pt idx="1600">
                  <c:v>40.1616</c:v>
                </c:pt>
                <c:pt idx="1601">
                  <c:v>40.185499999999998</c:v>
                </c:pt>
                <c:pt idx="1602">
                  <c:v>40.209299999999999</c:v>
                </c:pt>
                <c:pt idx="1603">
                  <c:v>40.233199999999997</c:v>
                </c:pt>
                <c:pt idx="1604">
                  <c:v>40.256999999999998</c:v>
                </c:pt>
                <c:pt idx="1605">
                  <c:v>40.280900000000003</c:v>
                </c:pt>
                <c:pt idx="1606">
                  <c:v>40.304699999999997</c:v>
                </c:pt>
                <c:pt idx="1607">
                  <c:v>40.328600000000002</c:v>
                </c:pt>
                <c:pt idx="1608">
                  <c:v>40.352400000000003</c:v>
                </c:pt>
                <c:pt idx="1609">
                  <c:v>40.376300000000001</c:v>
                </c:pt>
                <c:pt idx="1610">
                  <c:v>40.400100000000002</c:v>
                </c:pt>
                <c:pt idx="1611">
                  <c:v>40.423999999999999</c:v>
                </c:pt>
                <c:pt idx="1612">
                  <c:v>40.447800000000001</c:v>
                </c:pt>
                <c:pt idx="1613">
                  <c:v>40.471699999999998</c:v>
                </c:pt>
                <c:pt idx="1614">
                  <c:v>40.4955</c:v>
                </c:pt>
                <c:pt idx="1615">
                  <c:v>40.519399999999997</c:v>
                </c:pt>
                <c:pt idx="1616">
                  <c:v>40.543199999999999</c:v>
                </c:pt>
                <c:pt idx="1617">
                  <c:v>40.567100000000003</c:v>
                </c:pt>
                <c:pt idx="1618">
                  <c:v>40.590899999999998</c:v>
                </c:pt>
                <c:pt idx="1619">
                  <c:v>40.614800000000002</c:v>
                </c:pt>
                <c:pt idx="1620">
                  <c:v>40.638599999999997</c:v>
                </c:pt>
                <c:pt idx="1621">
                  <c:v>40.662500000000001</c:v>
                </c:pt>
                <c:pt idx="1622">
                  <c:v>40.686300000000003</c:v>
                </c:pt>
                <c:pt idx="1623">
                  <c:v>40.7102</c:v>
                </c:pt>
                <c:pt idx="1624">
                  <c:v>40.734000000000002</c:v>
                </c:pt>
                <c:pt idx="1625">
                  <c:v>40.757899999999999</c:v>
                </c:pt>
                <c:pt idx="1626">
                  <c:v>40.781700000000001</c:v>
                </c:pt>
                <c:pt idx="1627">
                  <c:v>40.805599999999998</c:v>
                </c:pt>
                <c:pt idx="1628">
                  <c:v>40.8294</c:v>
                </c:pt>
                <c:pt idx="1629">
                  <c:v>40.853299999999997</c:v>
                </c:pt>
                <c:pt idx="1630">
                  <c:v>40.877099999999999</c:v>
                </c:pt>
                <c:pt idx="1631">
                  <c:v>40.901000000000003</c:v>
                </c:pt>
                <c:pt idx="1632">
                  <c:v>40.924799999999998</c:v>
                </c:pt>
                <c:pt idx="1633">
                  <c:v>40.948700000000002</c:v>
                </c:pt>
                <c:pt idx="1634">
                  <c:v>40.972499999999997</c:v>
                </c:pt>
                <c:pt idx="1635">
                  <c:v>40.996400000000001</c:v>
                </c:pt>
                <c:pt idx="1636">
                  <c:v>41.020200000000003</c:v>
                </c:pt>
                <c:pt idx="1637">
                  <c:v>41.0441</c:v>
                </c:pt>
                <c:pt idx="1638">
                  <c:v>41.067900000000002</c:v>
                </c:pt>
                <c:pt idx="1639">
                  <c:v>41.091799999999999</c:v>
                </c:pt>
                <c:pt idx="1640">
                  <c:v>41.115600000000001</c:v>
                </c:pt>
                <c:pt idx="1641">
                  <c:v>41.139499999999998</c:v>
                </c:pt>
                <c:pt idx="1642">
                  <c:v>41.1633</c:v>
                </c:pt>
                <c:pt idx="1643">
                  <c:v>41.187199999999997</c:v>
                </c:pt>
                <c:pt idx="1644">
                  <c:v>41.210999999999999</c:v>
                </c:pt>
                <c:pt idx="1645">
                  <c:v>41.234900000000003</c:v>
                </c:pt>
                <c:pt idx="1646">
                  <c:v>41.258699999999997</c:v>
                </c:pt>
                <c:pt idx="1647">
                  <c:v>41.282600000000002</c:v>
                </c:pt>
                <c:pt idx="1648">
                  <c:v>41.306399999999996</c:v>
                </c:pt>
                <c:pt idx="1649">
                  <c:v>41.330300000000001</c:v>
                </c:pt>
                <c:pt idx="1650">
                  <c:v>41.354199999999999</c:v>
                </c:pt>
                <c:pt idx="1651">
                  <c:v>41.378</c:v>
                </c:pt>
                <c:pt idx="1652">
                  <c:v>41.401899999999998</c:v>
                </c:pt>
                <c:pt idx="1653">
                  <c:v>41.425699999999999</c:v>
                </c:pt>
                <c:pt idx="1654">
                  <c:v>41.449599999999997</c:v>
                </c:pt>
                <c:pt idx="1655">
                  <c:v>41.473399999999998</c:v>
                </c:pt>
                <c:pt idx="1656">
                  <c:v>41.497300000000003</c:v>
                </c:pt>
                <c:pt idx="1657">
                  <c:v>41.521099999999997</c:v>
                </c:pt>
                <c:pt idx="1658">
                  <c:v>41.545000000000002</c:v>
                </c:pt>
                <c:pt idx="1659">
                  <c:v>41.568800000000003</c:v>
                </c:pt>
                <c:pt idx="1660">
                  <c:v>41.592700000000001</c:v>
                </c:pt>
                <c:pt idx="1661">
                  <c:v>41.616500000000002</c:v>
                </c:pt>
                <c:pt idx="1662">
                  <c:v>41.6404</c:v>
                </c:pt>
                <c:pt idx="1663">
                  <c:v>41.664200000000001</c:v>
                </c:pt>
                <c:pt idx="1664">
                  <c:v>41.688099999999999</c:v>
                </c:pt>
                <c:pt idx="1665">
                  <c:v>41.7119</c:v>
                </c:pt>
                <c:pt idx="1666">
                  <c:v>41.735799999999998</c:v>
                </c:pt>
                <c:pt idx="1667">
                  <c:v>41.759599999999999</c:v>
                </c:pt>
                <c:pt idx="1668">
                  <c:v>41.783499999999997</c:v>
                </c:pt>
                <c:pt idx="1669">
                  <c:v>41.807299999999998</c:v>
                </c:pt>
                <c:pt idx="1670">
                  <c:v>41.831200000000003</c:v>
                </c:pt>
                <c:pt idx="1671">
                  <c:v>41.854999999999997</c:v>
                </c:pt>
                <c:pt idx="1672">
                  <c:v>41.878900000000002</c:v>
                </c:pt>
                <c:pt idx="1673">
                  <c:v>41.902700000000003</c:v>
                </c:pt>
                <c:pt idx="1674">
                  <c:v>41.926600000000001</c:v>
                </c:pt>
                <c:pt idx="1675">
                  <c:v>41.950400000000002</c:v>
                </c:pt>
                <c:pt idx="1676">
                  <c:v>41.974299999999999</c:v>
                </c:pt>
                <c:pt idx="1677">
                  <c:v>41.998100000000001</c:v>
                </c:pt>
                <c:pt idx="1678">
                  <c:v>42.021999999999998</c:v>
                </c:pt>
                <c:pt idx="1679">
                  <c:v>42.0458</c:v>
                </c:pt>
                <c:pt idx="1680">
                  <c:v>42.069699999999997</c:v>
                </c:pt>
                <c:pt idx="1681">
                  <c:v>42.093499999999999</c:v>
                </c:pt>
                <c:pt idx="1682">
                  <c:v>42.117400000000004</c:v>
                </c:pt>
                <c:pt idx="1683">
                  <c:v>42.141199999999998</c:v>
                </c:pt>
                <c:pt idx="1684">
                  <c:v>42.165100000000002</c:v>
                </c:pt>
                <c:pt idx="1685">
                  <c:v>42.188899999999997</c:v>
                </c:pt>
                <c:pt idx="1686">
                  <c:v>42.212800000000001</c:v>
                </c:pt>
                <c:pt idx="1687">
                  <c:v>42.236600000000003</c:v>
                </c:pt>
                <c:pt idx="1688">
                  <c:v>42.2605</c:v>
                </c:pt>
                <c:pt idx="1689">
                  <c:v>42.284300000000002</c:v>
                </c:pt>
                <c:pt idx="1690">
                  <c:v>42.308199999999999</c:v>
                </c:pt>
                <c:pt idx="1691">
                  <c:v>42.332000000000001</c:v>
                </c:pt>
                <c:pt idx="1692">
                  <c:v>42.355899999999998</c:v>
                </c:pt>
                <c:pt idx="1693">
                  <c:v>42.3797</c:v>
                </c:pt>
                <c:pt idx="1694">
                  <c:v>42.403599999999997</c:v>
                </c:pt>
                <c:pt idx="1695">
                  <c:v>42.427399999999999</c:v>
                </c:pt>
                <c:pt idx="1696">
                  <c:v>42.451300000000003</c:v>
                </c:pt>
                <c:pt idx="1697">
                  <c:v>42.475099999999998</c:v>
                </c:pt>
                <c:pt idx="1698">
                  <c:v>42.499000000000002</c:v>
                </c:pt>
                <c:pt idx="1699">
                  <c:v>42.522799999999997</c:v>
                </c:pt>
                <c:pt idx="1700">
                  <c:v>42.546700000000001</c:v>
                </c:pt>
                <c:pt idx="1701">
                  <c:v>42.570599999999999</c:v>
                </c:pt>
                <c:pt idx="1702">
                  <c:v>42.5944</c:v>
                </c:pt>
                <c:pt idx="1703">
                  <c:v>42.618299999999998</c:v>
                </c:pt>
                <c:pt idx="1704">
                  <c:v>42.642099999999999</c:v>
                </c:pt>
                <c:pt idx="1705">
                  <c:v>42.665999999999997</c:v>
                </c:pt>
                <c:pt idx="1706">
                  <c:v>42.689799999999998</c:v>
                </c:pt>
                <c:pt idx="1707">
                  <c:v>42.713700000000003</c:v>
                </c:pt>
                <c:pt idx="1708">
                  <c:v>42.737499999999997</c:v>
                </c:pt>
                <c:pt idx="1709">
                  <c:v>42.761400000000002</c:v>
                </c:pt>
                <c:pt idx="1710">
                  <c:v>42.785200000000003</c:v>
                </c:pt>
                <c:pt idx="1711">
                  <c:v>42.809100000000001</c:v>
                </c:pt>
                <c:pt idx="1712">
                  <c:v>42.832900000000002</c:v>
                </c:pt>
                <c:pt idx="1713">
                  <c:v>42.8568</c:v>
                </c:pt>
                <c:pt idx="1714">
                  <c:v>42.880600000000001</c:v>
                </c:pt>
                <c:pt idx="1715">
                  <c:v>42.904499999999999</c:v>
                </c:pt>
                <c:pt idx="1716">
                  <c:v>42.9283</c:v>
                </c:pt>
                <c:pt idx="1717">
                  <c:v>42.952199999999998</c:v>
                </c:pt>
                <c:pt idx="1718">
                  <c:v>42.975999999999999</c:v>
                </c:pt>
                <c:pt idx="1719">
                  <c:v>42.999899999999997</c:v>
                </c:pt>
                <c:pt idx="1720">
                  <c:v>43.023699999999998</c:v>
                </c:pt>
                <c:pt idx="1721">
                  <c:v>43.047600000000003</c:v>
                </c:pt>
                <c:pt idx="1722">
                  <c:v>43.071399999999997</c:v>
                </c:pt>
                <c:pt idx="1723">
                  <c:v>43.095300000000002</c:v>
                </c:pt>
                <c:pt idx="1724">
                  <c:v>43.119100000000003</c:v>
                </c:pt>
                <c:pt idx="1725">
                  <c:v>43.143000000000001</c:v>
                </c:pt>
                <c:pt idx="1726">
                  <c:v>43.166800000000002</c:v>
                </c:pt>
                <c:pt idx="1727">
                  <c:v>43.1907</c:v>
                </c:pt>
                <c:pt idx="1728">
                  <c:v>43.214500000000001</c:v>
                </c:pt>
                <c:pt idx="1729">
                  <c:v>43.238399999999999</c:v>
                </c:pt>
                <c:pt idx="1730">
                  <c:v>43.2622</c:v>
                </c:pt>
                <c:pt idx="1731">
                  <c:v>43.286099999999998</c:v>
                </c:pt>
                <c:pt idx="1732">
                  <c:v>43.309899999999999</c:v>
                </c:pt>
                <c:pt idx="1733">
                  <c:v>43.333799999999997</c:v>
                </c:pt>
                <c:pt idx="1734">
                  <c:v>43.357599999999998</c:v>
                </c:pt>
                <c:pt idx="1735">
                  <c:v>43.381500000000003</c:v>
                </c:pt>
                <c:pt idx="1736">
                  <c:v>43.405299999999997</c:v>
                </c:pt>
                <c:pt idx="1737">
                  <c:v>43.429200000000002</c:v>
                </c:pt>
                <c:pt idx="1738">
                  <c:v>43.453000000000003</c:v>
                </c:pt>
                <c:pt idx="1739">
                  <c:v>43.476900000000001</c:v>
                </c:pt>
                <c:pt idx="1740">
                  <c:v>43.500700000000002</c:v>
                </c:pt>
                <c:pt idx="1741">
                  <c:v>43.5246</c:v>
                </c:pt>
                <c:pt idx="1742">
                  <c:v>43.548400000000001</c:v>
                </c:pt>
                <c:pt idx="1743">
                  <c:v>43.572299999999998</c:v>
                </c:pt>
                <c:pt idx="1744">
                  <c:v>43.5961</c:v>
                </c:pt>
                <c:pt idx="1745">
                  <c:v>43.62</c:v>
                </c:pt>
                <c:pt idx="1746">
                  <c:v>43.643799999999999</c:v>
                </c:pt>
                <c:pt idx="1747">
                  <c:v>43.667700000000004</c:v>
                </c:pt>
                <c:pt idx="1748">
                  <c:v>43.691499999999998</c:v>
                </c:pt>
                <c:pt idx="1749">
                  <c:v>43.715400000000002</c:v>
                </c:pt>
                <c:pt idx="1750">
                  <c:v>43.739199999999997</c:v>
                </c:pt>
                <c:pt idx="1751">
                  <c:v>43.763100000000001</c:v>
                </c:pt>
                <c:pt idx="1752">
                  <c:v>43.786999999999999</c:v>
                </c:pt>
                <c:pt idx="1753">
                  <c:v>43.8108</c:v>
                </c:pt>
                <c:pt idx="1754">
                  <c:v>43.834699999999998</c:v>
                </c:pt>
                <c:pt idx="1755">
                  <c:v>43.858499999999999</c:v>
                </c:pt>
                <c:pt idx="1756">
                  <c:v>43.882399999999997</c:v>
                </c:pt>
                <c:pt idx="1757">
                  <c:v>43.906199999999998</c:v>
                </c:pt>
                <c:pt idx="1758">
                  <c:v>43.930100000000003</c:v>
                </c:pt>
                <c:pt idx="1759">
                  <c:v>43.953899999999997</c:v>
                </c:pt>
                <c:pt idx="1760">
                  <c:v>43.977800000000002</c:v>
                </c:pt>
                <c:pt idx="1761">
                  <c:v>44.001600000000003</c:v>
                </c:pt>
                <c:pt idx="1762">
                  <c:v>44.025500000000001</c:v>
                </c:pt>
                <c:pt idx="1763">
                  <c:v>44.049300000000002</c:v>
                </c:pt>
                <c:pt idx="1764">
                  <c:v>44.0732</c:v>
                </c:pt>
                <c:pt idx="1765">
                  <c:v>44.097000000000001</c:v>
                </c:pt>
                <c:pt idx="1766">
                  <c:v>44.120899999999999</c:v>
                </c:pt>
                <c:pt idx="1767">
                  <c:v>44.1447</c:v>
                </c:pt>
                <c:pt idx="1768">
                  <c:v>44.168599999999998</c:v>
                </c:pt>
                <c:pt idx="1769">
                  <c:v>44.192399999999999</c:v>
                </c:pt>
                <c:pt idx="1770">
                  <c:v>44.216299999999997</c:v>
                </c:pt>
                <c:pt idx="1771">
                  <c:v>44.240099999999998</c:v>
                </c:pt>
                <c:pt idx="1772">
                  <c:v>44.264000000000003</c:v>
                </c:pt>
                <c:pt idx="1773">
                  <c:v>44.287799999999997</c:v>
                </c:pt>
                <c:pt idx="1774">
                  <c:v>44.311700000000002</c:v>
                </c:pt>
                <c:pt idx="1775">
                  <c:v>44.335500000000003</c:v>
                </c:pt>
                <c:pt idx="1776">
                  <c:v>44.359400000000001</c:v>
                </c:pt>
                <c:pt idx="1777">
                  <c:v>44.383200000000002</c:v>
                </c:pt>
                <c:pt idx="1778">
                  <c:v>44.4071</c:v>
                </c:pt>
                <c:pt idx="1779">
                  <c:v>44.430900000000001</c:v>
                </c:pt>
                <c:pt idx="1780">
                  <c:v>44.454799999999999</c:v>
                </c:pt>
                <c:pt idx="1781">
                  <c:v>44.4786</c:v>
                </c:pt>
                <c:pt idx="1782">
                  <c:v>44.502499999999998</c:v>
                </c:pt>
                <c:pt idx="1783">
                  <c:v>44.526299999999999</c:v>
                </c:pt>
                <c:pt idx="1784">
                  <c:v>44.550199999999997</c:v>
                </c:pt>
                <c:pt idx="1785">
                  <c:v>44.573999999999998</c:v>
                </c:pt>
                <c:pt idx="1786">
                  <c:v>44.597900000000003</c:v>
                </c:pt>
                <c:pt idx="1787">
                  <c:v>44.621699999999997</c:v>
                </c:pt>
                <c:pt idx="1788">
                  <c:v>44.645600000000002</c:v>
                </c:pt>
                <c:pt idx="1789">
                  <c:v>44.669400000000003</c:v>
                </c:pt>
                <c:pt idx="1790">
                  <c:v>44.693300000000001</c:v>
                </c:pt>
                <c:pt idx="1791">
                  <c:v>44.717100000000002</c:v>
                </c:pt>
                <c:pt idx="1792">
                  <c:v>44.741</c:v>
                </c:pt>
                <c:pt idx="1793">
                  <c:v>44.764800000000001</c:v>
                </c:pt>
                <c:pt idx="1794">
                  <c:v>44.788699999999999</c:v>
                </c:pt>
                <c:pt idx="1795">
                  <c:v>44.8125</c:v>
                </c:pt>
                <c:pt idx="1796">
                  <c:v>44.836399999999998</c:v>
                </c:pt>
                <c:pt idx="1797">
                  <c:v>44.860199999999999</c:v>
                </c:pt>
                <c:pt idx="1798">
                  <c:v>44.884099999999997</c:v>
                </c:pt>
                <c:pt idx="1799">
                  <c:v>44.907899999999998</c:v>
                </c:pt>
                <c:pt idx="1800">
                  <c:v>44.931800000000003</c:v>
                </c:pt>
                <c:pt idx="1801">
                  <c:v>44.9557</c:v>
                </c:pt>
                <c:pt idx="1802">
                  <c:v>44.979500000000002</c:v>
                </c:pt>
                <c:pt idx="1803">
                  <c:v>45.003399999999999</c:v>
                </c:pt>
                <c:pt idx="1804">
                  <c:v>45.027200000000001</c:v>
                </c:pt>
                <c:pt idx="1805">
                  <c:v>45.051099999999998</c:v>
                </c:pt>
                <c:pt idx="1806">
                  <c:v>45.0749</c:v>
                </c:pt>
                <c:pt idx="1807">
                  <c:v>45.098799999999997</c:v>
                </c:pt>
                <c:pt idx="1808">
                  <c:v>45.122599999999998</c:v>
                </c:pt>
                <c:pt idx="1809">
                  <c:v>45.146500000000003</c:v>
                </c:pt>
                <c:pt idx="1810">
                  <c:v>45.170299999999997</c:v>
                </c:pt>
                <c:pt idx="1811">
                  <c:v>45.194200000000002</c:v>
                </c:pt>
                <c:pt idx="1812">
                  <c:v>45.218000000000004</c:v>
                </c:pt>
                <c:pt idx="1813">
                  <c:v>45.241900000000001</c:v>
                </c:pt>
                <c:pt idx="1814">
                  <c:v>45.265700000000002</c:v>
                </c:pt>
                <c:pt idx="1815">
                  <c:v>45.2896</c:v>
                </c:pt>
                <c:pt idx="1816">
                  <c:v>45.313400000000001</c:v>
                </c:pt>
                <c:pt idx="1817">
                  <c:v>45.337299999999999</c:v>
                </c:pt>
                <c:pt idx="1818">
                  <c:v>45.3611</c:v>
                </c:pt>
                <c:pt idx="1819">
                  <c:v>45.384999999999998</c:v>
                </c:pt>
                <c:pt idx="1820">
                  <c:v>45.408799999999999</c:v>
                </c:pt>
                <c:pt idx="1821">
                  <c:v>45.432699999999997</c:v>
                </c:pt>
                <c:pt idx="1822">
                  <c:v>45.456499999999998</c:v>
                </c:pt>
                <c:pt idx="1823">
                  <c:v>45.480400000000003</c:v>
                </c:pt>
                <c:pt idx="1824">
                  <c:v>45.504199999999997</c:v>
                </c:pt>
                <c:pt idx="1825">
                  <c:v>45.528100000000002</c:v>
                </c:pt>
                <c:pt idx="1826">
                  <c:v>45.551900000000003</c:v>
                </c:pt>
                <c:pt idx="1827">
                  <c:v>45.575800000000001</c:v>
                </c:pt>
                <c:pt idx="1828">
                  <c:v>45.599600000000002</c:v>
                </c:pt>
                <c:pt idx="1829">
                  <c:v>45.6235</c:v>
                </c:pt>
                <c:pt idx="1830">
                  <c:v>45.647300000000001</c:v>
                </c:pt>
                <c:pt idx="1831">
                  <c:v>45.671199999999999</c:v>
                </c:pt>
                <c:pt idx="1832">
                  <c:v>45.695</c:v>
                </c:pt>
                <c:pt idx="1833">
                  <c:v>45.718899999999998</c:v>
                </c:pt>
                <c:pt idx="1834">
                  <c:v>45.742699999999999</c:v>
                </c:pt>
                <c:pt idx="1835">
                  <c:v>45.766599999999997</c:v>
                </c:pt>
                <c:pt idx="1836">
                  <c:v>45.790399999999998</c:v>
                </c:pt>
                <c:pt idx="1837">
                  <c:v>45.814300000000003</c:v>
                </c:pt>
                <c:pt idx="1838">
                  <c:v>45.838099999999997</c:v>
                </c:pt>
                <c:pt idx="1839">
                  <c:v>45.862000000000002</c:v>
                </c:pt>
                <c:pt idx="1840">
                  <c:v>45.885800000000003</c:v>
                </c:pt>
                <c:pt idx="1841">
                  <c:v>45.909700000000001</c:v>
                </c:pt>
                <c:pt idx="1842">
                  <c:v>45.933500000000002</c:v>
                </c:pt>
                <c:pt idx="1843">
                  <c:v>45.9574</c:v>
                </c:pt>
                <c:pt idx="1844">
                  <c:v>45.981200000000001</c:v>
                </c:pt>
                <c:pt idx="1845">
                  <c:v>46.005099999999999</c:v>
                </c:pt>
                <c:pt idx="1846">
                  <c:v>46.0289</c:v>
                </c:pt>
                <c:pt idx="1847">
                  <c:v>46.052799999999998</c:v>
                </c:pt>
                <c:pt idx="1848">
                  <c:v>46.076599999999999</c:v>
                </c:pt>
                <c:pt idx="1849">
                  <c:v>46.100499999999997</c:v>
                </c:pt>
                <c:pt idx="1850">
                  <c:v>46.124400000000001</c:v>
                </c:pt>
                <c:pt idx="1851">
                  <c:v>46.148200000000003</c:v>
                </c:pt>
                <c:pt idx="1852">
                  <c:v>46.1721</c:v>
                </c:pt>
                <c:pt idx="1853">
                  <c:v>46.195900000000002</c:v>
                </c:pt>
                <c:pt idx="1854">
                  <c:v>46.219799999999999</c:v>
                </c:pt>
                <c:pt idx="1855">
                  <c:v>46.243600000000001</c:v>
                </c:pt>
                <c:pt idx="1856">
                  <c:v>46.267499999999998</c:v>
                </c:pt>
                <c:pt idx="1857">
                  <c:v>46.2913</c:v>
                </c:pt>
                <c:pt idx="1858">
                  <c:v>46.315199999999997</c:v>
                </c:pt>
                <c:pt idx="1859">
                  <c:v>46.338999999999999</c:v>
                </c:pt>
                <c:pt idx="1860">
                  <c:v>46.362900000000003</c:v>
                </c:pt>
                <c:pt idx="1861">
                  <c:v>46.386699999999998</c:v>
                </c:pt>
                <c:pt idx="1862">
                  <c:v>46.410600000000002</c:v>
                </c:pt>
                <c:pt idx="1863">
                  <c:v>46.434399999999997</c:v>
                </c:pt>
                <c:pt idx="1864">
                  <c:v>46.458300000000001</c:v>
                </c:pt>
                <c:pt idx="1865">
                  <c:v>46.482100000000003</c:v>
                </c:pt>
                <c:pt idx="1866">
                  <c:v>46.506</c:v>
                </c:pt>
                <c:pt idx="1867">
                  <c:v>46.529800000000002</c:v>
                </c:pt>
                <c:pt idx="1868">
                  <c:v>46.553699999999999</c:v>
                </c:pt>
                <c:pt idx="1869">
                  <c:v>46.577500000000001</c:v>
                </c:pt>
                <c:pt idx="1870">
                  <c:v>46.601399999999998</c:v>
                </c:pt>
                <c:pt idx="1871">
                  <c:v>46.6252</c:v>
                </c:pt>
                <c:pt idx="1872">
                  <c:v>46.649099999999997</c:v>
                </c:pt>
                <c:pt idx="1873">
                  <c:v>46.672899999999998</c:v>
                </c:pt>
                <c:pt idx="1874">
                  <c:v>46.696800000000003</c:v>
                </c:pt>
                <c:pt idx="1875">
                  <c:v>46.720599999999997</c:v>
                </c:pt>
                <c:pt idx="1876">
                  <c:v>46.744500000000002</c:v>
                </c:pt>
                <c:pt idx="1877">
                  <c:v>46.768300000000004</c:v>
                </c:pt>
                <c:pt idx="1878">
                  <c:v>46.792200000000001</c:v>
                </c:pt>
                <c:pt idx="1879">
                  <c:v>46.816000000000003</c:v>
                </c:pt>
                <c:pt idx="1880">
                  <c:v>46.8399</c:v>
                </c:pt>
                <c:pt idx="1881">
                  <c:v>46.863700000000001</c:v>
                </c:pt>
                <c:pt idx="1882">
                  <c:v>46.887599999999999</c:v>
                </c:pt>
                <c:pt idx="1883">
                  <c:v>46.9114</c:v>
                </c:pt>
                <c:pt idx="1884">
                  <c:v>46.935299999999998</c:v>
                </c:pt>
                <c:pt idx="1885">
                  <c:v>46.959099999999999</c:v>
                </c:pt>
                <c:pt idx="1886">
                  <c:v>46.982999999999997</c:v>
                </c:pt>
                <c:pt idx="1887">
                  <c:v>47.006799999999998</c:v>
                </c:pt>
                <c:pt idx="1888">
                  <c:v>47.030700000000003</c:v>
                </c:pt>
                <c:pt idx="1889">
                  <c:v>47.054499999999997</c:v>
                </c:pt>
                <c:pt idx="1890">
                  <c:v>47.078400000000002</c:v>
                </c:pt>
                <c:pt idx="1891">
                  <c:v>47.102200000000003</c:v>
                </c:pt>
                <c:pt idx="1892">
                  <c:v>47.126100000000001</c:v>
                </c:pt>
                <c:pt idx="1893">
                  <c:v>47.149900000000002</c:v>
                </c:pt>
                <c:pt idx="1894">
                  <c:v>47.1738</c:v>
                </c:pt>
                <c:pt idx="1895">
                  <c:v>47.197600000000001</c:v>
                </c:pt>
                <c:pt idx="1896">
                  <c:v>47.221499999999999</c:v>
                </c:pt>
                <c:pt idx="1897">
                  <c:v>47.2453</c:v>
                </c:pt>
                <c:pt idx="1898">
                  <c:v>47.269199999999998</c:v>
                </c:pt>
                <c:pt idx="1899">
                  <c:v>47.292999999999999</c:v>
                </c:pt>
                <c:pt idx="1900">
                  <c:v>47.316899999999997</c:v>
                </c:pt>
                <c:pt idx="1901">
                  <c:v>47.340800000000002</c:v>
                </c:pt>
                <c:pt idx="1902">
                  <c:v>47.364600000000003</c:v>
                </c:pt>
                <c:pt idx="1903">
                  <c:v>47.388500000000001</c:v>
                </c:pt>
                <c:pt idx="1904">
                  <c:v>47.412300000000002</c:v>
                </c:pt>
                <c:pt idx="1905">
                  <c:v>47.436199999999999</c:v>
                </c:pt>
                <c:pt idx="1906">
                  <c:v>47.46</c:v>
                </c:pt>
                <c:pt idx="1907">
                  <c:v>47.483899999999998</c:v>
                </c:pt>
                <c:pt idx="1908">
                  <c:v>47.5077</c:v>
                </c:pt>
                <c:pt idx="1909">
                  <c:v>47.531599999999997</c:v>
                </c:pt>
                <c:pt idx="1910">
                  <c:v>47.555399999999999</c:v>
                </c:pt>
                <c:pt idx="1911">
                  <c:v>47.579300000000003</c:v>
                </c:pt>
                <c:pt idx="1912">
                  <c:v>47.603099999999998</c:v>
                </c:pt>
                <c:pt idx="1913">
                  <c:v>47.627000000000002</c:v>
                </c:pt>
                <c:pt idx="1914">
                  <c:v>47.650799999999997</c:v>
                </c:pt>
                <c:pt idx="1915">
                  <c:v>47.674700000000001</c:v>
                </c:pt>
                <c:pt idx="1916">
                  <c:v>47.698500000000003</c:v>
                </c:pt>
                <c:pt idx="1917">
                  <c:v>47.7224</c:v>
                </c:pt>
                <c:pt idx="1918">
                  <c:v>47.746200000000002</c:v>
                </c:pt>
                <c:pt idx="1919">
                  <c:v>47.770099999999999</c:v>
                </c:pt>
                <c:pt idx="1920">
                  <c:v>47.793900000000001</c:v>
                </c:pt>
                <c:pt idx="1921">
                  <c:v>47.817799999999998</c:v>
                </c:pt>
                <c:pt idx="1922">
                  <c:v>47.8416</c:v>
                </c:pt>
                <c:pt idx="1923">
                  <c:v>47.865499999999997</c:v>
                </c:pt>
                <c:pt idx="1924">
                  <c:v>47.889299999999999</c:v>
                </c:pt>
                <c:pt idx="1925">
                  <c:v>47.913200000000003</c:v>
                </c:pt>
                <c:pt idx="1926">
                  <c:v>47.936999999999998</c:v>
                </c:pt>
                <c:pt idx="1927">
                  <c:v>47.960900000000002</c:v>
                </c:pt>
                <c:pt idx="1928">
                  <c:v>47.984699999999997</c:v>
                </c:pt>
                <c:pt idx="1929">
                  <c:v>48.008600000000001</c:v>
                </c:pt>
                <c:pt idx="1930">
                  <c:v>48.032400000000003</c:v>
                </c:pt>
                <c:pt idx="1931">
                  <c:v>48.0563</c:v>
                </c:pt>
                <c:pt idx="1932">
                  <c:v>48.080100000000002</c:v>
                </c:pt>
                <c:pt idx="1933">
                  <c:v>48.103999999999999</c:v>
                </c:pt>
                <c:pt idx="1934">
                  <c:v>48.127800000000001</c:v>
                </c:pt>
                <c:pt idx="1935">
                  <c:v>48.151699999999998</c:v>
                </c:pt>
                <c:pt idx="1936">
                  <c:v>48.1755</c:v>
                </c:pt>
                <c:pt idx="1937">
                  <c:v>48.199399999999997</c:v>
                </c:pt>
                <c:pt idx="1938">
                  <c:v>48.223199999999999</c:v>
                </c:pt>
                <c:pt idx="1939">
                  <c:v>48.247100000000003</c:v>
                </c:pt>
                <c:pt idx="1940">
                  <c:v>48.270899999999997</c:v>
                </c:pt>
                <c:pt idx="1941">
                  <c:v>48.294800000000002</c:v>
                </c:pt>
                <c:pt idx="1942">
                  <c:v>48.318600000000004</c:v>
                </c:pt>
                <c:pt idx="1943">
                  <c:v>48.342500000000001</c:v>
                </c:pt>
                <c:pt idx="1944">
                  <c:v>48.366300000000003</c:v>
                </c:pt>
                <c:pt idx="1945">
                  <c:v>48.3902</c:v>
                </c:pt>
                <c:pt idx="1946">
                  <c:v>48.414000000000001</c:v>
                </c:pt>
                <c:pt idx="1947">
                  <c:v>48.437899999999999</c:v>
                </c:pt>
                <c:pt idx="1948">
                  <c:v>48.4617</c:v>
                </c:pt>
                <c:pt idx="1949">
                  <c:v>48.485599999999998</c:v>
                </c:pt>
                <c:pt idx="1950">
                  <c:v>48.509500000000003</c:v>
                </c:pt>
                <c:pt idx="1951">
                  <c:v>48.533299999999997</c:v>
                </c:pt>
                <c:pt idx="1952">
                  <c:v>48.557200000000002</c:v>
                </c:pt>
                <c:pt idx="1953">
                  <c:v>48.581000000000003</c:v>
                </c:pt>
                <c:pt idx="1954">
                  <c:v>48.604900000000001</c:v>
                </c:pt>
                <c:pt idx="1955">
                  <c:v>48.628700000000002</c:v>
                </c:pt>
                <c:pt idx="1956">
                  <c:v>48.6526</c:v>
                </c:pt>
                <c:pt idx="1957">
                  <c:v>48.676400000000001</c:v>
                </c:pt>
                <c:pt idx="1958">
                  <c:v>48.700299999999999</c:v>
                </c:pt>
                <c:pt idx="1959">
                  <c:v>48.7241</c:v>
                </c:pt>
                <c:pt idx="1960">
                  <c:v>48.747999999999998</c:v>
                </c:pt>
                <c:pt idx="1961">
                  <c:v>48.771799999999999</c:v>
                </c:pt>
                <c:pt idx="1962">
                  <c:v>48.795699999999997</c:v>
                </c:pt>
                <c:pt idx="1963">
                  <c:v>48.819499999999998</c:v>
                </c:pt>
                <c:pt idx="1964">
                  <c:v>48.843400000000003</c:v>
                </c:pt>
                <c:pt idx="1965">
                  <c:v>48.867199999999997</c:v>
                </c:pt>
                <c:pt idx="1966">
                  <c:v>48.891100000000002</c:v>
                </c:pt>
                <c:pt idx="1967">
                  <c:v>48.914900000000003</c:v>
                </c:pt>
                <c:pt idx="1968">
                  <c:v>48.938800000000001</c:v>
                </c:pt>
                <c:pt idx="1969">
                  <c:v>48.962600000000002</c:v>
                </c:pt>
                <c:pt idx="1970">
                  <c:v>48.986499999999999</c:v>
                </c:pt>
                <c:pt idx="1971">
                  <c:v>49.010300000000001</c:v>
                </c:pt>
                <c:pt idx="1972">
                  <c:v>49.034199999999998</c:v>
                </c:pt>
                <c:pt idx="1973">
                  <c:v>49.058</c:v>
                </c:pt>
                <c:pt idx="1974">
                  <c:v>49.081899999999997</c:v>
                </c:pt>
                <c:pt idx="1975">
                  <c:v>49.105699999999999</c:v>
                </c:pt>
                <c:pt idx="1976">
                  <c:v>49.129600000000003</c:v>
                </c:pt>
                <c:pt idx="1977">
                  <c:v>49.153399999999998</c:v>
                </c:pt>
                <c:pt idx="1978">
                  <c:v>49.177300000000002</c:v>
                </c:pt>
                <c:pt idx="1979">
                  <c:v>49.201099999999997</c:v>
                </c:pt>
                <c:pt idx="1980">
                  <c:v>49.225000000000001</c:v>
                </c:pt>
                <c:pt idx="1981">
                  <c:v>49.248800000000003</c:v>
                </c:pt>
                <c:pt idx="1982">
                  <c:v>49.2727</c:v>
                </c:pt>
                <c:pt idx="1983">
                  <c:v>49.296500000000002</c:v>
                </c:pt>
                <c:pt idx="1984">
                  <c:v>49.320399999999999</c:v>
                </c:pt>
                <c:pt idx="1985">
                  <c:v>49.344200000000001</c:v>
                </c:pt>
                <c:pt idx="1986">
                  <c:v>49.368099999999998</c:v>
                </c:pt>
                <c:pt idx="1987">
                  <c:v>49.3919</c:v>
                </c:pt>
                <c:pt idx="1988">
                  <c:v>49.415799999999997</c:v>
                </c:pt>
                <c:pt idx="1989">
                  <c:v>49.439599999999999</c:v>
                </c:pt>
                <c:pt idx="1990">
                  <c:v>49.463500000000003</c:v>
                </c:pt>
                <c:pt idx="1991">
                  <c:v>49.487299999999998</c:v>
                </c:pt>
                <c:pt idx="1992">
                  <c:v>49.511200000000002</c:v>
                </c:pt>
                <c:pt idx="1993">
                  <c:v>49.534999999999997</c:v>
                </c:pt>
                <c:pt idx="1994">
                  <c:v>49.558900000000001</c:v>
                </c:pt>
                <c:pt idx="1995">
                  <c:v>49.582700000000003</c:v>
                </c:pt>
                <c:pt idx="1996">
                  <c:v>49.6066</c:v>
                </c:pt>
                <c:pt idx="1997">
                  <c:v>49.630400000000002</c:v>
                </c:pt>
                <c:pt idx="1998">
                  <c:v>49.654299999999999</c:v>
                </c:pt>
                <c:pt idx="1999">
                  <c:v>49.678100000000001</c:v>
                </c:pt>
                <c:pt idx="2000">
                  <c:v>49.701999999999998</c:v>
                </c:pt>
                <c:pt idx="2001">
                  <c:v>49.725900000000003</c:v>
                </c:pt>
                <c:pt idx="2002">
                  <c:v>49.749699999999997</c:v>
                </c:pt>
                <c:pt idx="2003">
                  <c:v>49.773600000000002</c:v>
                </c:pt>
                <c:pt idx="2004">
                  <c:v>49.797400000000003</c:v>
                </c:pt>
                <c:pt idx="2005">
                  <c:v>49.821300000000001</c:v>
                </c:pt>
                <c:pt idx="2006">
                  <c:v>49.845100000000002</c:v>
                </c:pt>
                <c:pt idx="2007">
                  <c:v>49.869</c:v>
                </c:pt>
                <c:pt idx="2008">
                  <c:v>49.892800000000001</c:v>
                </c:pt>
                <c:pt idx="2009">
                  <c:v>49.916699999999999</c:v>
                </c:pt>
                <c:pt idx="2010">
                  <c:v>49.9405</c:v>
                </c:pt>
                <c:pt idx="2011">
                  <c:v>49.964399999999998</c:v>
                </c:pt>
                <c:pt idx="2012">
                  <c:v>49.988199999999999</c:v>
                </c:pt>
                <c:pt idx="2013">
                  <c:v>50.012099999999997</c:v>
                </c:pt>
                <c:pt idx="2014">
                  <c:v>50.035899999999998</c:v>
                </c:pt>
                <c:pt idx="2015">
                  <c:v>50.059800000000003</c:v>
                </c:pt>
                <c:pt idx="2016">
                  <c:v>50.083599999999997</c:v>
                </c:pt>
                <c:pt idx="2017">
                  <c:v>50.107500000000002</c:v>
                </c:pt>
                <c:pt idx="2018">
                  <c:v>50.131300000000003</c:v>
                </c:pt>
                <c:pt idx="2019">
                  <c:v>50.155200000000001</c:v>
                </c:pt>
                <c:pt idx="2020">
                  <c:v>50.179000000000002</c:v>
                </c:pt>
                <c:pt idx="2021">
                  <c:v>50.2029</c:v>
                </c:pt>
                <c:pt idx="2022">
                  <c:v>50.226700000000001</c:v>
                </c:pt>
                <c:pt idx="2023">
                  <c:v>50.250599999999999</c:v>
                </c:pt>
                <c:pt idx="2024">
                  <c:v>50.2744</c:v>
                </c:pt>
                <c:pt idx="2025">
                  <c:v>50.298299999999998</c:v>
                </c:pt>
                <c:pt idx="2026">
                  <c:v>50.322099999999999</c:v>
                </c:pt>
                <c:pt idx="2027">
                  <c:v>50.345999999999997</c:v>
                </c:pt>
                <c:pt idx="2028">
                  <c:v>50.369799999999998</c:v>
                </c:pt>
                <c:pt idx="2029">
                  <c:v>50.393700000000003</c:v>
                </c:pt>
                <c:pt idx="2030">
                  <c:v>50.417499999999997</c:v>
                </c:pt>
                <c:pt idx="2031">
                  <c:v>50.441400000000002</c:v>
                </c:pt>
                <c:pt idx="2032">
                  <c:v>50.465200000000003</c:v>
                </c:pt>
                <c:pt idx="2033">
                  <c:v>50.489100000000001</c:v>
                </c:pt>
                <c:pt idx="2034">
                  <c:v>50.512900000000002</c:v>
                </c:pt>
                <c:pt idx="2035">
                  <c:v>50.536799999999999</c:v>
                </c:pt>
                <c:pt idx="2036">
                  <c:v>50.560600000000001</c:v>
                </c:pt>
                <c:pt idx="2037">
                  <c:v>50.584499999999998</c:v>
                </c:pt>
                <c:pt idx="2038">
                  <c:v>50.6083</c:v>
                </c:pt>
                <c:pt idx="2039">
                  <c:v>50.632199999999997</c:v>
                </c:pt>
                <c:pt idx="2040">
                  <c:v>50.655999999999999</c:v>
                </c:pt>
                <c:pt idx="2041">
                  <c:v>50.679900000000004</c:v>
                </c:pt>
                <c:pt idx="2042">
                  <c:v>50.703699999999998</c:v>
                </c:pt>
                <c:pt idx="2043">
                  <c:v>50.727600000000002</c:v>
                </c:pt>
                <c:pt idx="2044">
                  <c:v>50.751399999999997</c:v>
                </c:pt>
                <c:pt idx="2045">
                  <c:v>50.775300000000001</c:v>
                </c:pt>
                <c:pt idx="2046">
                  <c:v>50.799100000000003</c:v>
                </c:pt>
                <c:pt idx="2047">
                  <c:v>50.823</c:v>
                </c:pt>
                <c:pt idx="2048">
                  <c:v>50.846800000000002</c:v>
                </c:pt>
                <c:pt idx="2049">
                  <c:v>50.870699999999999</c:v>
                </c:pt>
                <c:pt idx="2050">
                  <c:v>50.894599999999997</c:v>
                </c:pt>
                <c:pt idx="2051">
                  <c:v>50.918399999999998</c:v>
                </c:pt>
                <c:pt idx="2052">
                  <c:v>50.942300000000003</c:v>
                </c:pt>
                <c:pt idx="2053">
                  <c:v>50.966099999999997</c:v>
                </c:pt>
                <c:pt idx="2054">
                  <c:v>50.99</c:v>
                </c:pt>
                <c:pt idx="2055">
                  <c:v>51.013800000000003</c:v>
                </c:pt>
                <c:pt idx="2056">
                  <c:v>51.037700000000001</c:v>
                </c:pt>
                <c:pt idx="2057">
                  <c:v>51.061500000000002</c:v>
                </c:pt>
                <c:pt idx="2058">
                  <c:v>51.0854</c:v>
                </c:pt>
                <c:pt idx="2059">
                  <c:v>51.109200000000001</c:v>
                </c:pt>
                <c:pt idx="2060">
                  <c:v>51.133099999999999</c:v>
                </c:pt>
                <c:pt idx="2061">
                  <c:v>51.1569</c:v>
                </c:pt>
                <c:pt idx="2062">
                  <c:v>51.180799999999998</c:v>
                </c:pt>
                <c:pt idx="2063">
                  <c:v>51.204599999999999</c:v>
                </c:pt>
                <c:pt idx="2064">
                  <c:v>51.228499999999997</c:v>
                </c:pt>
                <c:pt idx="2065">
                  <c:v>51.252299999999998</c:v>
                </c:pt>
                <c:pt idx="2066">
                  <c:v>51.276200000000003</c:v>
                </c:pt>
                <c:pt idx="2067">
                  <c:v>51.3</c:v>
                </c:pt>
                <c:pt idx="2068">
                  <c:v>51.323900000000002</c:v>
                </c:pt>
                <c:pt idx="2069">
                  <c:v>51.347700000000003</c:v>
                </c:pt>
                <c:pt idx="2070">
                  <c:v>51.371600000000001</c:v>
                </c:pt>
                <c:pt idx="2071">
                  <c:v>51.395400000000002</c:v>
                </c:pt>
                <c:pt idx="2072">
                  <c:v>51.4193</c:v>
                </c:pt>
                <c:pt idx="2073">
                  <c:v>51.443100000000001</c:v>
                </c:pt>
                <c:pt idx="2074">
                  <c:v>51.466999999999999</c:v>
                </c:pt>
                <c:pt idx="2075">
                  <c:v>51.4908</c:v>
                </c:pt>
                <c:pt idx="2076">
                  <c:v>51.514699999999998</c:v>
                </c:pt>
                <c:pt idx="2077">
                  <c:v>51.538499999999999</c:v>
                </c:pt>
                <c:pt idx="2078">
                  <c:v>51.562399999999997</c:v>
                </c:pt>
                <c:pt idx="2079">
                  <c:v>51.586199999999998</c:v>
                </c:pt>
                <c:pt idx="2080">
                  <c:v>51.610100000000003</c:v>
                </c:pt>
                <c:pt idx="2081">
                  <c:v>51.633899999999997</c:v>
                </c:pt>
                <c:pt idx="2082">
                  <c:v>51.657800000000002</c:v>
                </c:pt>
                <c:pt idx="2083">
                  <c:v>51.681600000000003</c:v>
                </c:pt>
                <c:pt idx="2084">
                  <c:v>51.705500000000001</c:v>
                </c:pt>
                <c:pt idx="2085">
                  <c:v>51.729300000000002</c:v>
                </c:pt>
                <c:pt idx="2086">
                  <c:v>51.7532</c:v>
                </c:pt>
                <c:pt idx="2087">
                  <c:v>51.777000000000001</c:v>
                </c:pt>
                <c:pt idx="2088">
                  <c:v>51.800899999999999</c:v>
                </c:pt>
                <c:pt idx="2089">
                  <c:v>51.8247</c:v>
                </c:pt>
                <c:pt idx="2090">
                  <c:v>51.848599999999998</c:v>
                </c:pt>
                <c:pt idx="2091">
                  <c:v>51.872399999999999</c:v>
                </c:pt>
                <c:pt idx="2092">
                  <c:v>51.896299999999997</c:v>
                </c:pt>
                <c:pt idx="2093">
                  <c:v>51.920099999999998</c:v>
                </c:pt>
                <c:pt idx="2094">
                  <c:v>51.944000000000003</c:v>
                </c:pt>
                <c:pt idx="2095">
                  <c:v>51.967799999999997</c:v>
                </c:pt>
                <c:pt idx="2096">
                  <c:v>51.991700000000002</c:v>
                </c:pt>
                <c:pt idx="2097">
                  <c:v>52.015500000000003</c:v>
                </c:pt>
                <c:pt idx="2098">
                  <c:v>52.039400000000001</c:v>
                </c:pt>
                <c:pt idx="2099">
                  <c:v>52.063200000000002</c:v>
                </c:pt>
                <c:pt idx="2100">
                  <c:v>52.0871</c:v>
                </c:pt>
                <c:pt idx="2101">
                  <c:v>52.110999999999997</c:v>
                </c:pt>
                <c:pt idx="2102">
                  <c:v>52.134799999999998</c:v>
                </c:pt>
                <c:pt idx="2103">
                  <c:v>52.158700000000003</c:v>
                </c:pt>
                <c:pt idx="2104">
                  <c:v>52.182499999999997</c:v>
                </c:pt>
                <c:pt idx="2105">
                  <c:v>52.206400000000002</c:v>
                </c:pt>
                <c:pt idx="2106">
                  <c:v>52.230200000000004</c:v>
                </c:pt>
                <c:pt idx="2107">
                  <c:v>52.254100000000001</c:v>
                </c:pt>
                <c:pt idx="2108">
                  <c:v>52.277900000000002</c:v>
                </c:pt>
                <c:pt idx="2109">
                  <c:v>52.3018</c:v>
                </c:pt>
                <c:pt idx="2110">
                  <c:v>52.325600000000001</c:v>
                </c:pt>
                <c:pt idx="2111">
                  <c:v>52.349499999999999</c:v>
                </c:pt>
                <c:pt idx="2112">
                  <c:v>52.3733</c:v>
                </c:pt>
                <c:pt idx="2113">
                  <c:v>52.397199999999998</c:v>
                </c:pt>
                <c:pt idx="2114">
                  <c:v>52.420999999999999</c:v>
                </c:pt>
                <c:pt idx="2115">
                  <c:v>52.444899999999997</c:v>
                </c:pt>
                <c:pt idx="2116">
                  <c:v>52.468699999999998</c:v>
                </c:pt>
                <c:pt idx="2117">
                  <c:v>52.492600000000003</c:v>
                </c:pt>
                <c:pt idx="2118">
                  <c:v>52.516399999999997</c:v>
                </c:pt>
                <c:pt idx="2119">
                  <c:v>52.540300000000002</c:v>
                </c:pt>
                <c:pt idx="2120">
                  <c:v>52.564100000000003</c:v>
                </c:pt>
                <c:pt idx="2121">
                  <c:v>52.588000000000001</c:v>
                </c:pt>
                <c:pt idx="2122">
                  <c:v>52.611800000000002</c:v>
                </c:pt>
                <c:pt idx="2123">
                  <c:v>52.6357</c:v>
                </c:pt>
                <c:pt idx="2124">
                  <c:v>52.659500000000001</c:v>
                </c:pt>
                <c:pt idx="2125">
                  <c:v>52.683399999999999</c:v>
                </c:pt>
                <c:pt idx="2126">
                  <c:v>52.7072</c:v>
                </c:pt>
                <c:pt idx="2127">
                  <c:v>52.731099999999998</c:v>
                </c:pt>
                <c:pt idx="2128">
                  <c:v>52.754899999999999</c:v>
                </c:pt>
                <c:pt idx="2129">
                  <c:v>52.778799999999997</c:v>
                </c:pt>
                <c:pt idx="2130">
                  <c:v>52.802599999999998</c:v>
                </c:pt>
                <c:pt idx="2131">
                  <c:v>52.826500000000003</c:v>
                </c:pt>
                <c:pt idx="2132">
                  <c:v>52.850299999999997</c:v>
                </c:pt>
                <c:pt idx="2133">
                  <c:v>52.874200000000002</c:v>
                </c:pt>
                <c:pt idx="2134">
                  <c:v>52.898000000000003</c:v>
                </c:pt>
                <c:pt idx="2135">
                  <c:v>52.921900000000001</c:v>
                </c:pt>
                <c:pt idx="2136">
                  <c:v>52.945700000000002</c:v>
                </c:pt>
                <c:pt idx="2137">
                  <c:v>52.9696</c:v>
                </c:pt>
                <c:pt idx="2138">
                  <c:v>52.993400000000001</c:v>
                </c:pt>
                <c:pt idx="2139">
                  <c:v>53.017299999999999</c:v>
                </c:pt>
                <c:pt idx="2140">
                  <c:v>53.0411</c:v>
                </c:pt>
                <c:pt idx="2141">
                  <c:v>53.064999999999998</c:v>
                </c:pt>
                <c:pt idx="2142">
                  <c:v>53.088799999999999</c:v>
                </c:pt>
                <c:pt idx="2143">
                  <c:v>53.112699999999997</c:v>
                </c:pt>
                <c:pt idx="2144">
                  <c:v>53.136499999999998</c:v>
                </c:pt>
                <c:pt idx="2145">
                  <c:v>53.160400000000003</c:v>
                </c:pt>
                <c:pt idx="2146">
                  <c:v>53.184199999999997</c:v>
                </c:pt>
                <c:pt idx="2147">
                  <c:v>53.208100000000002</c:v>
                </c:pt>
                <c:pt idx="2148">
                  <c:v>53.231900000000003</c:v>
                </c:pt>
                <c:pt idx="2149">
                  <c:v>53.255800000000001</c:v>
                </c:pt>
                <c:pt idx="2150">
                  <c:v>53.279699999999998</c:v>
                </c:pt>
                <c:pt idx="2151">
                  <c:v>53.3035</c:v>
                </c:pt>
                <c:pt idx="2152">
                  <c:v>53.327399999999997</c:v>
                </c:pt>
                <c:pt idx="2153">
                  <c:v>53.351199999999999</c:v>
                </c:pt>
                <c:pt idx="2154">
                  <c:v>53.375100000000003</c:v>
                </c:pt>
                <c:pt idx="2155">
                  <c:v>53.398899999999998</c:v>
                </c:pt>
                <c:pt idx="2156">
                  <c:v>53.422800000000002</c:v>
                </c:pt>
                <c:pt idx="2157">
                  <c:v>53.446599999999997</c:v>
                </c:pt>
                <c:pt idx="2158">
                  <c:v>53.470500000000001</c:v>
                </c:pt>
                <c:pt idx="2159">
                  <c:v>53.494300000000003</c:v>
                </c:pt>
                <c:pt idx="2160">
                  <c:v>53.5182</c:v>
                </c:pt>
                <c:pt idx="2161">
                  <c:v>53.542000000000002</c:v>
                </c:pt>
                <c:pt idx="2162">
                  <c:v>53.565899999999999</c:v>
                </c:pt>
                <c:pt idx="2163">
                  <c:v>53.589700000000001</c:v>
                </c:pt>
                <c:pt idx="2164">
                  <c:v>53.613599999999998</c:v>
                </c:pt>
                <c:pt idx="2165">
                  <c:v>53.6374</c:v>
                </c:pt>
                <c:pt idx="2166">
                  <c:v>53.661299999999997</c:v>
                </c:pt>
                <c:pt idx="2167">
                  <c:v>53.685099999999998</c:v>
                </c:pt>
                <c:pt idx="2168">
                  <c:v>53.709000000000003</c:v>
                </c:pt>
                <c:pt idx="2169">
                  <c:v>53.732799999999997</c:v>
                </c:pt>
                <c:pt idx="2170">
                  <c:v>53.756700000000002</c:v>
                </c:pt>
                <c:pt idx="2171">
                  <c:v>53.780500000000004</c:v>
                </c:pt>
                <c:pt idx="2172">
                  <c:v>53.804400000000001</c:v>
                </c:pt>
                <c:pt idx="2173">
                  <c:v>53.828200000000002</c:v>
                </c:pt>
                <c:pt idx="2174">
                  <c:v>53.8521</c:v>
                </c:pt>
                <c:pt idx="2175">
                  <c:v>53.875900000000001</c:v>
                </c:pt>
                <c:pt idx="2176">
                  <c:v>53.899799999999999</c:v>
                </c:pt>
                <c:pt idx="2177">
                  <c:v>53.9236</c:v>
                </c:pt>
                <c:pt idx="2178">
                  <c:v>53.947499999999998</c:v>
                </c:pt>
                <c:pt idx="2179">
                  <c:v>53.971299999999999</c:v>
                </c:pt>
                <c:pt idx="2180">
                  <c:v>53.995199999999997</c:v>
                </c:pt>
                <c:pt idx="2181">
                  <c:v>54.018999999999998</c:v>
                </c:pt>
                <c:pt idx="2182">
                  <c:v>54.042900000000003</c:v>
                </c:pt>
                <c:pt idx="2183">
                  <c:v>54.066699999999997</c:v>
                </c:pt>
                <c:pt idx="2184">
                  <c:v>54.090600000000002</c:v>
                </c:pt>
                <c:pt idx="2185">
                  <c:v>54.114400000000003</c:v>
                </c:pt>
                <c:pt idx="2186">
                  <c:v>54.138300000000001</c:v>
                </c:pt>
                <c:pt idx="2187">
                  <c:v>54.162100000000002</c:v>
                </c:pt>
                <c:pt idx="2188">
                  <c:v>54.186</c:v>
                </c:pt>
                <c:pt idx="2189">
                  <c:v>54.209800000000001</c:v>
                </c:pt>
                <c:pt idx="2190">
                  <c:v>54.233699999999999</c:v>
                </c:pt>
                <c:pt idx="2191">
                  <c:v>54.2575</c:v>
                </c:pt>
                <c:pt idx="2192">
                  <c:v>54.281399999999998</c:v>
                </c:pt>
                <c:pt idx="2193">
                  <c:v>54.305199999999999</c:v>
                </c:pt>
                <c:pt idx="2194">
                  <c:v>54.329099999999997</c:v>
                </c:pt>
                <c:pt idx="2195">
                  <c:v>54.352899999999998</c:v>
                </c:pt>
                <c:pt idx="2196">
                  <c:v>54.376800000000003</c:v>
                </c:pt>
                <c:pt idx="2197">
                  <c:v>54.400599999999997</c:v>
                </c:pt>
                <c:pt idx="2198">
                  <c:v>54.424500000000002</c:v>
                </c:pt>
                <c:pt idx="2199">
                  <c:v>54.448300000000003</c:v>
                </c:pt>
                <c:pt idx="2200">
                  <c:v>54.472200000000001</c:v>
                </c:pt>
                <c:pt idx="2201">
                  <c:v>54.496099999999998</c:v>
                </c:pt>
                <c:pt idx="2202">
                  <c:v>54.5199</c:v>
                </c:pt>
                <c:pt idx="2203">
                  <c:v>54.543799999999997</c:v>
                </c:pt>
                <c:pt idx="2204">
                  <c:v>54.567599999999999</c:v>
                </c:pt>
                <c:pt idx="2205">
                  <c:v>54.591500000000003</c:v>
                </c:pt>
                <c:pt idx="2206">
                  <c:v>54.615299999999998</c:v>
                </c:pt>
                <c:pt idx="2207">
                  <c:v>54.639200000000002</c:v>
                </c:pt>
                <c:pt idx="2208">
                  <c:v>54.662999999999997</c:v>
                </c:pt>
                <c:pt idx="2209">
                  <c:v>54.686900000000001</c:v>
                </c:pt>
                <c:pt idx="2210">
                  <c:v>54.710700000000003</c:v>
                </c:pt>
                <c:pt idx="2211">
                  <c:v>54.7346</c:v>
                </c:pt>
                <c:pt idx="2212">
                  <c:v>54.758400000000002</c:v>
                </c:pt>
                <c:pt idx="2213">
                  <c:v>54.782299999999999</c:v>
                </c:pt>
                <c:pt idx="2214">
                  <c:v>54.806100000000001</c:v>
                </c:pt>
                <c:pt idx="2215">
                  <c:v>54.83</c:v>
                </c:pt>
                <c:pt idx="2216">
                  <c:v>54.8538</c:v>
                </c:pt>
                <c:pt idx="2217">
                  <c:v>54.877699999999997</c:v>
                </c:pt>
                <c:pt idx="2218">
                  <c:v>54.901499999999999</c:v>
                </c:pt>
                <c:pt idx="2219">
                  <c:v>54.925400000000003</c:v>
                </c:pt>
                <c:pt idx="2220">
                  <c:v>54.949199999999998</c:v>
                </c:pt>
                <c:pt idx="2221">
                  <c:v>54.973100000000002</c:v>
                </c:pt>
                <c:pt idx="2222">
                  <c:v>54.996899999999997</c:v>
                </c:pt>
                <c:pt idx="2223">
                  <c:v>55.020800000000001</c:v>
                </c:pt>
                <c:pt idx="2224">
                  <c:v>55.044600000000003</c:v>
                </c:pt>
                <c:pt idx="2225">
                  <c:v>55.0685</c:v>
                </c:pt>
                <c:pt idx="2226">
                  <c:v>55.092300000000002</c:v>
                </c:pt>
                <c:pt idx="2227">
                  <c:v>55.116199999999999</c:v>
                </c:pt>
                <c:pt idx="2228">
                  <c:v>55.14</c:v>
                </c:pt>
                <c:pt idx="2229">
                  <c:v>55.163899999999998</c:v>
                </c:pt>
                <c:pt idx="2230">
                  <c:v>55.1877</c:v>
                </c:pt>
                <c:pt idx="2231">
                  <c:v>55.211599999999997</c:v>
                </c:pt>
                <c:pt idx="2232">
                  <c:v>55.235399999999998</c:v>
                </c:pt>
                <c:pt idx="2233">
                  <c:v>55.259300000000003</c:v>
                </c:pt>
                <c:pt idx="2234">
                  <c:v>55.283099999999997</c:v>
                </c:pt>
                <c:pt idx="2235">
                  <c:v>55.307000000000002</c:v>
                </c:pt>
                <c:pt idx="2236">
                  <c:v>55.330800000000004</c:v>
                </c:pt>
                <c:pt idx="2237">
                  <c:v>55.354700000000001</c:v>
                </c:pt>
                <c:pt idx="2238">
                  <c:v>55.378500000000003</c:v>
                </c:pt>
                <c:pt idx="2239">
                  <c:v>55.4024</c:v>
                </c:pt>
                <c:pt idx="2240">
                  <c:v>55.426200000000001</c:v>
                </c:pt>
                <c:pt idx="2241">
                  <c:v>55.450099999999999</c:v>
                </c:pt>
                <c:pt idx="2242">
                  <c:v>55.4739</c:v>
                </c:pt>
                <c:pt idx="2243">
                  <c:v>55.497799999999998</c:v>
                </c:pt>
                <c:pt idx="2244">
                  <c:v>55.521599999999999</c:v>
                </c:pt>
                <c:pt idx="2245">
                  <c:v>55.545499999999997</c:v>
                </c:pt>
                <c:pt idx="2246">
                  <c:v>55.569299999999998</c:v>
                </c:pt>
                <c:pt idx="2247">
                  <c:v>55.593200000000003</c:v>
                </c:pt>
                <c:pt idx="2248">
                  <c:v>55.616999999999997</c:v>
                </c:pt>
                <c:pt idx="2249">
                  <c:v>55.640900000000002</c:v>
                </c:pt>
                <c:pt idx="2250">
                  <c:v>55.6648</c:v>
                </c:pt>
                <c:pt idx="2251">
                  <c:v>55.688600000000001</c:v>
                </c:pt>
                <c:pt idx="2252">
                  <c:v>55.712499999999999</c:v>
                </c:pt>
                <c:pt idx="2253">
                  <c:v>55.7363</c:v>
                </c:pt>
                <c:pt idx="2254">
                  <c:v>55.760199999999998</c:v>
                </c:pt>
                <c:pt idx="2255">
                  <c:v>55.783999999999999</c:v>
                </c:pt>
                <c:pt idx="2256">
                  <c:v>55.807899999999997</c:v>
                </c:pt>
                <c:pt idx="2257">
                  <c:v>55.831699999999998</c:v>
                </c:pt>
                <c:pt idx="2258">
                  <c:v>55.855600000000003</c:v>
                </c:pt>
                <c:pt idx="2259">
                  <c:v>55.879399999999997</c:v>
                </c:pt>
                <c:pt idx="2260">
                  <c:v>55.903300000000002</c:v>
                </c:pt>
                <c:pt idx="2261">
                  <c:v>55.927100000000003</c:v>
                </c:pt>
                <c:pt idx="2262">
                  <c:v>55.951000000000001</c:v>
                </c:pt>
                <c:pt idx="2263">
                  <c:v>55.974800000000002</c:v>
                </c:pt>
                <c:pt idx="2264">
                  <c:v>55.998699999999999</c:v>
                </c:pt>
                <c:pt idx="2265">
                  <c:v>56.022500000000001</c:v>
                </c:pt>
                <c:pt idx="2266">
                  <c:v>56.046399999999998</c:v>
                </c:pt>
                <c:pt idx="2267">
                  <c:v>56.0702</c:v>
                </c:pt>
                <c:pt idx="2268">
                  <c:v>56.094099999999997</c:v>
                </c:pt>
                <c:pt idx="2269">
                  <c:v>56.117899999999999</c:v>
                </c:pt>
                <c:pt idx="2270">
                  <c:v>56.141800000000003</c:v>
                </c:pt>
                <c:pt idx="2271">
                  <c:v>56.165599999999998</c:v>
                </c:pt>
                <c:pt idx="2272">
                  <c:v>56.189500000000002</c:v>
                </c:pt>
                <c:pt idx="2273">
                  <c:v>56.213299999999997</c:v>
                </c:pt>
                <c:pt idx="2274">
                  <c:v>56.237200000000001</c:v>
                </c:pt>
                <c:pt idx="2275">
                  <c:v>56.261000000000003</c:v>
                </c:pt>
                <c:pt idx="2276">
                  <c:v>56.2849</c:v>
                </c:pt>
                <c:pt idx="2277">
                  <c:v>56.308700000000002</c:v>
                </c:pt>
                <c:pt idx="2278">
                  <c:v>56.332599999999999</c:v>
                </c:pt>
                <c:pt idx="2279">
                  <c:v>56.356400000000001</c:v>
                </c:pt>
                <c:pt idx="2280">
                  <c:v>56.380299999999998</c:v>
                </c:pt>
                <c:pt idx="2281">
                  <c:v>56.4041</c:v>
                </c:pt>
                <c:pt idx="2282">
                  <c:v>56.427999999999997</c:v>
                </c:pt>
                <c:pt idx="2283">
                  <c:v>56.451799999999999</c:v>
                </c:pt>
                <c:pt idx="2284">
                  <c:v>56.475700000000003</c:v>
                </c:pt>
                <c:pt idx="2285">
                  <c:v>56.499499999999998</c:v>
                </c:pt>
                <c:pt idx="2286">
                  <c:v>56.523400000000002</c:v>
                </c:pt>
                <c:pt idx="2287">
                  <c:v>56.547199999999997</c:v>
                </c:pt>
                <c:pt idx="2288">
                  <c:v>56.571100000000001</c:v>
                </c:pt>
                <c:pt idx="2289">
                  <c:v>56.594900000000003</c:v>
                </c:pt>
                <c:pt idx="2290">
                  <c:v>56.6188</c:v>
                </c:pt>
                <c:pt idx="2291">
                  <c:v>56.642600000000002</c:v>
                </c:pt>
                <c:pt idx="2292">
                  <c:v>56.666499999999999</c:v>
                </c:pt>
                <c:pt idx="2293">
                  <c:v>56.690300000000001</c:v>
                </c:pt>
                <c:pt idx="2294">
                  <c:v>56.714199999999998</c:v>
                </c:pt>
                <c:pt idx="2295">
                  <c:v>56.738</c:v>
                </c:pt>
                <c:pt idx="2296">
                  <c:v>56.761899999999997</c:v>
                </c:pt>
                <c:pt idx="2297">
                  <c:v>56.785699999999999</c:v>
                </c:pt>
                <c:pt idx="2298">
                  <c:v>56.809600000000003</c:v>
                </c:pt>
                <c:pt idx="2299">
                  <c:v>56.833399999999997</c:v>
                </c:pt>
                <c:pt idx="2300">
                  <c:v>56.857300000000002</c:v>
                </c:pt>
                <c:pt idx="2301">
                  <c:v>56.8812</c:v>
                </c:pt>
                <c:pt idx="2302">
                  <c:v>56.905000000000001</c:v>
                </c:pt>
                <c:pt idx="2303">
                  <c:v>56.928899999999999</c:v>
                </c:pt>
                <c:pt idx="2304">
                  <c:v>56.9527</c:v>
                </c:pt>
                <c:pt idx="2305">
                  <c:v>56.976599999999998</c:v>
                </c:pt>
                <c:pt idx="2306">
                  <c:v>57.000399999999999</c:v>
                </c:pt>
                <c:pt idx="2307">
                  <c:v>57.024299999999997</c:v>
                </c:pt>
                <c:pt idx="2308">
                  <c:v>57.048099999999998</c:v>
                </c:pt>
                <c:pt idx="2309">
                  <c:v>57.072000000000003</c:v>
                </c:pt>
                <c:pt idx="2310">
                  <c:v>57.095799999999997</c:v>
                </c:pt>
                <c:pt idx="2311">
                  <c:v>57.119700000000002</c:v>
                </c:pt>
                <c:pt idx="2312">
                  <c:v>57.143500000000003</c:v>
                </c:pt>
                <c:pt idx="2313">
                  <c:v>57.167400000000001</c:v>
                </c:pt>
                <c:pt idx="2314">
                  <c:v>57.191200000000002</c:v>
                </c:pt>
                <c:pt idx="2315">
                  <c:v>57.2151</c:v>
                </c:pt>
                <c:pt idx="2316">
                  <c:v>57.238900000000001</c:v>
                </c:pt>
                <c:pt idx="2317">
                  <c:v>57.262799999999999</c:v>
                </c:pt>
                <c:pt idx="2318">
                  <c:v>57.2866</c:v>
                </c:pt>
                <c:pt idx="2319">
                  <c:v>57.310499999999998</c:v>
                </c:pt>
                <c:pt idx="2320">
                  <c:v>57.334299999999999</c:v>
                </c:pt>
                <c:pt idx="2321">
                  <c:v>57.358199999999997</c:v>
                </c:pt>
                <c:pt idx="2322">
                  <c:v>57.381999999999998</c:v>
                </c:pt>
                <c:pt idx="2323">
                  <c:v>57.405900000000003</c:v>
                </c:pt>
                <c:pt idx="2324">
                  <c:v>57.429699999999997</c:v>
                </c:pt>
                <c:pt idx="2325">
                  <c:v>57.453600000000002</c:v>
                </c:pt>
                <c:pt idx="2326">
                  <c:v>57.477400000000003</c:v>
                </c:pt>
                <c:pt idx="2327">
                  <c:v>57.501300000000001</c:v>
                </c:pt>
                <c:pt idx="2328">
                  <c:v>57.525100000000002</c:v>
                </c:pt>
                <c:pt idx="2329">
                  <c:v>57.548999999999999</c:v>
                </c:pt>
                <c:pt idx="2330">
                  <c:v>57.572800000000001</c:v>
                </c:pt>
                <c:pt idx="2331">
                  <c:v>57.596699999999998</c:v>
                </c:pt>
                <c:pt idx="2332">
                  <c:v>57.6205</c:v>
                </c:pt>
                <c:pt idx="2333">
                  <c:v>57.644399999999997</c:v>
                </c:pt>
                <c:pt idx="2334">
                  <c:v>57.668199999999999</c:v>
                </c:pt>
                <c:pt idx="2335">
                  <c:v>57.692100000000003</c:v>
                </c:pt>
                <c:pt idx="2336">
                  <c:v>57.715899999999998</c:v>
                </c:pt>
                <c:pt idx="2337">
                  <c:v>57.739800000000002</c:v>
                </c:pt>
                <c:pt idx="2338">
                  <c:v>57.763599999999997</c:v>
                </c:pt>
                <c:pt idx="2339">
                  <c:v>57.787500000000001</c:v>
                </c:pt>
                <c:pt idx="2340">
                  <c:v>57.811300000000003</c:v>
                </c:pt>
                <c:pt idx="2341">
                  <c:v>57.8352</c:v>
                </c:pt>
                <c:pt idx="2342">
                  <c:v>57.859000000000002</c:v>
                </c:pt>
                <c:pt idx="2343">
                  <c:v>57.882899999999999</c:v>
                </c:pt>
                <c:pt idx="2344">
                  <c:v>57.906700000000001</c:v>
                </c:pt>
                <c:pt idx="2345">
                  <c:v>57.930599999999998</c:v>
                </c:pt>
                <c:pt idx="2346">
                  <c:v>57.9544</c:v>
                </c:pt>
                <c:pt idx="2347">
                  <c:v>57.978299999999997</c:v>
                </c:pt>
                <c:pt idx="2348">
                  <c:v>58.002099999999999</c:v>
                </c:pt>
                <c:pt idx="2349">
                  <c:v>58.026000000000003</c:v>
                </c:pt>
                <c:pt idx="2350">
                  <c:v>58.049799999999998</c:v>
                </c:pt>
                <c:pt idx="2351">
                  <c:v>58.073700000000002</c:v>
                </c:pt>
                <c:pt idx="2352">
                  <c:v>58.0976</c:v>
                </c:pt>
                <c:pt idx="2353">
                  <c:v>58.121400000000001</c:v>
                </c:pt>
                <c:pt idx="2354">
                  <c:v>58.145299999999999</c:v>
                </c:pt>
                <c:pt idx="2355">
                  <c:v>58.1691</c:v>
                </c:pt>
                <c:pt idx="2356">
                  <c:v>58.192999999999998</c:v>
                </c:pt>
                <c:pt idx="2357">
                  <c:v>58.216799999999999</c:v>
                </c:pt>
                <c:pt idx="2358">
                  <c:v>58.240699999999997</c:v>
                </c:pt>
                <c:pt idx="2359">
                  <c:v>58.264499999999998</c:v>
                </c:pt>
                <c:pt idx="2360">
                  <c:v>58.288400000000003</c:v>
                </c:pt>
                <c:pt idx="2361">
                  <c:v>58.312199999999997</c:v>
                </c:pt>
                <c:pt idx="2362">
                  <c:v>58.336100000000002</c:v>
                </c:pt>
                <c:pt idx="2363">
                  <c:v>58.359900000000003</c:v>
                </c:pt>
                <c:pt idx="2364">
                  <c:v>58.383800000000001</c:v>
                </c:pt>
                <c:pt idx="2365">
                  <c:v>58.407600000000002</c:v>
                </c:pt>
                <c:pt idx="2366">
                  <c:v>58.4315</c:v>
                </c:pt>
                <c:pt idx="2367">
                  <c:v>58.455300000000001</c:v>
                </c:pt>
                <c:pt idx="2368">
                  <c:v>58.479199999999999</c:v>
                </c:pt>
                <c:pt idx="2369">
                  <c:v>58.503</c:v>
                </c:pt>
                <c:pt idx="2370">
                  <c:v>58.526899999999998</c:v>
                </c:pt>
                <c:pt idx="2371">
                  <c:v>58.550699999999999</c:v>
                </c:pt>
                <c:pt idx="2372">
                  <c:v>58.574599999999997</c:v>
                </c:pt>
                <c:pt idx="2373">
                  <c:v>58.598399999999998</c:v>
                </c:pt>
                <c:pt idx="2374">
                  <c:v>58.622300000000003</c:v>
                </c:pt>
                <c:pt idx="2375">
                  <c:v>58.646099999999997</c:v>
                </c:pt>
                <c:pt idx="2376">
                  <c:v>58.67</c:v>
                </c:pt>
                <c:pt idx="2377">
                  <c:v>58.693800000000003</c:v>
                </c:pt>
                <c:pt idx="2378">
                  <c:v>58.717700000000001</c:v>
                </c:pt>
                <c:pt idx="2379">
                  <c:v>58.741500000000002</c:v>
                </c:pt>
                <c:pt idx="2380">
                  <c:v>58.7654</c:v>
                </c:pt>
                <c:pt idx="2381">
                  <c:v>58.789200000000001</c:v>
                </c:pt>
                <c:pt idx="2382">
                  <c:v>58.813099999999999</c:v>
                </c:pt>
                <c:pt idx="2383">
                  <c:v>58.8369</c:v>
                </c:pt>
                <c:pt idx="2384">
                  <c:v>58.860799999999998</c:v>
                </c:pt>
                <c:pt idx="2385">
                  <c:v>58.884599999999999</c:v>
                </c:pt>
                <c:pt idx="2386">
                  <c:v>58.908499999999997</c:v>
                </c:pt>
                <c:pt idx="2387">
                  <c:v>58.932299999999998</c:v>
                </c:pt>
                <c:pt idx="2388">
                  <c:v>58.956200000000003</c:v>
                </c:pt>
                <c:pt idx="2389">
                  <c:v>58.98</c:v>
                </c:pt>
                <c:pt idx="2390">
                  <c:v>59.003900000000002</c:v>
                </c:pt>
                <c:pt idx="2391">
                  <c:v>59.027700000000003</c:v>
                </c:pt>
                <c:pt idx="2392">
                  <c:v>59.051600000000001</c:v>
                </c:pt>
                <c:pt idx="2393">
                  <c:v>59.075400000000002</c:v>
                </c:pt>
                <c:pt idx="2394">
                  <c:v>59.099299999999999</c:v>
                </c:pt>
                <c:pt idx="2395">
                  <c:v>59.123100000000001</c:v>
                </c:pt>
                <c:pt idx="2396">
                  <c:v>59.146999999999998</c:v>
                </c:pt>
                <c:pt idx="2397">
                  <c:v>59.1708</c:v>
                </c:pt>
                <c:pt idx="2398">
                  <c:v>59.194699999999997</c:v>
                </c:pt>
                <c:pt idx="2399">
                  <c:v>59.218499999999999</c:v>
                </c:pt>
                <c:pt idx="2400">
                  <c:v>59.242400000000004</c:v>
                </c:pt>
                <c:pt idx="2401">
                  <c:v>59.266300000000001</c:v>
                </c:pt>
                <c:pt idx="2402">
                  <c:v>59.290100000000002</c:v>
                </c:pt>
                <c:pt idx="2403">
                  <c:v>59.314</c:v>
                </c:pt>
                <c:pt idx="2404">
                  <c:v>59.337800000000001</c:v>
                </c:pt>
                <c:pt idx="2405">
                  <c:v>59.361699999999999</c:v>
                </c:pt>
                <c:pt idx="2406">
                  <c:v>59.3855</c:v>
                </c:pt>
                <c:pt idx="2407">
                  <c:v>59.409399999999998</c:v>
                </c:pt>
                <c:pt idx="2408">
                  <c:v>59.433199999999999</c:v>
                </c:pt>
                <c:pt idx="2409">
                  <c:v>59.457099999999997</c:v>
                </c:pt>
                <c:pt idx="2410">
                  <c:v>59.480899999999998</c:v>
                </c:pt>
                <c:pt idx="2411">
                  <c:v>59.504800000000003</c:v>
                </c:pt>
                <c:pt idx="2412">
                  <c:v>59.528599999999997</c:v>
                </c:pt>
                <c:pt idx="2413">
                  <c:v>59.552500000000002</c:v>
                </c:pt>
                <c:pt idx="2414">
                  <c:v>59.576300000000003</c:v>
                </c:pt>
                <c:pt idx="2415">
                  <c:v>59.600200000000001</c:v>
                </c:pt>
                <c:pt idx="2416">
                  <c:v>59.624000000000002</c:v>
                </c:pt>
                <c:pt idx="2417">
                  <c:v>59.6479</c:v>
                </c:pt>
                <c:pt idx="2418">
                  <c:v>59.671700000000001</c:v>
                </c:pt>
                <c:pt idx="2419">
                  <c:v>59.695599999999999</c:v>
                </c:pt>
                <c:pt idx="2420">
                  <c:v>59.7194</c:v>
                </c:pt>
                <c:pt idx="2421">
                  <c:v>59.743299999999998</c:v>
                </c:pt>
                <c:pt idx="2422">
                  <c:v>59.767099999999999</c:v>
                </c:pt>
                <c:pt idx="2423">
                  <c:v>59.790999999999997</c:v>
                </c:pt>
                <c:pt idx="2424">
                  <c:v>59.814799999999998</c:v>
                </c:pt>
                <c:pt idx="2425">
                  <c:v>59.838700000000003</c:v>
                </c:pt>
                <c:pt idx="2426">
                  <c:v>59.862499999999997</c:v>
                </c:pt>
                <c:pt idx="2427">
                  <c:v>59.886400000000002</c:v>
                </c:pt>
                <c:pt idx="2428">
                  <c:v>59.910200000000003</c:v>
                </c:pt>
                <c:pt idx="2429">
                  <c:v>59.934100000000001</c:v>
                </c:pt>
                <c:pt idx="2430">
                  <c:v>59.957900000000002</c:v>
                </c:pt>
                <c:pt idx="2431">
                  <c:v>59.9818</c:v>
                </c:pt>
                <c:pt idx="2432">
                  <c:v>60.005600000000001</c:v>
                </c:pt>
                <c:pt idx="2433">
                  <c:v>60.029499999999999</c:v>
                </c:pt>
                <c:pt idx="2434">
                  <c:v>60.0533</c:v>
                </c:pt>
                <c:pt idx="2435">
                  <c:v>60.077199999999998</c:v>
                </c:pt>
                <c:pt idx="2436">
                  <c:v>60.100999999999999</c:v>
                </c:pt>
                <c:pt idx="2437">
                  <c:v>60.124899999999997</c:v>
                </c:pt>
                <c:pt idx="2438">
                  <c:v>60.148699999999998</c:v>
                </c:pt>
                <c:pt idx="2439">
                  <c:v>60.172600000000003</c:v>
                </c:pt>
                <c:pt idx="2440">
                  <c:v>60.196399999999997</c:v>
                </c:pt>
                <c:pt idx="2441">
                  <c:v>60.220300000000002</c:v>
                </c:pt>
                <c:pt idx="2442">
                  <c:v>60.244100000000003</c:v>
                </c:pt>
                <c:pt idx="2443">
                  <c:v>60.268000000000001</c:v>
                </c:pt>
                <c:pt idx="2444">
                  <c:v>60.291800000000002</c:v>
                </c:pt>
                <c:pt idx="2445">
                  <c:v>60.3157</c:v>
                </c:pt>
                <c:pt idx="2446">
                  <c:v>60.339500000000001</c:v>
                </c:pt>
                <c:pt idx="2447">
                  <c:v>60.363399999999999</c:v>
                </c:pt>
                <c:pt idx="2448">
                  <c:v>60.3872</c:v>
                </c:pt>
                <c:pt idx="2449">
                  <c:v>60.411099999999998</c:v>
                </c:pt>
                <c:pt idx="2450">
                  <c:v>60.435000000000002</c:v>
                </c:pt>
                <c:pt idx="2451">
                  <c:v>60.458799999999997</c:v>
                </c:pt>
                <c:pt idx="2452">
                  <c:v>60.482700000000001</c:v>
                </c:pt>
                <c:pt idx="2453">
                  <c:v>60.506500000000003</c:v>
                </c:pt>
                <c:pt idx="2454">
                  <c:v>60.5304</c:v>
                </c:pt>
                <c:pt idx="2455">
                  <c:v>60.554200000000002</c:v>
                </c:pt>
                <c:pt idx="2456">
                  <c:v>60.578099999999999</c:v>
                </c:pt>
                <c:pt idx="2457">
                  <c:v>60.601900000000001</c:v>
                </c:pt>
                <c:pt idx="2458">
                  <c:v>60.625799999999998</c:v>
                </c:pt>
                <c:pt idx="2459">
                  <c:v>60.6496</c:v>
                </c:pt>
                <c:pt idx="2460">
                  <c:v>60.673499999999997</c:v>
                </c:pt>
                <c:pt idx="2461">
                  <c:v>60.697299999999998</c:v>
                </c:pt>
                <c:pt idx="2462">
                  <c:v>60.721200000000003</c:v>
                </c:pt>
                <c:pt idx="2463">
                  <c:v>60.744999999999997</c:v>
                </c:pt>
                <c:pt idx="2464">
                  <c:v>60.768900000000002</c:v>
                </c:pt>
                <c:pt idx="2465">
                  <c:v>60.792700000000004</c:v>
                </c:pt>
                <c:pt idx="2466">
                  <c:v>60.816600000000001</c:v>
                </c:pt>
                <c:pt idx="2467">
                  <c:v>60.840400000000002</c:v>
                </c:pt>
                <c:pt idx="2468">
                  <c:v>60.8643</c:v>
                </c:pt>
                <c:pt idx="2469">
                  <c:v>60.888100000000001</c:v>
                </c:pt>
                <c:pt idx="2470">
                  <c:v>60.911999999999999</c:v>
                </c:pt>
                <c:pt idx="2471">
                  <c:v>60.9358</c:v>
                </c:pt>
                <c:pt idx="2472">
                  <c:v>60.959699999999998</c:v>
                </c:pt>
                <c:pt idx="2473">
                  <c:v>60.983499999999999</c:v>
                </c:pt>
                <c:pt idx="2474">
                  <c:v>61.007399999999997</c:v>
                </c:pt>
                <c:pt idx="2475">
                  <c:v>61.031199999999998</c:v>
                </c:pt>
                <c:pt idx="2476">
                  <c:v>61.055100000000003</c:v>
                </c:pt>
                <c:pt idx="2477">
                  <c:v>61.078899999999997</c:v>
                </c:pt>
                <c:pt idx="2478">
                  <c:v>61.102800000000002</c:v>
                </c:pt>
                <c:pt idx="2479">
                  <c:v>61.126600000000003</c:v>
                </c:pt>
                <c:pt idx="2480">
                  <c:v>61.150500000000001</c:v>
                </c:pt>
                <c:pt idx="2481">
                  <c:v>61.174300000000002</c:v>
                </c:pt>
                <c:pt idx="2482">
                  <c:v>61.1982</c:v>
                </c:pt>
                <c:pt idx="2483">
                  <c:v>61.222000000000001</c:v>
                </c:pt>
                <c:pt idx="2484">
                  <c:v>61.245899999999999</c:v>
                </c:pt>
                <c:pt idx="2485">
                  <c:v>61.2697</c:v>
                </c:pt>
                <c:pt idx="2486">
                  <c:v>61.293599999999998</c:v>
                </c:pt>
                <c:pt idx="2487">
                  <c:v>61.317399999999999</c:v>
                </c:pt>
                <c:pt idx="2488">
                  <c:v>61.341299999999997</c:v>
                </c:pt>
                <c:pt idx="2489">
                  <c:v>61.365099999999998</c:v>
                </c:pt>
                <c:pt idx="2490">
                  <c:v>61.389000000000003</c:v>
                </c:pt>
                <c:pt idx="2491">
                  <c:v>61.412799999999997</c:v>
                </c:pt>
                <c:pt idx="2492">
                  <c:v>61.436700000000002</c:v>
                </c:pt>
                <c:pt idx="2493">
                  <c:v>61.460500000000003</c:v>
                </c:pt>
                <c:pt idx="2494">
                  <c:v>61.484400000000001</c:v>
                </c:pt>
                <c:pt idx="2495">
                  <c:v>61.508200000000002</c:v>
                </c:pt>
                <c:pt idx="2496">
                  <c:v>61.5321</c:v>
                </c:pt>
                <c:pt idx="2497">
                  <c:v>61.555900000000001</c:v>
                </c:pt>
                <c:pt idx="2498">
                  <c:v>61.579799999999999</c:v>
                </c:pt>
                <c:pt idx="2499">
                  <c:v>61.6036</c:v>
                </c:pt>
                <c:pt idx="2500">
                  <c:v>61.627499999999998</c:v>
                </c:pt>
                <c:pt idx="2501">
                  <c:v>61.651400000000002</c:v>
                </c:pt>
                <c:pt idx="2502">
                  <c:v>61.675199999999997</c:v>
                </c:pt>
                <c:pt idx="2503">
                  <c:v>61.699100000000001</c:v>
                </c:pt>
                <c:pt idx="2504">
                  <c:v>61.722900000000003</c:v>
                </c:pt>
                <c:pt idx="2505">
                  <c:v>61.7468</c:v>
                </c:pt>
                <c:pt idx="2506">
                  <c:v>61.770600000000002</c:v>
                </c:pt>
                <c:pt idx="2507">
                  <c:v>61.794499999999999</c:v>
                </c:pt>
                <c:pt idx="2508">
                  <c:v>61.818300000000001</c:v>
                </c:pt>
                <c:pt idx="2509">
                  <c:v>61.842199999999998</c:v>
                </c:pt>
                <c:pt idx="2510">
                  <c:v>61.866</c:v>
                </c:pt>
                <c:pt idx="2511">
                  <c:v>61.889899999999997</c:v>
                </c:pt>
                <c:pt idx="2512">
                  <c:v>61.913699999999999</c:v>
                </c:pt>
                <c:pt idx="2513">
                  <c:v>61.937600000000003</c:v>
                </c:pt>
                <c:pt idx="2514">
                  <c:v>61.961399999999998</c:v>
                </c:pt>
                <c:pt idx="2515">
                  <c:v>61.985300000000002</c:v>
                </c:pt>
                <c:pt idx="2516">
                  <c:v>62.009099999999997</c:v>
                </c:pt>
                <c:pt idx="2517">
                  <c:v>62.033000000000001</c:v>
                </c:pt>
                <c:pt idx="2518">
                  <c:v>62.056800000000003</c:v>
                </c:pt>
                <c:pt idx="2519">
                  <c:v>62.0807</c:v>
                </c:pt>
                <c:pt idx="2520">
                  <c:v>62.104500000000002</c:v>
                </c:pt>
                <c:pt idx="2521">
                  <c:v>62.128399999999999</c:v>
                </c:pt>
                <c:pt idx="2522">
                  <c:v>62.152200000000001</c:v>
                </c:pt>
                <c:pt idx="2523">
                  <c:v>62.176099999999998</c:v>
                </c:pt>
                <c:pt idx="2524">
                  <c:v>62.1999</c:v>
                </c:pt>
                <c:pt idx="2525">
                  <c:v>62.223799999999997</c:v>
                </c:pt>
                <c:pt idx="2526">
                  <c:v>62.247599999999998</c:v>
                </c:pt>
                <c:pt idx="2527">
                  <c:v>62.271500000000003</c:v>
                </c:pt>
                <c:pt idx="2528">
                  <c:v>62.295299999999997</c:v>
                </c:pt>
                <c:pt idx="2529">
                  <c:v>62.319200000000002</c:v>
                </c:pt>
                <c:pt idx="2530">
                  <c:v>62.343000000000004</c:v>
                </c:pt>
                <c:pt idx="2531">
                  <c:v>62.366900000000001</c:v>
                </c:pt>
                <c:pt idx="2532">
                  <c:v>62.390700000000002</c:v>
                </c:pt>
                <c:pt idx="2533">
                  <c:v>62.4146</c:v>
                </c:pt>
                <c:pt idx="2534">
                  <c:v>62.438400000000001</c:v>
                </c:pt>
                <c:pt idx="2535">
                  <c:v>62.462299999999999</c:v>
                </c:pt>
                <c:pt idx="2536">
                  <c:v>62.4861</c:v>
                </c:pt>
                <c:pt idx="2537">
                  <c:v>62.51</c:v>
                </c:pt>
                <c:pt idx="2538">
                  <c:v>62.533799999999999</c:v>
                </c:pt>
                <c:pt idx="2539">
                  <c:v>62.557699999999997</c:v>
                </c:pt>
                <c:pt idx="2540">
                  <c:v>62.581499999999998</c:v>
                </c:pt>
                <c:pt idx="2541">
                  <c:v>62.605400000000003</c:v>
                </c:pt>
                <c:pt idx="2542">
                  <c:v>62.629199999999997</c:v>
                </c:pt>
                <c:pt idx="2543">
                  <c:v>62.653100000000002</c:v>
                </c:pt>
                <c:pt idx="2544">
                  <c:v>62.676900000000003</c:v>
                </c:pt>
                <c:pt idx="2545">
                  <c:v>62.700800000000001</c:v>
                </c:pt>
                <c:pt idx="2546">
                  <c:v>62.724600000000002</c:v>
                </c:pt>
                <c:pt idx="2547">
                  <c:v>62.7485</c:v>
                </c:pt>
                <c:pt idx="2548">
                  <c:v>62.772300000000001</c:v>
                </c:pt>
                <c:pt idx="2549">
                  <c:v>62.796199999999999</c:v>
                </c:pt>
                <c:pt idx="2550">
                  <c:v>62.820099999999996</c:v>
                </c:pt>
                <c:pt idx="2551">
                  <c:v>62.843899999999998</c:v>
                </c:pt>
                <c:pt idx="2552">
                  <c:v>62.867800000000003</c:v>
                </c:pt>
                <c:pt idx="2553">
                  <c:v>62.891599999999997</c:v>
                </c:pt>
                <c:pt idx="2554">
                  <c:v>62.915500000000002</c:v>
                </c:pt>
                <c:pt idx="2555">
                  <c:v>62.939300000000003</c:v>
                </c:pt>
                <c:pt idx="2556">
                  <c:v>62.963200000000001</c:v>
                </c:pt>
                <c:pt idx="2557">
                  <c:v>62.987000000000002</c:v>
                </c:pt>
                <c:pt idx="2558">
                  <c:v>63.010899999999999</c:v>
                </c:pt>
                <c:pt idx="2559">
                  <c:v>63.034700000000001</c:v>
                </c:pt>
                <c:pt idx="2560">
                  <c:v>63.058599999999998</c:v>
                </c:pt>
                <c:pt idx="2561">
                  <c:v>63.0824</c:v>
                </c:pt>
                <c:pt idx="2562">
                  <c:v>63.106299999999997</c:v>
                </c:pt>
                <c:pt idx="2563">
                  <c:v>63.130099999999999</c:v>
                </c:pt>
                <c:pt idx="2564">
                  <c:v>63.154000000000003</c:v>
                </c:pt>
                <c:pt idx="2565">
                  <c:v>63.177799999999998</c:v>
                </c:pt>
                <c:pt idx="2566">
                  <c:v>63.201700000000002</c:v>
                </c:pt>
                <c:pt idx="2567">
                  <c:v>63.225499999999997</c:v>
                </c:pt>
                <c:pt idx="2568">
                  <c:v>63.249400000000001</c:v>
                </c:pt>
                <c:pt idx="2569">
                  <c:v>63.273200000000003</c:v>
                </c:pt>
                <c:pt idx="2570">
                  <c:v>63.2971</c:v>
                </c:pt>
                <c:pt idx="2571">
                  <c:v>63.320900000000002</c:v>
                </c:pt>
                <c:pt idx="2572">
                  <c:v>63.344799999999999</c:v>
                </c:pt>
                <c:pt idx="2573">
                  <c:v>63.368600000000001</c:v>
                </c:pt>
                <c:pt idx="2574">
                  <c:v>63.392499999999998</c:v>
                </c:pt>
                <c:pt idx="2575">
                  <c:v>63.4163</c:v>
                </c:pt>
                <c:pt idx="2576">
                  <c:v>63.440199999999997</c:v>
                </c:pt>
                <c:pt idx="2577">
                  <c:v>63.463999999999999</c:v>
                </c:pt>
                <c:pt idx="2578">
                  <c:v>63.487900000000003</c:v>
                </c:pt>
                <c:pt idx="2579">
                  <c:v>63.511699999999998</c:v>
                </c:pt>
                <c:pt idx="2580">
                  <c:v>63.535600000000002</c:v>
                </c:pt>
                <c:pt idx="2581">
                  <c:v>63.559399999999997</c:v>
                </c:pt>
                <c:pt idx="2582">
                  <c:v>63.583300000000001</c:v>
                </c:pt>
                <c:pt idx="2583">
                  <c:v>63.607100000000003</c:v>
                </c:pt>
                <c:pt idx="2584">
                  <c:v>63.631</c:v>
                </c:pt>
                <c:pt idx="2585">
                  <c:v>63.654800000000002</c:v>
                </c:pt>
                <c:pt idx="2586">
                  <c:v>63.678699999999999</c:v>
                </c:pt>
                <c:pt idx="2587">
                  <c:v>63.702500000000001</c:v>
                </c:pt>
                <c:pt idx="2588">
                  <c:v>63.726399999999998</c:v>
                </c:pt>
                <c:pt idx="2589">
                  <c:v>63.7502</c:v>
                </c:pt>
                <c:pt idx="2590">
                  <c:v>63.774099999999997</c:v>
                </c:pt>
                <c:pt idx="2591">
                  <c:v>63.797899999999998</c:v>
                </c:pt>
                <c:pt idx="2592">
                  <c:v>63.821800000000003</c:v>
                </c:pt>
                <c:pt idx="2593">
                  <c:v>63.845599999999997</c:v>
                </c:pt>
                <c:pt idx="2594">
                  <c:v>63.869500000000002</c:v>
                </c:pt>
                <c:pt idx="2595">
                  <c:v>63.893300000000004</c:v>
                </c:pt>
                <c:pt idx="2596">
                  <c:v>63.917200000000001</c:v>
                </c:pt>
                <c:pt idx="2597">
                  <c:v>63.941000000000003</c:v>
                </c:pt>
                <c:pt idx="2598">
                  <c:v>63.9649</c:v>
                </c:pt>
                <c:pt idx="2599">
                  <c:v>63.988700000000001</c:v>
                </c:pt>
                <c:pt idx="2600">
                  <c:v>64.012600000000006</c:v>
                </c:pt>
                <c:pt idx="2601">
                  <c:v>64.036500000000004</c:v>
                </c:pt>
                <c:pt idx="2602">
                  <c:v>64.060299999999998</c:v>
                </c:pt>
                <c:pt idx="2603">
                  <c:v>64.084199999999996</c:v>
                </c:pt>
                <c:pt idx="2604">
                  <c:v>64.108000000000004</c:v>
                </c:pt>
                <c:pt idx="2605">
                  <c:v>64.131900000000002</c:v>
                </c:pt>
                <c:pt idx="2606">
                  <c:v>64.155699999999996</c:v>
                </c:pt>
                <c:pt idx="2607">
                  <c:v>64.179599999999994</c:v>
                </c:pt>
                <c:pt idx="2608">
                  <c:v>64.203400000000002</c:v>
                </c:pt>
                <c:pt idx="2609">
                  <c:v>64.2273</c:v>
                </c:pt>
                <c:pt idx="2610">
                  <c:v>64.251099999999994</c:v>
                </c:pt>
                <c:pt idx="2611">
                  <c:v>64.275000000000006</c:v>
                </c:pt>
                <c:pt idx="2612">
                  <c:v>64.2988</c:v>
                </c:pt>
                <c:pt idx="2613">
                  <c:v>64.322699999999998</c:v>
                </c:pt>
                <c:pt idx="2614">
                  <c:v>64.346500000000006</c:v>
                </c:pt>
                <c:pt idx="2615">
                  <c:v>64.370400000000004</c:v>
                </c:pt>
                <c:pt idx="2616">
                  <c:v>64.394199999999998</c:v>
                </c:pt>
                <c:pt idx="2617">
                  <c:v>64.418099999999995</c:v>
                </c:pt>
                <c:pt idx="2618">
                  <c:v>64.441900000000004</c:v>
                </c:pt>
                <c:pt idx="2619">
                  <c:v>64.465800000000002</c:v>
                </c:pt>
                <c:pt idx="2620">
                  <c:v>64.489599999999996</c:v>
                </c:pt>
                <c:pt idx="2621">
                  <c:v>64.513499999999993</c:v>
                </c:pt>
                <c:pt idx="2622">
                  <c:v>64.537300000000002</c:v>
                </c:pt>
                <c:pt idx="2623">
                  <c:v>64.561199999999999</c:v>
                </c:pt>
                <c:pt idx="2624">
                  <c:v>64.584999999999994</c:v>
                </c:pt>
                <c:pt idx="2625">
                  <c:v>64.608900000000006</c:v>
                </c:pt>
                <c:pt idx="2626">
                  <c:v>64.6327</c:v>
                </c:pt>
                <c:pt idx="2627">
                  <c:v>64.656599999999997</c:v>
                </c:pt>
                <c:pt idx="2628">
                  <c:v>64.680400000000006</c:v>
                </c:pt>
                <c:pt idx="2629">
                  <c:v>64.704300000000003</c:v>
                </c:pt>
                <c:pt idx="2630">
                  <c:v>64.728099999999998</c:v>
                </c:pt>
                <c:pt idx="2631">
                  <c:v>64.751999999999995</c:v>
                </c:pt>
                <c:pt idx="2632">
                  <c:v>64.775800000000004</c:v>
                </c:pt>
                <c:pt idx="2633">
                  <c:v>64.799700000000001</c:v>
                </c:pt>
                <c:pt idx="2634">
                  <c:v>64.823499999999996</c:v>
                </c:pt>
                <c:pt idx="2635">
                  <c:v>64.847399999999993</c:v>
                </c:pt>
                <c:pt idx="2636">
                  <c:v>64.871200000000002</c:v>
                </c:pt>
                <c:pt idx="2637">
                  <c:v>64.895099999999999</c:v>
                </c:pt>
                <c:pt idx="2638">
                  <c:v>64.918899999999994</c:v>
                </c:pt>
                <c:pt idx="2639">
                  <c:v>64.942800000000005</c:v>
                </c:pt>
                <c:pt idx="2640">
                  <c:v>64.9666</c:v>
                </c:pt>
                <c:pt idx="2641">
                  <c:v>64.990499999999997</c:v>
                </c:pt>
                <c:pt idx="2642">
                  <c:v>65.014300000000006</c:v>
                </c:pt>
                <c:pt idx="2643">
                  <c:v>65.038200000000003</c:v>
                </c:pt>
                <c:pt idx="2644">
                  <c:v>65.061999999999998</c:v>
                </c:pt>
                <c:pt idx="2645">
                  <c:v>65.085899999999995</c:v>
                </c:pt>
                <c:pt idx="2646">
                  <c:v>65.109700000000004</c:v>
                </c:pt>
                <c:pt idx="2647">
                  <c:v>65.133600000000001</c:v>
                </c:pt>
                <c:pt idx="2648">
                  <c:v>65.157399999999996</c:v>
                </c:pt>
                <c:pt idx="2649">
                  <c:v>65.181299999999993</c:v>
                </c:pt>
                <c:pt idx="2650">
                  <c:v>65.205200000000005</c:v>
                </c:pt>
                <c:pt idx="2651">
                  <c:v>65.228999999999999</c:v>
                </c:pt>
                <c:pt idx="2652">
                  <c:v>65.252899999999997</c:v>
                </c:pt>
                <c:pt idx="2653">
                  <c:v>65.276700000000005</c:v>
                </c:pt>
                <c:pt idx="2654">
                  <c:v>65.300600000000003</c:v>
                </c:pt>
                <c:pt idx="2655">
                  <c:v>65.324399999999997</c:v>
                </c:pt>
                <c:pt idx="2656">
                  <c:v>65.348299999999995</c:v>
                </c:pt>
                <c:pt idx="2657">
                  <c:v>65.372100000000003</c:v>
                </c:pt>
                <c:pt idx="2658">
                  <c:v>65.396000000000001</c:v>
                </c:pt>
                <c:pt idx="2659">
                  <c:v>65.419799999999995</c:v>
                </c:pt>
                <c:pt idx="2660">
                  <c:v>65.443700000000007</c:v>
                </c:pt>
                <c:pt idx="2661">
                  <c:v>65.467500000000001</c:v>
                </c:pt>
                <c:pt idx="2662">
                  <c:v>65.491399999999999</c:v>
                </c:pt>
                <c:pt idx="2663">
                  <c:v>65.515199999999993</c:v>
                </c:pt>
                <c:pt idx="2664">
                  <c:v>65.539100000000005</c:v>
                </c:pt>
                <c:pt idx="2665">
                  <c:v>65.562899999999999</c:v>
                </c:pt>
                <c:pt idx="2666">
                  <c:v>65.586799999999997</c:v>
                </c:pt>
                <c:pt idx="2667">
                  <c:v>65.610600000000005</c:v>
                </c:pt>
                <c:pt idx="2668">
                  <c:v>65.634500000000003</c:v>
                </c:pt>
                <c:pt idx="2669">
                  <c:v>65.658299999999997</c:v>
                </c:pt>
                <c:pt idx="2670">
                  <c:v>65.682199999999995</c:v>
                </c:pt>
                <c:pt idx="2671">
                  <c:v>65.706000000000003</c:v>
                </c:pt>
                <c:pt idx="2672">
                  <c:v>65.729900000000001</c:v>
                </c:pt>
                <c:pt idx="2673">
                  <c:v>65.753699999999995</c:v>
                </c:pt>
                <c:pt idx="2674">
                  <c:v>65.777600000000007</c:v>
                </c:pt>
                <c:pt idx="2675">
                  <c:v>65.801400000000001</c:v>
                </c:pt>
                <c:pt idx="2676">
                  <c:v>65.825299999999999</c:v>
                </c:pt>
                <c:pt idx="2677">
                  <c:v>65.849100000000007</c:v>
                </c:pt>
                <c:pt idx="2678">
                  <c:v>65.873000000000005</c:v>
                </c:pt>
                <c:pt idx="2679">
                  <c:v>65.896799999999999</c:v>
                </c:pt>
                <c:pt idx="2680">
                  <c:v>65.920699999999997</c:v>
                </c:pt>
                <c:pt idx="2681">
                  <c:v>65.944500000000005</c:v>
                </c:pt>
                <c:pt idx="2682">
                  <c:v>65.968400000000003</c:v>
                </c:pt>
                <c:pt idx="2683">
                  <c:v>65.992199999999997</c:v>
                </c:pt>
                <c:pt idx="2684">
                  <c:v>66.016099999999994</c:v>
                </c:pt>
                <c:pt idx="2685">
                  <c:v>66.039900000000003</c:v>
                </c:pt>
                <c:pt idx="2686">
                  <c:v>66.063800000000001</c:v>
                </c:pt>
                <c:pt idx="2687">
                  <c:v>66.087599999999995</c:v>
                </c:pt>
                <c:pt idx="2688">
                  <c:v>66.111500000000007</c:v>
                </c:pt>
                <c:pt idx="2689">
                  <c:v>66.135300000000001</c:v>
                </c:pt>
                <c:pt idx="2690">
                  <c:v>66.159199999999998</c:v>
                </c:pt>
                <c:pt idx="2691">
                  <c:v>66.183000000000007</c:v>
                </c:pt>
                <c:pt idx="2692">
                  <c:v>66.206900000000005</c:v>
                </c:pt>
                <c:pt idx="2693">
                  <c:v>66.230699999999999</c:v>
                </c:pt>
                <c:pt idx="2694">
                  <c:v>66.254599999999996</c:v>
                </c:pt>
                <c:pt idx="2695">
                  <c:v>66.278400000000005</c:v>
                </c:pt>
                <c:pt idx="2696">
                  <c:v>66.302300000000002</c:v>
                </c:pt>
                <c:pt idx="2697">
                  <c:v>66.326099999999997</c:v>
                </c:pt>
                <c:pt idx="2698">
                  <c:v>66.349999999999994</c:v>
                </c:pt>
                <c:pt idx="2699">
                  <c:v>66.373800000000003</c:v>
                </c:pt>
                <c:pt idx="2700">
                  <c:v>66.3977</c:v>
                </c:pt>
                <c:pt idx="2701">
                  <c:v>66.421599999999998</c:v>
                </c:pt>
                <c:pt idx="2702">
                  <c:v>66.445400000000006</c:v>
                </c:pt>
                <c:pt idx="2703">
                  <c:v>66.469300000000004</c:v>
                </c:pt>
                <c:pt idx="2704">
                  <c:v>66.493099999999998</c:v>
                </c:pt>
                <c:pt idx="2705">
                  <c:v>66.516999999999996</c:v>
                </c:pt>
                <c:pt idx="2706">
                  <c:v>66.540800000000004</c:v>
                </c:pt>
                <c:pt idx="2707">
                  <c:v>66.564700000000002</c:v>
                </c:pt>
                <c:pt idx="2708">
                  <c:v>66.588499999999996</c:v>
                </c:pt>
                <c:pt idx="2709">
                  <c:v>66.612399999999994</c:v>
                </c:pt>
                <c:pt idx="2710">
                  <c:v>66.636200000000002</c:v>
                </c:pt>
                <c:pt idx="2711">
                  <c:v>66.6601</c:v>
                </c:pt>
                <c:pt idx="2712">
                  <c:v>66.683899999999994</c:v>
                </c:pt>
                <c:pt idx="2713">
                  <c:v>66.707800000000006</c:v>
                </c:pt>
                <c:pt idx="2714">
                  <c:v>66.7316</c:v>
                </c:pt>
                <c:pt idx="2715">
                  <c:v>66.755499999999998</c:v>
                </c:pt>
                <c:pt idx="2716">
                  <c:v>66.779300000000006</c:v>
                </c:pt>
                <c:pt idx="2717">
                  <c:v>66.803200000000004</c:v>
                </c:pt>
                <c:pt idx="2718">
                  <c:v>66.826999999999998</c:v>
                </c:pt>
                <c:pt idx="2719">
                  <c:v>66.850899999999996</c:v>
                </c:pt>
                <c:pt idx="2720">
                  <c:v>66.874700000000004</c:v>
                </c:pt>
                <c:pt idx="2721">
                  <c:v>66.898600000000002</c:v>
                </c:pt>
                <c:pt idx="2722">
                  <c:v>66.922399999999996</c:v>
                </c:pt>
                <c:pt idx="2723">
                  <c:v>66.946299999999994</c:v>
                </c:pt>
                <c:pt idx="2724">
                  <c:v>66.970100000000002</c:v>
                </c:pt>
                <c:pt idx="2725">
                  <c:v>66.994</c:v>
                </c:pt>
                <c:pt idx="2726">
                  <c:v>67.017799999999994</c:v>
                </c:pt>
                <c:pt idx="2727">
                  <c:v>67.041700000000006</c:v>
                </c:pt>
                <c:pt idx="2728">
                  <c:v>67.0655</c:v>
                </c:pt>
                <c:pt idx="2729">
                  <c:v>67.089399999999998</c:v>
                </c:pt>
                <c:pt idx="2730">
                  <c:v>67.113200000000006</c:v>
                </c:pt>
                <c:pt idx="2731">
                  <c:v>67.137100000000004</c:v>
                </c:pt>
                <c:pt idx="2732">
                  <c:v>67.160899999999998</c:v>
                </c:pt>
                <c:pt idx="2733">
                  <c:v>67.184799999999996</c:v>
                </c:pt>
                <c:pt idx="2734">
                  <c:v>67.208600000000004</c:v>
                </c:pt>
                <c:pt idx="2735">
                  <c:v>67.232500000000002</c:v>
                </c:pt>
                <c:pt idx="2736">
                  <c:v>67.256299999999996</c:v>
                </c:pt>
                <c:pt idx="2737">
                  <c:v>67.280199999999994</c:v>
                </c:pt>
                <c:pt idx="2738">
                  <c:v>67.304000000000002</c:v>
                </c:pt>
                <c:pt idx="2739">
                  <c:v>67.3279</c:v>
                </c:pt>
                <c:pt idx="2740">
                  <c:v>67.351699999999994</c:v>
                </c:pt>
                <c:pt idx="2741">
                  <c:v>67.375600000000006</c:v>
                </c:pt>
                <c:pt idx="2742">
                  <c:v>67.3994</c:v>
                </c:pt>
                <c:pt idx="2743">
                  <c:v>67.423299999999998</c:v>
                </c:pt>
                <c:pt idx="2744">
                  <c:v>67.447100000000006</c:v>
                </c:pt>
                <c:pt idx="2745">
                  <c:v>67.471000000000004</c:v>
                </c:pt>
                <c:pt idx="2746">
                  <c:v>67.494799999999998</c:v>
                </c:pt>
                <c:pt idx="2747">
                  <c:v>67.518699999999995</c:v>
                </c:pt>
                <c:pt idx="2748">
                  <c:v>67.542500000000004</c:v>
                </c:pt>
                <c:pt idx="2749">
                  <c:v>67.566400000000002</c:v>
                </c:pt>
                <c:pt idx="2750">
                  <c:v>67.590199999999996</c:v>
                </c:pt>
                <c:pt idx="2751">
                  <c:v>67.614099999999993</c:v>
                </c:pt>
                <c:pt idx="2752">
                  <c:v>67.638000000000005</c:v>
                </c:pt>
                <c:pt idx="2753">
                  <c:v>67.661799999999999</c:v>
                </c:pt>
                <c:pt idx="2754">
                  <c:v>67.685699999999997</c:v>
                </c:pt>
                <c:pt idx="2755">
                  <c:v>67.709500000000006</c:v>
                </c:pt>
                <c:pt idx="2756">
                  <c:v>67.733400000000003</c:v>
                </c:pt>
                <c:pt idx="2757">
                  <c:v>67.757199999999997</c:v>
                </c:pt>
                <c:pt idx="2758">
                  <c:v>67.781099999999995</c:v>
                </c:pt>
                <c:pt idx="2759">
                  <c:v>67.804900000000004</c:v>
                </c:pt>
                <c:pt idx="2760">
                  <c:v>67.828800000000001</c:v>
                </c:pt>
                <c:pt idx="2761">
                  <c:v>67.852599999999995</c:v>
                </c:pt>
                <c:pt idx="2762">
                  <c:v>67.876499999999993</c:v>
                </c:pt>
                <c:pt idx="2763">
                  <c:v>67.900300000000001</c:v>
                </c:pt>
                <c:pt idx="2764">
                  <c:v>67.924199999999999</c:v>
                </c:pt>
                <c:pt idx="2765">
                  <c:v>67.947999999999993</c:v>
                </c:pt>
                <c:pt idx="2766">
                  <c:v>67.971900000000005</c:v>
                </c:pt>
                <c:pt idx="2767">
                  <c:v>67.995699999999999</c:v>
                </c:pt>
                <c:pt idx="2768">
                  <c:v>68.019599999999997</c:v>
                </c:pt>
                <c:pt idx="2769">
                  <c:v>68.043400000000005</c:v>
                </c:pt>
                <c:pt idx="2770">
                  <c:v>68.067300000000003</c:v>
                </c:pt>
                <c:pt idx="2771">
                  <c:v>68.091099999999997</c:v>
                </c:pt>
                <c:pt idx="2772">
                  <c:v>68.114999999999995</c:v>
                </c:pt>
                <c:pt idx="2773">
                  <c:v>68.138800000000003</c:v>
                </c:pt>
                <c:pt idx="2774">
                  <c:v>68.162700000000001</c:v>
                </c:pt>
                <c:pt idx="2775">
                  <c:v>68.186499999999995</c:v>
                </c:pt>
                <c:pt idx="2776">
                  <c:v>68.210400000000007</c:v>
                </c:pt>
                <c:pt idx="2777">
                  <c:v>68.234200000000001</c:v>
                </c:pt>
                <c:pt idx="2778">
                  <c:v>68.258099999999999</c:v>
                </c:pt>
                <c:pt idx="2779">
                  <c:v>68.281899999999993</c:v>
                </c:pt>
                <c:pt idx="2780">
                  <c:v>68.305800000000005</c:v>
                </c:pt>
                <c:pt idx="2781">
                  <c:v>68.329599999999999</c:v>
                </c:pt>
                <c:pt idx="2782">
                  <c:v>68.353499999999997</c:v>
                </c:pt>
                <c:pt idx="2783">
                  <c:v>68.377300000000005</c:v>
                </c:pt>
                <c:pt idx="2784">
                  <c:v>68.401200000000003</c:v>
                </c:pt>
                <c:pt idx="2785">
                  <c:v>68.424999999999997</c:v>
                </c:pt>
                <c:pt idx="2786">
                  <c:v>68.448899999999995</c:v>
                </c:pt>
                <c:pt idx="2787">
                  <c:v>68.472700000000003</c:v>
                </c:pt>
                <c:pt idx="2788">
                  <c:v>68.496600000000001</c:v>
                </c:pt>
                <c:pt idx="2789">
                  <c:v>68.520399999999995</c:v>
                </c:pt>
                <c:pt idx="2790">
                  <c:v>68.544300000000007</c:v>
                </c:pt>
                <c:pt idx="2791">
                  <c:v>68.568100000000001</c:v>
                </c:pt>
                <c:pt idx="2792">
                  <c:v>68.591999999999999</c:v>
                </c:pt>
                <c:pt idx="2793">
                  <c:v>68.615799999999993</c:v>
                </c:pt>
                <c:pt idx="2794">
                  <c:v>68.639700000000005</c:v>
                </c:pt>
                <c:pt idx="2795">
                  <c:v>68.663499999999999</c:v>
                </c:pt>
                <c:pt idx="2796">
                  <c:v>68.687399999999997</c:v>
                </c:pt>
                <c:pt idx="2797">
                  <c:v>68.711200000000005</c:v>
                </c:pt>
                <c:pt idx="2798">
                  <c:v>68.735100000000003</c:v>
                </c:pt>
                <c:pt idx="2799">
                  <c:v>68.758899999999997</c:v>
                </c:pt>
                <c:pt idx="2800">
                  <c:v>68.782799999999995</c:v>
                </c:pt>
                <c:pt idx="2801">
                  <c:v>68.806700000000006</c:v>
                </c:pt>
                <c:pt idx="2802">
                  <c:v>68.830500000000001</c:v>
                </c:pt>
                <c:pt idx="2803">
                  <c:v>68.854399999999998</c:v>
                </c:pt>
                <c:pt idx="2804">
                  <c:v>68.878200000000007</c:v>
                </c:pt>
                <c:pt idx="2805">
                  <c:v>68.902100000000004</c:v>
                </c:pt>
                <c:pt idx="2806">
                  <c:v>68.925899999999999</c:v>
                </c:pt>
                <c:pt idx="2807">
                  <c:v>68.949799999999996</c:v>
                </c:pt>
                <c:pt idx="2808">
                  <c:v>68.973600000000005</c:v>
                </c:pt>
                <c:pt idx="2809">
                  <c:v>68.997500000000002</c:v>
                </c:pt>
                <c:pt idx="2810">
                  <c:v>69.021299999999997</c:v>
                </c:pt>
                <c:pt idx="2811">
                  <c:v>69.045199999999994</c:v>
                </c:pt>
                <c:pt idx="2812">
                  <c:v>69.069000000000003</c:v>
                </c:pt>
                <c:pt idx="2813">
                  <c:v>69.0929</c:v>
                </c:pt>
                <c:pt idx="2814">
                  <c:v>69.116699999999994</c:v>
                </c:pt>
                <c:pt idx="2815">
                  <c:v>69.140600000000006</c:v>
                </c:pt>
                <c:pt idx="2816">
                  <c:v>69.164400000000001</c:v>
                </c:pt>
                <c:pt idx="2817">
                  <c:v>69.188299999999998</c:v>
                </c:pt>
                <c:pt idx="2818">
                  <c:v>69.212100000000007</c:v>
                </c:pt>
                <c:pt idx="2819">
                  <c:v>69.236000000000004</c:v>
                </c:pt>
                <c:pt idx="2820">
                  <c:v>69.259799999999998</c:v>
                </c:pt>
                <c:pt idx="2821">
                  <c:v>69.283699999999996</c:v>
                </c:pt>
                <c:pt idx="2822">
                  <c:v>69.307500000000005</c:v>
                </c:pt>
                <c:pt idx="2823">
                  <c:v>69.331400000000002</c:v>
                </c:pt>
                <c:pt idx="2824">
                  <c:v>69.355199999999996</c:v>
                </c:pt>
                <c:pt idx="2825">
                  <c:v>69.379099999999994</c:v>
                </c:pt>
                <c:pt idx="2826">
                  <c:v>69.402900000000002</c:v>
                </c:pt>
                <c:pt idx="2827">
                  <c:v>69.4268</c:v>
                </c:pt>
                <c:pt idx="2828">
                  <c:v>69.450599999999994</c:v>
                </c:pt>
                <c:pt idx="2829">
                  <c:v>69.474500000000006</c:v>
                </c:pt>
                <c:pt idx="2830">
                  <c:v>69.4983</c:v>
                </c:pt>
                <c:pt idx="2831">
                  <c:v>69.522199999999998</c:v>
                </c:pt>
                <c:pt idx="2832">
                  <c:v>69.546000000000006</c:v>
                </c:pt>
                <c:pt idx="2833">
                  <c:v>69.569900000000004</c:v>
                </c:pt>
                <c:pt idx="2834">
                  <c:v>69.593699999999998</c:v>
                </c:pt>
                <c:pt idx="2835">
                  <c:v>69.617599999999996</c:v>
                </c:pt>
                <c:pt idx="2836">
                  <c:v>69.641400000000004</c:v>
                </c:pt>
                <c:pt idx="2837">
                  <c:v>69.665300000000002</c:v>
                </c:pt>
                <c:pt idx="2838">
                  <c:v>69.689099999999996</c:v>
                </c:pt>
                <c:pt idx="2839">
                  <c:v>69.712999999999994</c:v>
                </c:pt>
                <c:pt idx="2840">
                  <c:v>69.736800000000002</c:v>
                </c:pt>
                <c:pt idx="2841">
                  <c:v>69.7607</c:v>
                </c:pt>
                <c:pt idx="2842">
                  <c:v>69.784499999999994</c:v>
                </c:pt>
                <c:pt idx="2843">
                  <c:v>69.808400000000006</c:v>
                </c:pt>
                <c:pt idx="2844">
                  <c:v>69.8322</c:v>
                </c:pt>
                <c:pt idx="2845">
                  <c:v>69.856099999999998</c:v>
                </c:pt>
                <c:pt idx="2846">
                  <c:v>69.879900000000006</c:v>
                </c:pt>
                <c:pt idx="2847">
                  <c:v>69.903800000000004</c:v>
                </c:pt>
                <c:pt idx="2848">
                  <c:v>69.927599999999998</c:v>
                </c:pt>
                <c:pt idx="2849">
                  <c:v>69.951499999999996</c:v>
                </c:pt>
                <c:pt idx="2850">
                  <c:v>69.975399999999993</c:v>
                </c:pt>
                <c:pt idx="2851">
                  <c:v>69.999200000000002</c:v>
                </c:pt>
              </c:numCache>
            </c:numRef>
          </c:xVal>
          <c:yVal>
            <c:numRef>
              <c:f>Farmaco!$D$4:$D$2855</c:f>
              <c:numCache>
                <c:formatCode>General</c:formatCode>
                <c:ptCount val="2852"/>
                <c:pt idx="0">
                  <c:v>6211.6</c:v>
                </c:pt>
                <c:pt idx="1">
                  <c:v>6208.2</c:v>
                </c:pt>
                <c:pt idx="2">
                  <c:v>6209.4</c:v>
                </c:pt>
                <c:pt idx="3">
                  <c:v>6209.2</c:v>
                </c:pt>
                <c:pt idx="4">
                  <c:v>6208.9</c:v>
                </c:pt>
                <c:pt idx="5">
                  <c:v>6208.5</c:v>
                </c:pt>
                <c:pt idx="6">
                  <c:v>6209.9</c:v>
                </c:pt>
                <c:pt idx="7">
                  <c:v>6208.1</c:v>
                </c:pt>
                <c:pt idx="8">
                  <c:v>6208.5</c:v>
                </c:pt>
                <c:pt idx="9">
                  <c:v>6208.4</c:v>
                </c:pt>
                <c:pt idx="10">
                  <c:v>6206.9</c:v>
                </c:pt>
                <c:pt idx="11">
                  <c:v>6207.3</c:v>
                </c:pt>
                <c:pt idx="12">
                  <c:v>6208.1</c:v>
                </c:pt>
                <c:pt idx="13">
                  <c:v>6207.9</c:v>
                </c:pt>
                <c:pt idx="14">
                  <c:v>6208.2</c:v>
                </c:pt>
                <c:pt idx="15">
                  <c:v>6207.9</c:v>
                </c:pt>
                <c:pt idx="16">
                  <c:v>6209.7</c:v>
                </c:pt>
                <c:pt idx="17">
                  <c:v>6209.3</c:v>
                </c:pt>
                <c:pt idx="18">
                  <c:v>6207.5</c:v>
                </c:pt>
                <c:pt idx="19">
                  <c:v>6207.7</c:v>
                </c:pt>
                <c:pt idx="20">
                  <c:v>6207.2</c:v>
                </c:pt>
                <c:pt idx="21">
                  <c:v>6206.7</c:v>
                </c:pt>
                <c:pt idx="22">
                  <c:v>6207.2</c:v>
                </c:pt>
                <c:pt idx="23">
                  <c:v>6208.7</c:v>
                </c:pt>
                <c:pt idx="24">
                  <c:v>6206.9</c:v>
                </c:pt>
                <c:pt idx="25">
                  <c:v>6207.3</c:v>
                </c:pt>
                <c:pt idx="26">
                  <c:v>6208.1</c:v>
                </c:pt>
                <c:pt idx="27">
                  <c:v>6206.5</c:v>
                </c:pt>
                <c:pt idx="28">
                  <c:v>6208.3</c:v>
                </c:pt>
                <c:pt idx="29">
                  <c:v>6207.7</c:v>
                </c:pt>
                <c:pt idx="30">
                  <c:v>6209.2</c:v>
                </c:pt>
                <c:pt idx="31">
                  <c:v>6208.1</c:v>
                </c:pt>
                <c:pt idx="32">
                  <c:v>6207.4</c:v>
                </c:pt>
                <c:pt idx="33">
                  <c:v>6208.9</c:v>
                </c:pt>
                <c:pt idx="34">
                  <c:v>6207.6</c:v>
                </c:pt>
                <c:pt idx="35">
                  <c:v>6205.2</c:v>
                </c:pt>
                <c:pt idx="36">
                  <c:v>6207.5</c:v>
                </c:pt>
                <c:pt idx="37">
                  <c:v>6206.9</c:v>
                </c:pt>
                <c:pt idx="38">
                  <c:v>6208.4</c:v>
                </c:pt>
                <c:pt idx="39">
                  <c:v>6206.4</c:v>
                </c:pt>
                <c:pt idx="40">
                  <c:v>6206.9</c:v>
                </c:pt>
                <c:pt idx="41">
                  <c:v>6206.5</c:v>
                </c:pt>
                <c:pt idx="42">
                  <c:v>6205.8</c:v>
                </c:pt>
                <c:pt idx="43">
                  <c:v>6206</c:v>
                </c:pt>
                <c:pt idx="44">
                  <c:v>6208.4</c:v>
                </c:pt>
                <c:pt idx="45">
                  <c:v>6207</c:v>
                </c:pt>
                <c:pt idx="46">
                  <c:v>6206.4</c:v>
                </c:pt>
                <c:pt idx="47">
                  <c:v>6206.4</c:v>
                </c:pt>
                <c:pt idx="48">
                  <c:v>6206.5</c:v>
                </c:pt>
                <c:pt idx="49">
                  <c:v>6206.8</c:v>
                </c:pt>
                <c:pt idx="50">
                  <c:v>6208.5</c:v>
                </c:pt>
                <c:pt idx="51">
                  <c:v>6205.6</c:v>
                </c:pt>
                <c:pt idx="52">
                  <c:v>6206.9</c:v>
                </c:pt>
                <c:pt idx="53">
                  <c:v>6206.5</c:v>
                </c:pt>
                <c:pt idx="54">
                  <c:v>6205.3</c:v>
                </c:pt>
                <c:pt idx="55">
                  <c:v>6206.1</c:v>
                </c:pt>
                <c:pt idx="56">
                  <c:v>6206.2</c:v>
                </c:pt>
                <c:pt idx="57">
                  <c:v>6207</c:v>
                </c:pt>
                <c:pt idx="58">
                  <c:v>6207.4</c:v>
                </c:pt>
                <c:pt idx="59">
                  <c:v>6204.9</c:v>
                </c:pt>
                <c:pt idx="60">
                  <c:v>6206.4</c:v>
                </c:pt>
                <c:pt idx="61">
                  <c:v>6206</c:v>
                </c:pt>
                <c:pt idx="62">
                  <c:v>6207</c:v>
                </c:pt>
                <c:pt idx="63">
                  <c:v>6205.2</c:v>
                </c:pt>
                <c:pt idx="64">
                  <c:v>6206.1</c:v>
                </c:pt>
                <c:pt idx="65">
                  <c:v>6206.5</c:v>
                </c:pt>
                <c:pt idx="66">
                  <c:v>6206.3</c:v>
                </c:pt>
                <c:pt idx="67">
                  <c:v>6206.3</c:v>
                </c:pt>
                <c:pt idx="68">
                  <c:v>6206.2</c:v>
                </c:pt>
                <c:pt idx="69">
                  <c:v>6205.6</c:v>
                </c:pt>
                <c:pt idx="70">
                  <c:v>6206.1</c:v>
                </c:pt>
                <c:pt idx="71">
                  <c:v>6205.2</c:v>
                </c:pt>
                <c:pt idx="72">
                  <c:v>6206.7</c:v>
                </c:pt>
                <c:pt idx="73">
                  <c:v>6205.4</c:v>
                </c:pt>
                <c:pt idx="74">
                  <c:v>6205.9</c:v>
                </c:pt>
                <c:pt idx="75">
                  <c:v>6205.6</c:v>
                </c:pt>
                <c:pt idx="76">
                  <c:v>6206.1</c:v>
                </c:pt>
                <c:pt idx="77">
                  <c:v>6206</c:v>
                </c:pt>
                <c:pt idx="78">
                  <c:v>6205.6</c:v>
                </c:pt>
                <c:pt idx="79">
                  <c:v>6204.8</c:v>
                </c:pt>
                <c:pt idx="80">
                  <c:v>6206.6</c:v>
                </c:pt>
                <c:pt idx="81">
                  <c:v>6205.9</c:v>
                </c:pt>
                <c:pt idx="82">
                  <c:v>6206.5</c:v>
                </c:pt>
                <c:pt idx="83">
                  <c:v>6206.1</c:v>
                </c:pt>
                <c:pt idx="84">
                  <c:v>6205.9</c:v>
                </c:pt>
                <c:pt idx="85">
                  <c:v>6204.7</c:v>
                </c:pt>
                <c:pt idx="86">
                  <c:v>6206.4</c:v>
                </c:pt>
                <c:pt idx="87">
                  <c:v>6205.8</c:v>
                </c:pt>
                <c:pt idx="88">
                  <c:v>6205.6</c:v>
                </c:pt>
                <c:pt idx="89">
                  <c:v>6206</c:v>
                </c:pt>
                <c:pt idx="90">
                  <c:v>6205.9</c:v>
                </c:pt>
                <c:pt idx="91">
                  <c:v>6205.8</c:v>
                </c:pt>
                <c:pt idx="92">
                  <c:v>6206</c:v>
                </c:pt>
                <c:pt idx="93">
                  <c:v>6206.7</c:v>
                </c:pt>
                <c:pt idx="94">
                  <c:v>6205.5</c:v>
                </c:pt>
                <c:pt idx="95">
                  <c:v>6207.3</c:v>
                </c:pt>
                <c:pt idx="96">
                  <c:v>6204.3</c:v>
                </c:pt>
                <c:pt idx="97">
                  <c:v>6206.4</c:v>
                </c:pt>
                <c:pt idx="98">
                  <c:v>6206.9</c:v>
                </c:pt>
                <c:pt idx="99">
                  <c:v>6206</c:v>
                </c:pt>
                <c:pt idx="100">
                  <c:v>6206.1</c:v>
                </c:pt>
                <c:pt idx="101">
                  <c:v>6205.2</c:v>
                </c:pt>
                <c:pt idx="102">
                  <c:v>6205.7</c:v>
                </c:pt>
                <c:pt idx="103">
                  <c:v>6205.3</c:v>
                </c:pt>
                <c:pt idx="104">
                  <c:v>6205.4</c:v>
                </c:pt>
                <c:pt idx="105">
                  <c:v>6204.4</c:v>
                </c:pt>
                <c:pt idx="106">
                  <c:v>6205.9</c:v>
                </c:pt>
                <c:pt idx="107">
                  <c:v>6206.4</c:v>
                </c:pt>
                <c:pt idx="108">
                  <c:v>6205.5</c:v>
                </c:pt>
                <c:pt idx="109">
                  <c:v>6204.9</c:v>
                </c:pt>
                <c:pt idx="110">
                  <c:v>6205.4</c:v>
                </c:pt>
                <c:pt idx="111">
                  <c:v>6205.5</c:v>
                </c:pt>
                <c:pt idx="112">
                  <c:v>6205.6</c:v>
                </c:pt>
                <c:pt idx="113">
                  <c:v>6206</c:v>
                </c:pt>
                <c:pt idx="114">
                  <c:v>6205.9</c:v>
                </c:pt>
                <c:pt idx="115">
                  <c:v>6205.3</c:v>
                </c:pt>
                <c:pt idx="116">
                  <c:v>6205.2</c:v>
                </c:pt>
                <c:pt idx="117">
                  <c:v>6205.8</c:v>
                </c:pt>
                <c:pt idx="118">
                  <c:v>6206.1</c:v>
                </c:pt>
                <c:pt idx="119">
                  <c:v>6205.7</c:v>
                </c:pt>
                <c:pt idx="120">
                  <c:v>6206.2</c:v>
                </c:pt>
                <c:pt idx="121">
                  <c:v>6204.6</c:v>
                </c:pt>
                <c:pt idx="122">
                  <c:v>6205.1</c:v>
                </c:pt>
                <c:pt idx="123">
                  <c:v>6206.3</c:v>
                </c:pt>
                <c:pt idx="124">
                  <c:v>6205.1</c:v>
                </c:pt>
                <c:pt idx="125">
                  <c:v>6205.8</c:v>
                </c:pt>
                <c:pt idx="126">
                  <c:v>6204.3</c:v>
                </c:pt>
                <c:pt idx="127">
                  <c:v>6205.4</c:v>
                </c:pt>
                <c:pt idx="128">
                  <c:v>6206.2</c:v>
                </c:pt>
                <c:pt idx="129">
                  <c:v>6205.7</c:v>
                </c:pt>
                <c:pt idx="130">
                  <c:v>6206.1</c:v>
                </c:pt>
                <c:pt idx="131">
                  <c:v>6208.5</c:v>
                </c:pt>
                <c:pt idx="132">
                  <c:v>6204.8</c:v>
                </c:pt>
                <c:pt idx="133">
                  <c:v>6205.5</c:v>
                </c:pt>
                <c:pt idx="134">
                  <c:v>6205.9</c:v>
                </c:pt>
                <c:pt idx="135">
                  <c:v>6204.5</c:v>
                </c:pt>
                <c:pt idx="136">
                  <c:v>6205</c:v>
                </c:pt>
                <c:pt idx="137">
                  <c:v>6205.5</c:v>
                </c:pt>
                <c:pt idx="138">
                  <c:v>6206.8</c:v>
                </c:pt>
                <c:pt idx="139">
                  <c:v>6204.7</c:v>
                </c:pt>
                <c:pt idx="140">
                  <c:v>6205.8</c:v>
                </c:pt>
                <c:pt idx="141">
                  <c:v>6204.6</c:v>
                </c:pt>
                <c:pt idx="142">
                  <c:v>6206.6</c:v>
                </c:pt>
                <c:pt idx="143">
                  <c:v>6205</c:v>
                </c:pt>
                <c:pt idx="144">
                  <c:v>6205.3</c:v>
                </c:pt>
                <c:pt idx="145">
                  <c:v>6207.2</c:v>
                </c:pt>
                <c:pt idx="146">
                  <c:v>6206.4</c:v>
                </c:pt>
                <c:pt idx="147">
                  <c:v>6206.3</c:v>
                </c:pt>
                <c:pt idx="148">
                  <c:v>6205.3</c:v>
                </c:pt>
                <c:pt idx="149">
                  <c:v>6204.2</c:v>
                </c:pt>
                <c:pt idx="150">
                  <c:v>6205.7</c:v>
                </c:pt>
                <c:pt idx="151">
                  <c:v>6206.5</c:v>
                </c:pt>
                <c:pt idx="152">
                  <c:v>6205.1</c:v>
                </c:pt>
                <c:pt idx="153">
                  <c:v>6206.3</c:v>
                </c:pt>
                <c:pt idx="154">
                  <c:v>6205.5</c:v>
                </c:pt>
                <c:pt idx="155">
                  <c:v>6206.8</c:v>
                </c:pt>
                <c:pt idx="156">
                  <c:v>6206.4</c:v>
                </c:pt>
                <c:pt idx="157">
                  <c:v>6207.7</c:v>
                </c:pt>
                <c:pt idx="158">
                  <c:v>6206.3</c:v>
                </c:pt>
                <c:pt idx="159">
                  <c:v>6208</c:v>
                </c:pt>
                <c:pt idx="160">
                  <c:v>6206.1</c:v>
                </c:pt>
                <c:pt idx="161">
                  <c:v>6206.8</c:v>
                </c:pt>
                <c:pt idx="162">
                  <c:v>6206.1</c:v>
                </c:pt>
                <c:pt idx="163">
                  <c:v>6204.7</c:v>
                </c:pt>
                <c:pt idx="164">
                  <c:v>6205.9</c:v>
                </c:pt>
                <c:pt idx="165">
                  <c:v>6205.7</c:v>
                </c:pt>
                <c:pt idx="166">
                  <c:v>6206.2</c:v>
                </c:pt>
                <c:pt idx="167">
                  <c:v>6206.8</c:v>
                </c:pt>
                <c:pt idx="168">
                  <c:v>6207</c:v>
                </c:pt>
                <c:pt idx="169">
                  <c:v>6205.7</c:v>
                </c:pt>
                <c:pt idx="170">
                  <c:v>6205.9</c:v>
                </c:pt>
                <c:pt idx="171">
                  <c:v>6208.3</c:v>
                </c:pt>
                <c:pt idx="172">
                  <c:v>6206.7</c:v>
                </c:pt>
                <c:pt idx="173">
                  <c:v>6208</c:v>
                </c:pt>
                <c:pt idx="174">
                  <c:v>6207.1</c:v>
                </c:pt>
                <c:pt idx="175">
                  <c:v>6208.2</c:v>
                </c:pt>
                <c:pt idx="176">
                  <c:v>6209.3</c:v>
                </c:pt>
                <c:pt idx="177">
                  <c:v>6209.1</c:v>
                </c:pt>
                <c:pt idx="178">
                  <c:v>6209.3</c:v>
                </c:pt>
                <c:pt idx="179">
                  <c:v>6209.2</c:v>
                </c:pt>
                <c:pt idx="180">
                  <c:v>6209.4</c:v>
                </c:pt>
                <c:pt idx="181">
                  <c:v>6208.7</c:v>
                </c:pt>
                <c:pt idx="182">
                  <c:v>6208.7</c:v>
                </c:pt>
                <c:pt idx="183">
                  <c:v>6209.2</c:v>
                </c:pt>
                <c:pt idx="184">
                  <c:v>6210</c:v>
                </c:pt>
                <c:pt idx="185">
                  <c:v>6211.6</c:v>
                </c:pt>
                <c:pt idx="186">
                  <c:v>6213.3</c:v>
                </c:pt>
                <c:pt idx="187">
                  <c:v>6215.1</c:v>
                </c:pt>
                <c:pt idx="188">
                  <c:v>6213.7</c:v>
                </c:pt>
                <c:pt idx="189">
                  <c:v>6216.6</c:v>
                </c:pt>
                <c:pt idx="190">
                  <c:v>6219.5</c:v>
                </c:pt>
                <c:pt idx="191">
                  <c:v>6220.9</c:v>
                </c:pt>
                <c:pt idx="192">
                  <c:v>6222.1</c:v>
                </c:pt>
                <c:pt idx="193">
                  <c:v>6226.3</c:v>
                </c:pt>
                <c:pt idx="194">
                  <c:v>6226.8</c:v>
                </c:pt>
                <c:pt idx="195">
                  <c:v>6231.9</c:v>
                </c:pt>
                <c:pt idx="196">
                  <c:v>6229.9</c:v>
                </c:pt>
                <c:pt idx="197">
                  <c:v>6232.7</c:v>
                </c:pt>
                <c:pt idx="198">
                  <c:v>6242.7</c:v>
                </c:pt>
                <c:pt idx="199">
                  <c:v>6245.8</c:v>
                </c:pt>
                <c:pt idx="200">
                  <c:v>6247.1</c:v>
                </c:pt>
                <c:pt idx="201">
                  <c:v>6258.5</c:v>
                </c:pt>
                <c:pt idx="202">
                  <c:v>6265.4</c:v>
                </c:pt>
                <c:pt idx="203">
                  <c:v>6279.5</c:v>
                </c:pt>
                <c:pt idx="204">
                  <c:v>6294.8</c:v>
                </c:pt>
                <c:pt idx="205">
                  <c:v>6309.4</c:v>
                </c:pt>
                <c:pt idx="206">
                  <c:v>6319.9</c:v>
                </c:pt>
                <c:pt idx="207">
                  <c:v>6342.6</c:v>
                </c:pt>
                <c:pt idx="208">
                  <c:v>6382.7</c:v>
                </c:pt>
                <c:pt idx="209">
                  <c:v>6414.1</c:v>
                </c:pt>
                <c:pt idx="210">
                  <c:v>6430.3</c:v>
                </c:pt>
                <c:pt idx="211">
                  <c:v>6491</c:v>
                </c:pt>
                <c:pt idx="212">
                  <c:v>6549</c:v>
                </c:pt>
                <c:pt idx="213">
                  <c:v>6616.6</c:v>
                </c:pt>
                <c:pt idx="214">
                  <c:v>6734.3</c:v>
                </c:pt>
                <c:pt idx="215">
                  <c:v>6868.4</c:v>
                </c:pt>
                <c:pt idx="216">
                  <c:v>7014.2</c:v>
                </c:pt>
                <c:pt idx="217">
                  <c:v>7163.9</c:v>
                </c:pt>
                <c:pt idx="218">
                  <c:v>7429.9</c:v>
                </c:pt>
                <c:pt idx="219">
                  <c:v>7798.9</c:v>
                </c:pt>
                <c:pt idx="220">
                  <c:v>8114.8</c:v>
                </c:pt>
                <c:pt idx="221">
                  <c:v>8319.7000000000007</c:v>
                </c:pt>
                <c:pt idx="222">
                  <c:v>8277</c:v>
                </c:pt>
                <c:pt idx="223">
                  <c:v>7934.5</c:v>
                </c:pt>
                <c:pt idx="224">
                  <c:v>7385.2</c:v>
                </c:pt>
                <c:pt idx="225">
                  <c:v>6866.9</c:v>
                </c:pt>
                <c:pt idx="226">
                  <c:v>6541.6</c:v>
                </c:pt>
                <c:pt idx="227">
                  <c:v>6366.7</c:v>
                </c:pt>
                <c:pt idx="228">
                  <c:v>6295.1</c:v>
                </c:pt>
                <c:pt idx="229">
                  <c:v>6262.9</c:v>
                </c:pt>
                <c:pt idx="230">
                  <c:v>6246.2</c:v>
                </c:pt>
                <c:pt idx="231">
                  <c:v>6241.3</c:v>
                </c:pt>
                <c:pt idx="232">
                  <c:v>6235.8</c:v>
                </c:pt>
                <c:pt idx="233">
                  <c:v>6230.1</c:v>
                </c:pt>
                <c:pt idx="234">
                  <c:v>6227</c:v>
                </c:pt>
                <c:pt idx="235">
                  <c:v>6225.9</c:v>
                </c:pt>
                <c:pt idx="236">
                  <c:v>6223.6</c:v>
                </c:pt>
                <c:pt idx="237">
                  <c:v>6219.2</c:v>
                </c:pt>
                <c:pt idx="238">
                  <c:v>6217.7</c:v>
                </c:pt>
                <c:pt idx="239">
                  <c:v>6216.1</c:v>
                </c:pt>
                <c:pt idx="240">
                  <c:v>6217.5</c:v>
                </c:pt>
                <c:pt idx="241">
                  <c:v>6214.2</c:v>
                </c:pt>
                <c:pt idx="242">
                  <c:v>6215.8</c:v>
                </c:pt>
                <c:pt idx="243">
                  <c:v>6212.9</c:v>
                </c:pt>
                <c:pt idx="244">
                  <c:v>6212.4</c:v>
                </c:pt>
                <c:pt idx="245">
                  <c:v>6213.8</c:v>
                </c:pt>
                <c:pt idx="246">
                  <c:v>6210.4</c:v>
                </c:pt>
                <c:pt idx="247">
                  <c:v>6210.6</c:v>
                </c:pt>
                <c:pt idx="248">
                  <c:v>6211.9</c:v>
                </c:pt>
                <c:pt idx="249">
                  <c:v>6210.5</c:v>
                </c:pt>
                <c:pt idx="250">
                  <c:v>6212.3</c:v>
                </c:pt>
                <c:pt idx="251">
                  <c:v>6211.3</c:v>
                </c:pt>
                <c:pt idx="252">
                  <c:v>6210.5</c:v>
                </c:pt>
                <c:pt idx="253">
                  <c:v>6211.2</c:v>
                </c:pt>
                <c:pt idx="254">
                  <c:v>6213.4</c:v>
                </c:pt>
                <c:pt idx="255">
                  <c:v>6212.3</c:v>
                </c:pt>
                <c:pt idx="256">
                  <c:v>6212.3</c:v>
                </c:pt>
                <c:pt idx="257">
                  <c:v>6209.9</c:v>
                </c:pt>
                <c:pt idx="258">
                  <c:v>6212.2</c:v>
                </c:pt>
                <c:pt idx="259">
                  <c:v>6211.7</c:v>
                </c:pt>
                <c:pt idx="260">
                  <c:v>6211.6</c:v>
                </c:pt>
                <c:pt idx="261">
                  <c:v>6215.8</c:v>
                </c:pt>
                <c:pt idx="262">
                  <c:v>6214.2</c:v>
                </c:pt>
                <c:pt idx="263">
                  <c:v>6213.8</c:v>
                </c:pt>
                <c:pt idx="264">
                  <c:v>6216.6</c:v>
                </c:pt>
                <c:pt idx="265">
                  <c:v>6217</c:v>
                </c:pt>
                <c:pt idx="266">
                  <c:v>6217.1</c:v>
                </c:pt>
                <c:pt idx="267">
                  <c:v>6220.1</c:v>
                </c:pt>
                <c:pt idx="268">
                  <c:v>6227.2</c:v>
                </c:pt>
                <c:pt idx="269">
                  <c:v>6228</c:v>
                </c:pt>
                <c:pt idx="270">
                  <c:v>6234.9</c:v>
                </c:pt>
                <c:pt idx="271">
                  <c:v>6243.1</c:v>
                </c:pt>
                <c:pt idx="272">
                  <c:v>6248.1</c:v>
                </c:pt>
                <c:pt idx="273">
                  <c:v>6257</c:v>
                </c:pt>
                <c:pt idx="274">
                  <c:v>6266.7</c:v>
                </c:pt>
                <c:pt idx="275">
                  <c:v>6281.4</c:v>
                </c:pt>
                <c:pt idx="276">
                  <c:v>6299.9</c:v>
                </c:pt>
                <c:pt idx="277">
                  <c:v>6329.8</c:v>
                </c:pt>
                <c:pt idx="278">
                  <c:v>6354.9</c:v>
                </c:pt>
                <c:pt idx="279">
                  <c:v>6384</c:v>
                </c:pt>
                <c:pt idx="280">
                  <c:v>6419.1</c:v>
                </c:pt>
                <c:pt idx="281">
                  <c:v>6424.9</c:v>
                </c:pt>
                <c:pt idx="282">
                  <c:v>6395.9</c:v>
                </c:pt>
                <c:pt idx="283">
                  <c:v>6344.9</c:v>
                </c:pt>
                <c:pt idx="284">
                  <c:v>6297.2</c:v>
                </c:pt>
                <c:pt idx="285">
                  <c:v>6258.6</c:v>
                </c:pt>
                <c:pt idx="286">
                  <c:v>6239.9</c:v>
                </c:pt>
                <c:pt idx="287">
                  <c:v>6233.8</c:v>
                </c:pt>
                <c:pt idx="288">
                  <c:v>6228.9</c:v>
                </c:pt>
                <c:pt idx="289">
                  <c:v>6222.4</c:v>
                </c:pt>
                <c:pt idx="290">
                  <c:v>6224.3</c:v>
                </c:pt>
                <c:pt idx="291">
                  <c:v>6226.1</c:v>
                </c:pt>
                <c:pt idx="292">
                  <c:v>6223.2</c:v>
                </c:pt>
                <c:pt idx="293">
                  <c:v>6220.6</c:v>
                </c:pt>
                <c:pt idx="294">
                  <c:v>6221.5</c:v>
                </c:pt>
                <c:pt idx="295">
                  <c:v>6221.9</c:v>
                </c:pt>
                <c:pt idx="296">
                  <c:v>6219.4</c:v>
                </c:pt>
                <c:pt idx="297">
                  <c:v>6219.9</c:v>
                </c:pt>
                <c:pt idx="298">
                  <c:v>6220.9</c:v>
                </c:pt>
                <c:pt idx="299">
                  <c:v>6221.1</c:v>
                </c:pt>
                <c:pt idx="300">
                  <c:v>6224</c:v>
                </c:pt>
                <c:pt idx="301">
                  <c:v>6224.5</c:v>
                </c:pt>
                <c:pt idx="302">
                  <c:v>6228.2</c:v>
                </c:pt>
                <c:pt idx="303">
                  <c:v>6232.9</c:v>
                </c:pt>
                <c:pt idx="304">
                  <c:v>6232.8</c:v>
                </c:pt>
                <c:pt idx="305">
                  <c:v>6243.6</c:v>
                </c:pt>
                <c:pt idx="306">
                  <c:v>6250</c:v>
                </c:pt>
                <c:pt idx="307">
                  <c:v>6263.3</c:v>
                </c:pt>
                <c:pt idx="308">
                  <c:v>6268.9</c:v>
                </c:pt>
                <c:pt idx="309">
                  <c:v>6283.2</c:v>
                </c:pt>
                <c:pt idx="310">
                  <c:v>6297.5</c:v>
                </c:pt>
                <c:pt idx="311">
                  <c:v>6315.9</c:v>
                </c:pt>
                <c:pt idx="312">
                  <c:v>6342.4</c:v>
                </c:pt>
                <c:pt idx="313">
                  <c:v>6376.8</c:v>
                </c:pt>
                <c:pt idx="314">
                  <c:v>6428.7</c:v>
                </c:pt>
                <c:pt idx="315">
                  <c:v>6477.6</c:v>
                </c:pt>
                <c:pt idx="316">
                  <c:v>6553.9</c:v>
                </c:pt>
                <c:pt idx="317">
                  <c:v>6651.2</c:v>
                </c:pt>
                <c:pt idx="318">
                  <c:v>6789.4</c:v>
                </c:pt>
                <c:pt idx="319">
                  <c:v>6944</c:v>
                </c:pt>
                <c:pt idx="320">
                  <c:v>7140.1</c:v>
                </c:pt>
                <c:pt idx="321">
                  <c:v>7370.9</c:v>
                </c:pt>
                <c:pt idx="322">
                  <c:v>7719.5</c:v>
                </c:pt>
                <c:pt idx="323">
                  <c:v>8178.7</c:v>
                </c:pt>
                <c:pt idx="324">
                  <c:v>8848.4</c:v>
                </c:pt>
                <c:pt idx="325">
                  <c:v>9786.7999999999993</c:v>
                </c:pt>
                <c:pt idx="326">
                  <c:v>10786.8</c:v>
                </c:pt>
                <c:pt idx="327">
                  <c:v>11348.900000000001</c:v>
                </c:pt>
                <c:pt idx="328">
                  <c:v>10954.3</c:v>
                </c:pt>
                <c:pt idx="329">
                  <c:v>9723.5</c:v>
                </c:pt>
                <c:pt idx="330">
                  <c:v>8493.2999999999993</c:v>
                </c:pt>
                <c:pt idx="331">
                  <c:v>7405.1</c:v>
                </c:pt>
                <c:pt idx="332">
                  <c:v>6776</c:v>
                </c:pt>
                <c:pt idx="333">
                  <c:v>6488.2</c:v>
                </c:pt>
                <c:pt idx="334">
                  <c:v>6366.7</c:v>
                </c:pt>
                <c:pt idx="335">
                  <c:v>6318</c:v>
                </c:pt>
                <c:pt idx="336">
                  <c:v>6295</c:v>
                </c:pt>
                <c:pt idx="337">
                  <c:v>6283.9</c:v>
                </c:pt>
                <c:pt idx="338">
                  <c:v>6269.3</c:v>
                </c:pt>
                <c:pt idx="339">
                  <c:v>6270</c:v>
                </c:pt>
                <c:pt idx="340">
                  <c:v>6258.9</c:v>
                </c:pt>
                <c:pt idx="341">
                  <c:v>6250.5</c:v>
                </c:pt>
                <c:pt idx="342">
                  <c:v>6247.3</c:v>
                </c:pt>
                <c:pt idx="343">
                  <c:v>6240.8</c:v>
                </c:pt>
                <c:pt idx="344">
                  <c:v>6237.1</c:v>
                </c:pt>
                <c:pt idx="345">
                  <c:v>6232.3</c:v>
                </c:pt>
                <c:pt idx="346">
                  <c:v>6231.6</c:v>
                </c:pt>
                <c:pt idx="347">
                  <c:v>6227.4</c:v>
                </c:pt>
                <c:pt idx="348">
                  <c:v>6222.4</c:v>
                </c:pt>
                <c:pt idx="349">
                  <c:v>6220.7</c:v>
                </c:pt>
                <c:pt idx="350">
                  <c:v>6220.8</c:v>
                </c:pt>
                <c:pt idx="351">
                  <c:v>6219</c:v>
                </c:pt>
                <c:pt idx="352">
                  <c:v>6216.5</c:v>
                </c:pt>
                <c:pt idx="353">
                  <c:v>6218.2</c:v>
                </c:pt>
                <c:pt idx="354">
                  <c:v>6216.5</c:v>
                </c:pt>
                <c:pt idx="355">
                  <c:v>6214.2</c:v>
                </c:pt>
                <c:pt idx="356">
                  <c:v>6215.6</c:v>
                </c:pt>
                <c:pt idx="357">
                  <c:v>6216.2</c:v>
                </c:pt>
                <c:pt idx="358">
                  <c:v>6215.3</c:v>
                </c:pt>
                <c:pt idx="359">
                  <c:v>6212.5</c:v>
                </c:pt>
                <c:pt idx="360">
                  <c:v>6212.9</c:v>
                </c:pt>
                <c:pt idx="361">
                  <c:v>6211.8</c:v>
                </c:pt>
                <c:pt idx="362">
                  <c:v>6211.7</c:v>
                </c:pt>
                <c:pt idx="363">
                  <c:v>6211.3</c:v>
                </c:pt>
                <c:pt idx="364">
                  <c:v>6211</c:v>
                </c:pt>
                <c:pt idx="365">
                  <c:v>6210.5</c:v>
                </c:pt>
                <c:pt idx="366">
                  <c:v>6211.3</c:v>
                </c:pt>
                <c:pt idx="367">
                  <c:v>6210</c:v>
                </c:pt>
                <c:pt idx="368">
                  <c:v>6210.2</c:v>
                </c:pt>
                <c:pt idx="369">
                  <c:v>6209.8</c:v>
                </c:pt>
                <c:pt idx="370">
                  <c:v>6209.1</c:v>
                </c:pt>
                <c:pt idx="371">
                  <c:v>6209.6</c:v>
                </c:pt>
                <c:pt idx="372">
                  <c:v>6209.3</c:v>
                </c:pt>
                <c:pt idx="373">
                  <c:v>6207.6</c:v>
                </c:pt>
                <c:pt idx="374">
                  <c:v>6207.4</c:v>
                </c:pt>
                <c:pt idx="375">
                  <c:v>6208.9</c:v>
                </c:pt>
                <c:pt idx="376">
                  <c:v>6206.9</c:v>
                </c:pt>
                <c:pt idx="377">
                  <c:v>6208.9</c:v>
                </c:pt>
                <c:pt idx="378">
                  <c:v>6207.8</c:v>
                </c:pt>
                <c:pt idx="379">
                  <c:v>6209.5</c:v>
                </c:pt>
                <c:pt idx="380">
                  <c:v>6208</c:v>
                </c:pt>
                <c:pt idx="381">
                  <c:v>6207.4</c:v>
                </c:pt>
                <c:pt idx="382">
                  <c:v>6207.3</c:v>
                </c:pt>
                <c:pt idx="383">
                  <c:v>6207.1</c:v>
                </c:pt>
                <c:pt idx="384">
                  <c:v>6209.7</c:v>
                </c:pt>
                <c:pt idx="385">
                  <c:v>6207.3</c:v>
                </c:pt>
                <c:pt idx="386">
                  <c:v>6208.2</c:v>
                </c:pt>
                <c:pt idx="387">
                  <c:v>6206.8</c:v>
                </c:pt>
                <c:pt idx="388">
                  <c:v>6207.9</c:v>
                </c:pt>
                <c:pt idx="389">
                  <c:v>6208.4</c:v>
                </c:pt>
                <c:pt idx="390">
                  <c:v>6208.8</c:v>
                </c:pt>
                <c:pt idx="391">
                  <c:v>6209.1</c:v>
                </c:pt>
                <c:pt idx="392">
                  <c:v>6208.1</c:v>
                </c:pt>
                <c:pt idx="393">
                  <c:v>6207.2</c:v>
                </c:pt>
                <c:pt idx="394">
                  <c:v>6209.3</c:v>
                </c:pt>
                <c:pt idx="395">
                  <c:v>6207.4</c:v>
                </c:pt>
                <c:pt idx="396">
                  <c:v>6206.3</c:v>
                </c:pt>
                <c:pt idx="397">
                  <c:v>6207.5</c:v>
                </c:pt>
                <c:pt idx="398">
                  <c:v>6206</c:v>
                </c:pt>
                <c:pt idx="399">
                  <c:v>6207.7</c:v>
                </c:pt>
                <c:pt idx="400">
                  <c:v>6207.7</c:v>
                </c:pt>
                <c:pt idx="401">
                  <c:v>6209.1</c:v>
                </c:pt>
                <c:pt idx="402">
                  <c:v>6208.5</c:v>
                </c:pt>
                <c:pt idx="403">
                  <c:v>6207.7</c:v>
                </c:pt>
                <c:pt idx="404">
                  <c:v>6206.8</c:v>
                </c:pt>
                <c:pt idx="405">
                  <c:v>6208.4</c:v>
                </c:pt>
                <c:pt idx="406">
                  <c:v>6207.1</c:v>
                </c:pt>
                <c:pt idx="407">
                  <c:v>6206</c:v>
                </c:pt>
                <c:pt idx="408">
                  <c:v>6206</c:v>
                </c:pt>
                <c:pt idx="409">
                  <c:v>6206.3</c:v>
                </c:pt>
                <c:pt idx="410">
                  <c:v>6206.8</c:v>
                </c:pt>
                <c:pt idx="411">
                  <c:v>6207</c:v>
                </c:pt>
                <c:pt idx="412">
                  <c:v>6206</c:v>
                </c:pt>
                <c:pt idx="413">
                  <c:v>6206.9</c:v>
                </c:pt>
                <c:pt idx="414">
                  <c:v>6207.4</c:v>
                </c:pt>
                <c:pt idx="415">
                  <c:v>6206.9</c:v>
                </c:pt>
                <c:pt idx="416">
                  <c:v>6207.5</c:v>
                </c:pt>
                <c:pt idx="417">
                  <c:v>6207.3</c:v>
                </c:pt>
                <c:pt idx="418">
                  <c:v>6207</c:v>
                </c:pt>
                <c:pt idx="419">
                  <c:v>6207.5</c:v>
                </c:pt>
                <c:pt idx="420">
                  <c:v>6206.6</c:v>
                </c:pt>
                <c:pt idx="421">
                  <c:v>6208</c:v>
                </c:pt>
                <c:pt idx="422">
                  <c:v>6208</c:v>
                </c:pt>
                <c:pt idx="423">
                  <c:v>6207.2</c:v>
                </c:pt>
                <c:pt idx="424">
                  <c:v>6206.2</c:v>
                </c:pt>
                <c:pt idx="425">
                  <c:v>6209</c:v>
                </c:pt>
                <c:pt idx="426">
                  <c:v>6208.6</c:v>
                </c:pt>
                <c:pt idx="427">
                  <c:v>6207.6</c:v>
                </c:pt>
                <c:pt idx="428">
                  <c:v>6208.9</c:v>
                </c:pt>
                <c:pt idx="429">
                  <c:v>6208.7</c:v>
                </c:pt>
                <c:pt idx="430">
                  <c:v>6209.7</c:v>
                </c:pt>
                <c:pt idx="431">
                  <c:v>6208.5</c:v>
                </c:pt>
                <c:pt idx="432">
                  <c:v>6210.2</c:v>
                </c:pt>
                <c:pt idx="433">
                  <c:v>6211.9</c:v>
                </c:pt>
                <c:pt idx="434">
                  <c:v>6211.5</c:v>
                </c:pt>
                <c:pt idx="435">
                  <c:v>6212.3</c:v>
                </c:pt>
                <c:pt idx="436">
                  <c:v>6213.6</c:v>
                </c:pt>
                <c:pt idx="437">
                  <c:v>6217.8</c:v>
                </c:pt>
                <c:pt idx="438">
                  <c:v>6219.1</c:v>
                </c:pt>
                <c:pt idx="439">
                  <c:v>6222.9</c:v>
                </c:pt>
                <c:pt idx="440">
                  <c:v>6226.4</c:v>
                </c:pt>
                <c:pt idx="441">
                  <c:v>6233.9</c:v>
                </c:pt>
                <c:pt idx="442">
                  <c:v>6246.8</c:v>
                </c:pt>
                <c:pt idx="443">
                  <c:v>6259.6</c:v>
                </c:pt>
                <c:pt idx="444">
                  <c:v>6272</c:v>
                </c:pt>
                <c:pt idx="445">
                  <c:v>6280.8</c:v>
                </c:pt>
                <c:pt idx="446">
                  <c:v>6300.2</c:v>
                </c:pt>
                <c:pt idx="447">
                  <c:v>6319.2</c:v>
                </c:pt>
                <c:pt idx="448">
                  <c:v>6322</c:v>
                </c:pt>
                <c:pt idx="449">
                  <c:v>6308.4</c:v>
                </c:pt>
                <c:pt idx="450">
                  <c:v>6280</c:v>
                </c:pt>
                <c:pt idx="451">
                  <c:v>6256.5</c:v>
                </c:pt>
                <c:pt idx="452">
                  <c:v>6233.8</c:v>
                </c:pt>
                <c:pt idx="453">
                  <c:v>6223</c:v>
                </c:pt>
                <c:pt idx="454">
                  <c:v>6214.6</c:v>
                </c:pt>
                <c:pt idx="455">
                  <c:v>6210.7</c:v>
                </c:pt>
                <c:pt idx="456">
                  <c:v>6210.3</c:v>
                </c:pt>
                <c:pt idx="457">
                  <c:v>6212.5</c:v>
                </c:pt>
                <c:pt idx="458">
                  <c:v>6209.9</c:v>
                </c:pt>
                <c:pt idx="459">
                  <c:v>6209</c:v>
                </c:pt>
                <c:pt idx="460">
                  <c:v>6210.2</c:v>
                </c:pt>
                <c:pt idx="461">
                  <c:v>6209</c:v>
                </c:pt>
                <c:pt idx="462">
                  <c:v>6210.2</c:v>
                </c:pt>
                <c:pt idx="463">
                  <c:v>6209.9</c:v>
                </c:pt>
                <c:pt idx="464">
                  <c:v>6208.8</c:v>
                </c:pt>
                <c:pt idx="465">
                  <c:v>6210.8</c:v>
                </c:pt>
                <c:pt idx="466">
                  <c:v>6209.1</c:v>
                </c:pt>
                <c:pt idx="467">
                  <c:v>6209.2</c:v>
                </c:pt>
                <c:pt idx="468">
                  <c:v>6210.2</c:v>
                </c:pt>
                <c:pt idx="469">
                  <c:v>6211.1</c:v>
                </c:pt>
                <c:pt idx="470">
                  <c:v>6210.4</c:v>
                </c:pt>
                <c:pt idx="471">
                  <c:v>6210.7</c:v>
                </c:pt>
                <c:pt idx="472">
                  <c:v>6211.6</c:v>
                </c:pt>
                <c:pt idx="473">
                  <c:v>6211.5</c:v>
                </c:pt>
                <c:pt idx="474">
                  <c:v>6212.3</c:v>
                </c:pt>
                <c:pt idx="475">
                  <c:v>6211</c:v>
                </c:pt>
                <c:pt idx="476">
                  <c:v>6211.1</c:v>
                </c:pt>
                <c:pt idx="477">
                  <c:v>6212</c:v>
                </c:pt>
                <c:pt idx="478">
                  <c:v>6214.8</c:v>
                </c:pt>
                <c:pt idx="479">
                  <c:v>6216</c:v>
                </c:pt>
                <c:pt idx="480">
                  <c:v>6216.6</c:v>
                </c:pt>
                <c:pt idx="481">
                  <c:v>6219.8</c:v>
                </c:pt>
                <c:pt idx="482">
                  <c:v>6225.6</c:v>
                </c:pt>
                <c:pt idx="483">
                  <c:v>6222.8</c:v>
                </c:pt>
                <c:pt idx="484">
                  <c:v>6224.2</c:v>
                </c:pt>
                <c:pt idx="485">
                  <c:v>6223.7</c:v>
                </c:pt>
                <c:pt idx="486">
                  <c:v>6222.2</c:v>
                </c:pt>
                <c:pt idx="487">
                  <c:v>6218</c:v>
                </c:pt>
                <c:pt idx="488">
                  <c:v>6217.4</c:v>
                </c:pt>
                <c:pt idx="489">
                  <c:v>6216</c:v>
                </c:pt>
                <c:pt idx="490">
                  <c:v>6210.7</c:v>
                </c:pt>
                <c:pt idx="491">
                  <c:v>6211</c:v>
                </c:pt>
                <c:pt idx="492">
                  <c:v>6210.7</c:v>
                </c:pt>
                <c:pt idx="493">
                  <c:v>6210.1</c:v>
                </c:pt>
                <c:pt idx="494">
                  <c:v>6211.6</c:v>
                </c:pt>
                <c:pt idx="495">
                  <c:v>6211.9</c:v>
                </c:pt>
                <c:pt idx="496">
                  <c:v>6210.2</c:v>
                </c:pt>
                <c:pt idx="497">
                  <c:v>6210.8</c:v>
                </c:pt>
                <c:pt idx="498">
                  <c:v>6209.8</c:v>
                </c:pt>
                <c:pt idx="499">
                  <c:v>6210</c:v>
                </c:pt>
                <c:pt idx="500">
                  <c:v>6211.2</c:v>
                </c:pt>
                <c:pt idx="501">
                  <c:v>6211.7</c:v>
                </c:pt>
                <c:pt idx="502">
                  <c:v>6213.3</c:v>
                </c:pt>
                <c:pt idx="503">
                  <c:v>6214.1</c:v>
                </c:pt>
                <c:pt idx="504">
                  <c:v>6213.4</c:v>
                </c:pt>
                <c:pt idx="505">
                  <c:v>6215.4</c:v>
                </c:pt>
                <c:pt idx="506">
                  <c:v>6215.5</c:v>
                </c:pt>
                <c:pt idx="507">
                  <c:v>6216.8</c:v>
                </c:pt>
                <c:pt idx="508">
                  <c:v>6213.6</c:v>
                </c:pt>
                <c:pt idx="509">
                  <c:v>6217.6</c:v>
                </c:pt>
                <c:pt idx="510">
                  <c:v>6219.4</c:v>
                </c:pt>
                <c:pt idx="511">
                  <c:v>6220.4</c:v>
                </c:pt>
                <c:pt idx="512">
                  <c:v>6224.6</c:v>
                </c:pt>
                <c:pt idx="513">
                  <c:v>6225.6</c:v>
                </c:pt>
                <c:pt idx="514">
                  <c:v>6229.2</c:v>
                </c:pt>
                <c:pt idx="515">
                  <c:v>6235.6</c:v>
                </c:pt>
                <c:pt idx="516">
                  <c:v>6239.2</c:v>
                </c:pt>
                <c:pt idx="517">
                  <c:v>6250.6</c:v>
                </c:pt>
                <c:pt idx="518">
                  <c:v>6261.2</c:v>
                </c:pt>
                <c:pt idx="519">
                  <c:v>6274.7</c:v>
                </c:pt>
                <c:pt idx="520">
                  <c:v>6291.1</c:v>
                </c:pt>
                <c:pt idx="521">
                  <c:v>6314.9</c:v>
                </c:pt>
                <c:pt idx="522">
                  <c:v>6344.4</c:v>
                </c:pt>
                <c:pt idx="523">
                  <c:v>6359.9</c:v>
                </c:pt>
                <c:pt idx="524">
                  <c:v>6405.5</c:v>
                </c:pt>
                <c:pt idx="525">
                  <c:v>6434.3</c:v>
                </c:pt>
                <c:pt idx="526">
                  <c:v>6487.4</c:v>
                </c:pt>
                <c:pt idx="527">
                  <c:v>6507.5</c:v>
                </c:pt>
                <c:pt idx="528">
                  <c:v>6512.5</c:v>
                </c:pt>
                <c:pt idx="529">
                  <c:v>6496.3</c:v>
                </c:pt>
                <c:pt idx="530">
                  <c:v>6445.8</c:v>
                </c:pt>
                <c:pt idx="531">
                  <c:v>6399.7</c:v>
                </c:pt>
                <c:pt idx="532">
                  <c:v>6379.3</c:v>
                </c:pt>
                <c:pt idx="533">
                  <c:v>6392.8</c:v>
                </c:pt>
                <c:pt idx="534">
                  <c:v>6434</c:v>
                </c:pt>
                <c:pt idx="535">
                  <c:v>6502.1</c:v>
                </c:pt>
                <c:pt idx="536">
                  <c:v>6587.1</c:v>
                </c:pt>
                <c:pt idx="537">
                  <c:v>6689.9</c:v>
                </c:pt>
                <c:pt idx="538">
                  <c:v>6803.8</c:v>
                </c:pt>
                <c:pt idx="539">
                  <c:v>6952.9</c:v>
                </c:pt>
                <c:pt idx="540">
                  <c:v>7169</c:v>
                </c:pt>
                <c:pt idx="541">
                  <c:v>7374.9</c:v>
                </c:pt>
                <c:pt idx="542">
                  <c:v>7494.3</c:v>
                </c:pt>
                <c:pt idx="543">
                  <c:v>7482.4</c:v>
                </c:pt>
                <c:pt idx="544">
                  <c:v>7363.3</c:v>
                </c:pt>
                <c:pt idx="545">
                  <c:v>7096.9</c:v>
                </c:pt>
                <c:pt idx="546">
                  <c:v>6779.7</c:v>
                </c:pt>
                <c:pt idx="547">
                  <c:v>6509.3</c:v>
                </c:pt>
                <c:pt idx="548">
                  <c:v>6358.8</c:v>
                </c:pt>
                <c:pt idx="549">
                  <c:v>6279.5</c:v>
                </c:pt>
                <c:pt idx="550">
                  <c:v>6254</c:v>
                </c:pt>
                <c:pt idx="551">
                  <c:v>6245.5</c:v>
                </c:pt>
                <c:pt idx="552">
                  <c:v>6239.5</c:v>
                </c:pt>
                <c:pt idx="553">
                  <c:v>6235</c:v>
                </c:pt>
                <c:pt idx="554">
                  <c:v>6234.3</c:v>
                </c:pt>
                <c:pt idx="555">
                  <c:v>6231.3</c:v>
                </c:pt>
                <c:pt idx="556">
                  <c:v>6231.3</c:v>
                </c:pt>
                <c:pt idx="557">
                  <c:v>6227.7</c:v>
                </c:pt>
                <c:pt idx="558">
                  <c:v>6231.4</c:v>
                </c:pt>
                <c:pt idx="559">
                  <c:v>6225.5</c:v>
                </c:pt>
                <c:pt idx="560">
                  <c:v>6226.1</c:v>
                </c:pt>
                <c:pt idx="561">
                  <c:v>6222.5</c:v>
                </c:pt>
                <c:pt idx="562">
                  <c:v>6225.6</c:v>
                </c:pt>
                <c:pt idx="563">
                  <c:v>6222.7</c:v>
                </c:pt>
                <c:pt idx="564">
                  <c:v>6222.4</c:v>
                </c:pt>
                <c:pt idx="565">
                  <c:v>6216.6</c:v>
                </c:pt>
                <c:pt idx="566">
                  <c:v>6215.9</c:v>
                </c:pt>
                <c:pt idx="567">
                  <c:v>6218.5</c:v>
                </c:pt>
                <c:pt idx="568">
                  <c:v>6217.8</c:v>
                </c:pt>
                <c:pt idx="569">
                  <c:v>6215.3</c:v>
                </c:pt>
                <c:pt idx="570">
                  <c:v>6216.9</c:v>
                </c:pt>
                <c:pt idx="571">
                  <c:v>6213.1</c:v>
                </c:pt>
                <c:pt idx="572">
                  <c:v>6218.4</c:v>
                </c:pt>
                <c:pt idx="573">
                  <c:v>6218.2</c:v>
                </c:pt>
                <c:pt idx="574">
                  <c:v>6218.3</c:v>
                </c:pt>
                <c:pt idx="575">
                  <c:v>6221</c:v>
                </c:pt>
                <c:pt idx="576">
                  <c:v>6223.1</c:v>
                </c:pt>
                <c:pt idx="577">
                  <c:v>6226.3</c:v>
                </c:pt>
                <c:pt idx="578">
                  <c:v>6226.1</c:v>
                </c:pt>
                <c:pt idx="579">
                  <c:v>6234.5</c:v>
                </c:pt>
                <c:pt idx="580">
                  <c:v>6239.2</c:v>
                </c:pt>
                <c:pt idx="581">
                  <c:v>6249.8</c:v>
                </c:pt>
                <c:pt idx="582">
                  <c:v>6258.5</c:v>
                </c:pt>
                <c:pt idx="583">
                  <c:v>6267.2</c:v>
                </c:pt>
                <c:pt idx="584">
                  <c:v>6272.4</c:v>
                </c:pt>
                <c:pt idx="585">
                  <c:v>6280.3</c:v>
                </c:pt>
                <c:pt idx="586">
                  <c:v>6293.9</c:v>
                </c:pt>
                <c:pt idx="587">
                  <c:v>6294.6</c:v>
                </c:pt>
                <c:pt idx="588">
                  <c:v>6288.9</c:v>
                </c:pt>
                <c:pt idx="589">
                  <c:v>6284.9</c:v>
                </c:pt>
                <c:pt idx="590">
                  <c:v>6270</c:v>
                </c:pt>
                <c:pt idx="591">
                  <c:v>6250</c:v>
                </c:pt>
                <c:pt idx="592">
                  <c:v>6238.1</c:v>
                </c:pt>
                <c:pt idx="593">
                  <c:v>6225.1</c:v>
                </c:pt>
                <c:pt idx="594">
                  <c:v>6219.5</c:v>
                </c:pt>
                <c:pt idx="595">
                  <c:v>6214.5</c:v>
                </c:pt>
                <c:pt idx="596">
                  <c:v>6213.2</c:v>
                </c:pt>
                <c:pt idx="597">
                  <c:v>6213.8</c:v>
                </c:pt>
                <c:pt idx="598">
                  <c:v>6214.4</c:v>
                </c:pt>
                <c:pt idx="599">
                  <c:v>6215.3</c:v>
                </c:pt>
                <c:pt idx="600">
                  <c:v>6217.2</c:v>
                </c:pt>
                <c:pt idx="601">
                  <c:v>6214.6</c:v>
                </c:pt>
                <c:pt idx="602">
                  <c:v>6213.8</c:v>
                </c:pt>
                <c:pt idx="603">
                  <c:v>6214.4</c:v>
                </c:pt>
                <c:pt idx="604">
                  <c:v>6215.8</c:v>
                </c:pt>
                <c:pt idx="605">
                  <c:v>6217.4</c:v>
                </c:pt>
                <c:pt idx="606">
                  <c:v>6222.9</c:v>
                </c:pt>
                <c:pt idx="607">
                  <c:v>6222</c:v>
                </c:pt>
                <c:pt idx="608">
                  <c:v>6225.7</c:v>
                </c:pt>
                <c:pt idx="609">
                  <c:v>6226.5</c:v>
                </c:pt>
                <c:pt idx="610">
                  <c:v>6226.8</c:v>
                </c:pt>
                <c:pt idx="611">
                  <c:v>6224.6</c:v>
                </c:pt>
                <c:pt idx="612">
                  <c:v>6219.3</c:v>
                </c:pt>
                <c:pt idx="613">
                  <c:v>6219.6</c:v>
                </c:pt>
                <c:pt idx="614">
                  <c:v>6217.8</c:v>
                </c:pt>
                <c:pt idx="615">
                  <c:v>6213.3</c:v>
                </c:pt>
                <c:pt idx="616">
                  <c:v>6216.4</c:v>
                </c:pt>
                <c:pt idx="617">
                  <c:v>6213.4</c:v>
                </c:pt>
                <c:pt idx="618">
                  <c:v>6212.9</c:v>
                </c:pt>
                <c:pt idx="619">
                  <c:v>6215.2</c:v>
                </c:pt>
                <c:pt idx="620">
                  <c:v>6214.5</c:v>
                </c:pt>
                <c:pt idx="621">
                  <c:v>6215.6</c:v>
                </c:pt>
                <c:pt idx="622">
                  <c:v>6217.7</c:v>
                </c:pt>
                <c:pt idx="623">
                  <c:v>6220</c:v>
                </c:pt>
                <c:pt idx="624">
                  <c:v>6221.3</c:v>
                </c:pt>
                <c:pt idx="625">
                  <c:v>6225.1</c:v>
                </c:pt>
                <c:pt idx="626">
                  <c:v>6229.8</c:v>
                </c:pt>
                <c:pt idx="627">
                  <c:v>6231.1</c:v>
                </c:pt>
                <c:pt idx="628">
                  <c:v>6235.7</c:v>
                </c:pt>
                <c:pt idx="629">
                  <c:v>6240.4</c:v>
                </c:pt>
                <c:pt idx="630">
                  <c:v>6254.9</c:v>
                </c:pt>
                <c:pt idx="631">
                  <c:v>6257.1</c:v>
                </c:pt>
                <c:pt idx="632">
                  <c:v>6263.8</c:v>
                </c:pt>
                <c:pt idx="633">
                  <c:v>6267.6</c:v>
                </c:pt>
                <c:pt idx="634">
                  <c:v>6263.8</c:v>
                </c:pt>
                <c:pt idx="635">
                  <c:v>6260.7</c:v>
                </c:pt>
                <c:pt idx="636">
                  <c:v>6268.1</c:v>
                </c:pt>
                <c:pt idx="637">
                  <c:v>6271.9</c:v>
                </c:pt>
                <c:pt idx="638">
                  <c:v>6285.6</c:v>
                </c:pt>
                <c:pt idx="639">
                  <c:v>6297.6</c:v>
                </c:pt>
                <c:pt idx="640">
                  <c:v>6317.9</c:v>
                </c:pt>
                <c:pt idx="641">
                  <c:v>6335.4</c:v>
                </c:pt>
                <c:pt idx="642">
                  <c:v>6373.3</c:v>
                </c:pt>
                <c:pt idx="643">
                  <c:v>6420</c:v>
                </c:pt>
                <c:pt idx="644">
                  <c:v>6454.1</c:v>
                </c:pt>
                <c:pt idx="645">
                  <c:v>6493.1</c:v>
                </c:pt>
                <c:pt idx="646">
                  <c:v>6517.3</c:v>
                </c:pt>
                <c:pt idx="647">
                  <c:v>6518.8</c:v>
                </c:pt>
                <c:pt idx="648">
                  <c:v>6473.4</c:v>
                </c:pt>
                <c:pt idx="649">
                  <c:v>6411.1</c:v>
                </c:pt>
                <c:pt idx="650">
                  <c:v>6337.6</c:v>
                </c:pt>
                <c:pt idx="651">
                  <c:v>6277.3</c:v>
                </c:pt>
                <c:pt idx="652">
                  <c:v>6247.6</c:v>
                </c:pt>
                <c:pt idx="653">
                  <c:v>6229.1</c:v>
                </c:pt>
                <c:pt idx="654">
                  <c:v>6221.2</c:v>
                </c:pt>
                <c:pt idx="655">
                  <c:v>6218.4</c:v>
                </c:pt>
                <c:pt idx="656">
                  <c:v>6218.4</c:v>
                </c:pt>
                <c:pt idx="657">
                  <c:v>6220.1</c:v>
                </c:pt>
                <c:pt idx="658">
                  <c:v>6220.2</c:v>
                </c:pt>
                <c:pt idx="659">
                  <c:v>6220.2</c:v>
                </c:pt>
                <c:pt idx="660">
                  <c:v>6219.1</c:v>
                </c:pt>
                <c:pt idx="661">
                  <c:v>6223</c:v>
                </c:pt>
                <c:pt idx="662">
                  <c:v>6223.1</c:v>
                </c:pt>
                <c:pt idx="663">
                  <c:v>6224</c:v>
                </c:pt>
                <c:pt idx="664">
                  <c:v>6228.4</c:v>
                </c:pt>
                <c:pt idx="665">
                  <c:v>6228.3</c:v>
                </c:pt>
                <c:pt idx="666">
                  <c:v>6234.5</c:v>
                </c:pt>
                <c:pt idx="667">
                  <c:v>6235.5</c:v>
                </c:pt>
                <c:pt idx="668">
                  <c:v>6235.1</c:v>
                </c:pt>
                <c:pt idx="669">
                  <c:v>6237.1</c:v>
                </c:pt>
                <c:pt idx="670">
                  <c:v>6235.3</c:v>
                </c:pt>
                <c:pt idx="671">
                  <c:v>6230.5</c:v>
                </c:pt>
                <c:pt idx="672">
                  <c:v>6228.7</c:v>
                </c:pt>
                <c:pt idx="673">
                  <c:v>6223.4</c:v>
                </c:pt>
                <c:pt idx="674">
                  <c:v>6217.8</c:v>
                </c:pt>
                <c:pt idx="675">
                  <c:v>6216.7</c:v>
                </c:pt>
                <c:pt idx="676">
                  <c:v>6212.6</c:v>
                </c:pt>
                <c:pt idx="677">
                  <c:v>6213.5</c:v>
                </c:pt>
                <c:pt idx="678">
                  <c:v>6213.5</c:v>
                </c:pt>
                <c:pt idx="679">
                  <c:v>6212.7</c:v>
                </c:pt>
                <c:pt idx="680">
                  <c:v>6209.3</c:v>
                </c:pt>
                <c:pt idx="681">
                  <c:v>6214.1</c:v>
                </c:pt>
                <c:pt idx="682">
                  <c:v>6211.6</c:v>
                </c:pt>
                <c:pt idx="683">
                  <c:v>6211.2</c:v>
                </c:pt>
                <c:pt idx="684">
                  <c:v>6211.2</c:v>
                </c:pt>
                <c:pt idx="685">
                  <c:v>6212.7</c:v>
                </c:pt>
                <c:pt idx="686">
                  <c:v>6213.2</c:v>
                </c:pt>
                <c:pt idx="687">
                  <c:v>6212</c:v>
                </c:pt>
                <c:pt idx="688">
                  <c:v>6212.6</c:v>
                </c:pt>
                <c:pt idx="689">
                  <c:v>6214.3</c:v>
                </c:pt>
                <c:pt idx="690">
                  <c:v>6215.5</c:v>
                </c:pt>
                <c:pt idx="691">
                  <c:v>6215</c:v>
                </c:pt>
                <c:pt idx="692">
                  <c:v>6217.3</c:v>
                </c:pt>
                <c:pt idx="693">
                  <c:v>6216.9</c:v>
                </c:pt>
                <c:pt idx="694">
                  <c:v>6223</c:v>
                </c:pt>
                <c:pt idx="695">
                  <c:v>6225</c:v>
                </c:pt>
                <c:pt idx="696">
                  <c:v>6228.1</c:v>
                </c:pt>
                <c:pt idx="697">
                  <c:v>6229.9</c:v>
                </c:pt>
                <c:pt idx="698">
                  <c:v>6236.8</c:v>
                </c:pt>
                <c:pt idx="699">
                  <c:v>6246.2</c:v>
                </c:pt>
                <c:pt idx="700">
                  <c:v>6251.2</c:v>
                </c:pt>
                <c:pt idx="701">
                  <c:v>6252.7</c:v>
                </c:pt>
                <c:pt idx="702">
                  <c:v>6260.7</c:v>
                </c:pt>
                <c:pt idx="703">
                  <c:v>6272.7</c:v>
                </c:pt>
                <c:pt idx="704">
                  <c:v>6276.9</c:v>
                </c:pt>
                <c:pt idx="705">
                  <c:v>6282.3</c:v>
                </c:pt>
                <c:pt idx="706">
                  <c:v>6289.6</c:v>
                </c:pt>
                <c:pt idx="707">
                  <c:v>6271.7</c:v>
                </c:pt>
                <c:pt idx="708">
                  <c:v>6254.9</c:v>
                </c:pt>
                <c:pt idx="709">
                  <c:v>6239.3</c:v>
                </c:pt>
                <c:pt idx="710">
                  <c:v>6228.1</c:v>
                </c:pt>
                <c:pt idx="711">
                  <c:v>6223.5</c:v>
                </c:pt>
                <c:pt idx="712">
                  <c:v>6224.1</c:v>
                </c:pt>
                <c:pt idx="713">
                  <c:v>6224.3</c:v>
                </c:pt>
                <c:pt idx="714">
                  <c:v>6224.1</c:v>
                </c:pt>
                <c:pt idx="715">
                  <c:v>6232.9</c:v>
                </c:pt>
                <c:pt idx="716">
                  <c:v>6236.2</c:v>
                </c:pt>
                <c:pt idx="717">
                  <c:v>6246.1</c:v>
                </c:pt>
                <c:pt idx="718">
                  <c:v>6249.5</c:v>
                </c:pt>
                <c:pt idx="719">
                  <c:v>6266.8</c:v>
                </c:pt>
                <c:pt idx="720">
                  <c:v>6279.3</c:v>
                </c:pt>
                <c:pt idx="721">
                  <c:v>6296.2</c:v>
                </c:pt>
                <c:pt idx="722">
                  <c:v>6314.3</c:v>
                </c:pt>
                <c:pt idx="723">
                  <c:v>6336</c:v>
                </c:pt>
                <c:pt idx="724">
                  <c:v>6351.4</c:v>
                </c:pt>
                <c:pt idx="725">
                  <c:v>6372.7</c:v>
                </c:pt>
                <c:pt idx="726">
                  <c:v>6377.1</c:v>
                </c:pt>
                <c:pt idx="727">
                  <c:v>6363</c:v>
                </c:pt>
                <c:pt idx="728">
                  <c:v>6345.6</c:v>
                </c:pt>
                <c:pt idx="729">
                  <c:v>6314.7</c:v>
                </c:pt>
                <c:pt idx="730">
                  <c:v>6299.1</c:v>
                </c:pt>
                <c:pt idx="731">
                  <c:v>6280.8</c:v>
                </c:pt>
                <c:pt idx="732">
                  <c:v>6285.2</c:v>
                </c:pt>
                <c:pt idx="733">
                  <c:v>6287</c:v>
                </c:pt>
                <c:pt idx="734">
                  <c:v>6296.4</c:v>
                </c:pt>
                <c:pt idx="735">
                  <c:v>6305.9</c:v>
                </c:pt>
                <c:pt idx="736">
                  <c:v>6308.9</c:v>
                </c:pt>
                <c:pt idx="737">
                  <c:v>6322.2</c:v>
                </c:pt>
                <c:pt idx="738">
                  <c:v>6319.7</c:v>
                </c:pt>
                <c:pt idx="739">
                  <c:v>6315.9</c:v>
                </c:pt>
                <c:pt idx="740">
                  <c:v>6304.8</c:v>
                </c:pt>
                <c:pt idx="741">
                  <c:v>6296.3</c:v>
                </c:pt>
                <c:pt idx="742">
                  <c:v>6269.8</c:v>
                </c:pt>
                <c:pt idx="743">
                  <c:v>6245.1</c:v>
                </c:pt>
                <c:pt idx="744">
                  <c:v>6237.4</c:v>
                </c:pt>
                <c:pt idx="745">
                  <c:v>6227.3</c:v>
                </c:pt>
                <c:pt idx="746">
                  <c:v>6221.3</c:v>
                </c:pt>
                <c:pt idx="747">
                  <c:v>6217.7</c:v>
                </c:pt>
                <c:pt idx="748">
                  <c:v>6214.5</c:v>
                </c:pt>
                <c:pt idx="749">
                  <c:v>6213.4</c:v>
                </c:pt>
                <c:pt idx="750">
                  <c:v>6213.4</c:v>
                </c:pt>
                <c:pt idx="751">
                  <c:v>6214.2</c:v>
                </c:pt>
                <c:pt idx="752">
                  <c:v>6211.1</c:v>
                </c:pt>
                <c:pt idx="753">
                  <c:v>6213.1</c:v>
                </c:pt>
                <c:pt idx="754">
                  <c:v>6211.9</c:v>
                </c:pt>
                <c:pt idx="755">
                  <c:v>6213.9</c:v>
                </c:pt>
                <c:pt idx="756">
                  <c:v>6212.1</c:v>
                </c:pt>
                <c:pt idx="757">
                  <c:v>6211.6</c:v>
                </c:pt>
                <c:pt idx="758">
                  <c:v>6211.6</c:v>
                </c:pt>
                <c:pt idx="759">
                  <c:v>6214.4</c:v>
                </c:pt>
                <c:pt idx="760">
                  <c:v>6210.5</c:v>
                </c:pt>
                <c:pt idx="761">
                  <c:v>6212.7</c:v>
                </c:pt>
                <c:pt idx="762">
                  <c:v>6210.5</c:v>
                </c:pt>
                <c:pt idx="763">
                  <c:v>6209.8</c:v>
                </c:pt>
                <c:pt idx="764">
                  <c:v>6211.4</c:v>
                </c:pt>
                <c:pt idx="765">
                  <c:v>6211.7</c:v>
                </c:pt>
                <c:pt idx="766">
                  <c:v>6211.9</c:v>
                </c:pt>
                <c:pt idx="767">
                  <c:v>6211.1</c:v>
                </c:pt>
                <c:pt idx="768">
                  <c:v>6212.9</c:v>
                </c:pt>
                <c:pt idx="769">
                  <c:v>6212.2</c:v>
                </c:pt>
                <c:pt idx="770">
                  <c:v>6209.7</c:v>
                </c:pt>
                <c:pt idx="771">
                  <c:v>6211</c:v>
                </c:pt>
                <c:pt idx="772">
                  <c:v>6211.9</c:v>
                </c:pt>
                <c:pt idx="773">
                  <c:v>6211.7</c:v>
                </c:pt>
                <c:pt idx="774">
                  <c:v>6212.1</c:v>
                </c:pt>
                <c:pt idx="775">
                  <c:v>6212.8</c:v>
                </c:pt>
                <c:pt idx="776">
                  <c:v>6211.1</c:v>
                </c:pt>
                <c:pt idx="777">
                  <c:v>6212.9</c:v>
                </c:pt>
                <c:pt idx="778">
                  <c:v>6210.7</c:v>
                </c:pt>
                <c:pt idx="779">
                  <c:v>6212.2</c:v>
                </c:pt>
                <c:pt idx="780">
                  <c:v>6211.3</c:v>
                </c:pt>
                <c:pt idx="781">
                  <c:v>6212</c:v>
                </c:pt>
                <c:pt idx="782">
                  <c:v>6212.1</c:v>
                </c:pt>
                <c:pt idx="783">
                  <c:v>6212.1</c:v>
                </c:pt>
                <c:pt idx="784">
                  <c:v>6211.9</c:v>
                </c:pt>
                <c:pt idx="785">
                  <c:v>6210.6</c:v>
                </c:pt>
                <c:pt idx="786">
                  <c:v>6211.1</c:v>
                </c:pt>
                <c:pt idx="787">
                  <c:v>6212.5</c:v>
                </c:pt>
                <c:pt idx="788">
                  <c:v>6215.8</c:v>
                </c:pt>
                <c:pt idx="789">
                  <c:v>6211.2</c:v>
                </c:pt>
                <c:pt idx="790">
                  <c:v>6209.9</c:v>
                </c:pt>
                <c:pt idx="791">
                  <c:v>6210.6</c:v>
                </c:pt>
                <c:pt idx="792">
                  <c:v>6211.2</c:v>
                </c:pt>
                <c:pt idx="793">
                  <c:v>6213.2</c:v>
                </c:pt>
                <c:pt idx="794">
                  <c:v>6215.5</c:v>
                </c:pt>
                <c:pt idx="795">
                  <c:v>6215.5</c:v>
                </c:pt>
                <c:pt idx="796">
                  <c:v>6216.1</c:v>
                </c:pt>
                <c:pt idx="797">
                  <c:v>6216.2</c:v>
                </c:pt>
                <c:pt idx="798">
                  <c:v>6219.2</c:v>
                </c:pt>
                <c:pt idx="799">
                  <c:v>6222.4</c:v>
                </c:pt>
                <c:pt idx="800">
                  <c:v>6223.4</c:v>
                </c:pt>
                <c:pt idx="801">
                  <c:v>6228.6</c:v>
                </c:pt>
                <c:pt idx="802">
                  <c:v>6233</c:v>
                </c:pt>
                <c:pt idx="803">
                  <c:v>6240.9</c:v>
                </c:pt>
                <c:pt idx="804">
                  <c:v>6247.7</c:v>
                </c:pt>
                <c:pt idx="805">
                  <c:v>6255.7</c:v>
                </c:pt>
                <c:pt idx="806">
                  <c:v>6262.5</c:v>
                </c:pt>
                <c:pt idx="807">
                  <c:v>6275.7</c:v>
                </c:pt>
                <c:pt idx="808">
                  <c:v>6279.4</c:v>
                </c:pt>
                <c:pt idx="809">
                  <c:v>6292.8</c:v>
                </c:pt>
                <c:pt idx="810">
                  <c:v>6315.2</c:v>
                </c:pt>
                <c:pt idx="811">
                  <c:v>6315.9</c:v>
                </c:pt>
                <c:pt idx="812">
                  <c:v>6342.3</c:v>
                </c:pt>
                <c:pt idx="813">
                  <c:v>6363.3</c:v>
                </c:pt>
                <c:pt idx="814">
                  <c:v>6361.2</c:v>
                </c:pt>
                <c:pt idx="815">
                  <c:v>6348.9</c:v>
                </c:pt>
                <c:pt idx="816">
                  <c:v>6336.5</c:v>
                </c:pt>
                <c:pt idx="817">
                  <c:v>6327</c:v>
                </c:pt>
                <c:pt idx="818">
                  <c:v>6308.3</c:v>
                </c:pt>
                <c:pt idx="819">
                  <c:v>6295.8</c:v>
                </c:pt>
                <c:pt idx="820">
                  <c:v>6283.5</c:v>
                </c:pt>
                <c:pt idx="821">
                  <c:v>6277.7</c:v>
                </c:pt>
                <c:pt idx="822">
                  <c:v>6266.8</c:v>
                </c:pt>
                <c:pt idx="823">
                  <c:v>6264.8</c:v>
                </c:pt>
                <c:pt idx="824">
                  <c:v>6266.5</c:v>
                </c:pt>
                <c:pt idx="825">
                  <c:v>6256.2</c:v>
                </c:pt>
                <c:pt idx="826">
                  <c:v>6257.7</c:v>
                </c:pt>
                <c:pt idx="827">
                  <c:v>6255.2</c:v>
                </c:pt>
                <c:pt idx="828">
                  <c:v>6255.2</c:v>
                </c:pt>
                <c:pt idx="829">
                  <c:v>6252.1</c:v>
                </c:pt>
                <c:pt idx="830">
                  <c:v>6255.2</c:v>
                </c:pt>
                <c:pt idx="831">
                  <c:v>6252</c:v>
                </c:pt>
                <c:pt idx="832">
                  <c:v>6247.5</c:v>
                </c:pt>
                <c:pt idx="833">
                  <c:v>6252.9</c:v>
                </c:pt>
                <c:pt idx="834">
                  <c:v>6252.1</c:v>
                </c:pt>
                <c:pt idx="835">
                  <c:v>6250</c:v>
                </c:pt>
                <c:pt idx="836">
                  <c:v>6252.6</c:v>
                </c:pt>
                <c:pt idx="837">
                  <c:v>6250.3</c:v>
                </c:pt>
                <c:pt idx="838">
                  <c:v>6243.5</c:v>
                </c:pt>
                <c:pt idx="839">
                  <c:v>6231.8</c:v>
                </c:pt>
                <c:pt idx="840">
                  <c:v>6223.7</c:v>
                </c:pt>
                <c:pt idx="841">
                  <c:v>6218.7</c:v>
                </c:pt>
                <c:pt idx="842">
                  <c:v>6214.4</c:v>
                </c:pt>
                <c:pt idx="843">
                  <c:v>6215.1</c:v>
                </c:pt>
                <c:pt idx="844">
                  <c:v>6213.1</c:v>
                </c:pt>
                <c:pt idx="845">
                  <c:v>6213.1</c:v>
                </c:pt>
                <c:pt idx="846">
                  <c:v>6210.4</c:v>
                </c:pt>
                <c:pt idx="847">
                  <c:v>6213.2</c:v>
                </c:pt>
                <c:pt idx="848">
                  <c:v>6212.2</c:v>
                </c:pt>
                <c:pt idx="849">
                  <c:v>6213</c:v>
                </c:pt>
                <c:pt idx="850">
                  <c:v>6212.1</c:v>
                </c:pt>
                <c:pt idx="851">
                  <c:v>6213.4</c:v>
                </c:pt>
                <c:pt idx="852">
                  <c:v>6212.9</c:v>
                </c:pt>
                <c:pt idx="853">
                  <c:v>6212.7</c:v>
                </c:pt>
                <c:pt idx="854">
                  <c:v>6215.3</c:v>
                </c:pt>
                <c:pt idx="855">
                  <c:v>6213.4</c:v>
                </c:pt>
                <c:pt idx="856">
                  <c:v>6215.6</c:v>
                </c:pt>
                <c:pt idx="857">
                  <c:v>6217.6</c:v>
                </c:pt>
                <c:pt idx="858">
                  <c:v>6216</c:v>
                </c:pt>
                <c:pt idx="859">
                  <c:v>6215.5</c:v>
                </c:pt>
                <c:pt idx="860">
                  <c:v>6220</c:v>
                </c:pt>
                <c:pt idx="861">
                  <c:v>6219</c:v>
                </c:pt>
                <c:pt idx="862">
                  <c:v>6222.9</c:v>
                </c:pt>
                <c:pt idx="863">
                  <c:v>6227</c:v>
                </c:pt>
                <c:pt idx="864">
                  <c:v>6232.1</c:v>
                </c:pt>
                <c:pt idx="865">
                  <c:v>6233.8</c:v>
                </c:pt>
                <c:pt idx="866">
                  <c:v>6236.5</c:v>
                </c:pt>
                <c:pt idx="867">
                  <c:v>6241</c:v>
                </c:pt>
                <c:pt idx="868">
                  <c:v>6241.6</c:v>
                </c:pt>
                <c:pt idx="869">
                  <c:v>6241.1</c:v>
                </c:pt>
                <c:pt idx="870">
                  <c:v>6234.4</c:v>
                </c:pt>
                <c:pt idx="871">
                  <c:v>6231.3</c:v>
                </c:pt>
                <c:pt idx="872">
                  <c:v>6225.5</c:v>
                </c:pt>
                <c:pt idx="873">
                  <c:v>6217.8</c:v>
                </c:pt>
                <c:pt idx="874">
                  <c:v>6216.9</c:v>
                </c:pt>
                <c:pt idx="875">
                  <c:v>6214.8</c:v>
                </c:pt>
                <c:pt idx="876">
                  <c:v>6215.7</c:v>
                </c:pt>
                <c:pt idx="877">
                  <c:v>6212.8</c:v>
                </c:pt>
                <c:pt idx="878">
                  <c:v>6214</c:v>
                </c:pt>
                <c:pt idx="879">
                  <c:v>6216.7</c:v>
                </c:pt>
                <c:pt idx="880">
                  <c:v>6214.3</c:v>
                </c:pt>
                <c:pt idx="881">
                  <c:v>6214.6</c:v>
                </c:pt>
                <c:pt idx="882">
                  <c:v>6219.9</c:v>
                </c:pt>
                <c:pt idx="883">
                  <c:v>6216.9</c:v>
                </c:pt>
                <c:pt idx="884">
                  <c:v>6221.7</c:v>
                </c:pt>
                <c:pt idx="885">
                  <c:v>6224.8</c:v>
                </c:pt>
                <c:pt idx="886">
                  <c:v>6225.7</c:v>
                </c:pt>
                <c:pt idx="887">
                  <c:v>6231.4</c:v>
                </c:pt>
                <c:pt idx="888">
                  <c:v>6236</c:v>
                </c:pt>
                <c:pt idx="889">
                  <c:v>6240.6</c:v>
                </c:pt>
                <c:pt idx="890">
                  <c:v>6249.1</c:v>
                </c:pt>
                <c:pt idx="891">
                  <c:v>6251.6</c:v>
                </c:pt>
                <c:pt idx="892">
                  <c:v>6274.7</c:v>
                </c:pt>
                <c:pt idx="893">
                  <c:v>6282.4</c:v>
                </c:pt>
                <c:pt idx="894">
                  <c:v>6296.1</c:v>
                </c:pt>
                <c:pt idx="895">
                  <c:v>6324.7</c:v>
                </c:pt>
                <c:pt idx="896">
                  <c:v>6335.9</c:v>
                </c:pt>
                <c:pt idx="897">
                  <c:v>6349</c:v>
                </c:pt>
                <c:pt idx="898">
                  <c:v>6361.5</c:v>
                </c:pt>
                <c:pt idx="899">
                  <c:v>6357.8</c:v>
                </c:pt>
                <c:pt idx="900">
                  <c:v>6336.8</c:v>
                </c:pt>
                <c:pt idx="901">
                  <c:v>6319.1</c:v>
                </c:pt>
                <c:pt idx="902">
                  <c:v>6281</c:v>
                </c:pt>
                <c:pt idx="903">
                  <c:v>6258.4</c:v>
                </c:pt>
                <c:pt idx="904">
                  <c:v>6238.3</c:v>
                </c:pt>
                <c:pt idx="905">
                  <c:v>6222.8</c:v>
                </c:pt>
                <c:pt idx="906">
                  <c:v>6221.2</c:v>
                </c:pt>
                <c:pt idx="907">
                  <c:v>6216.4</c:v>
                </c:pt>
                <c:pt idx="908">
                  <c:v>6216.6</c:v>
                </c:pt>
                <c:pt idx="909">
                  <c:v>6216.4</c:v>
                </c:pt>
                <c:pt idx="910">
                  <c:v>6214.6</c:v>
                </c:pt>
                <c:pt idx="911">
                  <c:v>6214.7</c:v>
                </c:pt>
                <c:pt idx="912">
                  <c:v>6214.7</c:v>
                </c:pt>
                <c:pt idx="913">
                  <c:v>6213.9</c:v>
                </c:pt>
                <c:pt idx="914">
                  <c:v>6213</c:v>
                </c:pt>
                <c:pt idx="915">
                  <c:v>6212</c:v>
                </c:pt>
                <c:pt idx="916">
                  <c:v>6213.8</c:v>
                </c:pt>
                <c:pt idx="917">
                  <c:v>6213</c:v>
                </c:pt>
                <c:pt idx="918">
                  <c:v>6215.4</c:v>
                </c:pt>
                <c:pt idx="919">
                  <c:v>6214.6</c:v>
                </c:pt>
                <c:pt idx="920">
                  <c:v>6213.3</c:v>
                </c:pt>
                <c:pt idx="921">
                  <c:v>6214.3</c:v>
                </c:pt>
                <c:pt idx="922">
                  <c:v>6216.6</c:v>
                </c:pt>
                <c:pt idx="923">
                  <c:v>6217.7</c:v>
                </c:pt>
                <c:pt idx="924">
                  <c:v>6216.5</c:v>
                </c:pt>
                <c:pt idx="925">
                  <c:v>6218</c:v>
                </c:pt>
                <c:pt idx="926">
                  <c:v>6222.1</c:v>
                </c:pt>
                <c:pt idx="927">
                  <c:v>6221.7</c:v>
                </c:pt>
                <c:pt idx="928">
                  <c:v>6220.2</c:v>
                </c:pt>
                <c:pt idx="929">
                  <c:v>6223.3</c:v>
                </c:pt>
                <c:pt idx="930">
                  <c:v>6223.4</c:v>
                </c:pt>
                <c:pt idx="931">
                  <c:v>6224.2</c:v>
                </c:pt>
                <c:pt idx="932">
                  <c:v>6220.6</c:v>
                </c:pt>
                <c:pt idx="933">
                  <c:v>6221.6</c:v>
                </c:pt>
                <c:pt idx="934">
                  <c:v>6222.4</c:v>
                </c:pt>
                <c:pt idx="935">
                  <c:v>6220</c:v>
                </c:pt>
                <c:pt idx="936">
                  <c:v>6222.6</c:v>
                </c:pt>
                <c:pt idx="937">
                  <c:v>6218.8</c:v>
                </c:pt>
                <c:pt idx="938">
                  <c:v>6218.1</c:v>
                </c:pt>
                <c:pt idx="939">
                  <c:v>6215.9</c:v>
                </c:pt>
                <c:pt idx="940">
                  <c:v>6217.8</c:v>
                </c:pt>
                <c:pt idx="941">
                  <c:v>6215.1</c:v>
                </c:pt>
                <c:pt idx="942">
                  <c:v>6216.9</c:v>
                </c:pt>
                <c:pt idx="943">
                  <c:v>6214.2</c:v>
                </c:pt>
                <c:pt idx="944">
                  <c:v>6217.6</c:v>
                </c:pt>
                <c:pt idx="945">
                  <c:v>6219.2</c:v>
                </c:pt>
                <c:pt idx="946">
                  <c:v>6218.6</c:v>
                </c:pt>
                <c:pt idx="947">
                  <c:v>6220.9</c:v>
                </c:pt>
                <c:pt idx="948">
                  <c:v>6221.5</c:v>
                </c:pt>
                <c:pt idx="949">
                  <c:v>6222.6</c:v>
                </c:pt>
                <c:pt idx="950">
                  <c:v>6225.3</c:v>
                </c:pt>
                <c:pt idx="951">
                  <c:v>6227.3</c:v>
                </c:pt>
                <c:pt idx="952">
                  <c:v>6226.6</c:v>
                </c:pt>
                <c:pt idx="953">
                  <c:v>6225.6</c:v>
                </c:pt>
                <c:pt idx="954">
                  <c:v>6229</c:v>
                </c:pt>
                <c:pt idx="955">
                  <c:v>6226.2</c:v>
                </c:pt>
                <c:pt idx="956">
                  <c:v>6227.6</c:v>
                </c:pt>
                <c:pt idx="957">
                  <c:v>6228.2</c:v>
                </c:pt>
                <c:pt idx="958">
                  <c:v>6228</c:v>
                </c:pt>
                <c:pt idx="959">
                  <c:v>6227.1</c:v>
                </c:pt>
                <c:pt idx="960">
                  <c:v>6226.6</c:v>
                </c:pt>
                <c:pt idx="961">
                  <c:v>6229.9</c:v>
                </c:pt>
                <c:pt idx="962">
                  <c:v>6230.7</c:v>
                </c:pt>
                <c:pt idx="963">
                  <c:v>6232.1</c:v>
                </c:pt>
                <c:pt idx="964">
                  <c:v>6230.5</c:v>
                </c:pt>
                <c:pt idx="965">
                  <c:v>6226.1</c:v>
                </c:pt>
                <c:pt idx="966">
                  <c:v>6229</c:v>
                </c:pt>
                <c:pt idx="967">
                  <c:v>6229.1</c:v>
                </c:pt>
                <c:pt idx="968">
                  <c:v>6227.2</c:v>
                </c:pt>
                <c:pt idx="969">
                  <c:v>6237.2</c:v>
                </c:pt>
                <c:pt idx="970">
                  <c:v>6239</c:v>
                </c:pt>
                <c:pt idx="971">
                  <c:v>6242.4</c:v>
                </c:pt>
                <c:pt idx="972">
                  <c:v>6253.8</c:v>
                </c:pt>
                <c:pt idx="973">
                  <c:v>6259.3</c:v>
                </c:pt>
                <c:pt idx="974">
                  <c:v>6276</c:v>
                </c:pt>
                <c:pt idx="975">
                  <c:v>6272.4</c:v>
                </c:pt>
                <c:pt idx="976">
                  <c:v>6284</c:v>
                </c:pt>
                <c:pt idx="977">
                  <c:v>6294.6</c:v>
                </c:pt>
                <c:pt idx="978">
                  <c:v>6294.1</c:v>
                </c:pt>
                <c:pt idx="979">
                  <c:v>6299</c:v>
                </c:pt>
                <c:pt idx="980">
                  <c:v>6311.1</c:v>
                </c:pt>
                <c:pt idx="981">
                  <c:v>6304.4</c:v>
                </c:pt>
                <c:pt idx="982">
                  <c:v>6302.6</c:v>
                </c:pt>
                <c:pt idx="983">
                  <c:v>6301.5</c:v>
                </c:pt>
                <c:pt idx="984">
                  <c:v>6282.6</c:v>
                </c:pt>
                <c:pt idx="985">
                  <c:v>6279.2</c:v>
                </c:pt>
                <c:pt idx="986">
                  <c:v>6281</c:v>
                </c:pt>
                <c:pt idx="987">
                  <c:v>6273</c:v>
                </c:pt>
                <c:pt idx="988">
                  <c:v>6265.8</c:v>
                </c:pt>
                <c:pt idx="989">
                  <c:v>6262.5</c:v>
                </c:pt>
                <c:pt idx="990">
                  <c:v>6268.9</c:v>
                </c:pt>
                <c:pt idx="991">
                  <c:v>6270.4</c:v>
                </c:pt>
                <c:pt idx="992">
                  <c:v>6273.6</c:v>
                </c:pt>
                <c:pt idx="993">
                  <c:v>6286.1</c:v>
                </c:pt>
                <c:pt idx="994">
                  <c:v>6295.6</c:v>
                </c:pt>
                <c:pt idx="995">
                  <c:v>6313.8</c:v>
                </c:pt>
                <c:pt idx="996">
                  <c:v>6333.7</c:v>
                </c:pt>
                <c:pt idx="997">
                  <c:v>6344.4</c:v>
                </c:pt>
                <c:pt idx="998">
                  <c:v>6380.9</c:v>
                </c:pt>
                <c:pt idx="999">
                  <c:v>6386.1</c:v>
                </c:pt>
                <c:pt idx="1000">
                  <c:v>6390.8</c:v>
                </c:pt>
                <c:pt idx="1001">
                  <c:v>6376.2</c:v>
                </c:pt>
                <c:pt idx="1002">
                  <c:v>6359.5</c:v>
                </c:pt>
                <c:pt idx="1003">
                  <c:v>6324.7</c:v>
                </c:pt>
                <c:pt idx="1004">
                  <c:v>6291.7</c:v>
                </c:pt>
                <c:pt idx="1005">
                  <c:v>6268.3</c:v>
                </c:pt>
                <c:pt idx="1006">
                  <c:v>6251.2</c:v>
                </c:pt>
                <c:pt idx="1007">
                  <c:v>6241.8</c:v>
                </c:pt>
                <c:pt idx="1008">
                  <c:v>6236.2</c:v>
                </c:pt>
                <c:pt idx="1009">
                  <c:v>6235.5</c:v>
                </c:pt>
                <c:pt idx="1010">
                  <c:v>6238.6</c:v>
                </c:pt>
                <c:pt idx="1011">
                  <c:v>6239.5</c:v>
                </c:pt>
                <c:pt idx="1012">
                  <c:v>6242</c:v>
                </c:pt>
                <c:pt idx="1013">
                  <c:v>6245.4</c:v>
                </c:pt>
                <c:pt idx="1014">
                  <c:v>6248.4</c:v>
                </c:pt>
                <c:pt idx="1015">
                  <c:v>6248.4</c:v>
                </c:pt>
                <c:pt idx="1016">
                  <c:v>6246.8</c:v>
                </c:pt>
                <c:pt idx="1017">
                  <c:v>6243.1</c:v>
                </c:pt>
                <c:pt idx="1018">
                  <c:v>6246.2</c:v>
                </c:pt>
                <c:pt idx="1019">
                  <c:v>6240.1</c:v>
                </c:pt>
                <c:pt idx="1020">
                  <c:v>6235.1</c:v>
                </c:pt>
                <c:pt idx="1021">
                  <c:v>6230.5</c:v>
                </c:pt>
                <c:pt idx="1022">
                  <c:v>6229.7</c:v>
                </c:pt>
                <c:pt idx="1023">
                  <c:v>6227</c:v>
                </c:pt>
                <c:pt idx="1024">
                  <c:v>6227.4</c:v>
                </c:pt>
                <c:pt idx="1025">
                  <c:v>6221</c:v>
                </c:pt>
                <c:pt idx="1026">
                  <c:v>6220.6</c:v>
                </c:pt>
                <c:pt idx="1027">
                  <c:v>6220</c:v>
                </c:pt>
                <c:pt idx="1028">
                  <c:v>6218</c:v>
                </c:pt>
                <c:pt idx="1029">
                  <c:v>6217.4</c:v>
                </c:pt>
                <c:pt idx="1030">
                  <c:v>6219.4</c:v>
                </c:pt>
                <c:pt idx="1031">
                  <c:v>6217.1</c:v>
                </c:pt>
                <c:pt idx="1032">
                  <c:v>6215.9</c:v>
                </c:pt>
                <c:pt idx="1033">
                  <c:v>6217.2</c:v>
                </c:pt>
                <c:pt idx="1034">
                  <c:v>6215.7</c:v>
                </c:pt>
                <c:pt idx="1035">
                  <c:v>6215.3</c:v>
                </c:pt>
                <c:pt idx="1036">
                  <c:v>6215.9</c:v>
                </c:pt>
                <c:pt idx="1037">
                  <c:v>6216.4</c:v>
                </c:pt>
                <c:pt idx="1038">
                  <c:v>6216.4</c:v>
                </c:pt>
                <c:pt idx="1039">
                  <c:v>6215.7</c:v>
                </c:pt>
                <c:pt idx="1040">
                  <c:v>6215.2</c:v>
                </c:pt>
                <c:pt idx="1041">
                  <c:v>6216.2</c:v>
                </c:pt>
                <c:pt idx="1042">
                  <c:v>6217.3</c:v>
                </c:pt>
                <c:pt idx="1043">
                  <c:v>6217.2</c:v>
                </c:pt>
                <c:pt idx="1044">
                  <c:v>6218</c:v>
                </c:pt>
                <c:pt idx="1045">
                  <c:v>6216.8</c:v>
                </c:pt>
                <c:pt idx="1046">
                  <c:v>6216</c:v>
                </c:pt>
                <c:pt idx="1047">
                  <c:v>6216.1</c:v>
                </c:pt>
                <c:pt idx="1048">
                  <c:v>6217.5</c:v>
                </c:pt>
                <c:pt idx="1049">
                  <c:v>6213</c:v>
                </c:pt>
                <c:pt idx="1050">
                  <c:v>6216.2</c:v>
                </c:pt>
                <c:pt idx="1051">
                  <c:v>6216.4</c:v>
                </c:pt>
                <c:pt idx="1052">
                  <c:v>6217.8</c:v>
                </c:pt>
                <c:pt idx="1053">
                  <c:v>6217.8</c:v>
                </c:pt>
                <c:pt idx="1054">
                  <c:v>6220</c:v>
                </c:pt>
                <c:pt idx="1055">
                  <c:v>6218.2</c:v>
                </c:pt>
                <c:pt idx="1056">
                  <c:v>6227.3</c:v>
                </c:pt>
                <c:pt idx="1057">
                  <c:v>6228.3</c:v>
                </c:pt>
                <c:pt idx="1058">
                  <c:v>6233.4</c:v>
                </c:pt>
                <c:pt idx="1059">
                  <c:v>6234.6</c:v>
                </c:pt>
                <c:pt idx="1060">
                  <c:v>6239.7</c:v>
                </c:pt>
                <c:pt idx="1061">
                  <c:v>6243</c:v>
                </c:pt>
                <c:pt idx="1062">
                  <c:v>6250.7</c:v>
                </c:pt>
                <c:pt idx="1063">
                  <c:v>6263.3</c:v>
                </c:pt>
                <c:pt idx="1064">
                  <c:v>6273.3</c:v>
                </c:pt>
                <c:pt idx="1065">
                  <c:v>6280.4</c:v>
                </c:pt>
                <c:pt idx="1066">
                  <c:v>6291.1</c:v>
                </c:pt>
                <c:pt idx="1067">
                  <c:v>6300.1</c:v>
                </c:pt>
                <c:pt idx="1068">
                  <c:v>6310.1</c:v>
                </c:pt>
                <c:pt idx="1069">
                  <c:v>6305.8</c:v>
                </c:pt>
                <c:pt idx="1070">
                  <c:v>6295.8</c:v>
                </c:pt>
                <c:pt idx="1071">
                  <c:v>6281.3</c:v>
                </c:pt>
                <c:pt idx="1072">
                  <c:v>6271</c:v>
                </c:pt>
                <c:pt idx="1073">
                  <c:v>6248.6</c:v>
                </c:pt>
                <c:pt idx="1074">
                  <c:v>6243.2</c:v>
                </c:pt>
                <c:pt idx="1075">
                  <c:v>6236</c:v>
                </c:pt>
                <c:pt idx="1076">
                  <c:v>6228.3</c:v>
                </c:pt>
                <c:pt idx="1077">
                  <c:v>6223.7</c:v>
                </c:pt>
                <c:pt idx="1078">
                  <c:v>6223.2</c:v>
                </c:pt>
                <c:pt idx="1079">
                  <c:v>6217.8</c:v>
                </c:pt>
                <c:pt idx="1080">
                  <c:v>6220</c:v>
                </c:pt>
                <c:pt idx="1081">
                  <c:v>6218.5</c:v>
                </c:pt>
                <c:pt idx="1082">
                  <c:v>6217</c:v>
                </c:pt>
                <c:pt idx="1083">
                  <c:v>6219.3</c:v>
                </c:pt>
                <c:pt idx="1084">
                  <c:v>6220.1</c:v>
                </c:pt>
                <c:pt idx="1085">
                  <c:v>6218.5</c:v>
                </c:pt>
                <c:pt idx="1086">
                  <c:v>6218.9</c:v>
                </c:pt>
                <c:pt idx="1087">
                  <c:v>6220.1</c:v>
                </c:pt>
                <c:pt idx="1088">
                  <c:v>6216.7</c:v>
                </c:pt>
                <c:pt idx="1089">
                  <c:v>6220.8</c:v>
                </c:pt>
                <c:pt idx="1090">
                  <c:v>6219.2</c:v>
                </c:pt>
                <c:pt idx="1091">
                  <c:v>6221.2</c:v>
                </c:pt>
                <c:pt idx="1092">
                  <c:v>6218.5</c:v>
                </c:pt>
                <c:pt idx="1093">
                  <c:v>6215.9</c:v>
                </c:pt>
                <c:pt idx="1094">
                  <c:v>6220.4</c:v>
                </c:pt>
                <c:pt idx="1095">
                  <c:v>6216.3</c:v>
                </c:pt>
                <c:pt idx="1096">
                  <c:v>6218.3</c:v>
                </c:pt>
                <c:pt idx="1097">
                  <c:v>6218.4</c:v>
                </c:pt>
                <c:pt idx="1098">
                  <c:v>6221.6</c:v>
                </c:pt>
                <c:pt idx="1099">
                  <c:v>6219.3</c:v>
                </c:pt>
                <c:pt idx="1100">
                  <c:v>6218.8</c:v>
                </c:pt>
                <c:pt idx="1101">
                  <c:v>6223.3</c:v>
                </c:pt>
                <c:pt idx="1102">
                  <c:v>6224</c:v>
                </c:pt>
                <c:pt idx="1103">
                  <c:v>6230.5</c:v>
                </c:pt>
                <c:pt idx="1104">
                  <c:v>6228.8</c:v>
                </c:pt>
                <c:pt idx="1105">
                  <c:v>6235.8</c:v>
                </c:pt>
                <c:pt idx="1106">
                  <c:v>6236.5</c:v>
                </c:pt>
                <c:pt idx="1107">
                  <c:v>6235.4</c:v>
                </c:pt>
                <c:pt idx="1108">
                  <c:v>6237.7</c:v>
                </c:pt>
                <c:pt idx="1109">
                  <c:v>6234</c:v>
                </c:pt>
                <c:pt idx="1110">
                  <c:v>6233.7</c:v>
                </c:pt>
                <c:pt idx="1111">
                  <c:v>6228.2</c:v>
                </c:pt>
                <c:pt idx="1112">
                  <c:v>6224.3</c:v>
                </c:pt>
                <c:pt idx="1113">
                  <c:v>6224</c:v>
                </c:pt>
                <c:pt idx="1114">
                  <c:v>6220.6</c:v>
                </c:pt>
                <c:pt idx="1115">
                  <c:v>6219.2</c:v>
                </c:pt>
                <c:pt idx="1116">
                  <c:v>6218.5</c:v>
                </c:pt>
                <c:pt idx="1117">
                  <c:v>6219.8</c:v>
                </c:pt>
                <c:pt idx="1118">
                  <c:v>6217.7</c:v>
                </c:pt>
                <c:pt idx="1119">
                  <c:v>6218.2</c:v>
                </c:pt>
                <c:pt idx="1120">
                  <c:v>6215.1</c:v>
                </c:pt>
                <c:pt idx="1121">
                  <c:v>6213.9</c:v>
                </c:pt>
                <c:pt idx="1122">
                  <c:v>6213.7</c:v>
                </c:pt>
                <c:pt idx="1123">
                  <c:v>6212</c:v>
                </c:pt>
                <c:pt idx="1124">
                  <c:v>6212</c:v>
                </c:pt>
                <c:pt idx="1125">
                  <c:v>6212</c:v>
                </c:pt>
                <c:pt idx="1126">
                  <c:v>6215.2</c:v>
                </c:pt>
                <c:pt idx="1127">
                  <c:v>6214.4</c:v>
                </c:pt>
                <c:pt idx="1128">
                  <c:v>6212.3</c:v>
                </c:pt>
                <c:pt idx="1129">
                  <c:v>6214.7</c:v>
                </c:pt>
                <c:pt idx="1130">
                  <c:v>6216.6</c:v>
                </c:pt>
                <c:pt idx="1131">
                  <c:v>6213.4</c:v>
                </c:pt>
                <c:pt idx="1132">
                  <c:v>6214.6</c:v>
                </c:pt>
                <c:pt idx="1133">
                  <c:v>6215.7</c:v>
                </c:pt>
                <c:pt idx="1134">
                  <c:v>6217</c:v>
                </c:pt>
                <c:pt idx="1135">
                  <c:v>6216.4</c:v>
                </c:pt>
                <c:pt idx="1136">
                  <c:v>6218.6</c:v>
                </c:pt>
                <c:pt idx="1137">
                  <c:v>6219.3</c:v>
                </c:pt>
                <c:pt idx="1138">
                  <c:v>6219.6</c:v>
                </c:pt>
                <c:pt idx="1139">
                  <c:v>6221.6</c:v>
                </c:pt>
                <c:pt idx="1140">
                  <c:v>6222.6</c:v>
                </c:pt>
                <c:pt idx="1141">
                  <c:v>6225.1</c:v>
                </c:pt>
                <c:pt idx="1142">
                  <c:v>6224.6</c:v>
                </c:pt>
                <c:pt idx="1143">
                  <c:v>6225.3</c:v>
                </c:pt>
                <c:pt idx="1144">
                  <c:v>6228.3</c:v>
                </c:pt>
                <c:pt idx="1145">
                  <c:v>6226.6</c:v>
                </c:pt>
                <c:pt idx="1146">
                  <c:v>6231</c:v>
                </c:pt>
                <c:pt idx="1147">
                  <c:v>6229.8</c:v>
                </c:pt>
                <c:pt idx="1148">
                  <c:v>6227.5</c:v>
                </c:pt>
                <c:pt idx="1149">
                  <c:v>6234.7</c:v>
                </c:pt>
                <c:pt idx="1150">
                  <c:v>6233.1</c:v>
                </c:pt>
                <c:pt idx="1151">
                  <c:v>6235.1</c:v>
                </c:pt>
                <c:pt idx="1152">
                  <c:v>6231.7</c:v>
                </c:pt>
                <c:pt idx="1153">
                  <c:v>6232.3</c:v>
                </c:pt>
                <c:pt idx="1154">
                  <c:v>6233.4</c:v>
                </c:pt>
                <c:pt idx="1155">
                  <c:v>6233.6</c:v>
                </c:pt>
                <c:pt idx="1156">
                  <c:v>6234.2</c:v>
                </c:pt>
                <c:pt idx="1157">
                  <c:v>6233.4</c:v>
                </c:pt>
                <c:pt idx="1158">
                  <c:v>6236.3</c:v>
                </c:pt>
                <c:pt idx="1159">
                  <c:v>6238.2</c:v>
                </c:pt>
                <c:pt idx="1160">
                  <c:v>6235.1</c:v>
                </c:pt>
                <c:pt idx="1161">
                  <c:v>6237.2</c:v>
                </c:pt>
                <c:pt idx="1162">
                  <c:v>6236.5</c:v>
                </c:pt>
                <c:pt idx="1163">
                  <c:v>6230.2</c:v>
                </c:pt>
                <c:pt idx="1164">
                  <c:v>6229.2</c:v>
                </c:pt>
                <c:pt idx="1165">
                  <c:v>6221.8</c:v>
                </c:pt>
                <c:pt idx="1166">
                  <c:v>6220</c:v>
                </c:pt>
                <c:pt idx="1167">
                  <c:v>6216.9</c:v>
                </c:pt>
                <c:pt idx="1168">
                  <c:v>6215.8</c:v>
                </c:pt>
                <c:pt idx="1169">
                  <c:v>6214.2</c:v>
                </c:pt>
                <c:pt idx="1170">
                  <c:v>6213.2</c:v>
                </c:pt>
                <c:pt idx="1171">
                  <c:v>6215.7</c:v>
                </c:pt>
                <c:pt idx="1172">
                  <c:v>6212.4</c:v>
                </c:pt>
                <c:pt idx="1173">
                  <c:v>6211.4</c:v>
                </c:pt>
                <c:pt idx="1174">
                  <c:v>6214.4</c:v>
                </c:pt>
                <c:pt idx="1175">
                  <c:v>6215.4</c:v>
                </c:pt>
                <c:pt idx="1176">
                  <c:v>6214.2</c:v>
                </c:pt>
                <c:pt idx="1177">
                  <c:v>6216.6</c:v>
                </c:pt>
                <c:pt idx="1178">
                  <c:v>6216.4</c:v>
                </c:pt>
                <c:pt idx="1179">
                  <c:v>6214.2</c:v>
                </c:pt>
                <c:pt idx="1180">
                  <c:v>6216.4</c:v>
                </c:pt>
                <c:pt idx="1181">
                  <c:v>6215.7</c:v>
                </c:pt>
                <c:pt idx="1182">
                  <c:v>6214.4</c:v>
                </c:pt>
                <c:pt idx="1183">
                  <c:v>6213.1</c:v>
                </c:pt>
                <c:pt idx="1184">
                  <c:v>6213.5</c:v>
                </c:pt>
                <c:pt idx="1185">
                  <c:v>6211.5</c:v>
                </c:pt>
                <c:pt idx="1186">
                  <c:v>6212.8</c:v>
                </c:pt>
                <c:pt idx="1187">
                  <c:v>6212.6</c:v>
                </c:pt>
                <c:pt idx="1188">
                  <c:v>6211.4</c:v>
                </c:pt>
                <c:pt idx="1189">
                  <c:v>6211.1</c:v>
                </c:pt>
                <c:pt idx="1190">
                  <c:v>6211</c:v>
                </c:pt>
                <c:pt idx="1191">
                  <c:v>6213.8</c:v>
                </c:pt>
                <c:pt idx="1192">
                  <c:v>6211.5</c:v>
                </c:pt>
                <c:pt idx="1193">
                  <c:v>6212.2</c:v>
                </c:pt>
                <c:pt idx="1194">
                  <c:v>6213.9</c:v>
                </c:pt>
                <c:pt idx="1195">
                  <c:v>6210.9</c:v>
                </c:pt>
                <c:pt idx="1196">
                  <c:v>6210.5</c:v>
                </c:pt>
                <c:pt idx="1197">
                  <c:v>6214.3</c:v>
                </c:pt>
                <c:pt idx="1198">
                  <c:v>6213.4</c:v>
                </c:pt>
                <c:pt idx="1199">
                  <c:v>6211.8</c:v>
                </c:pt>
                <c:pt idx="1200">
                  <c:v>6211.6</c:v>
                </c:pt>
                <c:pt idx="1201">
                  <c:v>6212.9</c:v>
                </c:pt>
                <c:pt idx="1202">
                  <c:v>6213.7</c:v>
                </c:pt>
                <c:pt idx="1203">
                  <c:v>6213.9</c:v>
                </c:pt>
                <c:pt idx="1204">
                  <c:v>6214.2</c:v>
                </c:pt>
                <c:pt idx="1205">
                  <c:v>6215.5</c:v>
                </c:pt>
                <c:pt idx="1206">
                  <c:v>6214.9</c:v>
                </c:pt>
                <c:pt idx="1207">
                  <c:v>6216.2</c:v>
                </c:pt>
                <c:pt idx="1208">
                  <c:v>6215.9</c:v>
                </c:pt>
                <c:pt idx="1209">
                  <c:v>6215.9</c:v>
                </c:pt>
                <c:pt idx="1210">
                  <c:v>6218.7</c:v>
                </c:pt>
                <c:pt idx="1211">
                  <c:v>6216.6</c:v>
                </c:pt>
                <c:pt idx="1212">
                  <c:v>6220.4</c:v>
                </c:pt>
                <c:pt idx="1213">
                  <c:v>6221.7</c:v>
                </c:pt>
                <c:pt idx="1214">
                  <c:v>6219.3</c:v>
                </c:pt>
                <c:pt idx="1215">
                  <c:v>6218.4</c:v>
                </c:pt>
                <c:pt idx="1216">
                  <c:v>6216.3</c:v>
                </c:pt>
                <c:pt idx="1217">
                  <c:v>6219.4</c:v>
                </c:pt>
                <c:pt idx="1218">
                  <c:v>6216.9</c:v>
                </c:pt>
                <c:pt idx="1219">
                  <c:v>6217.4</c:v>
                </c:pt>
                <c:pt idx="1220">
                  <c:v>6217.7</c:v>
                </c:pt>
                <c:pt idx="1221">
                  <c:v>6218.1</c:v>
                </c:pt>
                <c:pt idx="1222">
                  <c:v>6217.4</c:v>
                </c:pt>
                <c:pt idx="1223">
                  <c:v>6215.4</c:v>
                </c:pt>
                <c:pt idx="1224">
                  <c:v>6216.4</c:v>
                </c:pt>
                <c:pt idx="1225">
                  <c:v>6216.9</c:v>
                </c:pt>
                <c:pt idx="1226">
                  <c:v>6215</c:v>
                </c:pt>
                <c:pt idx="1227">
                  <c:v>6213</c:v>
                </c:pt>
                <c:pt idx="1228">
                  <c:v>6213.4</c:v>
                </c:pt>
                <c:pt idx="1229">
                  <c:v>6211.3</c:v>
                </c:pt>
                <c:pt idx="1230">
                  <c:v>6211.3</c:v>
                </c:pt>
                <c:pt idx="1231">
                  <c:v>6212.3</c:v>
                </c:pt>
                <c:pt idx="1232">
                  <c:v>6214.7</c:v>
                </c:pt>
                <c:pt idx="1233">
                  <c:v>6212.5</c:v>
                </c:pt>
                <c:pt idx="1234">
                  <c:v>6213</c:v>
                </c:pt>
                <c:pt idx="1235">
                  <c:v>6214.8</c:v>
                </c:pt>
                <c:pt idx="1236">
                  <c:v>6213.4</c:v>
                </c:pt>
                <c:pt idx="1237">
                  <c:v>6214.5</c:v>
                </c:pt>
                <c:pt idx="1238">
                  <c:v>6213</c:v>
                </c:pt>
                <c:pt idx="1239">
                  <c:v>6212.3</c:v>
                </c:pt>
                <c:pt idx="1240">
                  <c:v>6214.9</c:v>
                </c:pt>
                <c:pt idx="1241">
                  <c:v>6212.9</c:v>
                </c:pt>
                <c:pt idx="1242">
                  <c:v>6213.5</c:v>
                </c:pt>
                <c:pt idx="1243">
                  <c:v>6213.9</c:v>
                </c:pt>
                <c:pt idx="1244">
                  <c:v>6215.7</c:v>
                </c:pt>
                <c:pt idx="1245">
                  <c:v>6215.4</c:v>
                </c:pt>
                <c:pt idx="1246">
                  <c:v>6215</c:v>
                </c:pt>
                <c:pt idx="1247">
                  <c:v>6214.3</c:v>
                </c:pt>
                <c:pt idx="1248">
                  <c:v>6216.9</c:v>
                </c:pt>
                <c:pt idx="1249">
                  <c:v>6215.7</c:v>
                </c:pt>
                <c:pt idx="1250">
                  <c:v>6219.6</c:v>
                </c:pt>
                <c:pt idx="1251">
                  <c:v>6217.7</c:v>
                </c:pt>
                <c:pt idx="1252">
                  <c:v>6219.3</c:v>
                </c:pt>
                <c:pt idx="1253">
                  <c:v>6219.4</c:v>
                </c:pt>
                <c:pt idx="1254">
                  <c:v>6220.1</c:v>
                </c:pt>
                <c:pt idx="1255">
                  <c:v>6221.8</c:v>
                </c:pt>
                <c:pt idx="1256">
                  <c:v>6219.4</c:v>
                </c:pt>
                <c:pt idx="1257">
                  <c:v>6221.2</c:v>
                </c:pt>
                <c:pt idx="1258">
                  <c:v>6219</c:v>
                </c:pt>
                <c:pt idx="1259">
                  <c:v>6218.9</c:v>
                </c:pt>
                <c:pt idx="1260">
                  <c:v>6216.3</c:v>
                </c:pt>
                <c:pt idx="1261">
                  <c:v>6217.2</c:v>
                </c:pt>
                <c:pt idx="1262">
                  <c:v>6214.7</c:v>
                </c:pt>
                <c:pt idx="1263">
                  <c:v>6217.2</c:v>
                </c:pt>
                <c:pt idx="1264">
                  <c:v>6218</c:v>
                </c:pt>
                <c:pt idx="1265">
                  <c:v>6218.6</c:v>
                </c:pt>
                <c:pt idx="1266">
                  <c:v>6217.8</c:v>
                </c:pt>
                <c:pt idx="1267">
                  <c:v>6222</c:v>
                </c:pt>
                <c:pt idx="1268">
                  <c:v>6221.4</c:v>
                </c:pt>
                <c:pt idx="1269">
                  <c:v>6223.8</c:v>
                </c:pt>
                <c:pt idx="1270">
                  <c:v>6221.2</c:v>
                </c:pt>
                <c:pt idx="1271">
                  <c:v>6229.7</c:v>
                </c:pt>
                <c:pt idx="1272">
                  <c:v>6227.2</c:v>
                </c:pt>
                <c:pt idx="1273">
                  <c:v>6228.3</c:v>
                </c:pt>
                <c:pt idx="1274">
                  <c:v>6231.2</c:v>
                </c:pt>
                <c:pt idx="1275">
                  <c:v>6226.4</c:v>
                </c:pt>
                <c:pt idx="1276">
                  <c:v>6224.9</c:v>
                </c:pt>
                <c:pt idx="1277">
                  <c:v>6226.4</c:v>
                </c:pt>
                <c:pt idx="1278">
                  <c:v>6221.4</c:v>
                </c:pt>
                <c:pt idx="1279">
                  <c:v>6220.5</c:v>
                </c:pt>
                <c:pt idx="1280">
                  <c:v>6218.7</c:v>
                </c:pt>
                <c:pt idx="1281">
                  <c:v>6216.7</c:v>
                </c:pt>
                <c:pt idx="1282">
                  <c:v>6217.1</c:v>
                </c:pt>
                <c:pt idx="1283">
                  <c:v>6219.9</c:v>
                </c:pt>
                <c:pt idx="1284">
                  <c:v>6218.4</c:v>
                </c:pt>
                <c:pt idx="1285">
                  <c:v>6217.7</c:v>
                </c:pt>
                <c:pt idx="1286">
                  <c:v>6219.7</c:v>
                </c:pt>
                <c:pt idx="1287">
                  <c:v>6218.2</c:v>
                </c:pt>
                <c:pt idx="1288">
                  <c:v>6219.6</c:v>
                </c:pt>
                <c:pt idx="1289">
                  <c:v>6222.6</c:v>
                </c:pt>
                <c:pt idx="1290">
                  <c:v>6221.9</c:v>
                </c:pt>
                <c:pt idx="1291">
                  <c:v>6219.6</c:v>
                </c:pt>
                <c:pt idx="1292">
                  <c:v>6218.3</c:v>
                </c:pt>
                <c:pt idx="1293">
                  <c:v>6217.8</c:v>
                </c:pt>
                <c:pt idx="1294">
                  <c:v>6218.3</c:v>
                </c:pt>
                <c:pt idx="1295">
                  <c:v>6217.7</c:v>
                </c:pt>
                <c:pt idx="1296">
                  <c:v>6217</c:v>
                </c:pt>
                <c:pt idx="1297">
                  <c:v>6215.7</c:v>
                </c:pt>
                <c:pt idx="1298">
                  <c:v>6217.4</c:v>
                </c:pt>
                <c:pt idx="1299">
                  <c:v>6219.1</c:v>
                </c:pt>
                <c:pt idx="1300">
                  <c:v>6218.9</c:v>
                </c:pt>
                <c:pt idx="1301">
                  <c:v>6218.9</c:v>
                </c:pt>
                <c:pt idx="1302">
                  <c:v>6218</c:v>
                </c:pt>
                <c:pt idx="1303">
                  <c:v>6219.3</c:v>
                </c:pt>
                <c:pt idx="1304">
                  <c:v>6221.7</c:v>
                </c:pt>
                <c:pt idx="1305">
                  <c:v>6224.3</c:v>
                </c:pt>
                <c:pt idx="1306">
                  <c:v>6226.2</c:v>
                </c:pt>
                <c:pt idx="1307">
                  <c:v>6226.5</c:v>
                </c:pt>
                <c:pt idx="1308">
                  <c:v>6232.2</c:v>
                </c:pt>
                <c:pt idx="1309">
                  <c:v>6230.3</c:v>
                </c:pt>
                <c:pt idx="1310">
                  <c:v>6234</c:v>
                </c:pt>
                <c:pt idx="1311">
                  <c:v>6236.4</c:v>
                </c:pt>
                <c:pt idx="1312">
                  <c:v>6237.4</c:v>
                </c:pt>
                <c:pt idx="1313">
                  <c:v>6241.8</c:v>
                </c:pt>
                <c:pt idx="1314">
                  <c:v>6237.6</c:v>
                </c:pt>
                <c:pt idx="1315">
                  <c:v>6237.9</c:v>
                </c:pt>
                <c:pt idx="1316">
                  <c:v>6234.3</c:v>
                </c:pt>
                <c:pt idx="1317">
                  <c:v>6228.9</c:v>
                </c:pt>
                <c:pt idx="1318">
                  <c:v>6224.6</c:v>
                </c:pt>
                <c:pt idx="1319">
                  <c:v>6221.8</c:v>
                </c:pt>
                <c:pt idx="1320">
                  <c:v>6219.4</c:v>
                </c:pt>
                <c:pt idx="1321">
                  <c:v>6219.2</c:v>
                </c:pt>
                <c:pt idx="1322">
                  <c:v>6216.7</c:v>
                </c:pt>
                <c:pt idx="1323">
                  <c:v>6215</c:v>
                </c:pt>
                <c:pt idx="1324">
                  <c:v>6216.4</c:v>
                </c:pt>
                <c:pt idx="1325">
                  <c:v>6215.9</c:v>
                </c:pt>
                <c:pt idx="1326">
                  <c:v>6215.7</c:v>
                </c:pt>
                <c:pt idx="1327">
                  <c:v>6213.9</c:v>
                </c:pt>
                <c:pt idx="1328">
                  <c:v>6218</c:v>
                </c:pt>
                <c:pt idx="1329">
                  <c:v>6218.2</c:v>
                </c:pt>
                <c:pt idx="1330">
                  <c:v>6217.7</c:v>
                </c:pt>
                <c:pt idx="1331">
                  <c:v>6220.4</c:v>
                </c:pt>
                <c:pt idx="1332">
                  <c:v>6219.5</c:v>
                </c:pt>
                <c:pt idx="1333">
                  <c:v>6219</c:v>
                </c:pt>
                <c:pt idx="1334">
                  <c:v>6220.9</c:v>
                </c:pt>
                <c:pt idx="1335">
                  <c:v>6223.2</c:v>
                </c:pt>
                <c:pt idx="1336">
                  <c:v>6223.1</c:v>
                </c:pt>
                <c:pt idx="1337">
                  <c:v>6229.1</c:v>
                </c:pt>
                <c:pt idx="1338">
                  <c:v>6228.9</c:v>
                </c:pt>
                <c:pt idx="1339">
                  <c:v>6234.6</c:v>
                </c:pt>
                <c:pt idx="1340">
                  <c:v>6233.4</c:v>
                </c:pt>
                <c:pt idx="1341">
                  <c:v>6232.9</c:v>
                </c:pt>
                <c:pt idx="1342">
                  <c:v>6241.2</c:v>
                </c:pt>
                <c:pt idx="1343">
                  <c:v>6243.2</c:v>
                </c:pt>
                <c:pt idx="1344">
                  <c:v>6248.7</c:v>
                </c:pt>
                <c:pt idx="1345">
                  <c:v>6245</c:v>
                </c:pt>
                <c:pt idx="1346">
                  <c:v>6245.9</c:v>
                </c:pt>
                <c:pt idx="1347">
                  <c:v>6245.9</c:v>
                </c:pt>
                <c:pt idx="1348">
                  <c:v>6249.4</c:v>
                </c:pt>
                <c:pt idx="1349">
                  <c:v>6242.1</c:v>
                </c:pt>
                <c:pt idx="1350">
                  <c:v>6238.3</c:v>
                </c:pt>
                <c:pt idx="1351">
                  <c:v>6237.9</c:v>
                </c:pt>
                <c:pt idx="1352">
                  <c:v>6233.5</c:v>
                </c:pt>
                <c:pt idx="1353">
                  <c:v>6230.6</c:v>
                </c:pt>
                <c:pt idx="1354">
                  <c:v>6229.7</c:v>
                </c:pt>
                <c:pt idx="1355">
                  <c:v>6228.4</c:v>
                </c:pt>
                <c:pt idx="1356">
                  <c:v>6226.5</c:v>
                </c:pt>
                <c:pt idx="1357">
                  <c:v>6228.5</c:v>
                </c:pt>
                <c:pt idx="1358">
                  <c:v>6230.7</c:v>
                </c:pt>
                <c:pt idx="1359">
                  <c:v>6227.1</c:v>
                </c:pt>
                <c:pt idx="1360">
                  <c:v>6235.7</c:v>
                </c:pt>
                <c:pt idx="1361">
                  <c:v>6230.9</c:v>
                </c:pt>
                <c:pt idx="1362">
                  <c:v>6232.4</c:v>
                </c:pt>
                <c:pt idx="1363">
                  <c:v>6236.2</c:v>
                </c:pt>
                <c:pt idx="1364">
                  <c:v>6231.3</c:v>
                </c:pt>
                <c:pt idx="1365">
                  <c:v>6230.6</c:v>
                </c:pt>
                <c:pt idx="1366">
                  <c:v>6228.8</c:v>
                </c:pt>
                <c:pt idx="1367">
                  <c:v>6227.6</c:v>
                </c:pt>
                <c:pt idx="1368">
                  <c:v>6225.1</c:v>
                </c:pt>
                <c:pt idx="1369">
                  <c:v>6222.7</c:v>
                </c:pt>
                <c:pt idx="1370">
                  <c:v>6217.7</c:v>
                </c:pt>
                <c:pt idx="1371">
                  <c:v>6218.3</c:v>
                </c:pt>
                <c:pt idx="1372">
                  <c:v>6216.7</c:v>
                </c:pt>
                <c:pt idx="1373">
                  <c:v>6216.4</c:v>
                </c:pt>
                <c:pt idx="1374">
                  <c:v>6216.6</c:v>
                </c:pt>
                <c:pt idx="1375">
                  <c:v>6212.8</c:v>
                </c:pt>
                <c:pt idx="1376">
                  <c:v>6213.8</c:v>
                </c:pt>
                <c:pt idx="1377">
                  <c:v>6212.3</c:v>
                </c:pt>
                <c:pt idx="1378">
                  <c:v>6215.7</c:v>
                </c:pt>
                <c:pt idx="1379">
                  <c:v>6213.3</c:v>
                </c:pt>
                <c:pt idx="1380">
                  <c:v>6212.8</c:v>
                </c:pt>
                <c:pt idx="1381">
                  <c:v>6214.9</c:v>
                </c:pt>
                <c:pt idx="1382">
                  <c:v>6213.5</c:v>
                </c:pt>
                <c:pt idx="1383">
                  <c:v>6212.8</c:v>
                </c:pt>
                <c:pt idx="1384">
                  <c:v>6215.2</c:v>
                </c:pt>
                <c:pt idx="1385">
                  <c:v>6213.9</c:v>
                </c:pt>
                <c:pt idx="1386">
                  <c:v>6214.9</c:v>
                </c:pt>
                <c:pt idx="1387">
                  <c:v>6211.5</c:v>
                </c:pt>
                <c:pt idx="1388">
                  <c:v>6212</c:v>
                </c:pt>
                <c:pt idx="1389">
                  <c:v>6214.1</c:v>
                </c:pt>
                <c:pt idx="1390">
                  <c:v>6211.9</c:v>
                </c:pt>
                <c:pt idx="1391">
                  <c:v>6213.5</c:v>
                </c:pt>
                <c:pt idx="1392">
                  <c:v>6213.3</c:v>
                </c:pt>
                <c:pt idx="1393">
                  <c:v>6212.9</c:v>
                </c:pt>
                <c:pt idx="1394">
                  <c:v>6215.9</c:v>
                </c:pt>
                <c:pt idx="1395">
                  <c:v>6215.1</c:v>
                </c:pt>
                <c:pt idx="1396">
                  <c:v>6216.5</c:v>
                </c:pt>
                <c:pt idx="1397">
                  <c:v>6215.8</c:v>
                </c:pt>
                <c:pt idx="1398">
                  <c:v>6216.6</c:v>
                </c:pt>
                <c:pt idx="1399">
                  <c:v>6216</c:v>
                </c:pt>
                <c:pt idx="1400">
                  <c:v>6219.1</c:v>
                </c:pt>
                <c:pt idx="1401">
                  <c:v>6218.5</c:v>
                </c:pt>
                <c:pt idx="1402">
                  <c:v>6217.1</c:v>
                </c:pt>
                <c:pt idx="1403">
                  <c:v>6216.9</c:v>
                </c:pt>
                <c:pt idx="1404">
                  <c:v>6217</c:v>
                </c:pt>
                <c:pt idx="1405">
                  <c:v>6218.7</c:v>
                </c:pt>
                <c:pt idx="1406">
                  <c:v>6217.7</c:v>
                </c:pt>
                <c:pt idx="1407">
                  <c:v>6219.2</c:v>
                </c:pt>
                <c:pt idx="1408">
                  <c:v>6219.9</c:v>
                </c:pt>
                <c:pt idx="1409">
                  <c:v>6220.1</c:v>
                </c:pt>
                <c:pt idx="1410">
                  <c:v>6221.9</c:v>
                </c:pt>
                <c:pt idx="1411">
                  <c:v>6222.4</c:v>
                </c:pt>
                <c:pt idx="1412">
                  <c:v>6223.7</c:v>
                </c:pt>
                <c:pt idx="1413">
                  <c:v>6220.9</c:v>
                </c:pt>
                <c:pt idx="1414">
                  <c:v>6220.7</c:v>
                </c:pt>
                <c:pt idx="1415">
                  <c:v>6221.1</c:v>
                </c:pt>
                <c:pt idx="1416">
                  <c:v>6220.7</c:v>
                </c:pt>
                <c:pt idx="1417">
                  <c:v>6219.9</c:v>
                </c:pt>
                <c:pt idx="1418">
                  <c:v>6219.1</c:v>
                </c:pt>
                <c:pt idx="1419">
                  <c:v>6217.8</c:v>
                </c:pt>
                <c:pt idx="1420">
                  <c:v>6219.4</c:v>
                </c:pt>
                <c:pt idx="1421">
                  <c:v>6216.8</c:v>
                </c:pt>
                <c:pt idx="1422">
                  <c:v>6216.2</c:v>
                </c:pt>
                <c:pt idx="1423">
                  <c:v>6218.2</c:v>
                </c:pt>
                <c:pt idx="1424">
                  <c:v>6219.6</c:v>
                </c:pt>
                <c:pt idx="1425">
                  <c:v>6221</c:v>
                </c:pt>
                <c:pt idx="1426">
                  <c:v>6218.6</c:v>
                </c:pt>
                <c:pt idx="1427">
                  <c:v>6216.8</c:v>
                </c:pt>
                <c:pt idx="1428">
                  <c:v>6219.8</c:v>
                </c:pt>
                <c:pt idx="1429">
                  <c:v>6215.7</c:v>
                </c:pt>
                <c:pt idx="1430">
                  <c:v>6216.8</c:v>
                </c:pt>
                <c:pt idx="1431">
                  <c:v>6216.4</c:v>
                </c:pt>
                <c:pt idx="1432">
                  <c:v>6218.2</c:v>
                </c:pt>
                <c:pt idx="1433">
                  <c:v>6218.8</c:v>
                </c:pt>
                <c:pt idx="1434">
                  <c:v>6220.2</c:v>
                </c:pt>
                <c:pt idx="1435">
                  <c:v>6224.1</c:v>
                </c:pt>
                <c:pt idx="1436">
                  <c:v>6222.8</c:v>
                </c:pt>
                <c:pt idx="1437">
                  <c:v>6225.6</c:v>
                </c:pt>
                <c:pt idx="1438">
                  <c:v>6226.6</c:v>
                </c:pt>
                <c:pt idx="1439">
                  <c:v>6230.1</c:v>
                </c:pt>
                <c:pt idx="1440">
                  <c:v>6233.8</c:v>
                </c:pt>
                <c:pt idx="1441">
                  <c:v>6236.8</c:v>
                </c:pt>
                <c:pt idx="1442">
                  <c:v>6235.8</c:v>
                </c:pt>
                <c:pt idx="1443">
                  <c:v>6233.8</c:v>
                </c:pt>
                <c:pt idx="1444">
                  <c:v>6241.4</c:v>
                </c:pt>
                <c:pt idx="1445">
                  <c:v>6239.7</c:v>
                </c:pt>
                <c:pt idx="1446">
                  <c:v>6242.8</c:v>
                </c:pt>
                <c:pt idx="1447">
                  <c:v>6241.3</c:v>
                </c:pt>
                <c:pt idx="1448">
                  <c:v>6248.2</c:v>
                </c:pt>
                <c:pt idx="1449">
                  <c:v>6243.4</c:v>
                </c:pt>
                <c:pt idx="1450">
                  <c:v>6244.9</c:v>
                </c:pt>
                <c:pt idx="1451">
                  <c:v>6240.5</c:v>
                </c:pt>
                <c:pt idx="1452">
                  <c:v>6234.2</c:v>
                </c:pt>
                <c:pt idx="1453">
                  <c:v>6230.6</c:v>
                </c:pt>
                <c:pt idx="1454">
                  <c:v>6225.3</c:v>
                </c:pt>
                <c:pt idx="1455">
                  <c:v>6224.2</c:v>
                </c:pt>
                <c:pt idx="1456">
                  <c:v>6224.2</c:v>
                </c:pt>
                <c:pt idx="1457">
                  <c:v>6222.2</c:v>
                </c:pt>
                <c:pt idx="1458">
                  <c:v>6221.5</c:v>
                </c:pt>
                <c:pt idx="1459">
                  <c:v>6218.9</c:v>
                </c:pt>
                <c:pt idx="1460">
                  <c:v>6221.6</c:v>
                </c:pt>
                <c:pt idx="1461">
                  <c:v>6223.4</c:v>
                </c:pt>
                <c:pt idx="1462">
                  <c:v>6222</c:v>
                </c:pt>
                <c:pt idx="1463">
                  <c:v>6220.9</c:v>
                </c:pt>
                <c:pt idx="1464">
                  <c:v>6222.1</c:v>
                </c:pt>
                <c:pt idx="1465">
                  <c:v>6221.1</c:v>
                </c:pt>
                <c:pt idx="1466">
                  <c:v>6219.5</c:v>
                </c:pt>
                <c:pt idx="1467">
                  <c:v>6219</c:v>
                </c:pt>
                <c:pt idx="1468">
                  <c:v>6217.9</c:v>
                </c:pt>
                <c:pt idx="1469">
                  <c:v>6215.5</c:v>
                </c:pt>
                <c:pt idx="1470">
                  <c:v>6215.2</c:v>
                </c:pt>
                <c:pt idx="1471">
                  <c:v>6215.2</c:v>
                </c:pt>
                <c:pt idx="1472">
                  <c:v>6213.9</c:v>
                </c:pt>
                <c:pt idx="1473">
                  <c:v>6216.1</c:v>
                </c:pt>
                <c:pt idx="1474">
                  <c:v>6214.8</c:v>
                </c:pt>
                <c:pt idx="1475">
                  <c:v>6219.4</c:v>
                </c:pt>
                <c:pt idx="1476">
                  <c:v>6215</c:v>
                </c:pt>
                <c:pt idx="1477">
                  <c:v>6217.2</c:v>
                </c:pt>
                <c:pt idx="1478">
                  <c:v>6215.5</c:v>
                </c:pt>
                <c:pt idx="1479">
                  <c:v>6215.8</c:v>
                </c:pt>
                <c:pt idx="1480">
                  <c:v>6216.3</c:v>
                </c:pt>
                <c:pt idx="1481">
                  <c:v>6215.9</c:v>
                </c:pt>
                <c:pt idx="1482">
                  <c:v>6217.3</c:v>
                </c:pt>
                <c:pt idx="1483">
                  <c:v>6217.3</c:v>
                </c:pt>
                <c:pt idx="1484">
                  <c:v>6216.7</c:v>
                </c:pt>
                <c:pt idx="1485">
                  <c:v>6218.7</c:v>
                </c:pt>
                <c:pt idx="1486">
                  <c:v>6218.2</c:v>
                </c:pt>
                <c:pt idx="1487">
                  <c:v>6220</c:v>
                </c:pt>
                <c:pt idx="1488">
                  <c:v>6220</c:v>
                </c:pt>
                <c:pt idx="1489">
                  <c:v>6220.6</c:v>
                </c:pt>
                <c:pt idx="1490">
                  <c:v>6220</c:v>
                </c:pt>
                <c:pt idx="1491">
                  <c:v>6219.9</c:v>
                </c:pt>
                <c:pt idx="1492">
                  <c:v>6221.2</c:v>
                </c:pt>
                <c:pt idx="1493">
                  <c:v>6219</c:v>
                </c:pt>
                <c:pt idx="1494">
                  <c:v>6219.7</c:v>
                </c:pt>
                <c:pt idx="1495">
                  <c:v>6218.2</c:v>
                </c:pt>
                <c:pt idx="1496">
                  <c:v>6218.4</c:v>
                </c:pt>
                <c:pt idx="1497">
                  <c:v>6219.7</c:v>
                </c:pt>
                <c:pt idx="1498">
                  <c:v>6216.4</c:v>
                </c:pt>
                <c:pt idx="1499">
                  <c:v>6216.3</c:v>
                </c:pt>
                <c:pt idx="1500">
                  <c:v>6215.3</c:v>
                </c:pt>
                <c:pt idx="1501">
                  <c:v>6218.8</c:v>
                </c:pt>
                <c:pt idx="1502">
                  <c:v>6215.5</c:v>
                </c:pt>
                <c:pt idx="1503">
                  <c:v>6218.9</c:v>
                </c:pt>
                <c:pt idx="1504">
                  <c:v>6217.3</c:v>
                </c:pt>
                <c:pt idx="1505">
                  <c:v>6216.6</c:v>
                </c:pt>
                <c:pt idx="1506">
                  <c:v>6217.6</c:v>
                </c:pt>
                <c:pt idx="1507">
                  <c:v>6219.3</c:v>
                </c:pt>
                <c:pt idx="1508">
                  <c:v>6217.7</c:v>
                </c:pt>
                <c:pt idx="1509">
                  <c:v>6217.2</c:v>
                </c:pt>
                <c:pt idx="1510">
                  <c:v>6216.7</c:v>
                </c:pt>
                <c:pt idx="1511">
                  <c:v>6216.6</c:v>
                </c:pt>
                <c:pt idx="1512">
                  <c:v>6217.7</c:v>
                </c:pt>
                <c:pt idx="1513">
                  <c:v>6217.8</c:v>
                </c:pt>
                <c:pt idx="1514">
                  <c:v>6216.4</c:v>
                </c:pt>
                <c:pt idx="1515">
                  <c:v>6216</c:v>
                </c:pt>
                <c:pt idx="1516">
                  <c:v>6217</c:v>
                </c:pt>
                <c:pt idx="1517">
                  <c:v>6216.8</c:v>
                </c:pt>
                <c:pt idx="1518">
                  <c:v>6217</c:v>
                </c:pt>
                <c:pt idx="1519">
                  <c:v>6216.8</c:v>
                </c:pt>
                <c:pt idx="1520">
                  <c:v>6216.6</c:v>
                </c:pt>
                <c:pt idx="1521">
                  <c:v>6219.1</c:v>
                </c:pt>
                <c:pt idx="1522">
                  <c:v>6218.6</c:v>
                </c:pt>
                <c:pt idx="1523">
                  <c:v>6216.4</c:v>
                </c:pt>
                <c:pt idx="1524">
                  <c:v>6220.9</c:v>
                </c:pt>
                <c:pt idx="1525">
                  <c:v>6220.9</c:v>
                </c:pt>
                <c:pt idx="1526">
                  <c:v>6223.2</c:v>
                </c:pt>
                <c:pt idx="1527">
                  <c:v>6221.6</c:v>
                </c:pt>
                <c:pt idx="1528">
                  <c:v>6226.3</c:v>
                </c:pt>
                <c:pt idx="1529">
                  <c:v>6224.8</c:v>
                </c:pt>
                <c:pt idx="1530">
                  <c:v>6233</c:v>
                </c:pt>
                <c:pt idx="1531">
                  <c:v>6233.4</c:v>
                </c:pt>
                <c:pt idx="1532">
                  <c:v>6240.8</c:v>
                </c:pt>
                <c:pt idx="1533">
                  <c:v>6244.6</c:v>
                </c:pt>
                <c:pt idx="1534">
                  <c:v>6252.2</c:v>
                </c:pt>
                <c:pt idx="1535">
                  <c:v>6252.1</c:v>
                </c:pt>
                <c:pt idx="1536">
                  <c:v>6257.3</c:v>
                </c:pt>
                <c:pt idx="1537">
                  <c:v>6272.3</c:v>
                </c:pt>
                <c:pt idx="1538">
                  <c:v>6272.8</c:v>
                </c:pt>
                <c:pt idx="1539">
                  <c:v>6280.9</c:v>
                </c:pt>
                <c:pt idx="1540">
                  <c:v>6292.6</c:v>
                </c:pt>
                <c:pt idx="1541">
                  <c:v>6304.5</c:v>
                </c:pt>
                <c:pt idx="1542">
                  <c:v>6296.2</c:v>
                </c:pt>
                <c:pt idx="1543">
                  <c:v>6305.7</c:v>
                </c:pt>
                <c:pt idx="1544">
                  <c:v>6299.2</c:v>
                </c:pt>
                <c:pt idx="1545">
                  <c:v>6298.4</c:v>
                </c:pt>
                <c:pt idx="1546">
                  <c:v>6291</c:v>
                </c:pt>
                <c:pt idx="1547">
                  <c:v>6274.6</c:v>
                </c:pt>
                <c:pt idx="1548">
                  <c:v>6266.8</c:v>
                </c:pt>
                <c:pt idx="1549">
                  <c:v>6253.5</c:v>
                </c:pt>
                <c:pt idx="1550">
                  <c:v>6244.9</c:v>
                </c:pt>
                <c:pt idx="1551">
                  <c:v>6243.3</c:v>
                </c:pt>
                <c:pt idx="1552">
                  <c:v>6239.7</c:v>
                </c:pt>
                <c:pt idx="1553">
                  <c:v>6241.7</c:v>
                </c:pt>
                <c:pt idx="1554">
                  <c:v>6242.6</c:v>
                </c:pt>
                <c:pt idx="1555">
                  <c:v>6244</c:v>
                </c:pt>
                <c:pt idx="1556">
                  <c:v>6247.8</c:v>
                </c:pt>
                <c:pt idx="1557">
                  <c:v>6246.8</c:v>
                </c:pt>
                <c:pt idx="1558">
                  <c:v>6250.5</c:v>
                </c:pt>
                <c:pt idx="1559">
                  <c:v>6244.7</c:v>
                </c:pt>
                <c:pt idx="1560">
                  <c:v>6244.1</c:v>
                </c:pt>
                <c:pt idx="1561">
                  <c:v>6235.2</c:v>
                </c:pt>
                <c:pt idx="1562">
                  <c:v>6230.7</c:v>
                </c:pt>
                <c:pt idx="1563">
                  <c:v>6231.3</c:v>
                </c:pt>
                <c:pt idx="1564">
                  <c:v>6227.6</c:v>
                </c:pt>
                <c:pt idx="1565">
                  <c:v>6224</c:v>
                </c:pt>
                <c:pt idx="1566">
                  <c:v>6223.1</c:v>
                </c:pt>
                <c:pt idx="1567">
                  <c:v>6225</c:v>
                </c:pt>
                <c:pt idx="1568">
                  <c:v>6223.6</c:v>
                </c:pt>
                <c:pt idx="1569">
                  <c:v>6221.9</c:v>
                </c:pt>
                <c:pt idx="1570">
                  <c:v>6221.6</c:v>
                </c:pt>
                <c:pt idx="1571">
                  <c:v>6222.9</c:v>
                </c:pt>
                <c:pt idx="1572">
                  <c:v>6221.2</c:v>
                </c:pt>
                <c:pt idx="1573">
                  <c:v>6224</c:v>
                </c:pt>
                <c:pt idx="1574">
                  <c:v>6225.5</c:v>
                </c:pt>
                <c:pt idx="1575">
                  <c:v>6225.4</c:v>
                </c:pt>
                <c:pt idx="1576">
                  <c:v>6226.4</c:v>
                </c:pt>
                <c:pt idx="1577">
                  <c:v>6229.8</c:v>
                </c:pt>
                <c:pt idx="1578">
                  <c:v>6230.3</c:v>
                </c:pt>
                <c:pt idx="1579">
                  <c:v>6232.3</c:v>
                </c:pt>
                <c:pt idx="1580">
                  <c:v>6232.6</c:v>
                </c:pt>
                <c:pt idx="1581">
                  <c:v>6230.5</c:v>
                </c:pt>
                <c:pt idx="1582">
                  <c:v>6235.7</c:v>
                </c:pt>
                <c:pt idx="1583">
                  <c:v>6234.7</c:v>
                </c:pt>
                <c:pt idx="1584">
                  <c:v>6238.7</c:v>
                </c:pt>
                <c:pt idx="1585">
                  <c:v>6240.1</c:v>
                </c:pt>
                <c:pt idx="1586">
                  <c:v>6241.5</c:v>
                </c:pt>
                <c:pt idx="1587">
                  <c:v>6246.3</c:v>
                </c:pt>
                <c:pt idx="1588">
                  <c:v>6252.4</c:v>
                </c:pt>
                <c:pt idx="1589">
                  <c:v>6255.2</c:v>
                </c:pt>
                <c:pt idx="1590">
                  <c:v>6258.8</c:v>
                </c:pt>
                <c:pt idx="1591">
                  <c:v>6260.2</c:v>
                </c:pt>
                <c:pt idx="1592">
                  <c:v>6256.5</c:v>
                </c:pt>
                <c:pt idx="1593">
                  <c:v>6257.6</c:v>
                </c:pt>
                <c:pt idx="1594">
                  <c:v>6251.2</c:v>
                </c:pt>
                <c:pt idx="1595">
                  <c:v>6249.2</c:v>
                </c:pt>
                <c:pt idx="1596">
                  <c:v>6241</c:v>
                </c:pt>
                <c:pt idx="1597">
                  <c:v>6238.1</c:v>
                </c:pt>
                <c:pt idx="1598">
                  <c:v>6240.8</c:v>
                </c:pt>
                <c:pt idx="1599">
                  <c:v>6231.5</c:v>
                </c:pt>
                <c:pt idx="1600">
                  <c:v>6234.4</c:v>
                </c:pt>
                <c:pt idx="1601">
                  <c:v>6231.9</c:v>
                </c:pt>
                <c:pt idx="1602">
                  <c:v>6232.2</c:v>
                </c:pt>
                <c:pt idx="1603">
                  <c:v>6229.3</c:v>
                </c:pt>
                <c:pt idx="1604">
                  <c:v>6229.6</c:v>
                </c:pt>
                <c:pt idx="1605">
                  <c:v>6227.9</c:v>
                </c:pt>
                <c:pt idx="1606">
                  <c:v>6227.3</c:v>
                </c:pt>
                <c:pt idx="1607">
                  <c:v>6227.9</c:v>
                </c:pt>
                <c:pt idx="1608">
                  <c:v>6225.8</c:v>
                </c:pt>
                <c:pt idx="1609">
                  <c:v>6221.2</c:v>
                </c:pt>
                <c:pt idx="1610">
                  <c:v>6220.9</c:v>
                </c:pt>
                <c:pt idx="1611">
                  <c:v>6220.8</c:v>
                </c:pt>
                <c:pt idx="1612">
                  <c:v>6220.3</c:v>
                </c:pt>
                <c:pt idx="1613">
                  <c:v>6218.6</c:v>
                </c:pt>
                <c:pt idx="1614">
                  <c:v>6219</c:v>
                </c:pt>
                <c:pt idx="1615">
                  <c:v>6219.9</c:v>
                </c:pt>
                <c:pt idx="1616">
                  <c:v>6219.3</c:v>
                </c:pt>
                <c:pt idx="1617">
                  <c:v>6219.7</c:v>
                </c:pt>
                <c:pt idx="1618">
                  <c:v>6218.6</c:v>
                </c:pt>
                <c:pt idx="1619">
                  <c:v>6222.2</c:v>
                </c:pt>
                <c:pt idx="1620">
                  <c:v>6218.6</c:v>
                </c:pt>
                <c:pt idx="1621">
                  <c:v>6218.1</c:v>
                </c:pt>
                <c:pt idx="1622">
                  <c:v>6220.2</c:v>
                </c:pt>
                <c:pt idx="1623">
                  <c:v>6219</c:v>
                </c:pt>
                <c:pt idx="1624">
                  <c:v>6218</c:v>
                </c:pt>
                <c:pt idx="1625">
                  <c:v>6219.9</c:v>
                </c:pt>
                <c:pt idx="1626">
                  <c:v>6220.5</c:v>
                </c:pt>
                <c:pt idx="1627">
                  <c:v>6220.1</c:v>
                </c:pt>
                <c:pt idx="1628">
                  <c:v>6219.7</c:v>
                </c:pt>
                <c:pt idx="1629">
                  <c:v>6217</c:v>
                </c:pt>
                <c:pt idx="1630">
                  <c:v>6220.1</c:v>
                </c:pt>
                <c:pt idx="1631">
                  <c:v>6217.9</c:v>
                </c:pt>
                <c:pt idx="1632">
                  <c:v>6219.7</c:v>
                </c:pt>
                <c:pt idx="1633">
                  <c:v>6220.3</c:v>
                </c:pt>
                <c:pt idx="1634">
                  <c:v>6219.5</c:v>
                </c:pt>
                <c:pt idx="1635">
                  <c:v>6222.4</c:v>
                </c:pt>
                <c:pt idx="1636">
                  <c:v>6220.2</c:v>
                </c:pt>
                <c:pt idx="1637">
                  <c:v>6220.8</c:v>
                </c:pt>
                <c:pt idx="1638">
                  <c:v>6222.3</c:v>
                </c:pt>
                <c:pt idx="1639">
                  <c:v>6222.7</c:v>
                </c:pt>
                <c:pt idx="1640">
                  <c:v>6221.9</c:v>
                </c:pt>
                <c:pt idx="1641">
                  <c:v>6221.7</c:v>
                </c:pt>
                <c:pt idx="1642">
                  <c:v>6222.9</c:v>
                </c:pt>
                <c:pt idx="1643">
                  <c:v>6225.5</c:v>
                </c:pt>
                <c:pt idx="1644">
                  <c:v>6222.5</c:v>
                </c:pt>
                <c:pt idx="1645">
                  <c:v>6225.7</c:v>
                </c:pt>
                <c:pt idx="1646">
                  <c:v>6223.6</c:v>
                </c:pt>
                <c:pt idx="1647">
                  <c:v>6225</c:v>
                </c:pt>
                <c:pt idx="1648">
                  <c:v>6225.3</c:v>
                </c:pt>
                <c:pt idx="1649">
                  <c:v>6224.4</c:v>
                </c:pt>
                <c:pt idx="1650">
                  <c:v>6222</c:v>
                </c:pt>
                <c:pt idx="1651">
                  <c:v>6226.4</c:v>
                </c:pt>
                <c:pt idx="1652">
                  <c:v>6224.9</c:v>
                </c:pt>
                <c:pt idx="1653">
                  <c:v>6226.5</c:v>
                </c:pt>
                <c:pt idx="1654">
                  <c:v>6231.7</c:v>
                </c:pt>
                <c:pt idx="1655">
                  <c:v>6226</c:v>
                </c:pt>
                <c:pt idx="1656">
                  <c:v>6231.5</c:v>
                </c:pt>
                <c:pt idx="1657">
                  <c:v>6231.7</c:v>
                </c:pt>
                <c:pt idx="1658">
                  <c:v>6228.8</c:v>
                </c:pt>
                <c:pt idx="1659">
                  <c:v>6228.5</c:v>
                </c:pt>
                <c:pt idx="1660">
                  <c:v>6231.8</c:v>
                </c:pt>
                <c:pt idx="1661">
                  <c:v>6231.7</c:v>
                </c:pt>
                <c:pt idx="1662">
                  <c:v>6238.1</c:v>
                </c:pt>
                <c:pt idx="1663">
                  <c:v>6237.9</c:v>
                </c:pt>
                <c:pt idx="1664">
                  <c:v>6241.8</c:v>
                </c:pt>
                <c:pt idx="1665">
                  <c:v>6240.2</c:v>
                </c:pt>
                <c:pt idx="1666">
                  <c:v>6241.5</c:v>
                </c:pt>
                <c:pt idx="1667">
                  <c:v>6248.5</c:v>
                </c:pt>
                <c:pt idx="1668">
                  <c:v>6251.1</c:v>
                </c:pt>
                <c:pt idx="1669">
                  <c:v>6250.7</c:v>
                </c:pt>
                <c:pt idx="1670">
                  <c:v>6246.5</c:v>
                </c:pt>
                <c:pt idx="1671">
                  <c:v>6243.6</c:v>
                </c:pt>
                <c:pt idx="1672">
                  <c:v>6239.8</c:v>
                </c:pt>
                <c:pt idx="1673">
                  <c:v>6239.8</c:v>
                </c:pt>
                <c:pt idx="1674">
                  <c:v>6235</c:v>
                </c:pt>
                <c:pt idx="1675">
                  <c:v>6237.4</c:v>
                </c:pt>
                <c:pt idx="1676">
                  <c:v>6233.2</c:v>
                </c:pt>
                <c:pt idx="1677">
                  <c:v>6232.8</c:v>
                </c:pt>
                <c:pt idx="1678">
                  <c:v>6236.6</c:v>
                </c:pt>
                <c:pt idx="1679">
                  <c:v>6227.2</c:v>
                </c:pt>
                <c:pt idx="1680">
                  <c:v>6231.7</c:v>
                </c:pt>
                <c:pt idx="1681">
                  <c:v>6230.8</c:v>
                </c:pt>
                <c:pt idx="1682">
                  <c:v>6226.7</c:v>
                </c:pt>
                <c:pt idx="1683">
                  <c:v>6226.4</c:v>
                </c:pt>
                <c:pt idx="1684">
                  <c:v>6225.2</c:v>
                </c:pt>
                <c:pt idx="1685">
                  <c:v>6224.3</c:v>
                </c:pt>
                <c:pt idx="1686">
                  <c:v>6222.3</c:v>
                </c:pt>
                <c:pt idx="1687">
                  <c:v>6221.8</c:v>
                </c:pt>
                <c:pt idx="1688">
                  <c:v>6220.6</c:v>
                </c:pt>
                <c:pt idx="1689">
                  <c:v>6219.2</c:v>
                </c:pt>
                <c:pt idx="1690">
                  <c:v>6220.2</c:v>
                </c:pt>
                <c:pt idx="1691">
                  <c:v>6220.1</c:v>
                </c:pt>
                <c:pt idx="1692">
                  <c:v>6218.7</c:v>
                </c:pt>
                <c:pt idx="1693">
                  <c:v>6221</c:v>
                </c:pt>
                <c:pt idx="1694">
                  <c:v>6220.3</c:v>
                </c:pt>
                <c:pt idx="1695">
                  <c:v>6218.7</c:v>
                </c:pt>
                <c:pt idx="1696">
                  <c:v>6217.1</c:v>
                </c:pt>
                <c:pt idx="1697">
                  <c:v>6220</c:v>
                </c:pt>
                <c:pt idx="1698">
                  <c:v>6218.5</c:v>
                </c:pt>
                <c:pt idx="1699">
                  <c:v>6218</c:v>
                </c:pt>
                <c:pt idx="1700">
                  <c:v>6218</c:v>
                </c:pt>
                <c:pt idx="1701">
                  <c:v>6218</c:v>
                </c:pt>
                <c:pt idx="1702">
                  <c:v>6217.2</c:v>
                </c:pt>
                <c:pt idx="1703">
                  <c:v>6217</c:v>
                </c:pt>
                <c:pt idx="1704">
                  <c:v>6219.5</c:v>
                </c:pt>
                <c:pt idx="1705">
                  <c:v>6217.5</c:v>
                </c:pt>
                <c:pt idx="1706">
                  <c:v>6219.8</c:v>
                </c:pt>
                <c:pt idx="1707">
                  <c:v>6219.2</c:v>
                </c:pt>
                <c:pt idx="1708">
                  <c:v>6217.7</c:v>
                </c:pt>
                <c:pt idx="1709">
                  <c:v>6220.1</c:v>
                </c:pt>
                <c:pt idx="1710">
                  <c:v>6221.9</c:v>
                </c:pt>
                <c:pt idx="1711">
                  <c:v>6217.6</c:v>
                </c:pt>
                <c:pt idx="1712">
                  <c:v>6217.5</c:v>
                </c:pt>
                <c:pt idx="1713">
                  <c:v>6223</c:v>
                </c:pt>
                <c:pt idx="1714">
                  <c:v>6219.3</c:v>
                </c:pt>
                <c:pt idx="1715">
                  <c:v>6222.8</c:v>
                </c:pt>
                <c:pt idx="1716">
                  <c:v>6222.8</c:v>
                </c:pt>
                <c:pt idx="1717">
                  <c:v>6224.4</c:v>
                </c:pt>
                <c:pt idx="1718">
                  <c:v>6229.3</c:v>
                </c:pt>
                <c:pt idx="1719">
                  <c:v>6226.6</c:v>
                </c:pt>
                <c:pt idx="1720">
                  <c:v>6224.2</c:v>
                </c:pt>
                <c:pt idx="1721">
                  <c:v>6222.7</c:v>
                </c:pt>
                <c:pt idx="1722">
                  <c:v>6225.6</c:v>
                </c:pt>
                <c:pt idx="1723">
                  <c:v>6226.4</c:v>
                </c:pt>
                <c:pt idx="1724">
                  <c:v>6224.9</c:v>
                </c:pt>
                <c:pt idx="1725">
                  <c:v>6223.2</c:v>
                </c:pt>
                <c:pt idx="1726">
                  <c:v>6223.1</c:v>
                </c:pt>
                <c:pt idx="1727">
                  <c:v>6223.6</c:v>
                </c:pt>
                <c:pt idx="1728">
                  <c:v>6224.1</c:v>
                </c:pt>
                <c:pt idx="1729">
                  <c:v>6222</c:v>
                </c:pt>
                <c:pt idx="1730">
                  <c:v>6219.2</c:v>
                </c:pt>
                <c:pt idx="1731">
                  <c:v>6222.8</c:v>
                </c:pt>
                <c:pt idx="1732">
                  <c:v>6223.2</c:v>
                </c:pt>
                <c:pt idx="1733">
                  <c:v>6223.7</c:v>
                </c:pt>
                <c:pt idx="1734">
                  <c:v>6227.6</c:v>
                </c:pt>
                <c:pt idx="1735">
                  <c:v>6227.1</c:v>
                </c:pt>
                <c:pt idx="1736">
                  <c:v>6224.4</c:v>
                </c:pt>
                <c:pt idx="1737">
                  <c:v>6226.7</c:v>
                </c:pt>
                <c:pt idx="1738">
                  <c:v>6229.5</c:v>
                </c:pt>
                <c:pt idx="1739">
                  <c:v>6230.8</c:v>
                </c:pt>
                <c:pt idx="1740">
                  <c:v>6228.5</c:v>
                </c:pt>
                <c:pt idx="1741">
                  <c:v>6236.4</c:v>
                </c:pt>
                <c:pt idx="1742">
                  <c:v>6240.5</c:v>
                </c:pt>
                <c:pt idx="1743">
                  <c:v>6240</c:v>
                </c:pt>
                <c:pt idx="1744">
                  <c:v>6244</c:v>
                </c:pt>
                <c:pt idx="1745">
                  <c:v>6246.5</c:v>
                </c:pt>
                <c:pt idx="1746">
                  <c:v>6252.3</c:v>
                </c:pt>
                <c:pt idx="1747">
                  <c:v>6253</c:v>
                </c:pt>
                <c:pt idx="1748">
                  <c:v>6257.1</c:v>
                </c:pt>
                <c:pt idx="1749">
                  <c:v>6258.7</c:v>
                </c:pt>
                <c:pt idx="1750">
                  <c:v>6261</c:v>
                </c:pt>
                <c:pt idx="1751">
                  <c:v>6258.6</c:v>
                </c:pt>
                <c:pt idx="1752">
                  <c:v>6258</c:v>
                </c:pt>
                <c:pt idx="1753">
                  <c:v>6259.7</c:v>
                </c:pt>
                <c:pt idx="1754">
                  <c:v>6259.2</c:v>
                </c:pt>
                <c:pt idx="1755">
                  <c:v>6248.8</c:v>
                </c:pt>
                <c:pt idx="1756">
                  <c:v>6245.9</c:v>
                </c:pt>
                <c:pt idx="1757">
                  <c:v>6243.4</c:v>
                </c:pt>
                <c:pt idx="1758">
                  <c:v>6239.9</c:v>
                </c:pt>
                <c:pt idx="1759">
                  <c:v>6233.7</c:v>
                </c:pt>
                <c:pt idx="1760">
                  <c:v>6233</c:v>
                </c:pt>
                <c:pt idx="1761">
                  <c:v>6228.3</c:v>
                </c:pt>
                <c:pt idx="1762">
                  <c:v>6228</c:v>
                </c:pt>
                <c:pt idx="1763">
                  <c:v>6229.4</c:v>
                </c:pt>
                <c:pt idx="1764">
                  <c:v>6234.1</c:v>
                </c:pt>
                <c:pt idx="1765">
                  <c:v>6229.2</c:v>
                </c:pt>
                <c:pt idx="1766">
                  <c:v>6232.9</c:v>
                </c:pt>
                <c:pt idx="1767">
                  <c:v>6231.5</c:v>
                </c:pt>
                <c:pt idx="1768">
                  <c:v>6235.1</c:v>
                </c:pt>
                <c:pt idx="1769">
                  <c:v>6233</c:v>
                </c:pt>
                <c:pt idx="1770">
                  <c:v>6238.6</c:v>
                </c:pt>
                <c:pt idx="1771">
                  <c:v>6238.1</c:v>
                </c:pt>
                <c:pt idx="1772">
                  <c:v>6240.7</c:v>
                </c:pt>
                <c:pt idx="1773">
                  <c:v>6242.7</c:v>
                </c:pt>
                <c:pt idx="1774">
                  <c:v>6238.2</c:v>
                </c:pt>
                <c:pt idx="1775">
                  <c:v>6238.2</c:v>
                </c:pt>
                <c:pt idx="1776">
                  <c:v>6242.4</c:v>
                </c:pt>
                <c:pt idx="1777">
                  <c:v>6239.1</c:v>
                </c:pt>
                <c:pt idx="1778">
                  <c:v>6238.1</c:v>
                </c:pt>
                <c:pt idx="1779">
                  <c:v>6240.6</c:v>
                </c:pt>
                <c:pt idx="1780">
                  <c:v>6235.9</c:v>
                </c:pt>
                <c:pt idx="1781">
                  <c:v>6238.5</c:v>
                </c:pt>
                <c:pt idx="1782">
                  <c:v>6233.8</c:v>
                </c:pt>
                <c:pt idx="1783">
                  <c:v>6230.7</c:v>
                </c:pt>
                <c:pt idx="1784">
                  <c:v>6229.8</c:v>
                </c:pt>
                <c:pt idx="1785">
                  <c:v>6224.4</c:v>
                </c:pt>
                <c:pt idx="1786">
                  <c:v>6221.7</c:v>
                </c:pt>
                <c:pt idx="1787">
                  <c:v>6221.1</c:v>
                </c:pt>
                <c:pt idx="1788">
                  <c:v>6221.2</c:v>
                </c:pt>
                <c:pt idx="1789">
                  <c:v>6220.4</c:v>
                </c:pt>
                <c:pt idx="1790">
                  <c:v>6220.8</c:v>
                </c:pt>
                <c:pt idx="1791">
                  <c:v>6220.4</c:v>
                </c:pt>
                <c:pt idx="1792">
                  <c:v>6219.2</c:v>
                </c:pt>
                <c:pt idx="1793">
                  <c:v>6218.6</c:v>
                </c:pt>
                <c:pt idx="1794">
                  <c:v>6217.1</c:v>
                </c:pt>
                <c:pt idx="1795">
                  <c:v>6218.4</c:v>
                </c:pt>
                <c:pt idx="1796">
                  <c:v>6220.1</c:v>
                </c:pt>
                <c:pt idx="1797">
                  <c:v>6220.4</c:v>
                </c:pt>
                <c:pt idx="1798">
                  <c:v>6220.5</c:v>
                </c:pt>
                <c:pt idx="1799">
                  <c:v>6220.5</c:v>
                </c:pt>
                <c:pt idx="1800">
                  <c:v>6220.6</c:v>
                </c:pt>
                <c:pt idx="1801">
                  <c:v>6219.7</c:v>
                </c:pt>
                <c:pt idx="1802">
                  <c:v>6221.1</c:v>
                </c:pt>
                <c:pt idx="1803">
                  <c:v>6219.9</c:v>
                </c:pt>
                <c:pt idx="1804">
                  <c:v>6222.2</c:v>
                </c:pt>
                <c:pt idx="1805">
                  <c:v>6219.7</c:v>
                </c:pt>
                <c:pt idx="1806">
                  <c:v>6220.8</c:v>
                </c:pt>
                <c:pt idx="1807">
                  <c:v>6219.4</c:v>
                </c:pt>
                <c:pt idx="1808">
                  <c:v>6218.6</c:v>
                </c:pt>
                <c:pt idx="1809">
                  <c:v>6221.7</c:v>
                </c:pt>
                <c:pt idx="1810">
                  <c:v>6218</c:v>
                </c:pt>
                <c:pt idx="1811">
                  <c:v>6219.7</c:v>
                </c:pt>
                <c:pt idx="1812">
                  <c:v>6217.8</c:v>
                </c:pt>
                <c:pt idx="1813">
                  <c:v>6221.5</c:v>
                </c:pt>
                <c:pt idx="1814">
                  <c:v>6218.7</c:v>
                </c:pt>
                <c:pt idx="1815">
                  <c:v>6217.1</c:v>
                </c:pt>
                <c:pt idx="1816">
                  <c:v>6218.3</c:v>
                </c:pt>
                <c:pt idx="1817">
                  <c:v>6220.4</c:v>
                </c:pt>
                <c:pt idx="1818">
                  <c:v>6215.1</c:v>
                </c:pt>
                <c:pt idx="1819">
                  <c:v>6218.2</c:v>
                </c:pt>
                <c:pt idx="1820">
                  <c:v>6217.6</c:v>
                </c:pt>
                <c:pt idx="1821">
                  <c:v>6219.1</c:v>
                </c:pt>
                <c:pt idx="1822">
                  <c:v>6217.5</c:v>
                </c:pt>
                <c:pt idx="1823">
                  <c:v>6217.8</c:v>
                </c:pt>
                <c:pt idx="1824">
                  <c:v>6220.6</c:v>
                </c:pt>
                <c:pt idx="1825">
                  <c:v>6218.7</c:v>
                </c:pt>
                <c:pt idx="1826">
                  <c:v>6217.6</c:v>
                </c:pt>
                <c:pt idx="1827">
                  <c:v>6217.8</c:v>
                </c:pt>
                <c:pt idx="1828">
                  <c:v>6216.9</c:v>
                </c:pt>
                <c:pt idx="1829">
                  <c:v>6217.2</c:v>
                </c:pt>
                <c:pt idx="1830">
                  <c:v>6217.5</c:v>
                </c:pt>
                <c:pt idx="1831">
                  <c:v>6219.1</c:v>
                </c:pt>
                <c:pt idx="1832">
                  <c:v>6218.4</c:v>
                </c:pt>
                <c:pt idx="1833">
                  <c:v>6215.6</c:v>
                </c:pt>
                <c:pt idx="1834">
                  <c:v>6218.7</c:v>
                </c:pt>
                <c:pt idx="1835">
                  <c:v>6216.8</c:v>
                </c:pt>
                <c:pt idx="1836">
                  <c:v>6217.2</c:v>
                </c:pt>
                <c:pt idx="1837">
                  <c:v>6215.6</c:v>
                </c:pt>
                <c:pt idx="1838">
                  <c:v>6216.5</c:v>
                </c:pt>
                <c:pt idx="1839">
                  <c:v>6215.6</c:v>
                </c:pt>
                <c:pt idx="1840">
                  <c:v>6217</c:v>
                </c:pt>
                <c:pt idx="1841">
                  <c:v>6216.7</c:v>
                </c:pt>
                <c:pt idx="1842">
                  <c:v>6216.5</c:v>
                </c:pt>
                <c:pt idx="1843">
                  <c:v>6217.2</c:v>
                </c:pt>
                <c:pt idx="1844">
                  <c:v>6216.6</c:v>
                </c:pt>
                <c:pt idx="1845">
                  <c:v>6218</c:v>
                </c:pt>
                <c:pt idx="1846">
                  <c:v>6217.8</c:v>
                </c:pt>
                <c:pt idx="1847">
                  <c:v>6217.4</c:v>
                </c:pt>
                <c:pt idx="1848">
                  <c:v>6220.8</c:v>
                </c:pt>
                <c:pt idx="1849">
                  <c:v>6221.1</c:v>
                </c:pt>
                <c:pt idx="1850">
                  <c:v>6220.2</c:v>
                </c:pt>
                <c:pt idx="1851">
                  <c:v>6221.5</c:v>
                </c:pt>
                <c:pt idx="1852">
                  <c:v>6224.1</c:v>
                </c:pt>
                <c:pt idx="1853">
                  <c:v>6221.1</c:v>
                </c:pt>
                <c:pt idx="1854">
                  <c:v>6225.3</c:v>
                </c:pt>
                <c:pt idx="1855">
                  <c:v>6225.2</c:v>
                </c:pt>
                <c:pt idx="1856">
                  <c:v>6226.8</c:v>
                </c:pt>
                <c:pt idx="1857">
                  <c:v>6226</c:v>
                </c:pt>
                <c:pt idx="1858">
                  <c:v>6228.3</c:v>
                </c:pt>
                <c:pt idx="1859">
                  <c:v>6229.1</c:v>
                </c:pt>
                <c:pt idx="1860">
                  <c:v>6231.2</c:v>
                </c:pt>
                <c:pt idx="1861">
                  <c:v>6233.5</c:v>
                </c:pt>
                <c:pt idx="1862">
                  <c:v>6233.2</c:v>
                </c:pt>
                <c:pt idx="1863">
                  <c:v>6235.6</c:v>
                </c:pt>
                <c:pt idx="1864">
                  <c:v>6241.6</c:v>
                </c:pt>
                <c:pt idx="1865">
                  <c:v>6238.9</c:v>
                </c:pt>
                <c:pt idx="1866">
                  <c:v>6245.1</c:v>
                </c:pt>
                <c:pt idx="1867">
                  <c:v>6243.2</c:v>
                </c:pt>
                <c:pt idx="1868">
                  <c:v>6246.8</c:v>
                </c:pt>
                <c:pt idx="1869">
                  <c:v>6242.5</c:v>
                </c:pt>
                <c:pt idx="1870">
                  <c:v>6243.3</c:v>
                </c:pt>
                <c:pt idx="1871">
                  <c:v>6242.5</c:v>
                </c:pt>
                <c:pt idx="1872">
                  <c:v>6236.7</c:v>
                </c:pt>
                <c:pt idx="1873">
                  <c:v>6236.3</c:v>
                </c:pt>
                <c:pt idx="1874">
                  <c:v>6236.9</c:v>
                </c:pt>
                <c:pt idx="1875">
                  <c:v>6229.3</c:v>
                </c:pt>
                <c:pt idx="1876">
                  <c:v>6226.3</c:v>
                </c:pt>
                <c:pt idx="1877">
                  <c:v>6227.5</c:v>
                </c:pt>
                <c:pt idx="1878">
                  <c:v>6226.1</c:v>
                </c:pt>
                <c:pt idx="1879">
                  <c:v>6222.8</c:v>
                </c:pt>
                <c:pt idx="1880">
                  <c:v>6223.5</c:v>
                </c:pt>
                <c:pt idx="1881">
                  <c:v>6224.6</c:v>
                </c:pt>
                <c:pt idx="1882">
                  <c:v>6223.9</c:v>
                </c:pt>
                <c:pt idx="1883">
                  <c:v>6221.4</c:v>
                </c:pt>
                <c:pt idx="1884">
                  <c:v>6224.2</c:v>
                </c:pt>
                <c:pt idx="1885">
                  <c:v>6226.9</c:v>
                </c:pt>
                <c:pt idx="1886">
                  <c:v>6230.4</c:v>
                </c:pt>
                <c:pt idx="1887">
                  <c:v>6225.9</c:v>
                </c:pt>
                <c:pt idx="1888">
                  <c:v>6229</c:v>
                </c:pt>
                <c:pt idx="1889">
                  <c:v>6227</c:v>
                </c:pt>
                <c:pt idx="1890">
                  <c:v>6225.1</c:v>
                </c:pt>
                <c:pt idx="1891">
                  <c:v>6228</c:v>
                </c:pt>
                <c:pt idx="1892">
                  <c:v>6225</c:v>
                </c:pt>
                <c:pt idx="1893">
                  <c:v>6224.2</c:v>
                </c:pt>
                <c:pt idx="1894">
                  <c:v>6220.7</c:v>
                </c:pt>
                <c:pt idx="1895">
                  <c:v>6220.9</c:v>
                </c:pt>
                <c:pt idx="1896">
                  <c:v>6221.7</c:v>
                </c:pt>
                <c:pt idx="1897">
                  <c:v>6218.8</c:v>
                </c:pt>
                <c:pt idx="1898">
                  <c:v>6220.1</c:v>
                </c:pt>
                <c:pt idx="1899">
                  <c:v>6219.2</c:v>
                </c:pt>
                <c:pt idx="1900">
                  <c:v>6217.5</c:v>
                </c:pt>
                <c:pt idx="1901">
                  <c:v>6217.4</c:v>
                </c:pt>
                <c:pt idx="1902">
                  <c:v>6218</c:v>
                </c:pt>
                <c:pt idx="1903">
                  <c:v>6216.4</c:v>
                </c:pt>
                <c:pt idx="1904">
                  <c:v>6217.6</c:v>
                </c:pt>
                <c:pt idx="1905">
                  <c:v>6217.3</c:v>
                </c:pt>
                <c:pt idx="1906">
                  <c:v>6214.8</c:v>
                </c:pt>
                <c:pt idx="1907">
                  <c:v>6218.2</c:v>
                </c:pt>
                <c:pt idx="1908">
                  <c:v>6216.1</c:v>
                </c:pt>
                <c:pt idx="1909">
                  <c:v>6217.3</c:v>
                </c:pt>
                <c:pt idx="1910">
                  <c:v>6214.3</c:v>
                </c:pt>
                <c:pt idx="1911">
                  <c:v>6216.5</c:v>
                </c:pt>
                <c:pt idx="1912">
                  <c:v>6215.8</c:v>
                </c:pt>
                <c:pt idx="1913">
                  <c:v>6216</c:v>
                </c:pt>
                <c:pt idx="1914">
                  <c:v>6217.3</c:v>
                </c:pt>
                <c:pt idx="1915">
                  <c:v>6218.3</c:v>
                </c:pt>
                <c:pt idx="1916">
                  <c:v>6217.7</c:v>
                </c:pt>
                <c:pt idx="1917">
                  <c:v>6218.1</c:v>
                </c:pt>
                <c:pt idx="1918">
                  <c:v>6217.2</c:v>
                </c:pt>
                <c:pt idx="1919">
                  <c:v>6215.8</c:v>
                </c:pt>
                <c:pt idx="1920">
                  <c:v>6218</c:v>
                </c:pt>
                <c:pt idx="1921">
                  <c:v>6217.1</c:v>
                </c:pt>
                <c:pt idx="1922">
                  <c:v>6220.6</c:v>
                </c:pt>
                <c:pt idx="1923">
                  <c:v>6217.2</c:v>
                </c:pt>
                <c:pt idx="1924">
                  <c:v>6220.2</c:v>
                </c:pt>
                <c:pt idx="1925">
                  <c:v>6217</c:v>
                </c:pt>
                <c:pt idx="1926">
                  <c:v>6217.5</c:v>
                </c:pt>
                <c:pt idx="1927">
                  <c:v>6216.1</c:v>
                </c:pt>
                <c:pt idx="1928">
                  <c:v>6217.9</c:v>
                </c:pt>
                <c:pt idx="1929">
                  <c:v>6216.5</c:v>
                </c:pt>
                <c:pt idx="1930">
                  <c:v>6217</c:v>
                </c:pt>
                <c:pt idx="1931">
                  <c:v>6215.6</c:v>
                </c:pt>
                <c:pt idx="1932">
                  <c:v>6214.1</c:v>
                </c:pt>
                <c:pt idx="1933">
                  <c:v>6216.8</c:v>
                </c:pt>
                <c:pt idx="1934">
                  <c:v>6214.8</c:v>
                </c:pt>
                <c:pt idx="1935">
                  <c:v>6216.8</c:v>
                </c:pt>
                <c:pt idx="1936">
                  <c:v>6218.3</c:v>
                </c:pt>
                <c:pt idx="1937">
                  <c:v>6215.7</c:v>
                </c:pt>
                <c:pt idx="1938">
                  <c:v>6216.4</c:v>
                </c:pt>
                <c:pt idx="1939">
                  <c:v>6217.2</c:v>
                </c:pt>
                <c:pt idx="1940">
                  <c:v>6217.9</c:v>
                </c:pt>
                <c:pt idx="1941">
                  <c:v>6216.2</c:v>
                </c:pt>
                <c:pt idx="1942">
                  <c:v>6216.2</c:v>
                </c:pt>
                <c:pt idx="1943">
                  <c:v>6219.4</c:v>
                </c:pt>
                <c:pt idx="1944">
                  <c:v>6217.9</c:v>
                </c:pt>
                <c:pt idx="1945">
                  <c:v>6220.5</c:v>
                </c:pt>
                <c:pt idx="1946">
                  <c:v>6221.1</c:v>
                </c:pt>
                <c:pt idx="1947">
                  <c:v>6219.1</c:v>
                </c:pt>
                <c:pt idx="1948">
                  <c:v>6223.5</c:v>
                </c:pt>
                <c:pt idx="1949">
                  <c:v>6227.3</c:v>
                </c:pt>
                <c:pt idx="1950">
                  <c:v>6224.8</c:v>
                </c:pt>
                <c:pt idx="1951">
                  <c:v>6227.7</c:v>
                </c:pt>
                <c:pt idx="1952">
                  <c:v>6226.3</c:v>
                </c:pt>
                <c:pt idx="1953">
                  <c:v>6225.9</c:v>
                </c:pt>
                <c:pt idx="1954">
                  <c:v>6237</c:v>
                </c:pt>
                <c:pt idx="1955">
                  <c:v>6239.4</c:v>
                </c:pt>
                <c:pt idx="1956">
                  <c:v>6246.7</c:v>
                </c:pt>
                <c:pt idx="1957">
                  <c:v>6243.1</c:v>
                </c:pt>
                <c:pt idx="1958">
                  <c:v>6243.3</c:v>
                </c:pt>
                <c:pt idx="1959">
                  <c:v>6244.9</c:v>
                </c:pt>
                <c:pt idx="1960">
                  <c:v>6251.8</c:v>
                </c:pt>
                <c:pt idx="1961">
                  <c:v>6251.9</c:v>
                </c:pt>
                <c:pt idx="1962">
                  <c:v>6251</c:v>
                </c:pt>
                <c:pt idx="1963">
                  <c:v>6244.5</c:v>
                </c:pt>
                <c:pt idx="1964">
                  <c:v>6243.2</c:v>
                </c:pt>
                <c:pt idx="1965">
                  <c:v>6235.2</c:v>
                </c:pt>
                <c:pt idx="1966">
                  <c:v>6235.3</c:v>
                </c:pt>
                <c:pt idx="1967">
                  <c:v>6229.7</c:v>
                </c:pt>
                <c:pt idx="1968">
                  <c:v>6231.2</c:v>
                </c:pt>
                <c:pt idx="1969">
                  <c:v>6227.1</c:v>
                </c:pt>
                <c:pt idx="1970">
                  <c:v>6223.3</c:v>
                </c:pt>
                <c:pt idx="1971">
                  <c:v>6218.7</c:v>
                </c:pt>
                <c:pt idx="1972">
                  <c:v>6220.1</c:v>
                </c:pt>
                <c:pt idx="1973">
                  <c:v>6218.9</c:v>
                </c:pt>
                <c:pt idx="1974">
                  <c:v>6216.6</c:v>
                </c:pt>
                <c:pt idx="1975">
                  <c:v>6217.3</c:v>
                </c:pt>
                <c:pt idx="1976">
                  <c:v>6217.3</c:v>
                </c:pt>
                <c:pt idx="1977">
                  <c:v>6220.3</c:v>
                </c:pt>
                <c:pt idx="1978">
                  <c:v>6216.7</c:v>
                </c:pt>
                <c:pt idx="1979">
                  <c:v>6218.6</c:v>
                </c:pt>
                <c:pt idx="1980">
                  <c:v>6218.5</c:v>
                </c:pt>
                <c:pt idx="1981">
                  <c:v>6218.3</c:v>
                </c:pt>
                <c:pt idx="1982">
                  <c:v>6220.9</c:v>
                </c:pt>
                <c:pt idx="1983">
                  <c:v>6217.7</c:v>
                </c:pt>
                <c:pt idx="1984">
                  <c:v>6220</c:v>
                </c:pt>
                <c:pt idx="1985">
                  <c:v>6220.3</c:v>
                </c:pt>
                <c:pt idx="1986">
                  <c:v>6220.1</c:v>
                </c:pt>
                <c:pt idx="1987">
                  <c:v>6221.6</c:v>
                </c:pt>
                <c:pt idx="1988">
                  <c:v>6223.5</c:v>
                </c:pt>
                <c:pt idx="1989">
                  <c:v>6222.8</c:v>
                </c:pt>
                <c:pt idx="1990">
                  <c:v>6223</c:v>
                </c:pt>
                <c:pt idx="1991">
                  <c:v>6223.5</c:v>
                </c:pt>
                <c:pt idx="1992">
                  <c:v>6221.2</c:v>
                </c:pt>
                <c:pt idx="1993">
                  <c:v>6221.9</c:v>
                </c:pt>
                <c:pt idx="1994">
                  <c:v>6218.2</c:v>
                </c:pt>
                <c:pt idx="1995">
                  <c:v>6216.8</c:v>
                </c:pt>
                <c:pt idx="1996">
                  <c:v>6217.3</c:v>
                </c:pt>
                <c:pt idx="1997">
                  <c:v>6218.5</c:v>
                </c:pt>
                <c:pt idx="1998">
                  <c:v>6217.7</c:v>
                </c:pt>
                <c:pt idx="1999">
                  <c:v>6215.9</c:v>
                </c:pt>
                <c:pt idx="2000">
                  <c:v>6216</c:v>
                </c:pt>
                <c:pt idx="2001">
                  <c:v>6214.3</c:v>
                </c:pt>
                <c:pt idx="2002">
                  <c:v>6215.8</c:v>
                </c:pt>
                <c:pt idx="2003">
                  <c:v>6214.7</c:v>
                </c:pt>
                <c:pt idx="2004">
                  <c:v>6215.7</c:v>
                </c:pt>
                <c:pt idx="2005">
                  <c:v>6214.7</c:v>
                </c:pt>
                <c:pt idx="2006">
                  <c:v>6213.7</c:v>
                </c:pt>
                <c:pt idx="2007">
                  <c:v>6213</c:v>
                </c:pt>
                <c:pt idx="2008">
                  <c:v>6214.1</c:v>
                </c:pt>
                <c:pt idx="2009">
                  <c:v>6214.9</c:v>
                </c:pt>
                <c:pt idx="2010">
                  <c:v>6211.7</c:v>
                </c:pt>
                <c:pt idx="2011">
                  <c:v>6213</c:v>
                </c:pt>
                <c:pt idx="2012">
                  <c:v>6214.1</c:v>
                </c:pt>
                <c:pt idx="2013">
                  <c:v>6214.4</c:v>
                </c:pt>
                <c:pt idx="2014">
                  <c:v>6215.1</c:v>
                </c:pt>
                <c:pt idx="2015">
                  <c:v>6213.4</c:v>
                </c:pt>
                <c:pt idx="2016">
                  <c:v>6214.9</c:v>
                </c:pt>
                <c:pt idx="2017">
                  <c:v>6212.7</c:v>
                </c:pt>
                <c:pt idx="2018">
                  <c:v>6212.2</c:v>
                </c:pt>
                <c:pt idx="2019">
                  <c:v>6214.6</c:v>
                </c:pt>
                <c:pt idx="2020">
                  <c:v>6215</c:v>
                </c:pt>
                <c:pt idx="2021">
                  <c:v>6213.5</c:v>
                </c:pt>
                <c:pt idx="2022">
                  <c:v>6214.9</c:v>
                </c:pt>
                <c:pt idx="2023">
                  <c:v>6215.4</c:v>
                </c:pt>
                <c:pt idx="2024">
                  <c:v>6215.6</c:v>
                </c:pt>
                <c:pt idx="2025">
                  <c:v>6217.1</c:v>
                </c:pt>
                <c:pt idx="2026">
                  <c:v>6216.8</c:v>
                </c:pt>
                <c:pt idx="2027">
                  <c:v>6217.4</c:v>
                </c:pt>
                <c:pt idx="2028">
                  <c:v>6219.2</c:v>
                </c:pt>
                <c:pt idx="2029">
                  <c:v>6219.8</c:v>
                </c:pt>
                <c:pt idx="2030">
                  <c:v>6219.4</c:v>
                </c:pt>
                <c:pt idx="2031">
                  <c:v>6220</c:v>
                </c:pt>
                <c:pt idx="2032">
                  <c:v>6223.5</c:v>
                </c:pt>
                <c:pt idx="2033">
                  <c:v>6222</c:v>
                </c:pt>
                <c:pt idx="2034">
                  <c:v>6222.3</c:v>
                </c:pt>
                <c:pt idx="2035">
                  <c:v>6223</c:v>
                </c:pt>
                <c:pt idx="2036">
                  <c:v>6222.6</c:v>
                </c:pt>
                <c:pt idx="2037">
                  <c:v>6222.6</c:v>
                </c:pt>
                <c:pt idx="2038">
                  <c:v>6220.8</c:v>
                </c:pt>
                <c:pt idx="2039">
                  <c:v>6221.2</c:v>
                </c:pt>
                <c:pt idx="2040">
                  <c:v>6221.4</c:v>
                </c:pt>
                <c:pt idx="2041">
                  <c:v>6218.8</c:v>
                </c:pt>
                <c:pt idx="2042">
                  <c:v>6220.1</c:v>
                </c:pt>
                <c:pt idx="2043">
                  <c:v>6215.1</c:v>
                </c:pt>
                <c:pt idx="2044">
                  <c:v>6216.6</c:v>
                </c:pt>
                <c:pt idx="2045">
                  <c:v>6216.7</c:v>
                </c:pt>
                <c:pt idx="2046">
                  <c:v>6213.7</c:v>
                </c:pt>
                <c:pt idx="2047">
                  <c:v>6216.5</c:v>
                </c:pt>
                <c:pt idx="2048">
                  <c:v>6214.7</c:v>
                </c:pt>
                <c:pt idx="2049">
                  <c:v>6214.3</c:v>
                </c:pt>
                <c:pt idx="2050">
                  <c:v>6215.6</c:v>
                </c:pt>
                <c:pt idx="2051">
                  <c:v>6214.1</c:v>
                </c:pt>
                <c:pt idx="2052">
                  <c:v>6214.2</c:v>
                </c:pt>
                <c:pt idx="2053">
                  <c:v>6214.6</c:v>
                </c:pt>
                <c:pt idx="2054">
                  <c:v>6213.6</c:v>
                </c:pt>
                <c:pt idx="2055">
                  <c:v>6217.1</c:v>
                </c:pt>
                <c:pt idx="2056">
                  <c:v>6213.4</c:v>
                </c:pt>
                <c:pt idx="2057">
                  <c:v>6213.4</c:v>
                </c:pt>
                <c:pt idx="2058">
                  <c:v>6214.4</c:v>
                </c:pt>
                <c:pt idx="2059">
                  <c:v>6213.3</c:v>
                </c:pt>
                <c:pt idx="2060">
                  <c:v>6215.3</c:v>
                </c:pt>
                <c:pt idx="2061">
                  <c:v>6214.3</c:v>
                </c:pt>
                <c:pt idx="2062">
                  <c:v>6213.9</c:v>
                </c:pt>
                <c:pt idx="2063">
                  <c:v>6213</c:v>
                </c:pt>
                <c:pt idx="2064">
                  <c:v>6215</c:v>
                </c:pt>
                <c:pt idx="2065">
                  <c:v>6212.9</c:v>
                </c:pt>
                <c:pt idx="2066">
                  <c:v>6212.2</c:v>
                </c:pt>
                <c:pt idx="2067">
                  <c:v>6214.3</c:v>
                </c:pt>
                <c:pt idx="2068">
                  <c:v>6214.4</c:v>
                </c:pt>
                <c:pt idx="2069">
                  <c:v>6214.2</c:v>
                </c:pt>
                <c:pt idx="2070">
                  <c:v>6214.7</c:v>
                </c:pt>
                <c:pt idx="2071">
                  <c:v>6213.1</c:v>
                </c:pt>
                <c:pt idx="2072">
                  <c:v>6216.7</c:v>
                </c:pt>
                <c:pt idx="2073">
                  <c:v>6214.6</c:v>
                </c:pt>
                <c:pt idx="2074">
                  <c:v>6215.1</c:v>
                </c:pt>
                <c:pt idx="2075">
                  <c:v>6216.2</c:v>
                </c:pt>
                <c:pt idx="2076">
                  <c:v>6216.5</c:v>
                </c:pt>
                <c:pt idx="2077">
                  <c:v>6218.8</c:v>
                </c:pt>
                <c:pt idx="2078">
                  <c:v>6216.2</c:v>
                </c:pt>
                <c:pt idx="2079">
                  <c:v>6217.1</c:v>
                </c:pt>
                <c:pt idx="2080">
                  <c:v>6218.5</c:v>
                </c:pt>
                <c:pt idx="2081">
                  <c:v>6217.5</c:v>
                </c:pt>
                <c:pt idx="2082">
                  <c:v>6218.2</c:v>
                </c:pt>
                <c:pt idx="2083">
                  <c:v>6216.2</c:v>
                </c:pt>
                <c:pt idx="2084">
                  <c:v>6215.9</c:v>
                </c:pt>
                <c:pt idx="2085">
                  <c:v>6214.9</c:v>
                </c:pt>
                <c:pt idx="2086">
                  <c:v>6215.8</c:v>
                </c:pt>
                <c:pt idx="2087">
                  <c:v>6218.7</c:v>
                </c:pt>
                <c:pt idx="2088">
                  <c:v>6216.5</c:v>
                </c:pt>
                <c:pt idx="2089">
                  <c:v>6216.4</c:v>
                </c:pt>
                <c:pt idx="2090">
                  <c:v>6216.9</c:v>
                </c:pt>
                <c:pt idx="2091">
                  <c:v>6217.4</c:v>
                </c:pt>
                <c:pt idx="2092">
                  <c:v>6216.1</c:v>
                </c:pt>
                <c:pt idx="2093">
                  <c:v>6217.2</c:v>
                </c:pt>
                <c:pt idx="2094">
                  <c:v>6217.3</c:v>
                </c:pt>
                <c:pt idx="2095">
                  <c:v>6216.5</c:v>
                </c:pt>
                <c:pt idx="2096">
                  <c:v>6219.5</c:v>
                </c:pt>
                <c:pt idx="2097">
                  <c:v>6217.9</c:v>
                </c:pt>
                <c:pt idx="2098">
                  <c:v>6221.3</c:v>
                </c:pt>
                <c:pt idx="2099">
                  <c:v>6219.7</c:v>
                </c:pt>
                <c:pt idx="2100">
                  <c:v>6221.4</c:v>
                </c:pt>
                <c:pt idx="2101">
                  <c:v>6223.9</c:v>
                </c:pt>
                <c:pt idx="2102">
                  <c:v>6224.1</c:v>
                </c:pt>
                <c:pt idx="2103">
                  <c:v>6224.1</c:v>
                </c:pt>
                <c:pt idx="2104">
                  <c:v>6222.7</c:v>
                </c:pt>
                <c:pt idx="2105">
                  <c:v>6227.1</c:v>
                </c:pt>
                <c:pt idx="2106">
                  <c:v>6228.8</c:v>
                </c:pt>
                <c:pt idx="2107">
                  <c:v>6232.2</c:v>
                </c:pt>
                <c:pt idx="2108">
                  <c:v>6232.1</c:v>
                </c:pt>
                <c:pt idx="2109">
                  <c:v>6235.3</c:v>
                </c:pt>
                <c:pt idx="2110">
                  <c:v>6234.2</c:v>
                </c:pt>
                <c:pt idx="2111">
                  <c:v>6234.4</c:v>
                </c:pt>
                <c:pt idx="2112">
                  <c:v>6230.3</c:v>
                </c:pt>
                <c:pt idx="2113">
                  <c:v>6228.8</c:v>
                </c:pt>
                <c:pt idx="2114">
                  <c:v>6228.1</c:v>
                </c:pt>
                <c:pt idx="2115">
                  <c:v>6228.2</c:v>
                </c:pt>
                <c:pt idx="2116">
                  <c:v>6227.4</c:v>
                </c:pt>
                <c:pt idx="2117">
                  <c:v>6229.2</c:v>
                </c:pt>
                <c:pt idx="2118">
                  <c:v>6228.9</c:v>
                </c:pt>
                <c:pt idx="2119">
                  <c:v>6223.7</c:v>
                </c:pt>
                <c:pt idx="2120">
                  <c:v>6228.2</c:v>
                </c:pt>
                <c:pt idx="2121">
                  <c:v>6226</c:v>
                </c:pt>
                <c:pt idx="2122">
                  <c:v>6226.2</c:v>
                </c:pt>
                <c:pt idx="2123">
                  <c:v>6226.5</c:v>
                </c:pt>
                <c:pt idx="2124">
                  <c:v>6224.7</c:v>
                </c:pt>
                <c:pt idx="2125">
                  <c:v>6224.2</c:v>
                </c:pt>
                <c:pt idx="2126">
                  <c:v>6228.2</c:v>
                </c:pt>
                <c:pt idx="2127">
                  <c:v>6222.2</c:v>
                </c:pt>
                <c:pt idx="2128">
                  <c:v>6222.1</c:v>
                </c:pt>
                <c:pt idx="2129">
                  <c:v>6220.1</c:v>
                </c:pt>
                <c:pt idx="2130">
                  <c:v>6219.9</c:v>
                </c:pt>
                <c:pt idx="2131">
                  <c:v>6219.6</c:v>
                </c:pt>
                <c:pt idx="2132">
                  <c:v>6217.9</c:v>
                </c:pt>
                <c:pt idx="2133">
                  <c:v>6217.9</c:v>
                </c:pt>
                <c:pt idx="2134">
                  <c:v>6216.3</c:v>
                </c:pt>
                <c:pt idx="2135">
                  <c:v>6215</c:v>
                </c:pt>
                <c:pt idx="2136">
                  <c:v>6213.7</c:v>
                </c:pt>
                <c:pt idx="2137">
                  <c:v>6215</c:v>
                </c:pt>
                <c:pt idx="2138">
                  <c:v>6213.6</c:v>
                </c:pt>
                <c:pt idx="2139">
                  <c:v>6217.1</c:v>
                </c:pt>
                <c:pt idx="2140">
                  <c:v>6213.1</c:v>
                </c:pt>
                <c:pt idx="2141">
                  <c:v>6214.2</c:v>
                </c:pt>
                <c:pt idx="2142">
                  <c:v>6212.9</c:v>
                </c:pt>
                <c:pt idx="2143">
                  <c:v>6216.8</c:v>
                </c:pt>
                <c:pt idx="2144">
                  <c:v>6216.2</c:v>
                </c:pt>
                <c:pt idx="2145">
                  <c:v>6212.4</c:v>
                </c:pt>
                <c:pt idx="2146">
                  <c:v>6213.1</c:v>
                </c:pt>
                <c:pt idx="2147">
                  <c:v>6214.6</c:v>
                </c:pt>
                <c:pt idx="2148">
                  <c:v>6213.5</c:v>
                </c:pt>
                <c:pt idx="2149">
                  <c:v>6215.4</c:v>
                </c:pt>
                <c:pt idx="2150">
                  <c:v>6213.6</c:v>
                </c:pt>
                <c:pt idx="2151">
                  <c:v>6215.7</c:v>
                </c:pt>
                <c:pt idx="2152">
                  <c:v>6214.5</c:v>
                </c:pt>
                <c:pt idx="2153">
                  <c:v>6213.1</c:v>
                </c:pt>
                <c:pt idx="2154">
                  <c:v>6212.4</c:v>
                </c:pt>
                <c:pt idx="2155">
                  <c:v>6214.1</c:v>
                </c:pt>
                <c:pt idx="2156">
                  <c:v>6211.4</c:v>
                </c:pt>
                <c:pt idx="2157">
                  <c:v>6212.5</c:v>
                </c:pt>
                <c:pt idx="2158">
                  <c:v>6215</c:v>
                </c:pt>
                <c:pt idx="2159">
                  <c:v>6212.3</c:v>
                </c:pt>
                <c:pt idx="2160">
                  <c:v>6213.5</c:v>
                </c:pt>
                <c:pt idx="2161">
                  <c:v>6213.8</c:v>
                </c:pt>
                <c:pt idx="2162">
                  <c:v>6211.6</c:v>
                </c:pt>
                <c:pt idx="2163">
                  <c:v>6213.7</c:v>
                </c:pt>
                <c:pt idx="2164">
                  <c:v>6212.9</c:v>
                </c:pt>
                <c:pt idx="2165">
                  <c:v>6212.6</c:v>
                </c:pt>
                <c:pt idx="2166">
                  <c:v>6214.6</c:v>
                </c:pt>
                <c:pt idx="2167">
                  <c:v>6214.2</c:v>
                </c:pt>
                <c:pt idx="2168">
                  <c:v>6214.6</c:v>
                </c:pt>
                <c:pt idx="2169">
                  <c:v>6215.4</c:v>
                </c:pt>
                <c:pt idx="2170">
                  <c:v>6214.2</c:v>
                </c:pt>
                <c:pt idx="2171">
                  <c:v>6213.4</c:v>
                </c:pt>
                <c:pt idx="2172">
                  <c:v>6214.9</c:v>
                </c:pt>
                <c:pt idx="2173">
                  <c:v>6215.3</c:v>
                </c:pt>
                <c:pt idx="2174">
                  <c:v>6217.2</c:v>
                </c:pt>
                <c:pt idx="2175">
                  <c:v>6216.2</c:v>
                </c:pt>
                <c:pt idx="2176">
                  <c:v>6212.7</c:v>
                </c:pt>
                <c:pt idx="2177">
                  <c:v>6213.4</c:v>
                </c:pt>
                <c:pt idx="2178">
                  <c:v>6212.5</c:v>
                </c:pt>
                <c:pt idx="2179">
                  <c:v>6215.4</c:v>
                </c:pt>
                <c:pt idx="2180">
                  <c:v>6215.2</c:v>
                </c:pt>
                <c:pt idx="2181">
                  <c:v>6216.9</c:v>
                </c:pt>
                <c:pt idx="2182">
                  <c:v>6214.5</c:v>
                </c:pt>
                <c:pt idx="2183">
                  <c:v>6215.1</c:v>
                </c:pt>
                <c:pt idx="2184">
                  <c:v>6215.8</c:v>
                </c:pt>
                <c:pt idx="2185">
                  <c:v>6215</c:v>
                </c:pt>
                <c:pt idx="2186">
                  <c:v>6215.3</c:v>
                </c:pt>
                <c:pt idx="2187">
                  <c:v>6212.6</c:v>
                </c:pt>
                <c:pt idx="2188">
                  <c:v>6214</c:v>
                </c:pt>
                <c:pt idx="2189">
                  <c:v>6214</c:v>
                </c:pt>
                <c:pt idx="2190">
                  <c:v>6215.5</c:v>
                </c:pt>
                <c:pt idx="2191">
                  <c:v>6213.9</c:v>
                </c:pt>
                <c:pt idx="2192">
                  <c:v>6212.4</c:v>
                </c:pt>
                <c:pt idx="2193">
                  <c:v>6214.6</c:v>
                </c:pt>
                <c:pt idx="2194">
                  <c:v>6214.5</c:v>
                </c:pt>
                <c:pt idx="2195">
                  <c:v>6212.9</c:v>
                </c:pt>
                <c:pt idx="2196">
                  <c:v>6215.7</c:v>
                </c:pt>
                <c:pt idx="2197">
                  <c:v>6211.4</c:v>
                </c:pt>
                <c:pt idx="2198">
                  <c:v>6212.1</c:v>
                </c:pt>
                <c:pt idx="2199">
                  <c:v>6215.3</c:v>
                </c:pt>
                <c:pt idx="2200">
                  <c:v>6214.3</c:v>
                </c:pt>
                <c:pt idx="2201">
                  <c:v>6214.4</c:v>
                </c:pt>
                <c:pt idx="2202">
                  <c:v>6212.9</c:v>
                </c:pt>
                <c:pt idx="2203">
                  <c:v>6211.7</c:v>
                </c:pt>
                <c:pt idx="2204">
                  <c:v>6213.6</c:v>
                </c:pt>
                <c:pt idx="2205">
                  <c:v>6212.2</c:v>
                </c:pt>
                <c:pt idx="2206">
                  <c:v>6213.8</c:v>
                </c:pt>
                <c:pt idx="2207">
                  <c:v>6214</c:v>
                </c:pt>
                <c:pt idx="2208">
                  <c:v>6214.3</c:v>
                </c:pt>
                <c:pt idx="2209">
                  <c:v>6214</c:v>
                </c:pt>
                <c:pt idx="2210">
                  <c:v>6213.8</c:v>
                </c:pt>
                <c:pt idx="2211">
                  <c:v>6212.7</c:v>
                </c:pt>
                <c:pt idx="2212">
                  <c:v>6213.5</c:v>
                </c:pt>
                <c:pt idx="2213">
                  <c:v>6212.6</c:v>
                </c:pt>
                <c:pt idx="2214">
                  <c:v>6210.9</c:v>
                </c:pt>
                <c:pt idx="2215">
                  <c:v>6210.5</c:v>
                </c:pt>
                <c:pt idx="2216">
                  <c:v>6210.8</c:v>
                </c:pt>
                <c:pt idx="2217">
                  <c:v>6211.8</c:v>
                </c:pt>
                <c:pt idx="2218">
                  <c:v>6211.5</c:v>
                </c:pt>
                <c:pt idx="2219">
                  <c:v>6212.7</c:v>
                </c:pt>
                <c:pt idx="2220">
                  <c:v>6210.4</c:v>
                </c:pt>
                <c:pt idx="2221">
                  <c:v>6214.1</c:v>
                </c:pt>
                <c:pt idx="2222">
                  <c:v>6211.5</c:v>
                </c:pt>
                <c:pt idx="2223">
                  <c:v>6211.5</c:v>
                </c:pt>
                <c:pt idx="2224">
                  <c:v>6210.8</c:v>
                </c:pt>
                <c:pt idx="2225">
                  <c:v>6209.1</c:v>
                </c:pt>
                <c:pt idx="2226">
                  <c:v>6211.8</c:v>
                </c:pt>
                <c:pt idx="2227">
                  <c:v>6212</c:v>
                </c:pt>
                <c:pt idx="2228">
                  <c:v>6212.3</c:v>
                </c:pt>
                <c:pt idx="2229">
                  <c:v>6211.3</c:v>
                </c:pt>
                <c:pt idx="2230">
                  <c:v>6213.6</c:v>
                </c:pt>
                <c:pt idx="2231">
                  <c:v>6211.5</c:v>
                </c:pt>
                <c:pt idx="2232">
                  <c:v>6211.8</c:v>
                </c:pt>
                <c:pt idx="2233">
                  <c:v>6213.1</c:v>
                </c:pt>
                <c:pt idx="2234">
                  <c:v>6213.8</c:v>
                </c:pt>
                <c:pt idx="2235">
                  <c:v>6209.8</c:v>
                </c:pt>
                <c:pt idx="2236">
                  <c:v>6212.7</c:v>
                </c:pt>
                <c:pt idx="2237">
                  <c:v>6211.5</c:v>
                </c:pt>
                <c:pt idx="2238">
                  <c:v>6209.6</c:v>
                </c:pt>
                <c:pt idx="2239">
                  <c:v>6211.4</c:v>
                </c:pt>
                <c:pt idx="2240">
                  <c:v>6211.9</c:v>
                </c:pt>
                <c:pt idx="2241">
                  <c:v>6212.7</c:v>
                </c:pt>
                <c:pt idx="2242">
                  <c:v>6211</c:v>
                </c:pt>
                <c:pt idx="2243">
                  <c:v>6209.8</c:v>
                </c:pt>
                <c:pt idx="2244">
                  <c:v>6209.9</c:v>
                </c:pt>
                <c:pt idx="2245">
                  <c:v>6210.8</c:v>
                </c:pt>
                <c:pt idx="2246">
                  <c:v>6211.4</c:v>
                </c:pt>
                <c:pt idx="2247">
                  <c:v>6211.3</c:v>
                </c:pt>
                <c:pt idx="2248">
                  <c:v>6211</c:v>
                </c:pt>
                <c:pt idx="2249">
                  <c:v>6211.2</c:v>
                </c:pt>
                <c:pt idx="2250">
                  <c:v>6212</c:v>
                </c:pt>
                <c:pt idx="2251">
                  <c:v>6210.8</c:v>
                </c:pt>
                <c:pt idx="2252">
                  <c:v>6211.5</c:v>
                </c:pt>
                <c:pt idx="2253">
                  <c:v>6211.9</c:v>
                </c:pt>
                <c:pt idx="2254">
                  <c:v>6211.2</c:v>
                </c:pt>
                <c:pt idx="2255">
                  <c:v>6210.4</c:v>
                </c:pt>
                <c:pt idx="2256">
                  <c:v>6211.9</c:v>
                </c:pt>
                <c:pt idx="2257">
                  <c:v>6211.5</c:v>
                </c:pt>
                <c:pt idx="2258">
                  <c:v>6212.3</c:v>
                </c:pt>
                <c:pt idx="2259">
                  <c:v>6212</c:v>
                </c:pt>
                <c:pt idx="2260">
                  <c:v>6212</c:v>
                </c:pt>
                <c:pt idx="2261">
                  <c:v>6208.7</c:v>
                </c:pt>
                <c:pt idx="2262">
                  <c:v>6210.8</c:v>
                </c:pt>
                <c:pt idx="2263">
                  <c:v>6211.4</c:v>
                </c:pt>
                <c:pt idx="2264">
                  <c:v>6210.8</c:v>
                </c:pt>
                <c:pt idx="2265">
                  <c:v>6210.6</c:v>
                </c:pt>
                <c:pt idx="2266">
                  <c:v>6211.8</c:v>
                </c:pt>
                <c:pt idx="2267">
                  <c:v>6210.4</c:v>
                </c:pt>
                <c:pt idx="2268">
                  <c:v>6213.1</c:v>
                </c:pt>
                <c:pt idx="2269">
                  <c:v>6212.6</c:v>
                </c:pt>
                <c:pt idx="2270">
                  <c:v>6211.7</c:v>
                </c:pt>
                <c:pt idx="2271">
                  <c:v>6210.8</c:v>
                </c:pt>
                <c:pt idx="2272">
                  <c:v>6212.9</c:v>
                </c:pt>
                <c:pt idx="2273">
                  <c:v>6211</c:v>
                </c:pt>
                <c:pt idx="2274">
                  <c:v>6210.8</c:v>
                </c:pt>
                <c:pt idx="2275">
                  <c:v>6214.7</c:v>
                </c:pt>
                <c:pt idx="2276">
                  <c:v>6211.6</c:v>
                </c:pt>
                <c:pt idx="2277">
                  <c:v>6210.6</c:v>
                </c:pt>
                <c:pt idx="2278">
                  <c:v>6211.3</c:v>
                </c:pt>
                <c:pt idx="2279">
                  <c:v>6212.3</c:v>
                </c:pt>
                <c:pt idx="2280">
                  <c:v>6210.1</c:v>
                </c:pt>
                <c:pt idx="2281">
                  <c:v>6211.7</c:v>
                </c:pt>
                <c:pt idx="2282">
                  <c:v>6210</c:v>
                </c:pt>
                <c:pt idx="2283">
                  <c:v>6210.8</c:v>
                </c:pt>
                <c:pt idx="2284">
                  <c:v>6210.9</c:v>
                </c:pt>
                <c:pt idx="2285">
                  <c:v>6211.6</c:v>
                </c:pt>
                <c:pt idx="2286">
                  <c:v>6213.4</c:v>
                </c:pt>
                <c:pt idx="2287">
                  <c:v>6215.4</c:v>
                </c:pt>
                <c:pt idx="2288">
                  <c:v>6213.2</c:v>
                </c:pt>
                <c:pt idx="2289">
                  <c:v>6211.6</c:v>
                </c:pt>
                <c:pt idx="2290">
                  <c:v>6211.8</c:v>
                </c:pt>
                <c:pt idx="2291">
                  <c:v>6210.4</c:v>
                </c:pt>
                <c:pt idx="2292">
                  <c:v>6214.2</c:v>
                </c:pt>
                <c:pt idx="2293">
                  <c:v>6212.1</c:v>
                </c:pt>
                <c:pt idx="2294">
                  <c:v>6210.8</c:v>
                </c:pt>
                <c:pt idx="2295">
                  <c:v>6215</c:v>
                </c:pt>
                <c:pt idx="2296">
                  <c:v>6212.4</c:v>
                </c:pt>
                <c:pt idx="2297">
                  <c:v>6211.7</c:v>
                </c:pt>
                <c:pt idx="2298">
                  <c:v>6212.9</c:v>
                </c:pt>
                <c:pt idx="2299">
                  <c:v>6211.6</c:v>
                </c:pt>
                <c:pt idx="2300">
                  <c:v>6211.4</c:v>
                </c:pt>
                <c:pt idx="2301">
                  <c:v>6211.4</c:v>
                </c:pt>
                <c:pt idx="2302">
                  <c:v>6211.3</c:v>
                </c:pt>
                <c:pt idx="2303">
                  <c:v>6212.7</c:v>
                </c:pt>
                <c:pt idx="2304">
                  <c:v>6209.9</c:v>
                </c:pt>
                <c:pt idx="2305">
                  <c:v>6210.8</c:v>
                </c:pt>
                <c:pt idx="2306">
                  <c:v>6212.4</c:v>
                </c:pt>
                <c:pt idx="2307">
                  <c:v>6212.9</c:v>
                </c:pt>
                <c:pt idx="2308">
                  <c:v>6209.2</c:v>
                </c:pt>
                <c:pt idx="2309">
                  <c:v>6212.5</c:v>
                </c:pt>
                <c:pt idx="2310">
                  <c:v>6210.1</c:v>
                </c:pt>
                <c:pt idx="2311">
                  <c:v>6209.9</c:v>
                </c:pt>
                <c:pt idx="2312">
                  <c:v>6210.7</c:v>
                </c:pt>
                <c:pt idx="2313">
                  <c:v>6212.1</c:v>
                </c:pt>
                <c:pt idx="2314">
                  <c:v>6211.7</c:v>
                </c:pt>
                <c:pt idx="2315">
                  <c:v>6211.6</c:v>
                </c:pt>
                <c:pt idx="2316">
                  <c:v>6211.1</c:v>
                </c:pt>
                <c:pt idx="2317">
                  <c:v>6210.4</c:v>
                </c:pt>
                <c:pt idx="2318">
                  <c:v>6212</c:v>
                </c:pt>
                <c:pt idx="2319">
                  <c:v>6213.6</c:v>
                </c:pt>
                <c:pt idx="2320">
                  <c:v>6212.9</c:v>
                </c:pt>
                <c:pt idx="2321">
                  <c:v>6210.6</c:v>
                </c:pt>
                <c:pt idx="2322">
                  <c:v>6215.6</c:v>
                </c:pt>
                <c:pt idx="2323">
                  <c:v>6213.4</c:v>
                </c:pt>
                <c:pt idx="2324">
                  <c:v>6213.5</c:v>
                </c:pt>
                <c:pt idx="2325">
                  <c:v>6214.9</c:v>
                </c:pt>
                <c:pt idx="2326">
                  <c:v>6214.6</c:v>
                </c:pt>
                <c:pt idx="2327">
                  <c:v>6214.9</c:v>
                </c:pt>
                <c:pt idx="2328">
                  <c:v>6212.7</c:v>
                </c:pt>
                <c:pt idx="2329">
                  <c:v>6215.9</c:v>
                </c:pt>
                <c:pt idx="2330">
                  <c:v>6215</c:v>
                </c:pt>
                <c:pt idx="2331">
                  <c:v>6216.9</c:v>
                </c:pt>
                <c:pt idx="2332">
                  <c:v>6218.7</c:v>
                </c:pt>
                <c:pt idx="2333">
                  <c:v>6220.1</c:v>
                </c:pt>
                <c:pt idx="2334">
                  <c:v>6218.4</c:v>
                </c:pt>
                <c:pt idx="2335">
                  <c:v>6217.7</c:v>
                </c:pt>
                <c:pt idx="2336">
                  <c:v>6218.1</c:v>
                </c:pt>
                <c:pt idx="2337">
                  <c:v>6217</c:v>
                </c:pt>
                <c:pt idx="2338">
                  <c:v>6217.7</c:v>
                </c:pt>
                <c:pt idx="2339">
                  <c:v>6215.1</c:v>
                </c:pt>
                <c:pt idx="2340">
                  <c:v>6216.4</c:v>
                </c:pt>
                <c:pt idx="2341">
                  <c:v>6216.3</c:v>
                </c:pt>
                <c:pt idx="2342">
                  <c:v>6213.1</c:v>
                </c:pt>
                <c:pt idx="2343">
                  <c:v>6216.3</c:v>
                </c:pt>
                <c:pt idx="2344">
                  <c:v>6213.1</c:v>
                </c:pt>
                <c:pt idx="2345">
                  <c:v>6215.4</c:v>
                </c:pt>
                <c:pt idx="2346">
                  <c:v>6214</c:v>
                </c:pt>
                <c:pt idx="2347">
                  <c:v>6213.9</c:v>
                </c:pt>
                <c:pt idx="2348">
                  <c:v>6212.6</c:v>
                </c:pt>
                <c:pt idx="2349">
                  <c:v>6211.7</c:v>
                </c:pt>
                <c:pt idx="2350">
                  <c:v>6212.6</c:v>
                </c:pt>
                <c:pt idx="2351">
                  <c:v>6210.5</c:v>
                </c:pt>
                <c:pt idx="2352">
                  <c:v>6213.2</c:v>
                </c:pt>
                <c:pt idx="2353">
                  <c:v>6211.8</c:v>
                </c:pt>
                <c:pt idx="2354">
                  <c:v>6213</c:v>
                </c:pt>
                <c:pt idx="2355">
                  <c:v>6210.3</c:v>
                </c:pt>
                <c:pt idx="2356">
                  <c:v>6209.7</c:v>
                </c:pt>
                <c:pt idx="2357">
                  <c:v>6212.6</c:v>
                </c:pt>
                <c:pt idx="2358">
                  <c:v>6212.2</c:v>
                </c:pt>
                <c:pt idx="2359">
                  <c:v>6210.7</c:v>
                </c:pt>
                <c:pt idx="2360">
                  <c:v>6212</c:v>
                </c:pt>
                <c:pt idx="2361">
                  <c:v>6211.4</c:v>
                </c:pt>
                <c:pt idx="2362">
                  <c:v>6212</c:v>
                </c:pt>
                <c:pt idx="2363">
                  <c:v>6210.8</c:v>
                </c:pt>
                <c:pt idx="2364">
                  <c:v>6209.7</c:v>
                </c:pt>
                <c:pt idx="2365">
                  <c:v>6211.9</c:v>
                </c:pt>
                <c:pt idx="2366">
                  <c:v>6211.9</c:v>
                </c:pt>
                <c:pt idx="2367">
                  <c:v>6211.4</c:v>
                </c:pt>
                <c:pt idx="2368">
                  <c:v>6212.7</c:v>
                </c:pt>
                <c:pt idx="2369">
                  <c:v>6211.4</c:v>
                </c:pt>
                <c:pt idx="2370">
                  <c:v>6213.9</c:v>
                </c:pt>
                <c:pt idx="2371">
                  <c:v>6209.2</c:v>
                </c:pt>
                <c:pt idx="2372">
                  <c:v>6212.3</c:v>
                </c:pt>
                <c:pt idx="2373">
                  <c:v>6212</c:v>
                </c:pt>
                <c:pt idx="2374">
                  <c:v>6209.9</c:v>
                </c:pt>
                <c:pt idx="2375">
                  <c:v>6210.3</c:v>
                </c:pt>
                <c:pt idx="2376">
                  <c:v>6211</c:v>
                </c:pt>
                <c:pt idx="2377">
                  <c:v>6212.6</c:v>
                </c:pt>
                <c:pt idx="2378">
                  <c:v>6211.7</c:v>
                </c:pt>
                <c:pt idx="2379">
                  <c:v>6210.3</c:v>
                </c:pt>
                <c:pt idx="2380">
                  <c:v>6211.4</c:v>
                </c:pt>
                <c:pt idx="2381">
                  <c:v>6212.2</c:v>
                </c:pt>
                <c:pt idx="2382">
                  <c:v>6210.6</c:v>
                </c:pt>
                <c:pt idx="2383">
                  <c:v>6212.9</c:v>
                </c:pt>
                <c:pt idx="2384">
                  <c:v>6210.8</c:v>
                </c:pt>
                <c:pt idx="2385">
                  <c:v>6213.3</c:v>
                </c:pt>
                <c:pt idx="2386">
                  <c:v>6212.1</c:v>
                </c:pt>
                <c:pt idx="2387">
                  <c:v>6211.9</c:v>
                </c:pt>
                <c:pt idx="2388">
                  <c:v>6212.1</c:v>
                </c:pt>
                <c:pt idx="2389">
                  <c:v>6212.6</c:v>
                </c:pt>
                <c:pt idx="2390">
                  <c:v>6211.9</c:v>
                </c:pt>
                <c:pt idx="2391">
                  <c:v>6213.5</c:v>
                </c:pt>
                <c:pt idx="2392">
                  <c:v>6212.2</c:v>
                </c:pt>
                <c:pt idx="2393">
                  <c:v>6212.1</c:v>
                </c:pt>
                <c:pt idx="2394">
                  <c:v>6211.7</c:v>
                </c:pt>
                <c:pt idx="2395">
                  <c:v>6215.9</c:v>
                </c:pt>
                <c:pt idx="2396">
                  <c:v>6212.6</c:v>
                </c:pt>
                <c:pt idx="2397">
                  <c:v>6212.2</c:v>
                </c:pt>
                <c:pt idx="2398">
                  <c:v>6211.9</c:v>
                </c:pt>
                <c:pt idx="2399">
                  <c:v>6211.4</c:v>
                </c:pt>
                <c:pt idx="2400">
                  <c:v>6212.7</c:v>
                </c:pt>
                <c:pt idx="2401">
                  <c:v>6212.4</c:v>
                </c:pt>
                <c:pt idx="2402">
                  <c:v>6213.3</c:v>
                </c:pt>
                <c:pt idx="2403">
                  <c:v>6212.8</c:v>
                </c:pt>
                <c:pt idx="2404">
                  <c:v>6212.5</c:v>
                </c:pt>
                <c:pt idx="2405">
                  <c:v>6212.3</c:v>
                </c:pt>
                <c:pt idx="2406">
                  <c:v>6213.6</c:v>
                </c:pt>
                <c:pt idx="2407">
                  <c:v>6210.7</c:v>
                </c:pt>
                <c:pt idx="2408">
                  <c:v>6212.2</c:v>
                </c:pt>
                <c:pt idx="2409">
                  <c:v>6212.5</c:v>
                </c:pt>
                <c:pt idx="2410">
                  <c:v>6212.5</c:v>
                </c:pt>
                <c:pt idx="2411">
                  <c:v>6210.7</c:v>
                </c:pt>
                <c:pt idx="2412">
                  <c:v>6212.1</c:v>
                </c:pt>
                <c:pt idx="2413">
                  <c:v>6210.3</c:v>
                </c:pt>
                <c:pt idx="2414">
                  <c:v>6211.7</c:v>
                </c:pt>
                <c:pt idx="2415">
                  <c:v>6211.3</c:v>
                </c:pt>
                <c:pt idx="2416">
                  <c:v>6210.3</c:v>
                </c:pt>
                <c:pt idx="2417">
                  <c:v>6209.7</c:v>
                </c:pt>
                <c:pt idx="2418">
                  <c:v>6209.8</c:v>
                </c:pt>
                <c:pt idx="2419">
                  <c:v>6211.2</c:v>
                </c:pt>
                <c:pt idx="2420">
                  <c:v>6211.2</c:v>
                </c:pt>
                <c:pt idx="2421">
                  <c:v>6210.9</c:v>
                </c:pt>
                <c:pt idx="2422">
                  <c:v>6209.6</c:v>
                </c:pt>
                <c:pt idx="2423">
                  <c:v>6210.8</c:v>
                </c:pt>
                <c:pt idx="2424">
                  <c:v>6209.6</c:v>
                </c:pt>
                <c:pt idx="2425">
                  <c:v>6209.8</c:v>
                </c:pt>
                <c:pt idx="2426">
                  <c:v>6210.5</c:v>
                </c:pt>
                <c:pt idx="2427">
                  <c:v>6211.5</c:v>
                </c:pt>
                <c:pt idx="2428">
                  <c:v>6209.6</c:v>
                </c:pt>
                <c:pt idx="2429">
                  <c:v>6209.6</c:v>
                </c:pt>
                <c:pt idx="2430">
                  <c:v>6208.4</c:v>
                </c:pt>
                <c:pt idx="2431">
                  <c:v>6211.2</c:v>
                </c:pt>
                <c:pt idx="2432">
                  <c:v>6211.1</c:v>
                </c:pt>
                <c:pt idx="2433">
                  <c:v>6210.5</c:v>
                </c:pt>
                <c:pt idx="2434">
                  <c:v>6212.6</c:v>
                </c:pt>
                <c:pt idx="2435">
                  <c:v>6210.9</c:v>
                </c:pt>
                <c:pt idx="2436">
                  <c:v>6212.7</c:v>
                </c:pt>
                <c:pt idx="2437">
                  <c:v>6210.7</c:v>
                </c:pt>
                <c:pt idx="2438">
                  <c:v>6211.1</c:v>
                </c:pt>
                <c:pt idx="2439">
                  <c:v>6211.8</c:v>
                </c:pt>
                <c:pt idx="2440">
                  <c:v>6210.8</c:v>
                </c:pt>
                <c:pt idx="2441">
                  <c:v>6209</c:v>
                </c:pt>
                <c:pt idx="2442">
                  <c:v>6209.6</c:v>
                </c:pt>
                <c:pt idx="2443">
                  <c:v>6209.5</c:v>
                </c:pt>
                <c:pt idx="2444">
                  <c:v>6210.5</c:v>
                </c:pt>
                <c:pt idx="2445">
                  <c:v>6208.7</c:v>
                </c:pt>
                <c:pt idx="2446">
                  <c:v>6209.9</c:v>
                </c:pt>
                <c:pt idx="2447">
                  <c:v>6211.9</c:v>
                </c:pt>
                <c:pt idx="2448">
                  <c:v>6210.1</c:v>
                </c:pt>
                <c:pt idx="2449">
                  <c:v>6210.7</c:v>
                </c:pt>
                <c:pt idx="2450">
                  <c:v>6212.4</c:v>
                </c:pt>
                <c:pt idx="2451">
                  <c:v>6211.9</c:v>
                </c:pt>
                <c:pt idx="2452">
                  <c:v>6209.2</c:v>
                </c:pt>
                <c:pt idx="2453">
                  <c:v>6209.9</c:v>
                </c:pt>
                <c:pt idx="2454">
                  <c:v>6210.1</c:v>
                </c:pt>
                <c:pt idx="2455">
                  <c:v>6210.2</c:v>
                </c:pt>
                <c:pt idx="2456">
                  <c:v>6210.3</c:v>
                </c:pt>
                <c:pt idx="2457">
                  <c:v>6210.8</c:v>
                </c:pt>
                <c:pt idx="2458">
                  <c:v>6209.2</c:v>
                </c:pt>
                <c:pt idx="2459">
                  <c:v>6209.3</c:v>
                </c:pt>
                <c:pt idx="2460">
                  <c:v>6210.6</c:v>
                </c:pt>
                <c:pt idx="2461">
                  <c:v>6208.5</c:v>
                </c:pt>
                <c:pt idx="2462">
                  <c:v>6210.2</c:v>
                </c:pt>
                <c:pt idx="2463">
                  <c:v>6210.8</c:v>
                </c:pt>
                <c:pt idx="2464">
                  <c:v>6209.5</c:v>
                </c:pt>
                <c:pt idx="2465">
                  <c:v>6209.1</c:v>
                </c:pt>
                <c:pt idx="2466">
                  <c:v>6208.9</c:v>
                </c:pt>
                <c:pt idx="2467">
                  <c:v>6210.6</c:v>
                </c:pt>
                <c:pt idx="2468">
                  <c:v>6209.7</c:v>
                </c:pt>
                <c:pt idx="2469">
                  <c:v>6209.8</c:v>
                </c:pt>
                <c:pt idx="2470">
                  <c:v>6212.1</c:v>
                </c:pt>
                <c:pt idx="2471">
                  <c:v>6211.1</c:v>
                </c:pt>
                <c:pt idx="2472">
                  <c:v>6210.1</c:v>
                </c:pt>
                <c:pt idx="2473">
                  <c:v>6209.5</c:v>
                </c:pt>
                <c:pt idx="2474">
                  <c:v>6208.5</c:v>
                </c:pt>
                <c:pt idx="2475">
                  <c:v>6209.9</c:v>
                </c:pt>
                <c:pt idx="2476">
                  <c:v>6208.4</c:v>
                </c:pt>
                <c:pt idx="2477">
                  <c:v>6210.7</c:v>
                </c:pt>
                <c:pt idx="2478">
                  <c:v>6209</c:v>
                </c:pt>
                <c:pt idx="2479">
                  <c:v>6208.6</c:v>
                </c:pt>
                <c:pt idx="2480">
                  <c:v>6208.6</c:v>
                </c:pt>
                <c:pt idx="2481">
                  <c:v>6210.7</c:v>
                </c:pt>
                <c:pt idx="2482">
                  <c:v>6209.4</c:v>
                </c:pt>
                <c:pt idx="2483">
                  <c:v>6209</c:v>
                </c:pt>
                <c:pt idx="2484">
                  <c:v>6209.9</c:v>
                </c:pt>
                <c:pt idx="2485">
                  <c:v>6208.2</c:v>
                </c:pt>
                <c:pt idx="2486">
                  <c:v>6208.9</c:v>
                </c:pt>
                <c:pt idx="2487">
                  <c:v>6209.4</c:v>
                </c:pt>
                <c:pt idx="2488">
                  <c:v>6210.5</c:v>
                </c:pt>
                <c:pt idx="2489">
                  <c:v>6210.1</c:v>
                </c:pt>
                <c:pt idx="2490">
                  <c:v>6210</c:v>
                </c:pt>
                <c:pt idx="2491">
                  <c:v>6209.6</c:v>
                </c:pt>
                <c:pt idx="2492">
                  <c:v>6210.6</c:v>
                </c:pt>
                <c:pt idx="2493">
                  <c:v>6211.3</c:v>
                </c:pt>
                <c:pt idx="2494">
                  <c:v>6210.2</c:v>
                </c:pt>
                <c:pt idx="2495">
                  <c:v>6210.5</c:v>
                </c:pt>
                <c:pt idx="2496">
                  <c:v>6209.5</c:v>
                </c:pt>
                <c:pt idx="2497">
                  <c:v>6210.7</c:v>
                </c:pt>
                <c:pt idx="2498">
                  <c:v>6210.1</c:v>
                </c:pt>
                <c:pt idx="2499">
                  <c:v>6209.8</c:v>
                </c:pt>
                <c:pt idx="2500">
                  <c:v>6210.9</c:v>
                </c:pt>
                <c:pt idx="2501">
                  <c:v>6209.6</c:v>
                </c:pt>
                <c:pt idx="2502">
                  <c:v>6211.4</c:v>
                </c:pt>
                <c:pt idx="2503">
                  <c:v>6211.1</c:v>
                </c:pt>
                <c:pt idx="2504">
                  <c:v>6210.1</c:v>
                </c:pt>
                <c:pt idx="2505">
                  <c:v>6210.9</c:v>
                </c:pt>
                <c:pt idx="2506">
                  <c:v>6211.3</c:v>
                </c:pt>
                <c:pt idx="2507">
                  <c:v>6211</c:v>
                </c:pt>
                <c:pt idx="2508">
                  <c:v>6209.9</c:v>
                </c:pt>
                <c:pt idx="2509">
                  <c:v>6209.8</c:v>
                </c:pt>
                <c:pt idx="2510">
                  <c:v>6211.1</c:v>
                </c:pt>
                <c:pt idx="2511">
                  <c:v>6208.7</c:v>
                </c:pt>
                <c:pt idx="2512">
                  <c:v>6209.5</c:v>
                </c:pt>
                <c:pt idx="2513">
                  <c:v>6209.5</c:v>
                </c:pt>
                <c:pt idx="2514">
                  <c:v>6210</c:v>
                </c:pt>
                <c:pt idx="2515">
                  <c:v>6210.5</c:v>
                </c:pt>
                <c:pt idx="2516">
                  <c:v>6210.5</c:v>
                </c:pt>
                <c:pt idx="2517">
                  <c:v>6212.3</c:v>
                </c:pt>
                <c:pt idx="2518">
                  <c:v>6209.8</c:v>
                </c:pt>
                <c:pt idx="2519">
                  <c:v>6209</c:v>
                </c:pt>
                <c:pt idx="2520">
                  <c:v>6209.7</c:v>
                </c:pt>
                <c:pt idx="2521">
                  <c:v>6211</c:v>
                </c:pt>
                <c:pt idx="2522">
                  <c:v>6212.7</c:v>
                </c:pt>
                <c:pt idx="2523">
                  <c:v>6209.7</c:v>
                </c:pt>
                <c:pt idx="2524">
                  <c:v>6209.5</c:v>
                </c:pt>
                <c:pt idx="2525">
                  <c:v>6212.5</c:v>
                </c:pt>
                <c:pt idx="2526">
                  <c:v>6211.4</c:v>
                </c:pt>
                <c:pt idx="2527">
                  <c:v>6210.9</c:v>
                </c:pt>
                <c:pt idx="2528">
                  <c:v>6210.9</c:v>
                </c:pt>
                <c:pt idx="2529">
                  <c:v>6212.2</c:v>
                </c:pt>
                <c:pt idx="2530">
                  <c:v>6210.4</c:v>
                </c:pt>
                <c:pt idx="2531">
                  <c:v>6210.1</c:v>
                </c:pt>
                <c:pt idx="2532">
                  <c:v>6210.6</c:v>
                </c:pt>
                <c:pt idx="2533">
                  <c:v>6211.7</c:v>
                </c:pt>
                <c:pt idx="2534">
                  <c:v>6209.8</c:v>
                </c:pt>
                <c:pt idx="2535">
                  <c:v>6210.5</c:v>
                </c:pt>
                <c:pt idx="2536">
                  <c:v>6210.9</c:v>
                </c:pt>
                <c:pt idx="2537">
                  <c:v>6212.8</c:v>
                </c:pt>
                <c:pt idx="2538">
                  <c:v>6211.8</c:v>
                </c:pt>
                <c:pt idx="2539">
                  <c:v>6211.4</c:v>
                </c:pt>
                <c:pt idx="2540">
                  <c:v>6213.9</c:v>
                </c:pt>
                <c:pt idx="2541">
                  <c:v>6210.3</c:v>
                </c:pt>
                <c:pt idx="2542">
                  <c:v>6211.1</c:v>
                </c:pt>
                <c:pt idx="2543">
                  <c:v>6211</c:v>
                </c:pt>
                <c:pt idx="2544">
                  <c:v>6213.6</c:v>
                </c:pt>
                <c:pt idx="2545">
                  <c:v>6211.4</c:v>
                </c:pt>
                <c:pt idx="2546">
                  <c:v>6212.8</c:v>
                </c:pt>
                <c:pt idx="2547">
                  <c:v>6210.8</c:v>
                </c:pt>
                <c:pt idx="2548">
                  <c:v>6212.3</c:v>
                </c:pt>
                <c:pt idx="2549">
                  <c:v>6211</c:v>
                </c:pt>
                <c:pt idx="2550">
                  <c:v>6211</c:v>
                </c:pt>
                <c:pt idx="2551">
                  <c:v>6211.6</c:v>
                </c:pt>
                <c:pt idx="2552">
                  <c:v>6210.3</c:v>
                </c:pt>
                <c:pt idx="2553">
                  <c:v>6210.6</c:v>
                </c:pt>
                <c:pt idx="2554">
                  <c:v>6211.7</c:v>
                </c:pt>
                <c:pt idx="2555">
                  <c:v>6210.7</c:v>
                </c:pt>
                <c:pt idx="2556">
                  <c:v>6213.7</c:v>
                </c:pt>
                <c:pt idx="2557">
                  <c:v>6209.4</c:v>
                </c:pt>
                <c:pt idx="2558">
                  <c:v>6213.1</c:v>
                </c:pt>
                <c:pt idx="2559">
                  <c:v>6211.6</c:v>
                </c:pt>
                <c:pt idx="2560">
                  <c:v>6210.2</c:v>
                </c:pt>
                <c:pt idx="2561">
                  <c:v>6211.6</c:v>
                </c:pt>
                <c:pt idx="2562">
                  <c:v>6211.2</c:v>
                </c:pt>
                <c:pt idx="2563">
                  <c:v>6211.5</c:v>
                </c:pt>
                <c:pt idx="2564">
                  <c:v>6209.7</c:v>
                </c:pt>
                <c:pt idx="2565">
                  <c:v>6211.9</c:v>
                </c:pt>
                <c:pt idx="2566">
                  <c:v>6211</c:v>
                </c:pt>
                <c:pt idx="2567">
                  <c:v>6212.3</c:v>
                </c:pt>
                <c:pt idx="2568">
                  <c:v>6210.7</c:v>
                </c:pt>
                <c:pt idx="2569">
                  <c:v>6212.7</c:v>
                </c:pt>
                <c:pt idx="2570">
                  <c:v>6211.7</c:v>
                </c:pt>
                <c:pt idx="2571">
                  <c:v>6209.8</c:v>
                </c:pt>
                <c:pt idx="2572">
                  <c:v>6213.3</c:v>
                </c:pt>
                <c:pt idx="2573">
                  <c:v>6212.9</c:v>
                </c:pt>
                <c:pt idx="2574">
                  <c:v>6210</c:v>
                </c:pt>
                <c:pt idx="2575">
                  <c:v>6211</c:v>
                </c:pt>
                <c:pt idx="2576">
                  <c:v>6210.3</c:v>
                </c:pt>
                <c:pt idx="2577">
                  <c:v>6209.2</c:v>
                </c:pt>
                <c:pt idx="2578">
                  <c:v>6210.7</c:v>
                </c:pt>
                <c:pt idx="2579">
                  <c:v>6210.8</c:v>
                </c:pt>
                <c:pt idx="2580">
                  <c:v>6209.6</c:v>
                </c:pt>
                <c:pt idx="2581">
                  <c:v>6209.7</c:v>
                </c:pt>
                <c:pt idx="2582">
                  <c:v>6209.8</c:v>
                </c:pt>
                <c:pt idx="2583">
                  <c:v>6208.9</c:v>
                </c:pt>
                <c:pt idx="2584">
                  <c:v>6212</c:v>
                </c:pt>
                <c:pt idx="2585">
                  <c:v>6211.1</c:v>
                </c:pt>
                <c:pt idx="2586">
                  <c:v>6210.9</c:v>
                </c:pt>
                <c:pt idx="2587">
                  <c:v>6209.8</c:v>
                </c:pt>
                <c:pt idx="2588">
                  <c:v>6209.6</c:v>
                </c:pt>
                <c:pt idx="2589">
                  <c:v>6208.8</c:v>
                </c:pt>
                <c:pt idx="2590">
                  <c:v>6210.1</c:v>
                </c:pt>
                <c:pt idx="2591">
                  <c:v>6211.9</c:v>
                </c:pt>
                <c:pt idx="2592">
                  <c:v>6210.4</c:v>
                </c:pt>
                <c:pt idx="2593">
                  <c:v>6209.6</c:v>
                </c:pt>
                <c:pt idx="2594">
                  <c:v>6209.6</c:v>
                </c:pt>
                <c:pt idx="2595">
                  <c:v>6210.5</c:v>
                </c:pt>
                <c:pt idx="2596">
                  <c:v>6211</c:v>
                </c:pt>
                <c:pt idx="2597">
                  <c:v>6209.4</c:v>
                </c:pt>
                <c:pt idx="2598">
                  <c:v>6211.5</c:v>
                </c:pt>
                <c:pt idx="2599">
                  <c:v>6212.1</c:v>
                </c:pt>
                <c:pt idx="2600">
                  <c:v>6211.2</c:v>
                </c:pt>
                <c:pt idx="2601">
                  <c:v>6212.9</c:v>
                </c:pt>
                <c:pt idx="2602">
                  <c:v>6211.8</c:v>
                </c:pt>
                <c:pt idx="2603">
                  <c:v>6210.7</c:v>
                </c:pt>
                <c:pt idx="2604">
                  <c:v>6212.3</c:v>
                </c:pt>
                <c:pt idx="2605">
                  <c:v>6210.3</c:v>
                </c:pt>
                <c:pt idx="2606">
                  <c:v>6208.9</c:v>
                </c:pt>
                <c:pt idx="2607">
                  <c:v>6209.8</c:v>
                </c:pt>
                <c:pt idx="2608">
                  <c:v>6210.2</c:v>
                </c:pt>
                <c:pt idx="2609">
                  <c:v>6210</c:v>
                </c:pt>
                <c:pt idx="2610">
                  <c:v>6210.7</c:v>
                </c:pt>
                <c:pt idx="2611">
                  <c:v>6210.8</c:v>
                </c:pt>
                <c:pt idx="2612">
                  <c:v>6210</c:v>
                </c:pt>
                <c:pt idx="2613">
                  <c:v>6209.7</c:v>
                </c:pt>
                <c:pt idx="2614">
                  <c:v>6209.3</c:v>
                </c:pt>
                <c:pt idx="2615">
                  <c:v>6211.8</c:v>
                </c:pt>
                <c:pt idx="2616">
                  <c:v>6208.9</c:v>
                </c:pt>
                <c:pt idx="2617">
                  <c:v>6209.7</c:v>
                </c:pt>
                <c:pt idx="2618">
                  <c:v>6208.9</c:v>
                </c:pt>
                <c:pt idx="2619">
                  <c:v>6210</c:v>
                </c:pt>
                <c:pt idx="2620">
                  <c:v>6211.2</c:v>
                </c:pt>
                <c:pt idx="2621">
                  <c:v>6209.9</c:v>
                </c:pt>
                <c:pt idx="2622">
                  <c:v>6210.3</c:v>
                </c:pt>
                <c:pt idx="2623">
                  <c:v>6210</c:v>
                </c:pt>
                <c:pt idx="2624">
                  <c:v>6206.7</c:v>
                </c:pt>
                <c:pt idx="2625">
                  <c:v>6210.1</c:v>
                </c:pt>
                <c:pt idx="2626">
                  <c:v>6210</c:v>
                </c:pt>
                <c:pt idx="2627">
                  <c:v>6210.4</c:v>
                </c:pt>
                <c:pt idx="2628">
                  <c:v>6209</c:v>
                </c:pt>
                <c:pt idx="2629">
                  <c:v>6209.4</c:v>
                </c:pt>
                <c:pt idx="2630">
                  <c:v>6211.3</c:v>
                </c:pt>
                <c:pt idx="2631">
                  <c:v>6210.9</c:v>
                </c:pt>
                <c:pt idx="2632">
                  <c:v>6210.6</c:v>
                </c:pt>
                <c:pt idx="2633">
                  <c:v>6210.8</c:v>
                </c:pt>
                <c:pt idx="2634">
                  <c:v>6210.5</c:v>
                </c:pt>
                <c:pt idx="2635">
                  <c:v>6209.8</c:v>
                </c:pt>
                <c:pt idx="2636">
                  <c:v>6209.5</c:v>
                </c:pt>
                <c:pt idx="2637">
                  <c:v>6209</c:v>
                </c:pt>
                <c:pt idx="2638">
                  <c:v>6210.2</c:v>
                </c:pt>
                <c:pt idx="2639">
                  <c:v>6211.2</c:v>
                </c:pt>
                <c:pt idx="2640">
                  <c:v>6209.4</c:v>
                </c:pt>
                <c:pt idx="2641">
                  <c:v>6211.8</c:v>
                </c:pt>
                <c:pt idx="2642">
                  <c:v>6211.2</c:v>
                </c:pt>
                <c:pt idx="2643">
                  <c:v>6208.1</c:v>
                </c:pt>
                <c:pt idx="2644">
                  <c:v>6210</c:v>
                </c:pt>
                <c:pt idx="2645">
                  <c:v>6210.5</c:v>
                </c:pt>
                <c:pt idx="2646">
                  <c:v>6208</c:v>
                </c:pt>
                <c:pt idx="2647">
                  <c:v>6208.5</c:v>
                </c:pt>
                <c:pt idx="2648">
                  <c:v>6209.5</c:v>
                </c:pt>
                <c:pt idx="2649">
                  <c:v>6209.1</c:v>
                </c:pt>
                <c:pt idx="2650">
                  <c:v>6208.2</c:v>
                </c:pt>
                <c:pt idx="2651">
                  <c:v>6208.7</c:v>
                </c:pt>
                <c:pt idx="2652">
                  <c:v>6209.2</c:v>
                </c:pt>
                <c:pt idx="2653">
                  <c:v>6210.4</c:v>
                </c:pt>
                <c:pt idx="2654">
                  <c:v>6210</c:v>
                </c:pt>
                <c:pt idx="2655">
                  <c:v>6208.5</c:v>
                </c:pt>
                <c:pt idx="2656">
                  <c:v>6208.8</c:v>
                </c:pt>
                <c:pt idx="2657">
                  <c:v>6210.4</c:v>
                </c:pt>
                <c:pt idx="2658">
                  <c:v>6208.5</c:v>
                </c:pt>
                <c:pt idx="2659">
                  <c:v>6209.7</c:v>
                </c:pt>
                <c:pt idx="2660">
                  <c:v>6208.1</c:v>
                </c:pt>
                <c:pt idx="2661">
                  <c:v>6210</c:v>
                </c:pt>
                <c:pt idx="2662">
                  <c:v>6210.2</c:v>
                </c:pt>
                <c:pt idx="2663">
                  <c:v>6208</c:v>
                </c:pt>
                <c:pt idx="2664">
                  <c:v>6210.4</c:v>
                </c:pt>
                <c:pt idx="2665">
                  <c:v>6209.7</c:v>
                </c:pt>
                <c:pt idx="2666">
                  <c:v>6209</c:v>
                </c:pt>
                <c:pt idx="2667">
                  <c:v>6209.9</c:v>
                </c:pt>
                <c:pt idx="2668">
                  <c:v>6210.7</c:v>
                </c:pt>
                <c:pt idx="2669">
                  <c:v>6210.4</c:v>
                </c:pt>
                <c:pt idx="2670">
                  <c:v>6210.1</c:v>
                </c:pt>
                <c:pt idx="2671">
                  <c:v>6208.6</c:v>
                </c:pt>
                <c:pt idx="2672">
                  <c:v>6209.9</c:v>
                </c:pt>
                <c:pt idx="2673">
                  <c:v>6209.7</c:v>
                </c:pt>
                <c:pt idx="2674">
                  <c:v>6209.6</c:v>
                </c:pt>
                <c:pt idx="2675">
                  <c:v>6207.9</c:v>
                </c:pt>
                <c:pt idx="2676">
                  <c:v>6209.1</c:v>
                </c:pt>
                <c:pt idx="2677">
                  <c:v>6211.8</c:v>
                </c:pt>
                <c:pt idx="2678">
                  <c:v>6209.4</c:v>
                </c:pt>
                <c:pt idx="2679">
                  <c:v>6208.2</c:v>
                </c:pt>
                <c:pt idx="2680">
                  <c:v>6207.5</c:v>
                </c:pt>
                <c:pt idx="2681">
                  <c:v>6207.7</c:v>
                </c:pt>
                <c:pt idx="2682">
                  <c:v>6208.8</c:v>
                </c:pt>
                <c:pt idx="2683">
                  <c:v>6211.5</c:v>
                </c:pt>
                <c:pt idx="2684">
                  <c:v>6210.1</c:v>
                </c:pt>
                <c:pt idx="2685">
                  <c:v>6208.9</c:v>
                </c:pt>
                <c:pt idx="2686">
                  <c:v>6208</c:v>
                </c:pt>
                <c:pt idx="2687">
                  <c:v>6209.6</c:v>
                </c:pt>
                <c:pt idx="2688">
                  <c:v>6210.7</c:v>
                </c:pt>
                <c:pt idx="2689">
                  <c:v>6209.2</c:v>
                </c:pt>
                <c:pt idx="2690">
                  <c:v>6208.3</c:v>
                </c:pt>
                <c:pt idx="2691">
                  <c:v>6209</c:v>
                </c:pt>
                <c:pt idx="2692">
                  <c:v>6209</c:v>
                </c:pt>
                <c:pt idx="2693">
                  <c:v>6208.9</c:v>
                </c:pt>
                <c:pt idx="2694">
                  <c:v>6209.6</c:v>
                </c:pt>
                <c:pt idx="2695">
                  <c:v>6210.8</c:v>
                </c:pt>
                <c:pt idx="2696">
                  <c:v>6210.2</c:v>
                </c:pt>
                <c:pt idx="2697">
                  <c:v>6211.2</c:v>
                </c:pt>
                <c:pt idx="2698">
                  <c:v>6210.3</c:v>
                </c:pt>
                <c:pt idx="2699">
                  <c:v>6210.2</c:v>
                </c:pt>
                <c:pt idx="2700">
                  <c:v>6208.5</c:v>
                </c:pt>
                <c:pt idx="2701">
                  <c:v>6209</c:v>
                </c:pt>
                <c:pt idx="2702">
                  <c:v>6210.3</c:v>
                </c:pt>
                <c:pt idx="2703">
                  <c:v>6211.7</c:v>
                </c:pt>
                <c:pt idx="2704">
                  <c:v>6209.4</c:v>
                </c:pt>
                <c:pt idx="2705">
                  <c:v>6209</c:v>
                </c:pt>
                <c:pt idx="2706">
                  <c:v>6209.7</c:v>
                </c:pt>
                <c:pt idx="2707">
                  <c:v>6209.7</c:v>
                </c:pt>
                <c:pt idx="2708">
                  <c:v>6209</c:v>
                </c:pt>
                <c:pt idx="2709">
                  <c:v>6208.5</c:v>
                </c:pt>
                <c:pt idx="2710">
                  <c:v>6209.4</c:v>
                </c:pt>
                <c:pt idx="2711">
                  <c:v>6210.2</c:v>
                </c:pt>
                <c:pt idx="2712">
                  <c:v>6209.4</c:v>
                </c:pt>
                <c:pt idx="2713">
                  <c:v>6209.4</c:v>
                </c:pt>
                <c:pt idx="2714">
                  <c:v>6209</c:v>
                </c:pt>
                <c:pt idx="2715">
                  <c:v>6209.1</c:v>
                </c:pt>
                <c:pt idx="2716">
                  <c:v>6209</c:v>
                </c:pt>
                <c:pt idx="2717">
                  <c:v>6211</c:v>
                </c:pt>
                <c:pt idx="2718">
                  <c:v>6210.2</c:v>
                </c:pt>
                <c:pt idx="2719">
                  <c:v>6208.9</c:v>
                </c:pt>
                <c:pt idx="2720">
                  <c:v>6208.7</c:v>
                </c:pt>
                <c:pt idx="2721">
                  <c:v>6209.3</c:v>
                </c:pt>
                <c:pt idx="2722">
                  <c:v>6210.2</c:v>
                </c:pt>
                <c:pt idx="2723">
                  <c:v>6209.1</c:v>
                </c:pt>
                <c:pt idx="2724">
                  <c:v>6209.3</c:v>
                </c:pt>
                <c:pt idx="2725">
                  <c:v>6210.3</c:v>
                </c:pt>
                <c:pt idx="2726">
                  <c:v>6210.8</c:v>
                </c:pt>
                <c:pt idx="2727">
                  <c:v>6208.6</c:v>
                </c:pt>
                <c:pt idx="2728">
                  <c:v>6207.5</c:v>
                </c:pt>
                <c:pt idx="2729">
                  <c:v>6208.4</c:v>
                </c:pt>
                <c:pt idx="2730">
                  <c:v>6209.1</c:v>
                </c:pt>
                <c:pt idx="2731">
                  <c:v>6209.1</c:v>
                </c:pt>
                <c:pt idx="2732">
                  <c:v>6211.6</c:v>
                </c:pt>
                <c:pt idx="2733">
                  <c:v>6209.4</c:v>
                </c:pt>
                <c:pt idx="2734">
                  <c:v>6208.8</c:v>
                </c:pt>
                <c:pt idx="2735">
                  <c:v>6209.3</c:v>
                </c:pt>
                <c:pt idx="2736">
                  <c:v>6208.7</c:v>
                </c:pt>
                <c:pt idx="2737">
                  <c:v>6208.8</c:v>
                </c:pt>
                <c:pt idx="2738">
                  <c:v>6208.9</c:v>
                </c:pt>
                <c:pt idx="2739">
                  <c:v>6207.8</c:v>
                </c:pt>
                <c:pt idx="2740">
                  <c:v>6209.3</c:v>
                </c:pt>
                <c:pt idx="2741">
                  <c:v>6209.1</c:v>
                </c:pt>
                <c:pt idx="2742">
                  <c:v>6211.3</c:v>
                </c:pt>
                <c:pt idx="2743">
                  <c:v>6209.8</c:v>
                </c:pt>
                <c:pt idx="2744">
                  <c:v>6207.2</c:v>
                </c:pt>
                <c:pt idx="2745">
                  <c:v>6208.2</c:v>
                </c:pt>
                <c:pt idx="2746">
                  <c:v>6209.1</c:v>
                </c:pt>
                <c:pt idx="2747">
                  <c:v>6208.8</c:v>
                </c:pt>
                <c:pt idx="2748">
                  <c:v>6208.7</c:v>
                </c:pt>
                <c:pt idx="2749">
                  <c:v>6209.3</c:v>
                </c:pt>
                <c:pt idx="2750">
                  <c:v>6209.4</c:v>
                </c:pt>
                <c:pt idx="2751">
                  <c:v>6209.8</c:v>
                </c:pt>
                <c:pt idx="2752">
                  <c:v>6209.9</c:v>
                </c:pt>
                <c:pt idx="2753">
                  <c:v>6208</c:v>
                </c:pt>
                <c:pt idx="2754">
                  <c:v>6210.6</c:v>
                </c:pt>
                <c:pt idx="2755">
                  <c:v>6210</c:v>
                </c:pt>
                <c:pt idx="2756">
                  <c:v>6210.2</c:v>
                </c:pt>
                <c:pt idx="2757">
                  <c:v>6210.9</c:v>
                </c:pt>
                <c:pt idx="2758">
                  <c:v>6210.4</c:v>
                </c:pt>
                <c:pt idx="2759">
                  <c:v>6211.1</c:v>
                </c:pt>
                <c:pt idx="2760">
                  <c:v>6210.6</c:v>
                </c:pt>
                <c:pt idx="2761">
                  <c:v>6212</c:v>
                </c:pt>
                <c:pt idx="2762">
                  <c:v>6209.8</c:v>
                </c:pt>
                <c:pt idx="2763">
                  <c:v>6211</c:v>
                </c:pt>
                <c:pt idx="2764">
                  <c:v>6210.8</c:v>
                </c:pt>
                <c:pt idx="2765">
                  <c:v>6210.1</c:v>
                </c:pt>
                <c:pt idx="2766">
                  <c:v>6210.7</c:v>
                </c:pt>
                <c:pt idx="2767">
                  <c:v>6209</c:v>
                </c:pt>
                <c:pt idx="2768">
                  <c:v>6210.8</c:v>
                </c:pt>
                <c:pt idx="2769">
                  <c:v>6209.1</c:v>
                </c:pt>
                <c:pt idx="2770">
                  <c:v>6210</c:v>
                </c:pt>
                <c:pt idx="2771">
                  <c:v>6209.8</c:v>
                </c:pt>
                <c:pt idx="2772">
                  <c:v>6209.5</c:v>
                </c:pt>
                <c:pt idx="2773">
                  <c:v>6209.1</c:v>
                </c:pt>
                <c:pt idx="2774">
                  <c:v>6210.2</c:v>
                </c:pt>
                <c:pt idx="2775">
                  <c:v>6210</c:v>
                </c:pt>
                <c:pt idx="2776">
                  <c:v>6210.4</c:v>
                </c:pt>
                <c:pt idx="2777">
                  <c:v>6209.9</c:v>
                </c:pt>
                <c:pt idx="2778">
                  <c:v>6208.6</c:v>
                </c:pt>
                <c:pt idx="2779">
                  <c:v>6209</c:v>
                </c:pt>
                <c:pt idx="2780">
                  <c:v>6209.2</c:v>
                </c:pt>
                <c:pt idx="2781">
                  <c:v>6209.5</c:v>
                </c:pt>
                <c:pt idx="2782">
                  <c:v>6210</c:v>
                </c:pt>
                <c:pt idx="2783">
                  <c:v>6210.7</c:v>
                </c:pt>
                <c:pt idx="2784">
                  <c:v>6209</c:v>
                </c:pt>
                <c:pt idx="2785">
                  <c:v>6209.3</c:v>
                </c:pt>
                <c:pt idx="2786">
                  <c:v>6209</c:v>
                </c:pt>
                <c:pt idx="2787">
                  <c:v>6209.7</c:v>
                </c:pt>
                <c:pt idx="2788">
                  <c:v>6209</c:v>
                </c:pt>
                <c:pt idx="2789">
                  <c:v>6209.7</c:v>
                </c:pt>
                <c:pt idx="2790">
                  <c:v>6210.8</c:v>
                </c:pt>
                <c:pt idx="2791">
                  <c:v>6211</c:v>
                </c:pt>
                <c:pt idx="2792">
                  <c:v>6209.9</c:v>
                </c:pt>
                <c:pt idx="2793">
                  <c:v>6209.9</c:v>
                </c:pt>
                <c:pt idx="2794">
                  <c:v>6209.9</c:v>
                </c:pt>
                <c:pt idx="2795">
                  <c:v>6210.8</c:v>
                </c:pt>
                <c:pt idx="2796">
                  <c:v>6209.3</c:v>
                </c:pt>
                <c:pt idx="2797">
                  <c:v>6209.7</c:v>
                </c:pt>
                <c:pt idx="2798">
                  <c:v>6209</c:v>
                </c:pt>
                <c:pt idx="2799">
                  <c:v>6208.3</c:v>
                </c:pt>
                <c:pt idx="2800">
                  <c:v>6209.9</c:v>
                </c:pt>
                <c:pt idx="2801">
                  <c:v>6208.3</c:v>
                </c:pt>
                <c:pt idx="2802">
                  <c:v>6208.3</c:v>
                </c:pt>
                <c:pt idx="2803">
                  <c:v>6207.3</c:v>
                </c:pt>
                <c:pt idx="2804">
                  <c:v>6209.3</c:v>
                </c:pt>
                <c:pt idx="2805">
                  <c:v>6207.9</c:v>
                </c:pt>
                <c:pt idx="2806">
                  <c:v>6207.6</c:v>
                </c:pt>
                <c:pt idx="2807">
                  <c:v>6209.5</c:v>
                </c:pt>
                <c:pt idx="2808">
                  <c:v>6207.7</c:v>
                </c:pt>
                <c:pt idx="2809">
                  <c:v>6207.8</c:v>
                </c:pt>
                <c:pt idx="2810">
                  <c:v>6211</c:v>
                </c:pt>
                <c:pt idx="2811">
                  <c:v>6209.6</c:v>
                </c:pt>
                <c:pt idx="2812">
                  <c:v>6208.3</c:v>
                </c:pt>
                <c:pt idx="2813">
                  <c:v>6209.1</c:v>
                </c:pt>
                <c:pt idx="2814">
                  <c:v>6209.7</c:v>
                </c:pt>
                <c:pt idx="2815">
                  <c:v>6210.4</c:v>
                </c:pt>
                <c:pt idx="2816">
                  <c:v>6209.3</c:v>
                </c:pt>
                <c:pt idx="2817">
                  <c:v>6208.2</c:v>
                </c:pt>
                <c:pt idx="2818">
                  <c:v>6210</c:v>
                </c:pt>
                <c:pt idx="2819">
                  <c:v>6207.8</c:v>
                </c:pt>
                <c:pt idx="2820">
                  <c:v>6210.2</c:v>
                </c:pt>
                <c:pt idx="2821">
                  <c:v>6209.2</c:v>
                </c:pt>
                <c:pt idx="2822">
                  <c:v>6209.4</c:v>
                </c:pt>
                <c:pt idx="2823">
                  <c:v>6210.6</c:v>
                </c:pt>
                <c:pt idx="2824">
                  <c:v>6209.5</c:v>
                </c:pt>
                <c:pt idx="2825">
                  <c:v>6208.2</c:v>
                </c:pt>
                <c:pt idx="2826">
                  <c:v>6211.7</c:v>
                </c:pt>
                <c:pt idx="2827">
                  <c:v>6209</c:v>
                </c:pt>
                <c:pt idx="2828">
                  <c:v>6208.2</c:v>
                </c:pt>
                <c:pt idx="2829">
                  <c:v>6210.6</c:v>
                </c:pt>
                <c:pt idx="2830">
                  <c:v>6208.8</c:v>
                </c:pt>
                <c:pt idx="2831">
                  <c:v>6210.8</c:v>
                </c:pt>
                <c:pt idx="2832">
                  <c:v>6208.5</c:v>
                </c:pt>
                <c:pt idx="2833">
                  <c:v>6210.5</c:v>
                </c:pt>
                <c:pt idx="2834">
                  <c:v>6210</c:v>
                </c:pt>
                <c:pt idx="2835">
                  <c:v>6210.1</c:v>
                </c:pt>
                <c:pt idx="2836">
                  <c:v>6208.1</c:v>
                </c:pt>
                <c:pt idx="2837">
                  <c:v>6209.7</c:v>
                </c:pt>
                <c:pt idx="2838">
                  <c:v>6211.1</c:v>
                </c:pt>
                <c:pt idx="2839">
                  <c:v>6210.2</c:v>
                </c:pt>
                <c:pt idx="2840">
                  <c:v>6210.5</c:v>
                </c:pt>
                <c:pt idx="2841">
                  <c:v>6210.4</c:v>
                </c:pt>
                <c:pt idx="2842">
                  <c:v>6208.6</c:v>
                </c:pt>
                <c:pt idx="2843">
                  <c:v>6211.4</c:v>
                </c:pt>
                <c:pt idx="2844">
                  <c:v>6211.3</c:v>
                </c:pt>
                <c:pt idx="2845">
                  <c:v>6210.3</c:v>
                </c:pt>
                <c:pt idx="2846">
                  <c:v>6211.3</c:v>
                </c:pt>
                <c:pt idx="2847">
                  <c:v>6213.3</c:v>
                </c:pt>
                <c:pt idx="2848">
                  <c:v>6212.3</c:v>
                </c:pt>
                <c:pt idx="2849">
                  <c:v>6210.8</c:v>
                </c:pt>
                <c:pt idx="2850">
                  <c:v>6214.4</c:v>
                </c:pt>
                <c:pt idx="2851">
                  <c:v>6212.9</c:v>
                </c:pt>
              </c:numCache>
            </c:numRef>
          </c:yVal>
          <c:smooth val="0"/>
          <c:extLst xmlns:c16r2="http://schemas.microsoft.com/office/drawing/2015/06/chart">
            <c:ext xmlns:c16="http://schemas.microsoft.com/office/drawing/2014/chart" uri="{C3380CC4-5D6E-409C-BE32-E72D297353CC}">
              <c16:uniqueId val="{00000002-AD5B-4665-A595-9EE8E7374C54}"/>
            </c:ext>
          </c:extLst>
        </c:ser>
        <c:dLbls>
          <c:showLegendKey val="0"/>
          <c:showVal val="0"/>
          <c:showCatName val="0"/>
          <c:showSerName val="0"/>
          <c:showPercent val="0"/>
          <c:showBubbleSize val="0"/>
        </c:dLbls>
        <c:axId val="323328512"/>
        <c:axId val="323328120"/>
      </c:scatterChart>
      <c:valAx>
        <c:axId val="323328512"/>
        <c:scaling>
          <c:orientation val="minMax"/>
          <c:max val="70"/>
          <c:min val="0"/>
        </c:scaling>
        <c:delete val="0"/>
        <c:axPos val="b"/>
        <c:title>
          <c:tx>
            <c:rich>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solidFill>
                      <a:schemeClr val="tx1"/>
                    </a:solidFill>
                    <a:latin typeface="Times New Roman" panose="02020603050405020304" pitchFamily="18" charset="0"/>
                    <a:cs typeface="Times New Roman" panose="02020603050405020304" pitchFamily="18" charset="0"/>
                  </a:rPr>
                  <a:t>2 Theta </a:t>
                </a:r>
              </a:p>
            </c:rich>
          </c:tx>
          <c:overlay val="0"/>
          <c:spPr>
            <a:noFill/>
            <a:ln>
              <a:noFill/>
            </a:ln>
            <a:effectLst/>
          </c:spPr>
        </c:title>
        <c:numFmt formatCode="General" sourceLinked="1"/>
        <c:majorTickMark val="cross"/>
        <c:minorTickMark val="cross"/>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3328120"/>
        <c:crossesAt val="4000"/>
        <c:crossBetween val="midCat"/>
      </c:valAx>
      <c:valAx>
        <c:axId val="323328120"/>
        <c:scaling>
          <c:orientation val="minMax"/>
          <c:max val="15000"/>
          <c:min val="400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50">
                    <a:solidFill>
                      <a:schemeClr val="tx1"/>
                    </a:solidFill>
                    <a:latin typeface="Times New Roman" panose="02020603050405020304" pitchFamily="18" charset="0"/>
                    <a:cs typeface="Times New Roman" panose="02020603050405020304" pitchFamily="18" charset="0"/>
                  </a:rPr>
                  <a:t>Counts (A.U.)</a:t>
                </a:r>
              </a:p>
            </c:rich>
          </c:tx>
          <c:layout>
            <c:manualLayout>
              <c:xMode val="edge"/>
              <c:yMode val="edge"/>
              <c:x val="2.3351189707843899E-2"/>
              <c:y val="0.39320149573353541"/>
            </c:manualLayout>
          </c:layout>
          <c:overlay val="0"/>
          <c:spPr>
            <a:noFill/>
            <a:ln>
              <a:noFill/>
            </a:ln>
            <a:effectLst/>
          </c:spPr>
        </c:title>
        <c:numFmt formatCode="General" sourceLinked="1"/>
        <c:majorTickMark val="cross"/>
        <c:minorTickMark val="cross"/>
        <c:tickLblPos val="none"/>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332851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2115</cdr:x>
      <cdr:y>0.4055</cdr:y>
    </cdr:from>
    <cdr:to>
      <cdr:x>0.71952</cdr:x>
      <cdr:y>0.45989</cdr:y>
    </cdr:to>
    <cdr:sp macro="" textlink="">
      <cdr:nvSpPr>
        <cdr:cNvPr id="5" name="CuadroTexto 1"/>
        <cdr:cNvSpPr txBox="1"/>
      </cdr:nvSpPr>
      <cdr:spPr>
        <a:xfrm xmlns:a="http://schemas.openxmlformats.org/drawingml/2006/main">
          <a:off x="3486000" y="1568404"/>
          <a:ext cx="552065" cy="21036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solidFill>
                <a:srgbClr val="0070C0"/>
              </a:solidFill>
              <a:latin typeface="Times New Roman" panose="02020603050405020304" pitchFamily="18" charset="0"/>
              <a:cs typeface="Times New Roman" panose="02020603050405020304" pitchFamily="18" charset="0"/>
            </a:rPr>
            <a:t>Carrageenan</a:t>
          </a:r>
          <a:r>
            <a:rPr lang="en-US" sz="1000" baseline="0">
              <a:solidFill>
                <a:srgbClr val="0070C0"/>
              </a:solidFill>
              <a:latin typeface="Times New Roman" panose="02020603050405020304" pitchFamily="18" charset="0"/>
              <a:cs typeface="Times New Roman" panose="02020603050405020304" pitchFamily="18" charset="0"/>
            </a:rPr>
            <a:t> microgel (without ENX)</a:t>
          </a:r>
          <a:endParaRPr lang="en-US" sz="1000">
            <a:solidFill>
              <a:srgbClr val="0070C0"/>
            </a:solidFill>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58515</cdr:x>
      <cdr:y>0.1746</cdr:y>
    </cdr:from>
    <cdr:to>
      <cdr:x>0.68351</cdr:x>
      <cdr:y>0.229</cdr:y>
    </cdr:to>
    <cdr:sp macro="" textlink="">
      <cdr:nvSpPr>
        <cdr:cNvPr id="6" name="CuadroTexto 1"/>
        <cdr:cNvSpPr txBox="1"/>
      </cdr:nvSpPr>
      <cdr:spPr>
        <a:xfrm xmlns:a="http://schemas.openxmlformats.org/drawingml/2006/main">
          <a:off x="3150152" y="673104"/>
          <a:ext cx="529524" cy="209717"/>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solidFill>
                <a:srgbClr val="002060"/>
              </a:solidFill>
              <a:latin typeface="Times New Roman" panose="02020603050405020304" pitchFamily="18" charset="0"/>
              <a:cs typeface="Times New Roman" panose="02020603050405020304" pitchFamily="18" charset="0"/>
            </a:rPr>
            <a:t>Carrageenan microgel loaded with ENX</a:t>
          </a:r>
        </a:p>
      </cdr:txBody>
    </cdr:sp>
  </cdr:relSizeAnchor>
  <cdr:relSizeAnchor xmlns:cdr="http://schemas.openxmlformats.org/drawingml/2006/chartDrawing">
    <cdr:from>
      <cdr:x>0.76953</cdr:x>
      <cdr:y>0.68188</cdr:y>
    </cdr:from>
    <cdr:to>
      <cdr:x>0.90621</cdr:x>
      <cdr:y>0.73627</cdr:y>
    </cdr:to>
    <cdr:sp macro="" textlink="">
      <cdr:nvSpPr>
        <cdr:cNvPr id="10" name="CuadroTexto 1"/>
        <cdr:cNvSpPr txBox="1"/>
      </cdr:nvSpPr>
      <cdr:spPr>
        <a:xfrm xmlns:a="http://schemas.openxmlformats.org/drawingml/2006/main">
          <a:off x="4142767" y="2628705"/>
          <a:ext cx="735820" cy="20967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Enrofloxacin (ENX)</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13BA5-BC19-41F4-9E8C-64EEE644C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519</Words>
  <Characters>2963</Characters>
  <Application>Microsoft Office Word</Application>
  <DocSecurity>0</DocSecurity>
  <Lines>24</Lines>
  <Paragraphs>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 RodCar</dc:creator>
  <cp:lastModifiedBy>Geethanjali D</cp:lastModifiedBy>
  <cp:revision>2</cp:revision>
  <dcterms:created xsi:type="dcterms:W3CDTF">2020-01-20T09:32:00Z</dcterms:created>
  <dcterms:modified xsi:type="dcterms:W3CDTF">2020-01-20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57099121/american-political-science-association</vt:lpwstr>
  </property>
  <property fmtid="{D5CDD505-2E9C-101B-9397-08002B2CF9AE}" pid="5" name="Mendeley Recent Style Name 1_1">
    <vt:lpwstr>American Political Science Association - karen nonaquina gonzales rojas</vt:lpwstr>
  </property>
  <property fmtid="{D5CDD505-2E9C-101B-9397-08002B2CF9AE}" pid="6" name="Mendeley Recent Style Id 2_1">
    <vt:lpwstr>http://csl.mendeley.com/styles/457099121/apa-22</vt:lpwstr>
  </property>
  <property fmtid="{D5CDD505-2E9C-101B-9397-08002B2CF9AE}" pid="7" name="Mendeley Recent Style Name 2_1">
    <vt:lpwstr>American Psychological Association 7th edition - karen nonaquina gonzales roja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s://csl.mendeley.com/styles/457099121/IJPMBM</vt:lpwstr>
  </property>
  <property fmtid="{D5CDD505-2E9C-101B-9397-08002B2CF9AE}" pid="11" name="Mendeley Recent Style Name 4_1">
    <vt:lpwstr>IJPMBM</vt:lpwstr>
  </property>
  <property fmtid="{D5CDD505-2E9C-101B-9397-08002B2CF9AE}" pid="12" name="Mendeley Recent Style Id 5_1">
    <vt:lpwstr>http://www.zotero.org/styles/international-journal-of-polymeric-materials-and-polymeric-biomaterials</vt:lpwstr>
  </property>
  <property fmtid="{D5CDD505-2E9C-101B-9397-08002B2CF9AE}" pid="13" name="Mendeley Recent Style Name 5_1">
    <vt:lpwstr>International Journal of Polymeric Materials and Polymeric Biomaterials</vt:lpwstr>
  </property>
  <property fmtid="{D5CDD505-2E9C-101B-9397-08002B2CF9AE}" pid="14" name="Mendeley Recent Style Id 6_1">
    <vt:lpwstr>https://csl.mendeley.com/styles/457099121/nature-2-prr-si</vt:lpwstr>
  </property>
  <property fmtid="{D5CDD505-2E9C-101B-9397-08002B2CF9AE}" pid="15" name="Mendeley Recent Style Name 6_1">
    <vt:lpwstr>Nature-2-prr-si</vt:lpwstr>
  </property>
  <property fmtid="{D5CDD505-2E9C-101B-9397-08002B2CF9AE}" pid="16" name="Mendeley Recent Style Id 7_1">
    <vt:lpwstr>https://csl.mendeley.com/styles/457099121/vancouver-2-GC3</vt:lpwstr>
  </property>
  <property fmtid="{D5CDD505-2E9C-101B-9397-08002B2CF9AE}" pid="17" name="Mendeley Recent Style Name 7_1">
    <vt:lpwstr>Vancouver-GC3</vt:lpwstr>
  </property>
  <property fmtid="{D5CDD505-2E9C-101B-9397-08002B2CF9AE}" pid="18" name="Mendeley Recent Style Id 8_1">
    <vt:lpwstr>https://csl.mendeley.com/styles/457099121/vancouver-2x3</vt:lpwstr>
  </property>
  <property fmtid="{D5CDD505-2E9C-101B-9397-08002B2CF9AE}" pid="19" name="Mendeley Recent Style Name 8_1">
    <vt:lpwstr>Vancouverx3</vt:lpwstr>
  </property>
  <property fmtid="{D5CDD505-2E9C-101B-9397-08002B2CF9AE}" pid="20" name="Mendeley Recent Style Id 9_1">
    <vt:lpwstr>http://csl.mendeley.com/styles/styles/vancouver-2x3</vt:lpwstr>
  </property>
  <property fmtid="{D5CDD505-2E9C-101B-9397-08002B2CF9AE}" pid="21" name="Mendeley Recent Style Name 9_1">
    <vt:lpwstr>Vancouverx3</vt:lpwstr>
  </property>
  <property fmtid="{D5CDD505-2E9C-101B-9397-08002B2CF9AE}" pid="22" name="Mendeley Document_1">
    <vt:lpwstr>True</vt:lpwstr>
  </property>
  <property fmtid="{D5CDD505-2E9C-101B-9397-08002B2CF9AE}" pid="23" name="Mendeley Unique User Id_1">
    <vt:lpwstr>d0449ad1-ab0e-3282-90f8-a74af2bb0da1</vt:lpwstr>
  </property>
  <property fmtid="{D5CDD505-2E9C-101B-9397-08002B2CF9AE}" pid="24" name="Mendeley Citation Style_1">
    <vt:lpwstr>https://csl.mendeley.com/styles/457099121/IJPMBM</vt:lpwstr>
  </property>
</Properties>
</file>